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14:paraId="1D09B0F8" w14:textId="77777777" w:rsidR="007B7C48" w:rsidRPr="00A31380" w:rsidRDefault="004E4926" w:rsidP="00A31380">
      <w:pPr>
        <w:pStyle w:val="BATitle"/>
        <w:spacing w:before="0" w:after="0"/>
        <w:jc w:val="center"/>
        <w:rPr>
          <w:rFonts w:ascii="Times New Roman" w:hAnsi="Times New Roman"/>
          <w:sz w:val="24"/>
        </w:rPr>
      </w:pPr>
      <w:r w:rsidRPr="00A31380">
        <w:rPr>
          <w:rFonts w:ascii="Times New Roman" w:hAnsi="Times New Roman"/>
          <w:sz w:val="24"/>
        </w:rPr>
        <w:fldChar w:fldCharType="begin"/>
      </w:r>
      <w:r w:rsidRPr="00A31380">
        <w:rPr>
          <w:rFonts w:ascii="Times New Roman" w:hAnsi="Times New Roman"/>
          <w:sz w:val="24"/>
        </w:rPr>
        <w:fldChar w:fldCharType="separate"/>
      </w:r>
      <w:r w:rsidR="007B7C48" w:rsidRPr="00A31380">
        <w:rPr>
          <w:rFonts w:ascii="Times New Roman" w:hAnsi="Times New Roman"/>
          <w:sz w:val="24"/>
        </w:rPr>
        <w:t>{Derouet, 2009 #4}</w:t>
      </w:r>
      <w:r w:rsidRPr="00A31380">
        <w:rPr>
          <w:rFonts w:ascii="Times New Roman" w:hAnsi="Times New Roman"/>
          <w:sz w:val="24"/>
        </w:rPr>
        <w:fldChar w:fldCharType="end"/>
      </w:r>
      <w:r w:rsidR="007B7C48" w:rsidRPr="00A31380">
        <w:rPr>
          <w:rFonts w:ascii="Times New Roman" w:hAnsi="Times New Roman"/>
          <w:sz w:val="24"/>
        </w:rPr>
        <w:t>Supporting Information for:</w:t>
      </w:r>
    </w:p>
    <w:p w14:paraId="17D6D417" w14:textId="77777777" w:rsidR="00A31380" w:rsidRPr="00203FBB" w:rsidRDefault="00A31380" w:rsidP="00A31380">
      <w:pPr>
        <w:pStyle w:val="BBAuthorName"/>
        <w:spacing w:after="0"/>
        <w:rPr>
          <w:rFonts w:ascii="Times New Roman" w:hAnsi="Times New Roman" w:cs="Times New Roman"/>
          <w:sz w:val="24"/>
          <w:szCs w:val="24"/>
        </w:rPr>
      </w:pPr>
    </w:p>
    <w:p w14:paraId="27934076" w14:textId="77777777" w:rsidR="007B7C48" w:rsidRPr="00203FBB" w:rsidRDefault="007B7C48" w:rsidP="00203FBB">
      <w:pPr>
        <w:jc w:val="both"/>
        <w:rPr>
          <w:rFonts w:ascii="Times New Roman" w:hAnsi="Times New Roman"/>
        </w:rPr>
      </w:pPr>
      <w:r w:rsidRPr="00203FBB">
        <w:rPr>
          <w:rFonts w:ascii="Times New Roman" w:hAnsi="Times New Roman"/>
        </w:rPr>
        <w:t>“</w:t>
      </w:r>
      <w:r w:rsidR="00203FBB" w:rsidRPr="00203FBB">
        <w:rPr>
          <w:rFonts w:ascii="Times New Roman" w:hAnsi="Times New Roman"/>
        </w:rPr>
        <w:t>Friction-lowering Capabilities and Human Subject Preferences for a Hydrophilic Surface Coating on Latex Substrates: Implications for Increasing Condom Usage</w:t>
      </w:r>
      <w:r w:rsidRPr="00203FBB">
        <w:rPr>
          <w:rFonts w:ascii="Times New Roman" w:hAnsi="Times New Roman"/>
        </w:rPr>
        <w:t>”</w:t>
      </w:r>
    </w:p>
    <w:p w14:paraId="571CBAFE" w14:textId="77777777" w:rsidR="00A31380" w:rsidRPr="00A31380" w:rsidRDefault="00A31380" w:rsidP="00A31380">
      <w:pPr>
        <w:pStyle w:val="BCAuthorAddress"/>
      </w:pPr>
    </w:p>
    <w:p w14:paraId="043E9119" w14:textId="77777777" w:rsidR="00203FBB" w:rsidRPr="00203FBB" w:rsidRDefault="00203FBB" w:rsidP="00203FBB">
      <w:pPr>
        <w:jc w:val="both"/>
        <w:rPr>
          <w:rFonts w:ascii="Times New Roman" w:hAnsi="Times New Roman"/>
        </w:rPr>
      </w:pPr>
      <w:r w:rsidRPr="00203FBB">
        <w:rPr>
          <w:rFonts w:ascii="Times New Roman" w:hAnsi="Times New Roman"/>
        </w:rPr>
        <w:t xml:space="preserve">Benjamin G. Cooper, </w:t>
      </w:r>
      <w:r w:rsidR="00362B41">
        <w:rPr>
          <w:rFonts w:ascii="Times New Roman" w:hAnsi="Times New Roman"/>
        </w:rPr>
        <w:t>PhD</w:t>
      </w:r>
      <w:r w:rsidRPr="00203FBB">
        <w:rPr>
          <w:rFonts w:ascii="Times New Roman" w:hAnsi="Times New Roman"/>
        </w:rPr>
        <w:t>,</w:t>
      </w:r>
      <w:r w:rsidRPr="00203FBB">
        <w:rPr>
          <w:rFonts w:ascii="Times New Roman" w:hAnsi="Times New Roman"/>
          <w:vertAlign w:val="superscript"/>
        </w:rPr>
        <w:t>1</w:t>
      </w:r>
      <w:r w:rsidRPr="00203FBB">
        <w:rPr>
          <w:rFonts w:ascii="Times New Roman" w:hAnsi="Times New Roman"/>
        </w:rPr>
        <w:t xml:space="preserve"> Stacy L. Chin, </w:t>
      </w:r>
      <w:r w:rsidR="00362B41">
        <w:rPr>
          <w:rFonts w:ascii="Times New Roman" w:hAnsi="Times New Roman"/>
        </w:rPr>
        <w:t>PhD</w:t>
      </w:r>
      <w:r w:rsidRPr="00203FBB">
        <w:rPr>
          <w:rFonts w:ascii="Times New Roman" w:hAnsi="Times New Roman"/>
        </w:rPr>
        <w:t>,</w:t>
      </w:r>
      <w:r w:rsidRPr="00203FBB">
        <w:rPr>
          <w:rFonts w:ascii="Times New Roman" w:hAnsi="Times New Roman"/>
          <w:vertAlign w:val="superscript"/>
        </w:rPr>
        <w:t>1</w:t>
      </w:r>
      <w:r w:rsidRPr="00203FBB">
        <w:rPr>
          <w:rFonts w:ascii="Times New Roman" w:hAnsi="Times New Roman"/>
        </w:rPr>
        <w:t xml:space="preserve"> </w:t>
      </w:r>
      <w:proofErr w:type="spellStart"/>
      <w:r w:rsidRPr="00203FBB">
        <w:rPr>
          <w:rFonts w:ascii="Times New Roman" w:hAnsi="Times New Roman"/>
        </w:rPr>
        <w:t>Ruiqing</w:t>
      </w:r>
      <w:proofErr w:type="spellEnd"/>
      <w:r w:rsidRPr="00203FBB">
        <w:rPr>
          <w:rFonts w:ascii="Times New Roman" w:hAnsi="Times New Roman"/>
        </w:rPr>
        <w:t xml:space="preserve"> Xiao, MS,</w:t>
      </w:r>
      <w:r w:rsidRPr="00203FBB">
        <w:rPr>
          <w:rFonts w:ascii="Times New Roman" w:hAnsi="Times New Roman"/>
          <w:vertAlign w:val="superscript"/>
        </w:rPr>
        <w:t>1</w:t>
      </w:r>
      <w:r w:rsidRPr="00203FBB">
        <w:rPr>
          <w:rFonts w:ascii="Times New Roman" w:hAnsi="Times New Roman"/>
        </w:rPr>
        <w:t xml:space="preserve"> Karen Buch, MD,</w:t>
      </w:r>
      <w:r w:rsidRPr="00203FBB">
        <w:rPr>
          <w:rFonts w:ascii="Times New Roman" w:hAnsi="Times New Roman"/>
          <w:vertAlign w:val="superscript"/>
        </w:rPr>
        <w:t>2</w:t>
      </w:r>
      <w:r w:rsidRPr="00203FBB">
        <w:rPr>
          <w:rFonts w:ascii="Times New Roman" w:hAnsi="Times New Roman"/>
        </w:rPr>
        <w:t xml:space="preserve"> </w:t>
      </w:r>
      <w:proofErr w:type="spellStart"/>
      <w:r w:rsidRPr="00203FBB">
        <w:rPr>
          <w:rFonts w:ascii="Times New Roman" w:hAnsi="Times New Roman"/>
        </w:rPr>
        <w:t>Ducksoo</w:t>
      </w:r>
      <w:proofErr w:type="spellEnd"/>
      <w:r w:rsidRPr="00203FBB">
        <w:rPr>
          <w:rFonts w:ascii="Times New Roman" w:hAnsi="Times New Roman"/>
        </w:rPr>
        <w:t xml:space="preserve"> Kim, MD,</w:t>
      </w:r>
      <w:r w:rsidRPr="00203FBB">
        <w:rPr>
          <w:rFonts w:ascii="Times New Roman" w:hAnsi="Times New Roman"/>
          <w:vertAlign w:val="superscript"/>
        </w:rPr>
        <w:t>2</w:t>
      </w:r>
      <w:r w:rsidRPr="00203FBB">
        <w:rPr>
          <w:rFonts w:ascii="Times New Roman" w:hAnsi="Times New Roman"/>
        </w:rPr>
        <w:t xml:space="preserve"> Mark W. Grinstaff, PhD*</w:t>
      </w:r>
      <w:r w:rsidRPr="00203FBB">
        <w:rPr>
          <w:rFonts w:ascii="Times New Roman" w:hAnsi="Times New Roman"/>
          <w:vertAlign w:val="superscript"/>
        </w:rPr>
        <w:t>1,3,4</w:t>
      </w:r>
    </w:p>
    <w:p w14:paraId="6F5111FE" w14:textId="77777777" w:rsidR="00203FBB" w:rsidRPr="00203FBB" w:rsidRDefault="00203FBB" w:rsidP="00203FBB">
      <w:pPr>
        <w:jc w:val="both"/>
        <w:rPr>
          <w:rFonts w:ascii="Times New Roman" w:hAnsi="Times New Roman"/>
        </w:rPr>
      </w:pPr>
    </w:p>
    <w:p w14:paraId="142C3A08" w14:textId="77777777" w:rsidR="00203FBB" w:rsidRPr="00203FBB" w:rsidRDefault="00203FBB" w:rsidP="00203FBB">
      <w:pPr>
        <w:jc w:val="both"/>
        <w:rPr>
          <w:rFonts w:ascii="Times New Roman" w:hAnsi="Times New Roman"/>
        </w:rPr>
      </w:pPr>
      <w:r w:rsidRPr="00203FBB">
        <w:rPr>
          <w:rFonts w:ascii="Times New Roman" w:hAnsi="Times New Roman"/>
        </w:rPr>
        <w:t>Author affiliations:</w:t>
      </w:r>
    </w:p>
    <w:p w14:paraId="7FBB0903" w14:textId="77777777" w:rsidR="00203FBB" w:rsidRPr="00203FBB" w:rsidRDefault="00203FBB" w:rsidP="00203FBB">
      <w:pPr>
        <w:jc w:val="both"/>
        <w:rPr>
          <w:rFonts w:ascii="Times New Roman" w:hAnsi="Times New Roman"/>
          <w:iCs/>
        </w:rPr>
      </w:pPr>
      <w:r w:rsidRPr="00203FBB">
        <w:rPr>
          <w:rFonts w:ascii="Times New Roman" w:hAnsi="Times New Roman"/>
          <w:iCs/>
          <w:vertAlign w:val="superscript"/>
        </w:rPr>
        <w:t>1</w:t>
      </w:r>
      <w:r w:rsidRPr="00203FBB">
        <w:rPr>
          <w:rFonts w:ascii="Times New Roman" w:hAnsi="Times New Roman"/>
          <w:iCs/>
        </w:rPr>
        <w:t>Department of Chemistry, Boston University, Boston, Massachusetts 02215, United States</w:t>
      </w:r>
    </w:p>
    <w:p w14:paraId="4555BC90" w14:textId="77777777" w:rsidR="00203FBB" w:rsidRPr="00203FBB" w:rsidRDefault="00203FBB" w:rsidP="00203FBB">
      <w:pPr>
        <w:jc w:val="both"/>
        <w:rPr>
          <w:rFonts w:ascii="Times New Roman" w:hAnsi="Times New Roman"/>
        </w:rPr>
      </w:pPr>
      <w:r w:rsidRPr="00203FBB">
        <w:rPr>
          <w:rFonts w:ascii="Times New Roman" w:hAnsi="Times New Roman"/>
          <w:vertAlign w:val="superscript"/>
        </w:rPr>
        <w:t>2</w:t>
      </w:r>
      <w:r w:rsidRPr="00203FBB">
        <w:rPr>
          <w:rFonts w:ascii="Times New Roman" w:hAnsi="Times New Roman"/>
        </w:rPr>
        <w:t>Department of Radiology, Boston University School of Medicine, Boston, MA 02118, United States</w:t>
      </w:r>
    </w:p>
    <w:p w14:paraId="052FBF8D" w14:textId="77777777" w:rsidR="00203FBB" w:rsidRPr="00203FBB" w:rsidRDefault="00203FBB" w:rsidP="00203FBB">
      <w:pPr>
        <w:jc w:val="both"/>
        <w:rPr>
          <w:rFonts w:ascii="Times New Roman" w:hAnsi="Times New Roman"/>
          <w:iCs/>
        </w:rPr>
      </w:pPr>
      <w:r w:rsidRPr="00203FBB">
        <w:rPr>
          <w:rFonts w:ascii="Times New Roman" w:hAnsi="Times New Roman"/>
          <w:iCs/>
          <w:vertAlign w:val="superscript"/>
        </w:rPr>
        <w:t>3</w:t>
      </w:r>
      <w:r w:rsidRPr="00203FBB">
        <w:rPr>
          <w:rFonts w:ascii="Times New Roman" w:hAnsi="Times New Roman"/>
          <w:iCs/>
        </w:rPr>
        <w:t>Department of Biomedical Engineering, Boston University, Boston, Massachusetts 02215, United States</w:t>
      </w:r>
    </w:p>
    <w:p w14:paraId="13D43288" w14:textId="77777777" w:rsidR="00203FBB" w:rsidRPr="00203FBB" w:rsidRDefault="00203FBB" w:rsidP="00203FBB">
      <w:pPr>
        <w:jc w:val="both"/>
        <w:rPr>
          <w:rFonts w:ascii="Times New Roman" w:hAnsi="Times New Roman"/>
        </w:rPr>
      </w:pPr>
      <w:r w:rsidRPr="00203FBB">
        <w:rPr>
          <w:rFonts w:ascii="Times New Roman" w:hAnsi="Times New Roman"/>
          <w:vertAlign w:val="superscript"/>
        </w:rPr>
        <w:t>4</w:t>
      </w:r>
      <w:r w:rsidRPr="00203FBB">
        <w:rPr>
          <w:rFonts w:ascii="Times New Roman" w:hAnsi="Times New Roman"/>
        </w:rPr>
        <w:t>Department of Medicine, Boston University School of Medicine, Boston, MA 02118, United States</w:t>
      </w:r>
    </w:p>
    <w:p w14:paraId="4EA3489F" w14:textId="77777777" w:rsidR="00203FBB" w:rsidRPr="00203FBB" w:rsidRDefault="00203FBB" w:rsidP="00203FBB">
      <w:pPr>
        <w:jc w:val="both"/>
        <w:rPr>
          <w:rFonts w:ascii="Times New Roman" w:hAnsi="Times New Roman"/>
        </w:rPr>
      </w:pPr>
    </w:p>
    <w:p w14:paraId="6925E4F5" w14:textId="77777777" w:rsidR="00203FBB" w:rsidRPr="00203FBB" w:rsidRDefault="00203FBB" w:rsidP="00203FBB">
      <w:pPr>
        <w:jc w:val="both"/>
        <w:rPr>
          <w:rFonts w:ascii="Times New Roman" w:hAnsi="Times New Roman"/>
          <w:iCs/>
        </w:rPr>
      </w:pPr>
      <w:r w:rsidRPr="00203FBB">
        <w:rPr>
          <w:rFonts w:ascii="Times New Roman" w:hAnsi="Times New Roman"/>
          <w:iCs/>
        </w:rPr>
        <w:t xml:space="preserve">*Corresponding author:  </w:t>
      </w:r>
      <w:r w:rsidRPr="00203FBB">
        <w:rPr>
          <w:rFonts w:ascii="Times New Roman" w:hAnsi="Times New Roman"/>
        </w:rPr>
        <w:t>Mark W. Grinstaff, PhD, Departments of Chemistry, Biomedical Engineering, and Medicine, Boston University, Boston, MA 02215, USA. Tel: 617-358-3429; E-mail: mgrin@bu.edu.</w:t>
      </w:r>
    </w:p>
    <w:p w14:paraId="6DCD8C1A" w14:textId="77777777" w:rsidR="007B7C48" w:rsidRPr="006826AF" w:rsidRDefault="007B7C48" w:rsidP="006826AF">
      <w:pPr>
        <w:pStyle w:val="BGKeywords"/>
        <w:pBdr>
          <w:bottom w:val="single" w:sz="6" w:space="1" w:color="auto"/>
        </w:pBdr>
        <w:spacing w:after="0"/>
        <w:rPr>
          <w:rFonts w:ascii="Times New Roman" w:hAnsi="Times New Roman"/>
          <w:sz w:val="24"/>
          <w:lang w:val="pt-BR"/>
        </w:rPr>
      </w:pPr>
    </w:p>
    <w:p w14:paraId="0184C061" w14:textId="77777777" w:rsidR="007B7C48" w:rsidRPr="006826AF" w:rsidRDefault="007B7C48" w:rsidP="006826AF">
      <w:pPr>
        <w:tabs>
          <w:tab w:val="left" w:pos="1440"/>
        </w:tabs>
        <w:rPr>
          <w:rFonts w:ascii="Times New Roman" w:hAnsi="Times New Roman"/>
          <w:b/>
          <w:lang w:val="pt-BR"/>
        </w:rPr>
      </w:pPr>
    </w:p>
    <w:p w14:paraId="5CD4F153" w14:textId="77777777" w:rsidR="007B7C48" w:rsidRPr="006826AF" w:rsidRDefault="005F633A" w:rsidP="006826AF">
      <w:pPr>
        <w:tabs>
          <w:tab w:val="left" w:pos="1440"/>
        </w:tabs>
        <w:rPr>
          <w:rFonts w:ascii="Times New Roman" w:hAnsi="Times New Roman"/>
          <w:b/>
          <w:lang w:val="pt-BR"/>
        </w:rPr>
      </w:pPr>
      <w:r w:rsidRPr="00DC103D">
        <w:rPr>
          <w:rFonts w:ascii="Times New Roman" w:hAnsi="Times New Roman"/>
          <w:u w:val="single"/>
          <w:lang w:val="pt-BR"/>
        </w:rPr>
        <w:t>Contents</w:t>
      </w:r>
      <w:r w:rsidR="007B7C48" w:rsidRPr="006826AF">
        <w:rPr>
          <w:rFonts w:ascii="Times New Roman" w:hAnsi="Times New Roman"/>
          <w:b/>
          <w:lang w:val="pt-BR"/>
        </w:rPr>
        <w:tab/>
      </w:r>
      <w:r w:rsidR="007B7C48" w:rsidRPr="006826AF">
        <w:rPr>
          <w:rFonts w:ascii="Times New Roman" w:hAnsi="Times New Roman"/>
          <w:b/>
          <w:lang w:val="pt-BR"/>
        </w:rPr>
        <w:tab/>
      </w:r>
      <w:r w:rsidR="007B7C48" w:rsidRPr="006826AF">
        <w:rPr>
          <w:rFonts w:ascii="Times New Roman" w:hAnsi="Times New Roman"/>
          <w:b/>
          <w:lang w:val="pt-BR"/>
        </w:rPr>
        <w:tab/>
      </w:r>
      <w:r w:rsidR="007B7C48" w:rsidRPr="006826AF">
        <w:rPr>
          <w:rFonts w:ascii="Times New Roman" w:hAnsi="Times New Roman"/>
          <w:b/>
          <w:lang w:val="pt-BR"/>
        </w:rPr>
        <w:tab/>
      </w:r>
      <w:r w:rsidR="007B7C48" w:rsidRPr="006826AF">
        <w:rPr>
          <w:rFonts w:ascii="Times New Roman" w:hAnsi="Times New Roman"/>
          <w:b/>
          <w:lang w:val="pt-BR"/>
        </w:rPr>
        <w:tab/>
      </w:r>
      <w:r w:rsidR="007B7C48" w:rsidRPr="006826AF">
        <w:rPr>
          <w:rFonts w:ascii="Times New Roman" w:hAnsi="Times New Roman"/>
          <w:b/>
          <w:lang w:val="pt-BR"/>
        </w:rPr>
        <w:tab/>
      </w:r>
      <w:r w:rsidR="007B7C48" w:rsidRPr="006826AF">
        <w:rPr>
          <w:rFonts w:ascii="Times New Roman" w:hAnsi="Times New Roman"/>
          <w:b/>
          <w:lang w:val="pt-BR"/>
        </w:rPr>
        <w:tab/>
      </w:r>
      <w:r w:rsidR="007B7C48" w:rsidRPr="006826AF">
        <w:rPr>
          <w:rFonts w:ascii="Times New Roman" w:hAnsi="Times New Roman"/>
          <w:b/>
          <w:lang w:val="pt-BR"/>
        </w:rPr>
        <w:tab/>
        <w:t xml:space="preserve">         </w:t>
      </w:r>
      <w:r w:rsidR="007B7C48" w:rsidRPr="006826AF">
        <w:rPr>
          <w:rFonts w:ascii="Times New Roman" w:hAnsi="Times New Roman"/>
          <w:b/>
          <w:lang w:val="pt-BR"/>
        </w:rPr>
        <w:tab/>
      </w:r>
      <w:r w:rsidR="007B7C48" w:rsidRPr="006826AF">
        <w:rPr>
          <w:rFonts w:ascii="Times New Roman" w:hAnsi="Times New Roman"/>
          <w:b/>
          <w:lang w:val="pt-BR"/>
        </w:rPr>
        <w:tab/>
      </w:r>
      <w:r w:rsidR="00DC103D">
        <w:rPr>
          <w:rFonts w:ascii="Times New Roman" w:hAnsi="Times New Roman"/>
          <w:b/>
          <w:lang w:val="pt-BR"/>
        </w:rPr>
        <w:t xml:space="preserve">      </w:t>
      </w:r>
      <w:r w:rsidR="00DC103D" w:rsidRPr="00DC103D">
        <w:rPr>
          <w:rFonts w:ascii="Times New Roman" w:hAnsi="Times New Roman"/>
          <w:u w:val="single"/>
          <w:lang w:val="pt-BR"/>
        </w:rPr>
        <w:t>Page</w:t>
      </w:r>
      <w:r w:rsidR="007B7C48" w:rsidRPr="006826AF">
        <w:rPr>
          <w:rFonts w:ascii="Times New Roman" w:hAnsi="Times New Roman"/>
          <w:b/>
          <w:lang w:val="pt-BR"/>
        </w:rPr>
        <w:tab/>
      </w:r>
    </w:p>
    <w:p w14:paraId="703ADDCF" w14:textId="77777777" w:rsidR="000A12F5" w:rsidRPr="004F091E" w:rsidRDefault="006C69B1" w:rsidP="006C69B1">
      <w:pPr>
        <w:tabs>
          <w:tab w:val="left" w:pos="0"/>
          <w:tab w:val="left" w:pos="900"/>
          <w:tab w:val="right" w:leader="dot" w:pos="8640"/>
        </w:tabs>
        <w:rPr>
          <w:rFonts w:ascii="Times New Roman" w:hAnsi="Times New Roman"/>
          <w:b/>
        </w:rPr>
      </w:pPr>
      <w:r w:rsidRPr="004F091E">
        <w:rPr>
          <w:rFonts w:ascii="Times New Roman" w:hAnsi="Times New Roman"/>
          <w:b/>
        </w:rPr>
        <w:t>Methods</w:t>
      </w:r>
      <w:r w:rsidRPr="004F091E">
        <w:rPr>
          <w:rFonts w:ascii="Times New Roman" w:hAnsi="Times New Roman"/>
          <w:b/>
        </w:rPr>
        <w:tab/>
      </w:r>
      <w:r w:rsidRPr="004F091E">
        <w:rPr>
          <w:rFonts w:ascii="Times New Roman" w:hAnsi="Times New Roman"/>
          <w:b/>
        </w:rPr>
        <w:tab/>
      </w:r>
      <w:r w:rsidR="00FB0E5D" w:rsidRPr="004F091E">
        <w:rPr>
          <w:rFonts w:ascii="Times New Roman" w:hAnsi="Times New Roman"/>
          <w:b/>
        </w:rPr>
        <w:t>S</w:t>
      </w:r>
      <w:r w:rsidR="00307787" w:rsidRPr="004F091E">
        <w:rPr>
          <w:rFonts w:ascii="Times New Roman" w:hAnsi="Times New Roman"/>
          <w:b/>
        </w:rPr>
        <w:t>2</w:t>
      </w:r>
    </w:p>
    <w:p w14:paraId="1D5C3FA5" w14:textId="77777777" w:rsidR="007B7C48" w:rsidRPr="004F091E" w:rsidRDefault="000A12F5" w:rsidP="00DC103D">
      <w:pPr>
        <w:tabs>
          <w:tab w:val="left" w:pos="0"/>
          <w:tab w:val="left" w:pos="720"/>
          <w:tab w:val="right" w:leader="dot" w:pos="8640"/>
        </w:tabs>
        <w:rPr>
          <w:rFonts w:ascii="Times New Roman" w:hAnsi="Times New Roman"/>
        </w:rPr>
      </w:pPr>
      <w:r w:rsidRPr="004F091E">
        <w:rPr>
          <w:rFonts w:ascii="Times New Roman" w:hAnsi="Times New Roman"/>
        </w:rPr>
        <w:tab/>
      </w:r>
      <w:r w:rsidR="007B7C48" w:rsidRPr="004F091E">
        <w:rPr>
          <w:rFonts w:ascii="Times New Roman" w:hAnsi="Times New Roman"/>
        </w:rPr>
        <w:t xml:space="preserve">General </w:t>
      </w:r>
      <w:r w:rsidR="007140CB" w:rsidRPr="004F091E">
        <w:rPr>
          <w:rFonts w:ascii="Times New Roman" w:hAnsi="Times New Roman"/>
        </w:rPr>
        <w:t>m</w:t>
      </w:r>
      <w:r w:rsidR="007B7C48" w:rsidRPr="004F091E">
        <w:rPr>
          <w:rFonts w:ascii="Times New Roman" w:hAnsi="Times New Roman"/>
        </w:rPr>
        <w:t xml:space="preserve">ethods, </w:t>
      </w:r>
      <w:r w:rsidR="007140CB" w:rsidRPr="004F091E">
        <w:rPr>
          <w:rFonts w:ascii="Times New Roman" w:hAnsi="Times New Roman"/>
        </w:rPr>
        <w:t>m</w:t>
      </w:r>
      <w:r w:rsidR="007B7C48" w:rsidRPr="004F091E">
        <w:rPr>
          <w:rFonts w:ascii="Times New Roman" w:hAnsi="Times New Roman"/>
        </w:rPr>
        <w:t xml:space="preserve">aterials, and </w:t>
      </w:r>
      <w:r w:rsidR="007140CB" w:rsidRPr="004F091E">
        <w:rPr>
          <w:rFonts w:ascii="Times New Roman" w:hAnsi="Times New Roman"/>
        </w:rPr>
        <w:t>i</w:t>
      </w:r>
      <w:r w:rsidR="005C0CE6" w:rsidRPr="004F091E">
        <w:rPr>
          <w:rFonts w:ascii="Times New Roman" w:hAnsi="Times New Roman"/>
        </w:rPr>
        <w:t>nstrumentation</w:t>
      </w:r>
      <w:r w:rsidR="00FB0E5D" w:rsidRPr="004F091E">
        <w:rPr>
          <w:rFonts w:ascii="Times New Roman" w:hAnsi="Times New Roman"/>
        </w:rPr>
        <w:tab/>
        <w:t>S</w:t>
      </w:r>
      <w:r w:rsidR="00307787" w:rsidRPr="004F091E">
        <w:rPr>
          <w:rFonts w:ascii="Times New Roman" w:hAnsi="Times New Roman"/>
        </w:rPr>
        <w:t>2</w:t>
      </w:r>
    </w:p>
    <w:p w14:paraId="770250B7" w14:textId="77777777" w:rsidR="00FB0E5D" w:rsidRPr="004F091E" w:rsidRDefault="00FB0E5D" w:rsidP="00DC103D">
      <w:pPr>
        <w:tabs>
          <w:tab w:val="left" w:pos="0"/>
          <w:tab w:val="left" w:pos="720"/>
          <w:tab w:val="right" w:leader="dot" w:pos="8640"/>
        </w:tabs>
        <w:rPr>
          <w:rFonts w:ascii="Times New Roman" w:hAnsi="Times New Roman"/>
        </w:rPr>
      </w:pPr>
      <w:r w:rsidRPr="004F091E">
        <w:rPr>
          <w:rFonts w:ascii="Times New Roman" w:hAnsi="Times New Roman"/>
        </w:rPr>
        <w:tab/>
        <w:t>Latex coating procedure</w:t>
      </w:r>
      <w:r w:rsidRPr="004F091E">
        <w:rPr>
          <w:rFonts w:ascii="Times New Roman" w:hAnsi="Times New Roman"/>
        </w:rPr>
        <w:tab/>
        <w:t>S</w:t>
      </w:r>
      <w:r w:rsidR="00307787" w:rsidRPr="004F091E">
        <w:rPr>
          <w:rFonts w:ascii="Times New Roman" w:hAnsi="Times New Roman"/>
        </w:rPr>
        <w:t>2</w:t>
      </w:r>
    </w:p>
    <w:p w14:paraId="2EDF6A07" w14:textId="77777777" w:rsidR="00FB0E5D" w:rsidRPr="004F091E" w:rsidRDefault="00FB0E5D" w:rsidP="00DC103D">
      <w:pPr>
        <w:tabs>
          <w:tab w:val="left" w:pos="0"/>
          <w:tab w:val="left" w:pos="720"/>
          <w:tab w:val="right" w:leader="dot" w:pos="8640"/>
        </w:tabs>
        <w:rPr>
          <w:rFonts w:ascii="Times New Roman" w:hAnsi="Times New Roman"/>
        </w:rPr>
      </w:pPr>
      <w:r w:rsidRPr="004F091E">
        <w:rPr>
          <w:rFonts w:ascii="Times New Roman" w:hAnsi="Times New Roman"/>
        </w:rPr>
        <w:tab/>
        <w:t>Scanning electron microscopy</w:t>
      </w:r>
      <w:r w:rsidRPr="004F091E">
        <w:rPr>
          <w:rFonts w:ascii="Times New Roman" w:hAnsi="Times New Roman"/>
        </w:rPr>
        <w:tab/>
        <w:t>S</w:t>
      </w:r>
      <w:r w:rsidR="00307787" w:rsidRPr="004F091E">
        <w:rPr>
          <w:rFonts w:ascii="Times New Roman" w:hAnsi="Times New Roman"/>
        </w:rPr>
        <w:t>2</w:t>
      </w:r>
    </w:p>
    <w:p w14:paraId="4BF35799" w14:textId="77777777" w:rsidR="00FB0E5D" w:rsidRPr="004F091E" w:rsidRDefault="00FB0E5D" w:rsidP="00DC103D">
      <w:pPr>
        <w:tabs>
          <w:tab w:val="left" w:pos="0"/>
          <w:tab w:val="left" w:pos="720"/>
          <w:tab w:val="right" w:leader="dot" w:pos="8640"/>
        </w:tabs>
        <w:rPr>
          <w:rFonts w:ascii="Times New Roman" w:hAnsi="Times New Roman"/>
        </w:rPr>
      </w:pPr>
      <w:r w:rsidRPr="004F091E">
        <w:rPr>
          <w:rFonts w:ascii="Times New Roman" w:hAnsi="Times New Roman"/>
        </w:rPr>
        <w:tab/>
        <w:t>Friction testing</w:t>
      </w:r>
      <w:r w:rsidRPr="004F091E">
        <w:rPr>
          <w:rFonts w:ascii="Times New Roman" w:hAnsi="Times New Roman"/>
        </w:rPr>
        <w:tab/>
        <w:t>S</w:t>
      </w:r>
      <w:r w:rsidR="00307787" w:rsidRPr="004F091E">
        <w:rPr>
          <w:rFonts w:ascii="Times New Roman" w:hAnsi="Times New Roman"/>
        </w:rPr>
        <w:t>2</w:t>
      </w:r>
    </w:p>
    <w:p w14:paraId="5174663E" w14:textId="77777777" w:rsidR="00FB0E5D" w:rsidRPr="004F091E" w:rsidRDefault="00FB0E5D" w:rsidP="00DC103D">
      <w:pPr>
        <w:tabs>
          <w:tab w:val="left" w:pos="0"/>
          <w:tab w:val="left" w:pos="720"/>
          <w:tab w:val="right" w:leader="dot" w:pos="8640"/>
        </w:tabs>
        <w:rPr>
          <w:rFonts w:ascii="Times New Roman" w:hAnsi="Times New Roman"/>
        </w:rPr>
      </w:pPr>
      <w:r w:rsidRPr="004F091E">
        <w:rPr>
          <w:rFonts w:ascii="Times New Roman" w:hAnsi="Times New Roman"/>
        </w:rPr>
        <w:tab/>
        <w:t>Tensile testing</w:t>
      </w:r>
      <w:r w:rsidRPr="004F091E">
        <w:rPr>
          <w:rFonts w:ascii="Times New Roman" w:hAnsi="Times New Roman"/>
        </w:rPr>
        <w:tab/>
        <w:t>S</w:t>
      </w:r>
      <w:r w:rsidR="0034017E" w:rsidRPr="004F091E">
        <w:rPr>
          <w:rFonts w:ascii="Times New Roman" w:hAnsi="Times New Roman"/>
        </w:rPr>
        <w:t>3</w:t>
      </w:r>
    </w:p>
    <w:p w14:paraId="7983344F" w14:textId="77777777" w:rsidR="00FB0E5D" w:rsidRPr="004F091E" w:rsidRDefault="00FB0E5D" w:rsidP="00DC103D">
      <w:pPr>
        <w:tabs>
          <w:tab w:val="left" w:pos="0"/>
          <w:tab w:val="left" w:pos="720"/>
          <w:tab w:val="right" w:leader="dot" w:pos="8640"/>
        </w:tabs>
        <w:rPr>
          <w:rFonts w:ascii="Times New Roman" w:hAnsi="Times New Roman"/>
        </w:rPr>
      </w:pPr>
      <w:r w:rsidRPr="004F091E">
        <w:rPr>
          <w:rFonts w:ascii="Times New Roman" w:hAnsi="Times New Roman"/>
        </w:rPr>
        <w:tab/>
        <w:t>Leak testing</w:t>
      </w:r>
      <w:r w:rsidRPr="004F091E">
        <w:rPr>
          <w:rFonts w:ascii="Times New Roman" w:hAnsi="Times New Roman"/>
        </w:rPr>
        <w:tab/>
        <w:t>S</w:t>
      </w:r>
      <w:r w:rsidR="00307787" w:rsidRPr="004F091E">
        <w:rPr>
          <w:rFonts w:ascii="Times New Roman" w:hAnsi="Times New Roman"/>
        </w:rPr>
        <w:t>3</w:t>
      </w:r>
    </w:p>
    <w:p w14:paraId="397AA818" w14:textId="77777777" w:rsidR="00FB0E5D" w:rsidRPr="004F091E" w:rsidRDefault="00FB0E5D" w:rsidP="00DC103D">
      <w:pPr>
        <w:tabs>
          <w:tab w:val="left" w:pos="0"/>
          <w:tab w:val="left" w:pos="720"/>
          <w:tab w:val="right" w:leader="dot" w:pos="8640"/>
        </w:tabs>
        <w:rPr>
          <w:rFonts w:ascii="Times New Roman" w:hAnsi="Times New Roman"/>
        </w:rPr>
      </w:pPr>
      <w:r w:rsidRPr="004F091E">
        <w:rPr>
          <w:rFonts w:ascii="Times New Roman" w:hAnsi="Times New Roman"/>
        </w:rPr>
        <w:tab/>
        <w:t>Latex touch-test</w:t>
      </w:r>
      <w:r w:rsidRPr="004F091E">
        <w:rPr>
          <w:rFonts w:ascii="Times New Roman" w:hAnsi="Times New Roman"/>
        </w:rPr>
        <w:tab/>
        <w:t>S</w:t>
      </w:r>
      <w:r w:rsidR="00307787" w:rsidRPr="004F091E">
        <w:rPr>
          <w:rFonts w:ascii="Times New Roman" w:hAnsi="Times New Roman"/>
        </w:rPr>
        <w:t>3</w:t>
      </w:r>
    </w:p>
    <w:p w14:paraId="318F820D" w14:textId="77777777" w:rsidR="00FB0E5D" w:rsidRPr="004F091E" w:rsidRDefault="00FB0E5D" w:rsidP="00DC103D">
      <w:pPr>
        <w:tabs>
          <w:tab w:val="left" w:pos="0"/>
          <w:tab w:val="left" w:pos="720"/>
          <w:tab w:val="right" w:leader="dot" w:pos="8640"/>
        </w:tabs>
        <w:rPr>
          <w:rFonts w:ascii="Times New Roman" w:hAnsi="Times New Roman"/>
        </w:rPr>
      </w:pPr>
      <w:r w:rsidRPr="004F091E">
        <w:rPr>
          <w:rFonts w:ascii="Times New Roman" w:hAnsi="Times New Roman"/>
        </w:rPr>
        <w:tab/>
        <w:t>Condom usage and preference survey</w:t>
      </w:r>
      <w:r w:rsidRPr="004F091E">
        <w:rPr>
          <w:rFonts w:ascii="Times New Roman" w:hAnsi="Times New Roman"/>
        </w:rPr>
        <w:tab/>
        <w:t>S</w:t>
      </w:r>
      <w:r w:rsidR="00307787" w:rsidRPr="004F091E">
        <w:rPr>
          <w:rFonts w:ascii="Times New Roman" w:hAnsi="Times New Roman"/>
        </w:rPr>
        <w:t>7</w:t>
      </w:r>
    </w:p>
    <w:p w14:paraId="697D04B0" w14:textId="77777777" w:rsidR="00A31380" w:rsidRPr="004F091E" w:rsidRDefault="00B82BE8" w:rsidP="007D18BE">
      <w:pPr>
        <w:tabs>
          <w:tab w:val="left" w:pos="0"/>
          <w:tab w:val="left" w:pos="720"/>
          <w:tab w:val="right" w:leader="dot" w:pos="8640"/>
        </w:tabs>
        <w:rPr>
          <w:rFonts w:ascii="Times New Roman" w:hAnsi="Times New Roman"/>
        </w:rPr>
      </w:pPr>
      <w:r w:rsidRPr="004F091E">
        <w:rPr>
          <w:rFonts w:ascii="Times New Roman" w:hAnsi="Times New Roman"/>
        </w:rPr>
        <w:tab/>
      </w:r>
      <w:r w:rsidR="007D18BE" w:rsidRPr="004F091E">
        <w:rPr>
          <w:rFonts w:ascii="Times New Roman" w:hAnsi="Times New Roman"/>
        </w:rPr>
        <w:t>Statistics</w:t>
      </w:r>
      <w:r w:rsidR="00FB0E5D" w:rsidRPr="004F091E">
        <w:rPr>
          <w:rFonts w:ascii="Times New Roman" w:hAnsi="Times New Roman"/>
        </w:rPr>
        <w:tab/>
        <w:t>S</w:t>
      </w:r>
      <w:r w:rsidR="00307787" w:rsidRPr="004F091E">
        <w:rPr>
          <w:rFonts w:ascii="Times New Roman" w:hAnsi="Times New Roman"/>
        </w:rPr>
        <w:t>9</w:t>
      </w:r>
    </w:p>
    <w:p w14:paraId="7C29B737" w14:textId="77777777" w:rsidR="000A12F5" w:rsidRPr="004F091E" w:rsidRDefault="000A12F5" w:rsidP="00DC103D">
      <w:pPr>
        <w:tabs>
          <w:tab w:val="left" w:pos="0"/>
          <w:tab w:val="left" w:pos="720"/>
          <w:tab w:val="right" w:leader="dot" w:pos="8640"/>
        </w:tabs>
        <w:rPr>
          <w:rFonts w:ascii="Times New Roman" w:hAnsi="Times New Roman"/>
          <w:b/>
        </w:rPr>
      </w:pPr>
      <w:r w:rsidRPr="004F091E">
        <w:rPr>
          <w:rFonts w:ascii="Times New Roman" w:hAnsi="Times New Roman"/>
          <w:b/>
        </w:rPr>
        <w:t xml:space="preserve">Supplementary Results and </w:t>
      </w:r>
      <w:r w:rsidR="00A00EC5" w:rsidRPr="004F091E">
        <w:rPr>
          <w:rFonts w:ascii="Times New Roman" w:hAnsi="Times New Roman"/>
          <w:b/>
        </w:rPr>
        <w:t>Conclusions</w:t>
      </w:r>
      <w:r w:rsidR="00FB0E5D" w:rsidRPr="004F091E">
        <w:rPr>
          <w:rFonts w:ascii="Times New Roman" w:hAnsi="Times New Roman"/>
          <w:b/>
        </w:rPr>
        <w:tab/>
        <w:t>S</w:t>
      </w:r>
      <w:r w:rsidR="00307787" w:rsidRPr="004F091E">
        <w:rPr>
          <w:rFonts w:ascii="Times New Roman" w:hAnsi="Times New Roman"/>
          <w:b/>
        </w:rPr>
        <w:t>9</w:t>
      </w:r>
    </w:p>
    <w:p w14:paraId="6766ACAB" w14:textId="77777777" w:rsidR="005C0CE6" w:rsidRPr="004F091E" w:rsidRDefault="005C0CE6" w:rsidP="00DC103D">
      <w:pPr>
        <w:tabs>
          <w:tab w:val="left" w:pos="0"/>
          <w:tab w:val="left" w:pos="720"/>
          <w:tab w:val="right" w:leader="dot" w:pos="8640"/>
        </w:tabs>
        <w:rPr>
          <w:rFonts w:ascii="Times New Roman" w:hAnsi="Times New Roman"/>
        </w:rPr>
      </w:pPr>
      <w:r w:rsidRPr="004F091E">
        <w:rPr>
          <w:rFonts w:ascii="Times New Roman" w:hAnsi="Times New Roman"/>
        </w:rPr>
        <w:tab/>
      </w:r>
      <w:r w:rsidR="00710CD9" w:rsidRPr="004F091E">
        <w:rPr>
          <w:rFonts w:ascii="Times New Roman" w:hAnsi="Times New Roman"/>
        </w:rPr>
        <w:t>Tensile testing: typical stress-strain plot</w:t>
      </w:r>
      <w:r w:rsidR="000A12F5" w:rsidRPr="004F091E">
        <w:rPr>
          <w:rFonts w:ascii="Times New Roman" w:hAnsi="Times New Roman"/>
        </w:rPr>
        <w:tab/>
      </w:r>
      <w:r w:rsidR="00FB0E5D" w:rsidRPr="004F091E">
        <w:rPr>
          <w:rFonts w:ascii="Times New Roman" w:hAnsi="Times New Roman"/>
        </w:rPr>
        <w:t>S</w:t>
      </w:r>
      <w:r w:rsidR="00307787" w:rsidRPr="004F091E">
        <w:rPr>
          <w:rFonts w:ascii="Times New Roman" w:hAnsi="Times New Roman"/>
        </w:rPr>
        <w:t>9</w:t>
      </w:r>
    </w:p>
    <w:p w14:paraId="68FB0757" w14:textId="77777777" w:rsidR="0057140E" w:rsidRPr="004F091E" w:rsidRDefault="005C0CE6" w:rsidP="00DC103D">
      <w:pPr>
        <w:tabs>
          <w:tab w:val="left" w:pos="0"/>
          <w:tab w:val="left" w:pos="1170"/>
          <w:tab w:val="right" w:leader="dot" w:pos="8640"/>
        </w:tabs>
        <w:rPr>
          <w:rFonts w:ascii="Times New Roman" w:hAnsi="Times New Roman"/>
        </w:rPr>
      </w:pPr>
      <w:r w:rsidRPr="004F091E">
        <w:rPr>
          <w:rFonts w:ascii="Times New Roman" w:hAnsi="Times New Roman"/>
        </w:rPr>
        <w:tab/>
      </w:r>
      <w:r w:rsidR="0057140E" w:rsidRPr="004F091E">
        <w:rPr>
          <w:rFonts w:ascii="Times New Roman" w:hAnsi="Times New Roman"/>
        </w:rPr>
        <w:t xml:space="preserve">Figure </w:t>
      </w:r>
      <w:r w:rsidR="00864EB0" w:rsidRPr="004F091E">
        <w:rPr>
          <w:rFonts w:ascii="Times New Roman" w:hAnsi="Times New Roman"/>
        </w:rPr>
        <w:t>S1</w:t>
      </w:r>
    </w:p>
    <w:p w14:paraId="0155920A" w14:textId="77777777" w:rsidR="00FB0E5D" w:rsidRPr="004F091E" w:rsidRDefault="00FB0E5D" w:rsidP="00FB0E5D">
      <w:pPr>
        <w:tabs>
          <w:tab w:val="left" w:pos="0"/>
          <w:tab w:val="left" w:pos="720"/>
          <w:tab w:val="left" w:pos="1170"/>
          <w:tab w:val="right" w:leader="dot" w:pos="8640"/>
        </w:tabs>
        <w:rPr>
          <w:rFonts w:ascii="Times New Roman" w:hAnsi="Times New Roman"/>
        </w:rPr>
      </w:pPr>
      <w:r w:rsidRPr="004F091E">
        <w:rPr>
          <w:rFonts w:ascii="Times New Roman" w:hAnsi="Times New Roman"/>
        </w:rPr>
        <w:tab/>
        <w:t>Tensile testing: typical fatigue test plots</w:t>
      </w:r>
      <w:r w:rsidRPr="004F091E">
        <w:rPr>
          <w:rFonts w:ascii="Times New Roman" w:hAnsi="Times New Roman"/>
        </w:rPr>
        <w:tab/>
        <w:t>S</w:t>
      </w:r>
      <w:r w:rsidR="00307787" w:rsidRPr="004F091E">
        <w:rPr>
          <w:rFonts w:ascii="Times New Roman" w:hAnsi="Times New Roman"/>
        </w:rPr>
        <w:t>10</w:t>
      </w:r>
    </w:p>
    <w:p w14:paraId="4AD03FA8" w14:textId="77777777" w:rsidR="00FB0E5D" w:rsidRPr="004F091E" w:rsidRDefault="00FB0E5D" w:rsidP="00FB0E5D">
      <w:pPr>
        <w:tabs>
          <w:tab w:val="left" w:pos="0"/>
          <w:tab w:val="left" w:pos="1170"/>
          <w:tab w:val="right" w:leader="dot" w:pos="8640"/>
        </w:tabs>
        <w:rPr>
          <w:rFonts w:ascii="Times New Roman" w:hAnsi="Times New Roman"/>
        </w:rPr>
      </w:pPr>
      <w:r w:rsidRPr="004F091E">
        <w:rPr>
          <w:rFonts w:ascii="Times New Roman" w:hAnsi="Times New Roman"/>
        </w:rPr>
        <w:tab/>
        <w:t>Figure S2</w:t>
      </w:r>
    </w:p>
    <w:p w14:paraId="3226E873" w14:textId="77777777" w:rsidR="00FB0E5D" w:rsidRPr="004F091E" w:rsidRDefault="00FB0E5D" w:rsidP="00FB0E5D">
      <w:pPr>
        <w:tabs>
          <w:tab w:val="left" w:pos="0"/>
          <w:tab w:val="left" w:pos="720"/>
          <w:tab w:val="right" w:leader="dot" w:pos="8640"/>
        </w:tabs>
        <w:rPr>
          <w:rFonts w:ascii="Times New Roman" w:hAnsi="Times New Roman"/>
        </w:rPr>
      </w:pPr>
      <w:r w:rsidRPr="004F091E">
        <w:rPr>
          <w:rFonts w:ascii="Times New Roman" w:hAnsi="Times New Roman"/>
        </w:rPr>
        <w:tab/>
      </w:r>
      <w:r w:rsidR="00864A33" w:rsidRPr="004F091E">
        <w:rPr>
          <w:rFonts w:ascii="Times New Roman" w:hAnsi="Times New Roman"/>
        </w:rPr>
        <w:t>Latex touch-test</w:t>
      </w:r>
      <w:r w:rsidR="00864A33" w:rsidRPr="004F091E">
        <w:rPr>
          <w:rFonts w:ascii="Times New Roman" w:hAnsi="Times New Roman"/>
        </w:rPr>
        <w:tab/>
        <w:t>S</w:t>
      </w:r>
      <w:r w:rsidR="00307787" w:rsidRPr="004F091E">
        <w:rPr>
          <w:rFonts w:ascii="Times New Roman" w:hAnsi="Times New Roman"/>
        </w:rPr>
        <w:t>11</w:t>
      </w:r>
    </w:p>
    <w:p w14:paraId="19B04F9C" w14:textId="77777777" w:rsidR="00307787" w:rsidRPr="004F091E" w:rsidRDefault="00307787" w:rsidP="00307787">
      <w:pPr>
        <w:tabs>
          <w:tab w:val="left" w:pos="0"/>
          <w:tab w:val="left" w:pos="720"/>
          <w:tab w:val="left" w:pos="1170"/>
          <w:tab w:val="right" w:leader="dot" w:pos="8640"/>
        </w:tabs>
        <w:rPr>
          <w:rFonts w:ascii="Times New Roman" w:hAnsi="Times New Roman"/>
        </w:rPr>
      </w:pPr>
      <w:r w:rsidRPr="004F091E">
        <w:rPr>
          <w:rFonts w:ascii="Times New Roman" w:hAnsi="Times New Roman"/>
        </w:rPr>
        <w:tab/>
      </w:r>
      <w:r w:rsidRPr="004F091E">
        <w:rPr>
          <w:rFonts w:ascii="Times New Roman" w:hAnsi="Times New Roman"/>
        </w:rPr>
        <w:tab/>
        <w:t>Figures S3-S6</w:t>
      </w:r>
    </w:p>
    <w:p w14:paraId="1BEAC042" w14:textId="77777777" w:rsidR="00864A33" w:rsidRPr="004F091E" w:rsidRDefault="00864A33" w:rsidP="00FB0E5D">
      <w:pPr>
        <w:tabs>
          <w:tab w:val="left" w:pos="0"/>
          <w:tab w:val="left" w:pos="720"/>
          <w:tab w:val="right" w:leader="dot" w:pos="8640"/>
        </w:tabs>
        <w:rPr>
          <w:rFonts w:ascii="Times New Roman" w:hAnsi="Times New Roman"/>
        </w:rPr>
      </w:pPr>
      <w:r w:rsidRPr="004F091E">
        <w:rPr>
          <w:rFonts w:ascii="Times New Roman" w:hAnsi="Times New Roman"/>
        </w:rPr>
        <w:tab/>
        <w:t>Condom usage and preference survey</w:t>
      </w:r>
      <w:r w:rsidRPr="004F091E">
        <w:rPr>
          <w:rFonts w:ascii="Times New Roman" w:hAnsi="Times New Roman"/>
        </w:rPr>
        <w:tab/>
        <w:t>S</w:t>
      </w:r>
      <w:r w:rsidR="00307787" w:rsidRPr="004F091E">
        <w:rPr>
          <w:rFonts w:ascii="Times New Roman" w:hAnsi="Times New Roman"/>
        </w:rPr>
        <w:t>13</w:t>
      </w:r>
    </w:p>
    <w:p w14:paraId="17DE5A61" w14:textId="77777777" w:rsidR="00307787" w:rsidRPr="004F091E" w:rsidRDefault="00307787" w:rsidP="00307787">
      <w:pPr>
        <w:tabs>
          <w:tab w:val="left" w:pos="0"/>
          <w:tab w:val="left" w:pos="720"/>
          <w:tab w:val="left" w:pos="1170"/>
          <w:tab w:val="right" w:leader="dot" w:pos="8640"/>
        </w:tabs>
        <w:rPr>
          <w:rFonts w:ascii="Times New Roman" w:hAnsi="Times New Roman"/>
        </w:rPr>
      </w:pPr>
      <w:r w:rsidRPr="004F091E">
        <w:rPr>
          <w:rFonts w:ascii="Times New Roman" w:hAnsi="Times New Roman"/>
        </w:rPr>
        <w:tab/>
      </w:r>
      <w:r w:rsidRPr="004F091E">
        <w:rPr>
          <w:rFonts w:ascii="Times New Roman" w:hAnsi="Times New Roman"/>
        </w:rPr>
        <w:tab/>
        <w:t>Figures S7-S9, Table S1</w:t>
      </w:r>
    </w:p>
    <w:p w14:paraId="483DE9C5" w14:textId="77777777" w:rsidR="0057140E" w:rsidRDefault="00B80567" w:rsidP="00DC103D">
      <w:pPr>
        <w:tabs>
          <w:tab w:val="left" w:pos="0"/>
          <w:tab w:val="left" w:pos="810"/>
          <w:tab w:val="right" w:leader="dot" w:pos="8640"/>
        </w:tabs>
        <w:rPr>
          <w:rFonts w:ascii="Times New Roman" w:hAnsi="Times New Roman"/>
          <w:b/>
        </w:rPr>
      </w:pPr>
      <w:r w:rsidRPr="004F091E">
        <w:rPr>
          <w:rFonts w:ascii="Times New Roman" w:hAnsi="Times New Roman"/>
          <w:b/>
        </w:rPr>
        <w:t xml:space="preserve">Supplementary </w:t>
      </w:r>
      <w:r w:rsidR="0057140E" w:rsidRPr="004F091E">
        <w:rPr>
          <w:rFonts w:ascii="Times New Roman" w:hAnsi="Times New Roman"/>
          <w:b/>
        </w:rPr>
        <w:t>References</w:t>
      </w:r>
      <w:r w:rsidR="00DC103D" w:rsidRPr="004F091E">
        <w:rPr>
          <w:rFonts w:ascii="Times New Roman" w:hAnsi="Times New Roman"/>
          <w:b/>
        </w:rPr>
        <w:tab/>
      </w:r>
      <w:r w:rsidR="00FB0E5D" w:rsidRPr="004F091E">
        <w:rPr>
          <w:rFonts w:ascii="Times New Roman" w:hAnsi="Times New Roman"/>
          <w:b/>
        </w:rPr>
        <w:t>S</w:t>
      </w:r>
      <w:r w:rsidR="002A34B7" w:rsidRPr="004F091E">
        <w:rPr>
          <w:rFonts w:ascii="Times New Roman" w:hAnsi="Times New Roman"/>
          <w:b/>
        </w:rPr>
        <w:t>15</w:t>
      </w:r>
    </w:p>
    <w:p w14:paraId="0A3DFCB1" w14:textId="77777777" w:rsidR="00FB0E5D" w:rsidRDefault="00FB0E5D" w:rsidP="006826AF">
      <w:pPr>
        <w:rPr>
          <w:rFonts w:ascii="Times New Roman" w:hAnsi="Times New Roman"/>
          <w:b/>
          <w:u w:val="single"/>
        </w:rPr>
      </w:pPr>
    </w:p>
    <w:p w14:paraId="0713C8C7" w14:textId="77777777" w:rsidR="00864A33" w:rsidRDefault="00864A33">
      <w:pPr>
        <w:rPr>
          <w:rFonts w:ascii="Times New Roman" w:hAnsi="Times New Roman"/>
          <w:b/>
          <w:u w:val="single"/>
        </w:rPr>
      </w:pPr>
      <w:r>
        <w:rPr>
          <w:rFonts w:ascii="Times New Roman" w:hAnsi="Times New Roman"/>
          <w:b/>
          <w:u w:val="single"/>
        </w:rPr>
        <w:br w:type="page"/>
      </w:r>
    </w:p>
    <w:p w14:paraId="1D0A2FCB" w14:textId="77777777" w:rsidR="000A12F5" w:rsidRPr="00E7430D" w:rsidRDefault="00FB0E5D" w:rsidP="006826AF">
      <w:pPr>
        <w:rPr>
          <w:rFonts w:ascii="Times New Roman" w:hAnsi="Times New Roman"/>
          <w:b/>
          <w:u w:val="single"/>
        </w:rPr>
      </w:pPr>
      <w:r>
        <w:rPr>
          <w:rFonts w:ascii="Times New Roman" w:hAnsi="Times New Roman"/>
          <w:b/>
          <w:u w:val="single"/>
        </w:rPr>
        <w:lastRenderedPageBreak/>
        <w:t>Methods</w:t>
      </w:r>
    </w:p>
    <w:p w14:paraId="2AD84CC0" w14:textId="77777777" w:rsidR="000A12F5" w:rsidRDefault="000A12F5" w:rsidP="006826AF">
      <w:pPr>
        <w:rPr>
          <w:rFonts w:ascii="Times New Roman" w:hAnsi="Times New Roman"/>
          <w:b/>
          <w:u w:val="single"/>
        </w:rPr>
      </w:pPr>
    </w:p>
    <w:p w14:paraId="47051899" w14:textId="77777777" w:rsidR="0057140E" w:rsidRPr="006826AF" w:rsidRDefault="007B7C48" w:rsidP="00307787">
      <w:pPr>
        <w:jc w:val="both"/>
        <w:rPr>
          <w:rFonts w:ascii="Times New Roman" w:hAnsi="Times New Roman"/>
        </w:rPr>
      </w:pPr>
      <w:r w:rsidRPr="000A12F5">
        <w:rPr>
          <w:rFonts w:ascii="Times New Roman" w:hAnsi="Times New Roman"/>
          <w:b/>
        </w:rPr>
        <w:t xml:space="preserve">General </w:t>
      </w:r>
      <w:r w:rsidR="007140CB" w:rsidRPr="000A12F5">
        <w:rPr>
          <w:rFonts w:ascii="Times New Roman" w:hAnsi="Times New Roman"/>
          <w:b/>
        </w:rPr>
        <w:t>m</w:t>
      </w:r>
      <w:r w:rsidRPr="000A12F5">
        <w:rPr>
          <w:rFonts w:ascii="Times New Roman" w:hAnsi="Times New Roman"/>
          <w:b/>
        </w:rPr>
        <w:t xml:space="preserve">ethods, </w:t>
      </w:r>
      <w:r w:rsidR="007140CB" w:rsidRPr="000A12F5">
        <w:rPr>
          <w:rFonts w:ascii="Times New Roman" w:hAnsi="Times New Roman"/>
          <w:b/>
        </w:rPr>
        <w:t>m</w:t>
      </w:r>
      <w:r w:rsidRPr="000A12F5">
        <w:rPr>
          <w:rFonts w:ascii="Times New Roman" w:hAnsi="Times New Roman"/>
          <w:b/>
        </w:rPr>
        <w:t xml:space="preserve">aterials, and </w:t>
      </w:r>
      <w:r w:rsidR="007140CB" w:rsidRPr="000A12F5">
        <w:rPr>
          <w:rFonts w:ascii="Times New Roman" w:hAnsi="Times New Roman"/>
          <w:b/>
        </w:rPr>
        <w:t>i</w:t>
      </w:r>
      <w:r w:rsidRPr="000A12F5">
        <w:rPr>
          <w:rFonts w:ascii="Times New Roman" w:hAnsi="Times New Roman"/>
          <w:b/>
        </w:rPr>
        <w:t>nstrumentation</w:t>
      </w:r>
      <w:r w:rsidR="000A12F5" w:rsidRPr="000A12F5">
        <w:rPr>
          <w:rFonts w:ascii="Times New Roman" w:hAnsi="Times New Roman"/>
        </w:rPr>
        <w:t>.</w:t>
      </w:r>
      <w:r w:rsidR="000A12F5">
        <w:rPr>
          <w:rFonts w:ascii="Times New Roman" w:hAnsi="Times New Roman"/>
        </w:rPr>
        <w:t xml:space="preserve"> </w:t>
      </w:r>
      <w:r w:rsidRPr="006826AF">
        <w:rPr>
          <w:rFonts w:ascii="Times New Roman" w:hAnsi="Times New Roman"/>
        </w:rPr>
        <w:t xml:space="preserve">Materials and chemicals were purchased from Sigma Aldrich </w:t>
      </w:r>
      <w:r w:rsidR="0038663A">
        <w:rPr>
          <w:rFonts w:ascii="Times New Roman" w:hAnsi="Times New Roman"/>
        </w:rPr>
        <w:t xml:space="preserve">(St. Louis, MO) </w:t>
      </w:r>
      <w:r w:rsidRPr="006826AF">
        <w:rPr>
          <w:rFonts w:ascii="Times New Roman" w:hAnsi="Times New Roman"/>
        </w:rPr>
        <w:t xml:space="preserve">and immediately used as received unless otherwise noted. Reactions were carried out using standard techniques. </w:t>
      </w:r>
    </w:p>
    <w:p w14:paraId="298D7DED" w14:textId="77777777" w:rsidR="007B7C48" w:rsidRDefault="007B7C48" w:rsidP="00307787">
      <w:pPr>
        <w:jc w:val="both"/>
        <w:rPr>
          <w:rFonts w:ascii="Times New Roman" w:hAnsi="Times New Roman"/>
          <w:b/>
        </w:rPr>
      </w:pPr>
    </w:p>
    <w:p w14:paraId="3424A67E" w14:textId="77777777" w:rsidR="006C69B1" w:rsidRDefault="006C69B1" w:rsidP="00307787">
      <w:pPr>
        <w:jc w:val="both"/>
        <w:rPr>
          <w:rFonts w:ascii="Times New Roman" w:hAnsi="Times New Roman"/>
          <w:noProof/>
        </w:rPr>
      </w:pPr>
      <w:r>
        <w:rPr>
          <w:rFonts w:ascii="Times New Roman" w:hAnsi="Times New Roman"/>
          <w:b/>
        </w:rPr>
        <w:t xml:space="preserve">Latex coating </w:t>
      </w:r>
      <w:r w:rsidRPr="006C69B1">
        <w:rPr>
          <w:rFonts w:ascii="Times New Roman" w:hAnsi="Times New Roman"/>
          <w:b/>
        </w:rPr>
        <w:t xml:space="preserve">procedure.  </w:t>
      </w:r>
      <w:r w:rsidRPr="006C69B1">
        <w:rPr>
          <w:rFonts w:ascii="Times New Roman" w:hAnsi="Times New Roman"/>
          <w:noProof/>
        </w:rPr>
        <w:t xml:space="preserve">Natural rubber latex sheets were washed, dried and coated as described </w:t>
      </w:r>
      <w:r>
        <w:rPr>
          <w:rFonts w:ascii="Times New Roman" w:hAnsi="Times New Roman"/>
          <w:noProof/>
        </w:rPr>
        <w:t>in a prior report.</w:t>
      </w:r>
      <w:r w:rsidR="004E4926">
        <w:rPr>
          <w:rFonts w:ascii="Times New Roman" w:hAnsi="Times New Roman"/>
          <w:noProof/>
        </w:rPr>
        <w:fldChar w:fldCharType="begin"/>
      </w:r>
      <w:r>
        <w:rPr>
          <w:rFonts w:ascii="Times New Roman" w:hAnsi="Times New Roman"/>
          <w:noProof/>
        </w:rPr>
        <w:instrText xml:space="preserve"> ADDIN EN.CITE &lt;EndNote&gt;&lt;Cite&gt;&lt;Author&gt;Chin&lt;/Author&gt;&lt;Year&gt;2016&lt;/Year&gt;&lt;IDText&gt;Macromolecular photoinitiators enhance the hydrophilicity and lubricity of natural rubber&lt;/IDText&gt;&lt;DisplayText&gt;&lt;style face="superscript"&gt;1&lt;/style&gt;&lt;/DisplayText&gt;&lt;record&gt;&lt;dates&gt;&lt;pub-dates&gt;&lt;date&gt;Oct&lt;/date&gt;&lt;/pub-dates&gt;&lt;year&gt;2016&lt;/year&gt;&lt;/dates&gt;&lt;urls&gt;&lt;related-urls&gt;&lt;url&gt;&amp;lt;Go to ISI&amp;gt;://WOS:000379698800006&lt;/url&gt;&lt;/related-urls&gt;&lt;/urls&gt;&lt;isbn&gt;0021-8995&lt;/isbn&gt;&lt;titles&gt;&lt;title&gt;Macromolecular photoinitiators enhance the hydrophilicity and lubricity of natural rubber&lt;/title&gt;&lt;secondary-title&gt;Journal of Applied Polymer Science&lt;/secondary-title&gt;&lt;/titles&gt;&lt;number&gt;37&lt;/number&gt;&lt;contributors&gt;&lt;authors&gt;&lt;author&gt;Chin, S. L.&lt;/author&gt;&lt;author&gt;Xiao, R. Q.&lt;/author&gt;&lt;author&gt;Cooper, B. G.&lt;/author&gt;&lt;author&gt;Varongchayakul, N.&lt;/author&gt;&lt;author&gt;Buch, K.&lt;/author&gt;&lt;author&gt;Kim, D.&lt;/author&gt;&lt;author&gt;Grinstaff, M. W.&lt;/author&gt;&lt;/authors&gt;&lt;/contributors&gt;&lt;custom7&gt;43930&lt;/custom7&gt;&lt;added-date format="utc"&gt;1471965002&lt;/added-date&gt;&lt;ref-type name="Journal Article"&gt;17&lt;/ref-type&gt;&lt;rec-number&gt;2643&lt;/rec-number&gt;&lt;last-updated-date format="utc"&gt;1473021106&lt;/last-updated-date&gt;&lt;accession-num&gt;WOS:000379698800006&lt;/accession-num&gt;&lt;electronic-resource-num&gt;10.1002/app.43930&lt;/electronic-resource-num&gt;&lt;volume&gt;133&lt;/volume&gt;&lt;/record&gt;&lt;/Cite&gt;&lt;/EndNote&gt;</w:instrText>
      </w:r>
      <w:r w:rsidR="004E4926">
        <w:rPr>
          <w:rFonts w:ascii="Times New Roman" w:hAnsi="Times New Roman"/>
          <w:noProof/>
        </w:rPr>
        <w:fldChar w:fldCharType="separate"/>
      </w:r>
      <w:r w:rsidRPr="006C69B1">
        <w:rPr>
          <w:rFonts w:ascii="Times New Roman" w:hAnsi="Times New Roman"/>
          <w:noProof/>
          <w:vertAlign w:val="superscript"/>
        </w:rPr>
        <w:t>1</w:t>
      </w:r>
      <w:r w:rsidR="004E4926">
        <w:rPr>
          <w:rFonts w:ascii="Times New Roman" w:hAnsi="Times New Roman"/>
          <w:noProof/>
        </w:rPr>
        <w:fldChar w:fldCharType="end"/>
      </w:r>
      <w:r>
        <w:rPr>
          <w:rFonts w:ascii="Times New Roman" w:hAnsi="Times New Roman"/>
          <w:noProof/>
        </w:rPr>
        <w:t xml:space="preserve"> Briefly, </w:t>
      </w:r>
      <w:r w:rsidRPr="006C69B1">
        <w:rPr>
          <w:rFonts w:ascii="Times New Roman" w:hAnsi="Times New Roman"/>
          <w:noProof/>
        </w:rPr>
        <w:t>latex sheets were washed and dried with water and ethanol and mounted onto glass slides. A solution was prepared with 5 w/v% HEA/BP macroinitiator (MW 100,000 Da via GPC with 10 w/w% BP units to HEA units) and 2 w/v% PVP and mixed in an ethanol/water solution (1/1 v/v) until homogeneous. A thin layer of HEA/BP/PVP was applied to coat the surface of the latex sheet and was exposed to UV light (365 nm) for 10 minutes. Coated latex samples were washed with water and ethanol to remove excess non-bonded polymer and dried overnight at room temperature before subjecting the coated latex samples to mechanial testing</w:t>
      </w:r>
      <w:r w:rsidR="00F4722F">
        <w:rPr>
          <w:rFonts w:ascii="Times New Roman" w:hAnsi="Times New Roman"/>
          <w:noProof/>
        </w:rPr>
        <w:t>.</w:t>
      </w:r>
    </w:p>
    <w:p w14:paraId="7D140EDB" w14:textId="77777777" w:rsidR="00F4722F" w:rsidRDefault="00F4722F" w:rsidP="00307787">
      <w:pPr>
        <w:jc w:val="both"/>
        <w:rPr>
          <w:rFonts w:ascii="Times New Roman" w:hAnsi="Times New Roman"/>
          <w:noProof/>
        </w:rPr>
      </w:pPr>
    </w:p>
    <w:p w14:paraId="058AD4A8" w14:textId="77777777" w:rsidR="00EF193B" w:rsidRDefault="00EF193B" w:rsidP="00307787">
      <w:pPr>
        <w:jc w:val="both"/>
        <w:rPr>
          <w:rFonts w:ascii="Times New Roman" w:hAnsi="Times New Roman"/>
          <w:noProof/>
        </w:rPr>
      </w:pPr>
      <w:r>
        <w:rPr>
          <w:rFonts w:ascii="Times New Roman" w:hAnsi="Times New Roman"/>
          <w:b/>
          <w:noProof/>
        </w:rPr>
        <w:t xml:space="preserve">Fourier </w:t>
      </w:r>
      <w:r w:rsidR="006E4C36">
        <w:rPr>
          <w:rFonts w:ascii="Times New Roman" w:hAnsi="Times New Roman"/>
          <w:b/>
          <w:noProof/>
        </w:rPr>
        <w:t>t</w:t>
      </w:r>
      <w:r>
        <w:rPr>
          <w:rFonts w:ascii="Times New Roman" w:hAnsi="Times New Roman"/>
          <w:b/>
          <w:noProof/>
        </w:rPr>
        <w:t xml:space="preserve">ransform </w:t>
      </w:r>
      <w:r w:rsidR="006E4C36">
        <w:rPr>
          <w:rFonts w:ascii="Times New Roman" w:hAnsi="Times New Roman"/>
          <w:b/>
          <w:noProof/>
        </w:rPr>
        <w:t>i</w:t>
      </w:r>
      <w:r>
        <w:rPr>
          <w:rFonts w:ascii="Times New Roman" w:hAnsi="Times New Roman"/>
          <w:b/>
          <w:noProof/>
        </w:rPr>
        <w:t xml:space="preserve">nfrared </w:t>
      </w:r>
      <w:r w:rsidR="006E4C36">
        <w:rPr>
          <w:rFonts w:ascii="Times New Roman" w:hAnsi="Times New Roman"/>
          <w:b/>
          <w:noProof/>
        </w:rPr>
        <w:t>s</w:t>
      </w:r>
      <w:r>
        <w:rPr>
          <w:rFonts w:ascii="Times New Roman" w:hAnsi="Times New Roman"/>
          <w:b/>
          <w:noProof/>
        </w:rPr>
        <w:t>pectroscopy.</w:t>
      </w:r>
      <w:r>
        <w:rPr>
          <w:rFonts w:ascii="Times New Roman" w:hAnsi="Times New Roman"/>
          <w:noProof/>
        </w:rPr>
        <w:t xml:space="preserve"> </w:t>
      </w:r>
      <w:r w:rsidRPr="00EF193B">
        <w:rPr>
          <w:rFonts w:ascii="Times New Roman" w:hAnsi="Times New Roman"/>
          <w:noProof/>
        </w:rPr>
        <w:t xml:space="preserve">Infrared spectroscopy was performed on a Nicolet FT-IR (Thermo Scientific, Waltham, MA) in </w:t>
      </w:r>
      <w:r>
        <w:rPr>
          <w:rFonts w:ascii="Times New Roman" w:hAnsi="Times New Roman"/>
          <w:noProof/>
        </w:rPr>
        <w:t>attenuated total reflection mode</w:t>
      </w:r>
      <w:r w:rsidRPr="00EF193B">
        <w:rPr>
          <w:rFonts w:ascii="Times New Roman" w:hAnsi="Times New Roman"/>
          <w:noProof/>
        </w:rPr>
        <w:t xml:space="preserve"> with a resolution of 0.25 cm</w:t>
      </w:r>
      <w:r w:rsidRPr="00EF193B">
        <w:rPr>
          <w:rFonts w:ascii="Times New Roman" w:hAnsi="Times New Roman"/>
          <w:noProof/>
          <w:vertAlign w:val="superscript"/>
        </w:rPr>
        <w:t>-1</w:t>
      </w:r>
      <w:r w:rsidRPr="00EF193B">
        <w:rPr>
          <w:rFonts w:ascii="Times New Roman" w:hAnsi="Times New Roman"/>
          <w:noProof/>
        </w:rPr>
        <w:t xml:space="preserve"> and number of scans = 32.</w:t>
      </w:r>
    </w:p>
    <w:p w14:paraId="3A0CF67E" w14:textId="77777777" w:rsidR="006E4C36" w:rsidRDefault="006E4C36" w:rsidP="00307787">
      <w:pPr>
        <w:jc w:val="both"/>
        <w:rPr>
          <w:rFonts w:ascii="Times New Roman" w:hAnsi="Times New Roman"/>
          <w:noProof/>
        </w:rPr>
      </w:pPr>
    </w:p>
    <w:p w14:paraId="1E5901DD" w14:textId="77777777" w:rsidR="006E4C36" w:rsidRPr="00EF193B" w:rsidRDefault="006E4C36" w:rsidP="00307787">
      <w:pPr>
        <w:jc w:val="both"/>
        <w:rPr>
          <w:rFonts w:ascii="Times New Roman" w:hAnsi="Times New Roman"/>
          <w:noProof/>
        </w:rPr>
      </w:pPr>
      <w:r w:rsidRPr="006E4C36">
        <w:rPr>
          <w:rFonts w:ascii="Times New Roman" w:hAnsi="Times New Roman"/>
          <w:b/>
          <w:noProof/>
        </w:rPr>
        <w:t>Contact angle characterization.</w:t>
      </w:r>
      <w:r>
        <w:rPr>
          <w:rFonts w:ascii="Times New Roman" w:hAnsi="Times New Roman"/>
          <w:noProof/>
        </w:rPr>
        <w:t xml:space="preserve"> </w:t>
      </w:r>
      <w:r w:rsidRPr="006E4C36">
        <w:rPr>
          <w:rFonts w:ascii="Times New Roman" w:hAnsi="Times New Roman"/>
          <w:noProof/>
        </w:rPr>
        <w:t xml:space="preserve">A Kruss DSA 100 contact angle goniometer was used </w:t>
      </w:r>
      <w:r>
        <w:rPr>
          <w:rFonts w:ascii="Times New Roman" w:hAnsi="Times New Roman"/>
          <w:noProof/>
        </w:rPr>
        <w:t xml:space="preserve">along with </w:t>
      </w:r>
      <w:r w:rsidRPr="006E4C36">
        <w:rPr>
          <w:rFonts w:ascii="Times New Roman" w:hAnsi="Times New Roman"/>
          <w:noProof/>
        </w:rPr>
        <w:t xml:space="preserve">deionized water droplets (4 μL) </w:t>
      </w:r>
      <w:r>
        <w:rPr>
          <w:rFonts w:ascii="Times New Roman" w:hAnsi="Times New Roman"/>
          <w:noProof/>
        </w:rPr>
        <w:t>to characterize hydrophilicty</w:t>
      </w:r>
      <w:r w:rsidRPr="006E4C36">
        <w:rPr>
          <w:rFonts w:ascii="Times New Roman" w:hAnsi="Times New Roman"/>
          <w:noProof/>
        </w:rPr>
        <w:t xml:space="preserve"> of coated and uncoated NR</w:t>
      </w:r>
      <w:r>
        <w:rPr>
          <w:rFonts w:ascii="Times New Roman" w:hAnsi="Times New Roman"/>
          <w:noProof/>
        </w:rPr>
        <w:t xml:space="preserve"> in air</w:t>
      </w:r>
      <w:r w:rsidRPr="006E4C36">
        <w:rPr>
          <w:rFonts w:ascii="Times New Roman" w:hAnsi="Times New Roman"/>
          <w:noProof/>
        </w:rPr>
        <w:t xml:space="preserve">. </w:t>
      </w:r>
      <w:r>
        <w:rPr>
          <w:rFonts w:ascii="Times New Roman" w:hAnsi="Times New Roman"/>
          <w:noProof/>
        </w:rPr>
        <w:t>Angles</w:t>
      </w:r>
      <w:r w:rsidRPr="006E4C36">
        <w:rPr>
          <w:rFonts w:ascii="Times New Roman" w:hAnsi="Times New Roman"/>
          <w:noProof/>
        </w:rPr>
        <w:t xml:space="preserve"> were calculated using the sessile drop fit method on distinct locations on coated samples. Contact angle measurements were performed using frame-by-frame using the Drop Shape Analysis software provided by Kruss and a hanging drop method was used to apply the water droplets on the samples</w:t>
      </w:r>
      <w:r>
        <w:rPr>
          <w:rFonts w:ascii="Times New Roman" w:hAnsi="Times New Roman"/>
          <w:noProof/>
        </w:rPr>
        <w:t>.</w:t>
      </w:r>
    </w:p>
    <w:p w14:paraId="57A936B4" w14:textId="77777777" w:rsidR="00EF193B" w:rsidRDefault="00EF193B" w:rsidP="00307787">
      <w:pPr>
        <w:jc w:val="both"/>
        <w:rPr>
          <w:rFonts w:ascii="Times New Roman" w:hAnsi="Times New Roman"/>
          <w:b/>
          <w:noProof/>
        </w:rPr>
      </w:pPr>
    </w:p>
    <w:p w14:paraId="11A472CE" w14:textId="77777777" w:rsidR="00064ECF" w:rsidRDefault="00064ECF" w:rsidP="00307787">
      <w:pPr>
        <w:jc w:val="both"/>
        <w:rPr>
          <w:rFonts w:ascii="Times New Roman" w:hAnsi="Times New Roman"/>
          <w:noProof/>
        </w:rPr>
      </w:pPr>
      <w:r w:rsidRPr="008D35B7">
        <w:rPr>
          <w:rFonts w:ascii="Times New Roman" w:hAnsi="Times New Roman"/>
          <w:b/>
          <w:noProof/>
        </w:rPr>
        <w:t>Scanning electron microscopy.</w:t>
      </w:r>
      <w:r>
        <w:rPr>
          <w:rFonts w:ascii="Times New Roman" w:hAnsi="Times New Roman"/>
          <w:noProof/>
        </w:rPr>
        <w:t xml:space="preserve">  Microscopy was performed at 0 °C and magnification 1 K X and 5 K X, with EHT 2 kV, </w:t>
      </w:r>
      <w:r w:rsidR="00090126">
        <w:rPr>
          <w:rFonts w:ascii="Times New Roman" w:hAnsi="Times New Roman"/>
          <w:noProof/>
        </w:rPr>
        <w:t xml:space="preserve">and </w:t>
      </w:r>
      <w:r>
        <w:rPr>
          <w:rFonts w:ascii="Times New Roman" w:hAnsi="Times New Roman"/>
          <w:noProof/>
        </w:rPr>
        <w:t xml:space="preserve">aperture size 30 </w:t>
      </w:r>
      <w:r w:rsidRPr="00064ECF">
        <w:rPr>
          <w:rFonts w:ascii="Times New Roman" w:hAnsi="Times New Roman"/>
          <w:i/>
          <w:noProof/>
        </w:rPr>
        <w:t>µ</w:t>
      </w:r>
      <w:r>
        <w:rPr>
          <w:rFonts w:ascii="Times New Roman" w:hAnsi="Times New Roman"/>
          <w:noProof/>
        </w:rPr>
        <w:t>m</w:t>
      </w:r>
      <w:r w:rsidR="008D35B7">
        <w:rPr>
          <w:rFonts w:ascii="Times New Roman" w:hAnsi="Times New Roman"/>
          <w:noProof/>
        </w:rPr>
        <w:t>.</w:t>
      </w:r>
    </w:p>
    <w:p w14:paraId="6CD51363" w14:textId="77777777" w:rsidR="008D35B7" w:rsidRPr="00064ECF" w:rsidRDefault="008D35B7" w:rsidP="00307787">
      <w:pPr>
        <w:jc w:val="both"/>
        <w:rPr>
          <w:rFonts w:ascii="Times New Roman" w:hAnsi="Times New Roman"/>
          <w:noProof/>
        </w:rPr>
      </w:pPr>
    </w:p>
    <w:p w14:paraId="4555B2E7" w14:textId="77777777" w:rsidR="00F4722F" w:rsidRPr="00F4722F" w:rsidRDefault="00F4722F" w:rsidP="00307787">
      <w:pPr>
        <w:jc w:val="both"/>
        <w:rPr>
          <w:rFonts w:ascii="Times New Roman" w:hAnsi="Times New Roman"/>
          <w:b/>
        </w:rPr>
      </w:pPr>
      <w:r w:rsidRPr="00F4722F">
        <w:rPr>
          <w:rFonts w:ascii="Times New Roman" w:hAnsi="Times New Roman"/>
          <w:b/>
          <w:noProof/>
        </w:rPr>
        <w:t>Friction testing.</w:t>
      </w:r>
      <w:r w:rsidRPr="00F4722F">
        <w:rPr>
          <w:rFonts w:ascii="Times New Roman" w:hAnsi="Times New Roman"/>
          <w:noProof/>
        </w:rPr>
        <w:t xml:space="preserve">  A friction testing protocol, designed for assessing biologically-relevant lubrication, was performed. Latex was adhered via cyanoacrylate glue to a 12-mm diameter ultra high molecular weight polyethylene </w:t>
      </w:r>
      <w:r w:rsidR="003F6D80">
        <w:rPr>
          <w:rFonts w:ascii="Times New Roman" w:hAnsi="Times New Roman"/>
          <w:noProof/>
        </w:rPr>
        <w:t xml:space="preserve">flat </w:t>
      </w:r>
      <w:r w:rsidRPr="00F4722F">
        <w:rPr>
          <w:rFonts w:ascii="Times New Roman" w:hAnsi="Times New Roman"/>
          <w:noProof/>
        </w:rPr>
        <w:t xml:space="preserve">cylindrical substrate. The polyethylene cylinder was placed into a fixture mounted to the servomotor of a </w:t>
      </w:r>
      <w:r w:rsidR="003422EC">
        <w:rPr>
          <w:rFonts w:ascii="Times New Roman" w:hAnsi="Times New Roman"/>
          <w:noProof/>
        </w:rPr>
        <w:t>TA Instruments</w:t>
      </w:r>
      <w:r w:rsidRPr="00F4722F">
        <w:rPr>
          <w:rFonts w:ascii="Times New Roman" w:hAnsi="Times New Roman"/>
          <w:noProof/>
        </w:rPr>
        <w:t xml:space="preserve"> Electroforce 3200 dynamic mechanical analysis instrument. Lubricant (either water or a leading commercially available aqueous personal lubricant </w:t>
      </w:r>
      <w:r w:rsidRPr="00F4722F">
        <w:rPr>
          <w:rFonts w:ascii="Times New Roman" w:hAnsi="Times New Roman"/>
        </w:rPr>
        <w:t xml:space="preserve">containing water, glycerin, sorbitol, </w:t>
      </w:r>
      <w:proofErr w:type="spellStart"/>
      <w:r w:rsidRPr="00F4722F">
        <w:rPr>
          <w:rFonts w:ascii="Times New Roman" w:hAnsi="Times New Roman"/>
        </w:rPr>
        <w:t>propropylene</w:t>
      </w:r>
      <w:proofErr w:type="spellEnd"/>
      <w:r w:rsidRPr="00F4722F">
        <w:rPr>
          <w:rFonts w:ascii="Times New Roman" w:hAnsi="Times New Roman"/>
        </w:rPr>
        <w:t xml:space="preserve"> glycol, </w:t>
      </w:r>
      <w:proofErr w:type="spellStart"/>
      <w:r w:rsidRPr="00F4722F">
        <w:rPr>
          <w:rFonts w:ascii="Times New Roman" w:hAnsi="Times New Roman"/>
        </w:rPr>
        <w:t>hydroxyethylcellulose</w:t>
      </w:r>
      <w:proofErr w:type="spellEnd"/>
      <w:r w:rsidRPr="00F4722F">
        <w:rPr>
          <w:rFonts w:ascii="Times New Roman" w:hAnsi="Times New Roman"/>
        </w:rPr>
        <w:t>, benzoic acid, methyl paraben, and sodium hydroxide</w:t>
      </w:r>
      <w:r w:rsidRPr="00F4722F">
        <w:rPr>
          <w:rFonts w:ascii="Times New Roman" w:hAnsi="Times New Roman"/>
          <w:noProof/>
        </w:rPr>
        <w:t xml:space="preserve">) was introduced to the articulating surfaces either by pipetting liberal volume on top of the latex before compressing a </w:t>
      </w:r>
      <w:r w:rsidR="003F6D80">
        <w:rPr>
          <w:rFonts w:ascii="Times New Roman" w:hAnsi="Times New Roman"/>
          <w:noProof/>
        </w:rPr>
        <w:t xml:space="preserve">flat </w:t>
      </w:r>
      <w:r w:rsidRPr="00F4722F">
        <w:rPr>
          <w:rFonts w:ascii="Times New Roman" w:hAnsi="Times New Roman"/>
          <w:noProof/>
        </w:rPr>
        <w:t xml:space="preserve">polyurethane countersurface against it (friction test conducted “surrounded by air”) or by placing a large volume of </w:t>
      </w:r>
      <w:r w:rsidR="003F6D80">
        <w:rPr>
          <w:rFonts w:ascii="Times New Roman" w:hAnsi="Times New Roman"/>
          <w:noProof/>
        </w:rPr>
        <w:t>water</w:t>
      </w:r>
      <w:r w:rsidRPr="00F4722F">
        <w:rPr>
          <w:rFonts w:ascii="Times New Roman" w:hAnsi="Times New Roman"/>
          <w:noProof/>
        </w:rPr>
        <w:t xml:space="preserve"> surrounding the entire latex sample and the surface of the polyurethane in the lubricant to ensure continued </w:t>
      </w:r>
      <w:r w:rsidR="003F6D80">
        <w:rPr>
          <w:rFonts w:ascii="Times New Roman" w:hAnsi="Times New Roman"/>
          <w:noProof/>
        </w:rPr>
        <w:t>water presence</w:t>
      </w:r>
      <w:r w:rsidRPr="00F4722F">
        <w:rPr>
          <w:rFonts w:ascii="Times New Roman" w:hAnsi="Times New Roman"/>
          <w:noProof/>
        </w:rPr>
        <w:t xml:space="preserve"> (friction test conducted “surrounded by </w:t>
      </w:r>
      <w:r w:rsidR="003F6D80">
        <w:rPr>
          <w:rFonts w:ascii="Times New Roman" w:hAnsi="Times New Roman"/>
          <w:noProof/>
        </w:rPr>
        <w:t>water</w:t>
      </w:r>
      <w:r w:rsidRPr="00F4722F">
        <w:rPr>
          <w:rFonts w:ascii="Times New Roman" w:hAnsi="Times New Roman"/>
          <w:noProof/>
        </w:rPr>
        <w:t xml:space="preserve">”).  A 7-mm diameter polyurethane cylindrical specimen (McMaster-Carr, durometer hardness of 40A, “medium soft”) was selected as the articulating counter-surface due to its tissue-like conformability. The polyurethane specimen was loaded axially into a fixture mounted to a load and torque cell, and a normal pressure between the latex and polyurethane specimen of 78 kPa was obtained by controlling the displacement of the polyurethane </w:t>
      </w:r>
      <w:r w:rsidRPr="00F4722F">
        <w:rPr>
          <w:rFonts w:ascii="Times New Roman" w:hAnsi="Times New Roman"/>
          <w:noProof/>
        </w:rPr>
        <w:lastRenderedPageBreak/>
        <w:t xml:space="preserve">countersurface.  Upon establishing the desired normal force, the latex surface was rotated against the polyurethane </w:t>
      </w:r>
      <w:r w:rsidR="003F6D80">
        <w:rPr>
          <w:rFonts w:ascii="Times New Roman" w:hAnsi="Times New Roman"/>
          <w:noProof/>
        </w:rPr>
        <w:t>c</w:t>
      </w:r>
      <w:r w:rsidRPr="00F4722F">
        <w:rPr>
          <w:rFonts w:ascii="Times New Roman" w:hAnsi="Times New Roman"/>
          <w:noProof/>
        </w:rPr>
        <w:t xml:space="preserve">ountersurface at an angular velocity of </w:t>
      </w:r>
      <w:r w:rsidRPr="00F4722F">
        <w:rPr>
          <w:rFonts w:ascii="Times New Roman" w:hAnsi="Times New Roman"/>
        </w:rPr>
        <w:t>2π rad/sec</w:t>
      </w:r>
      <w:r w:rsidRPr="00F4722F">
        <w:rPr>
          <w:rFonts w:ascii="Times New Roman" w:hAnsi="Times New Roman"/>
          <w:noProof/>
        </w:rPr>
        <w:t xml:space="preserve">, corresponding to an effective velocity at the sample’s perimeter of </w:t>
      </w:r>
      <w:r w:rsidR="003422EC">
        <w:rPr>
          <w:rFonts w:ascii="Times New Roman" w:hAnsi="Times New Roman"/>
          <w:noProof/>
        </w:rPr>
        <w:t>22 mm/s</w:t>
      </w:r>
      <w:r w:rsidRPr="00F4722F">
        <w:rPr>
          <w:rFonts w:ascii="Times New Roman" w:hAnsi="Times New Roman"/>
          <w:noProof/>
        </w:rPr>
        <w:t>.</w:t>
      </w:r>
    </w:p>
    <w:p w14:paraId="03BD1E2A" w14:textId="77777777" w:rsidR="006C69B1" w:rsidRDefault="006C69B1" w:rsidP="006826AF">
      <w:pPr>
        <w:rPr>
          <w:rFonts w:ascii="Times New Roman" w:hAnsi="Times New Roman"/>
          <w:b/>
        </w:rPr>
      </w:pPr>
    </w:p>
    <w:p w14:paraId="093AE75C" w14:textId="77777777" w:rsidR="003422EC" w:rsidRDefault="003422EC" w:rsidP="003422EC">
      <w:pPr>
        <w:pStyle w:val="NormalWeb"/>
        <w:spacing w:before="0" w:beforeAutospacing="0" w:after="0" w:afterAutospacing="0"/>
        <w:jc w:val="both"/>
        <w:rPr>
          <w:rFonts w:ascii="Times New Roman" w:hAnsi="Times New Roman"/>
          <w:sz w:val="24"/>
          <w:szCs w:val="24"/>
        </w:rPr>
      </w:pPr>
      <w:r w:rsidRPr="003422EC">
        <w:rPr>
          <w:rFonts w:ascii="Times New Roman" w:hAnsi="Times New Roman"/>
          <w:b/>
          <w:noProof/>
          <w:sz w:val="24"/>
          <w:szCs w:val="24"/>
        </w:rPr>
        <w:t xml:space="preserve">Tensile testing.  </w:t>
      </w:r>
      <w:r w:rsidRPr="003422EC">
        <w:rPr>
          <w:rFonts w:ascii="Times New Roman" w:hAnsi="Times New Roman"/>
          <w:sz w:val="24"/>
          <w:szCs w:val="24"/>
        </w:rPr>
        <w:t>Rectangular latex strips (1 cm x 8 cm) either not coated or coated with hydrophilic polymer as described previously, were soaked in water for approximately 5 seconds</w:t>
      </w:r>
      <w:r w:rsidR="00242368">
        <w:rPr>
          <w:rFonts w:ascii="Times New Roman" w:hAnsi="Times New Roman"/>
          <w:sz w:val="24"/>
          <w:szCs w:val="24"/>
        </w:rPr>
        <w:t xml:space="preserve"> and mounted with clamps on a </w:t>
      </w:r>
      <w:r w:rsidRPr="003422EC">
        <w:rPr>
          <w:rFonts w:ascii="Times New Roman" w:hAnsi="Times New Roman"/>
          <w:sz w:val="24"/>
          <w:szCs w:val="24"/>
        </w:rPr>
        <w:t>tensile testing apparatus</w:t>
      </w:r>
      <w:r w:rsidR="00242368">
        <w:rPr>
          <w:rFonts w:ascii="Times New Roman" w:hAnsi="Times New Roman"/>
          <w:sz w:val="24"/>
          <w:szCs w:val="24"/>
        </w:rPr>
        <w:t xml:space="preserve"> (5848 Micro-tester, Instron)</w:t>
      </w:r>
      <w:r w:rsidRPr="003422EC">
        <w:rPr>
          <w:rFonts w:ascii="Times New Roman" w:hAnsi="Times New Roman"/>
          <w:sz w:val="24"/>
          <w:szCs w:val="24"/>
        </w:rPr>
        <w:t>. The samples were stretched at a strain rate of 0.5/sec, while a load cell recorded the measured tensile force which was converted to tensile stress using the cross sectional area of the latex strips (determined via calipers). Tensile stress was plotted against tensile strain</w:t>
      </w:r>
      <w:r w:rsidR="00242368">
        <w:rPr>
          <w:rFonts w:ascii="Times New Roman" w:hAnsi="Times New Roman"/>
          <w:sz w:val="24"/>
          <w:szCs w:val="24"/>
        </w:rPr>
        <w:t xml:space="preserve"> </w:t>
      </w:r>
      <w:r w:rsidR="008D074F">
        <w:rPr>
          <w:rFonts w:ascii="Times New Roman" w:hAnsi="Times New Roman"/>
          <w:sz w:val="24"/>
          <w:szCs w:val="24"/>
        </w:rPr>
        <w:t xml:space="preserve">(change in initial length divided by initial length) </w:t>
      </w:r>
      <w:r w:rsidR="00242368">
        <w:rPr>
          <w:rFonts w:ascii="Times New Roman" w:hAnsi="Times New Roman"/>
          <w:sz w:val="24"/>
          <w:szCs w:val="24"/>
        </w:rPr>
        <w:t>to derive tensile moduli</w:t>
      </w:r>
      <w:r w:rsidRPr="003422EC">
        <w:rPr>
          <w:rFonts w:ascii="Times New Roman" w:hAnsi="Times New Roman"/>
          <w:sz w:val="24"/>
          <w:szCs w:val="24"/>
        </w:rPr>
        <w:t xml:space="preserve">; a typical plot is shown in Figure </w:t>
      </w:r>
      <w:r w:rsidR="004E0919">
        <w:rPr>
          <w:rFonts w:ascii="Times New Roman" w:hAnsi="Times New Roman"/>
          <w:sz w:val="24"/>
          <w:szCs w:val="24"/>
        </w:rPr>
        <w:t>S1</w:t>
      </w:r>
      <w:r w:rsidRPr="003422EC">
        <w:rPr>
          <w:rFonts w:ascii="Times New Roman" w:hAnsi="Times New Roman"/>
          <w:sz w:val="24"/>
          <w:szCs w:val="24"/>
        </w:rPr>
        <w:t xml:space="preserve">.  Tensile testing of latex typically reveals two linear regions in the stress-strain curve: a low-strain tensile modulus, </w:t>
      </w:r>
      <w:proofErr w:type="spellStart"/>
      <w:r w:rsidRPr="003422EC">
        <w:rPr>
          <w:rFonts w:ascii="Times New Roman" w:hAnsi="Times New Roman"/>
          <w:i/>
          <w:sz w:val="24"/>
          <w:szCs w:val="24"/>
        </w:rPr>
        <w:t>E</w:t>
      </w:r>
      <w:r w:rsidRPr="003422EC">
        <w:rPr>
          <w:rFonts w:ascii="Times New Roman" w:hAnsi="Times New Roman"/>
          <w:sz w:val="24"/>
          <w:szCs w:val="24"/>
          <w:vertAlign w:val="subscript"/>
        </w:rPr>
        <w:t>ε</w:t>
      </w:r>
      <w:proofErr w:type="spellEnd"/>
      <w:r w:rsidRPr="003422EC">
        <w:rPr>
          <w:rFonts w:ascii="Times New Roman" w:hAnsi="Times New Roman"/>
          <w:sz w:val="24"/>
          <w:szCs w:val="24"/>
          <w:vertAlign w:val="subscript"/>
        </w:rPr>
        <w:t>&lt;5</w:t>
      </w:r>
      <w:r w:rsidRPr="003422EC">
        <w:rPr>
          <w:rFonts w:ascii="Times New Roman" w:hAnsi="Times New Roman"/>
          <w:sz w:val="24"/>
          <w:szCs w:val="24"/>
        </w:rPr>
        <w:t xml:space="preserve">, corresponding to the elastic modulus for strain values less than 5, and a high-strain tensile modulus, </w:t>
      </w:r>
      <w:proofErr w:type="spellStart"/>
      <w:r w:rsidRPr="003422EC">
        <w:rPr>
          <w:rFonts w:ascii="Times New Roman" w:hAnsi="Times New Roman"/>
          <w:i/>
          <w:sz w:val="24"/>
          <w:szCs w:val="24"/>
        </w:rPr>
        <w:t>E</w:t>
      </w:r>
      <w:r w:rsidRPr="003422EC">
        <w:rPr>
          <w:rFonts w:ascii="Times New Roman" w:hAnsi="Times New Roman"/>
          <w:sz w:val="24"/>
          <w:szCs w:val="24"/>
          <w:vertAlign w:val="subscript"/>
        </w:rPr>
        <w:t>ε</w:t>
      </w:r>
      <w:proofErr w:type="spellEnd"/>
      <w:r w:rsidRPr="003422EC">
        <w:rPr>
          <w:rFonts w:ascii="Times New Roman" w:hAnsi="Times New Roman"/>
          <w:sz w:val="24"/>
          <w:szCs w:val="24"/>
          <w:vertAlign w:val="subscript"/>
        </w:rPr>
        <w:t>&gt;5</w:t>
      </w:r>
      <w:r w:rsidRPr="003422EC">
        <w:rPr>
          <w:rFonts w:ascii="Times New Roman" w:hAnsi="Times New Roman"/>
          <w:sz w:val="24"/>
          <w:szCs w:val="24"/>
        </w:rPr>
        <w:t>, that engages typically when tensile strain reaches about 6-10, immedi</w:t>
      </w:r>
      <w:r w:rsidR="00CF3D15">
        <w:rPr>
          <w:rFonts w:ascii="Times New Roman" w:hAnsi="Times New Roman"/>
          <w:sz w:val="24"/>
          <w:szCs w:val="24"/>
        </w:rPr>
        <w:t>ately prior to tensile failure.</w:t>
      </w:r>
    </w:p>
    <w:p w14:paraId="33CA6D72" w14:textId="77777777" w:rsidR="00CF3D15" w:rsidRPr="003422EC" w:rsidRDefault="00CF3D15" w:rsidP="003422EC">
      <w:pPr>
        <w:pStyle w:val="NormalWeb"/>
        <w:spacing w:before="0" w:beforeAutospacing="0" w:after="0" w:afterAutospacing="0"/>
        <w:jc w:val="both"/>
        <w:rPr>
          <w:rFonts w:ascii="Times New Roman" w:hAnsi="Times New Roman"/>
          <w:sz w:val="24"/>
          <w:szCs w:val="24"/>
        </w:rPr>
      </w:pPr>
      <w:r>
        <w:rPr>
          <w:rFonts w:ascii="Times New Roman" w:hAnsi="Times New Roman"/>
          <w:sz w:val="24"/>
          <w:szCs w:val="24"/>
        </w:rPr>
        <w:tab/>
        <w:t>Fatigue tensile testing was also conducted. Latex strips prepared as in the previous paragraph were cyclical</w:t>
      </w:r>
      <w:r w:rsidR="00BF2C65">
        <w:rPr>
          <w:rFonts w:ascii="Times New Roman" w:hAnsi="Times New Roman"/>
          <w:sz w:val="24"/>
          <w:szCs w:val="24"/>
        </w:rPr>
        <w:t xml:space="preserve">ly stretched and released at a frequency of 1 Hz (half second stretching, half second releasing). Tensile strain oscillated between 0 (taut, non-stretched) and 2 (tripled in length), while tensile force was measured and converted to tensile stress as above. Fatigue testing was performed for 500 cycles, </w:t>
      </w:r>
      <w:r w:rsidR="00C10EA7">
        <w:rPr>
          <w:rFonts w:ascii="Times New Roman" w:hAnsi="Times New Roman"/>
          <w:sz w:val="24"/>
          <w:szCs w:val="24"/>
        </w:rPr>
        <w:t>as typical intercourse is reported as consisting of 100-500 thrusts.</w:t>
      </w:r>
      <w:r w:rsidR="004E4926">
        <w:rPr>
          <w:rFonts w:ascii="Times New Roman" w:hAnsi="Times New Roman"/>
          <w:sz w:val="24"/>
          <w:szCs w:val="24"/>
        </w:rPr>
        <w:fldChar w:fldCharType="begin"/>
      </w:r>
      <w:r w:rsidR="00C10EA7">
        <w:rPr>
          <w:rFonts w:ascii="Times New Roman" w:hAnsi="Times New Roman"/>
          <w:sz w:val="24"/>
          <w:szCs w:val="24"/>
        </w:rPr>
        <w:instrText xml:space="preserve"> ADDIN EN.CITE &lt;EndNote&gt;&lt;Cite&gt;&lt;Author&gt;Hardy&lt;/Author&gt;&lt;Year&gt;1987&lt;/Year&gt;&lt;IDText&gt;Patterning of sexual activity&lt;/IDText&gt;&lt;DisplayText&gt;&lt;style face="superscript"&gt;2&lt;/style&gt;&lt;/DisplayText&gt;&lt;record&gt;&lt;titles&gt;&lt;title&gt;Patterning of sexual activity&lt;/title&gt;&lt;secondary-title&gt;Primate Societies&lt;/secondary-title&gt;&lt;/titles&gt;&lt;pages&gt;370-384&lt;/pages&gt;&lt;contributors&gt;&lt;authors&gt;&lt;author&gt;Hardy, S.B.&lt;/author&gt;&lt;author&gt;Whitten, P.L.&lt;/author&gt;&lt;/authors&gt;&lt;/contributors&gt;&lt;added-date format="utc"&gt;1441144742&lt;/added-date&gt;&lt;pub-location&gt;Chicago&lt;/pub-location&gt;&lt;ref-type name="Book Section"&gt;5&lt;/ref-type&gt;&lt;dates&gt;&lt;year&gt;1987&lt;/year&gt;&lt;/dates&gt;&lt;rec-number&gt;900&lt;/rec-number&gt;&lt;publisher&gt;Chicago University Press&lt;/publisher&gt;&lt;last-updated-date format="utc"&gt;1443186389&lt;/last-updated-date&gt;&lt;contributors&gt;&lt;secondary-authors&gt;&lt;author&gt;Smus, B.B.&lt;/author&gt;&lt;author&gt;Cheney, D.L.&lt;/author&gt;&lt;author&gt;Seyfarth, R.M.&lt;/author&gt;&lt;author&gt;Wrangham, R.W.&lt;/author&gt;&lt;author&gt;Struhsaker, T.T.&lt;/author&gt;&lt;/secondary-authors&gt;&lt;/contributors&gt;&lt;/record&gt;&lt;/Cite&gt;&lt;/EndNote&gt;</w:instrText>
      </w:r>
      <w:r w:rsidR="004E4926">
        <w:rPr>
          <w:rFonts w:ascii="Times New Roman" w:hAnsi="Times New Roman"/>
          <w:sz w:val="24"/>
          <w:szCs w:val="24"/>
        </w:rPr>
        <w:fldChar w:fldCharType="separate"/>
      </w:r>
      <w:r w:rsidR="00C10EA7" w:rsidRPr="00C10EA7">
        <w:rPr>
          <w:rFonts w:ascii="Times New Roman" w:hAnsi="Times New Roman"/>
          <w:noProof/>
          <w:sz w:val="24"/>
          <w:szCs w:val="24"/>
          <w:vertAlign w:val="superscript"/>
        </w:rPr>
        <w:t>2</w:t>
      </w:r>
      <w:r w:rsidR="004E4926">
        <w:rPr>
          <w:rFonts w:ascii="Times New Roman" w:hAnsi="Times New Roman"/>
          <w:sz w:val="24"/>
          <w:szCs w:val="24"/>
        </w:rPr>
        <w:fldChar w:fldCharType="end"/>
      </w:r>
    </w:p>
    <w:p w14:paraId="77D56AA7" w14:textId="77777777" w:rsidR="00E17741" w:rsidRDefault="00E17741" w:rsidP="00E17741">
      <w:pPr>
        <w:tabs>
          <w:tab w:val="left" w:pos="3240"/>
        </w:tabs>
        <w:jc w:val="both"/>
        <w:rPr>
          <w:rFonts w:ascii="Times New Roman" w:hAnsi="Times New Roman"/>
        </w:rPr>
      </w:pPr>
    </w:p>
    <w:p w14:paraId="51698A5E" w14:textId="77777777" w:rsidR="003422EC" w:rsidRPr="003422EC" w:rsidRDefault="00E17741" w:rsidP="00E17741">
      <w:pPr>
        <w:tabs>
          <w:tab w:val="left" w:pos="3240"/>
        </w:tabs>
        <w:jc w:val="both"/>
        <w:rPr>
          <w:rFonts w:ascii="Times New Roman" w:hAnsi="Times New Roman"/>
        </w:rPr>
      </w:pPr>
      <w:r w:rsidRPr="00E17741">
        <w:rPr>
          <w:rFonts w:ascii="Times New Roman" w:hAnsi="Times New Roman"/>
          <w:b/>
        </w:rPr>
        <w:t>Leak testing.</w:t>
      </w:r>
      <w:r>
        <w:rPr>
          <w:rFonts w:ascii="Times New Roman" w:hAnsi="Times New Roman"/>
        </w:rPr>
        <w:t xml:space="preserve">  </w:t>
      </w:r>
      <w:r w:rsidR="003422EC" w:rsidRPr="003422EC">
        <w:rPr>
          <w:rFonts w:ascii="Times New Roman" w:hAnsi="Times New Roman"/>
        </w:rPr>
        <w:t xml:space="preserve">In anticipation of </w:t>
      </w:r>
      <w:r w:rsidR="00090126">
        <w:rPr>
          <w:rFonts w:ascii="Times New Roman" w:hAnsi="Times New Roman"/>
        </w:rPr>
        <w:t xml:space="preserve">requirements in place for </w:t>
      </w:r>
      <w:r w:rsidR="003422EC" w:rsidRPr="003422EC">
        <w:rPr>
          <w:rFonts w:ascii="Times New Roman" w:hAnsi="Times New Roman"/>
        </w:rPr>
        <w:t xml:space="preserve">manufacturing under GMP standards, </w:t>
      </w:r>
      <w:r w:rsidR="00090126">
        <w:rPr>
          <w:rFonts w:ascii="Times New Roman" w:hAnsi="Times New Roman"/>
        </w:rPr>
        <w:t>coating protocol was scaled up</w:t>
      </w:r>
      <w:r w:rsidR="003422EC" w:rsidRPr="003422EC">
        <w:rPr>
          <w:rFonts w:ascii="Times New Roman" w:hAnsi="Times New Roman"/>
        </w:rPr>
        <w:t xml:space="preserve"> to apply </w:t>
      </w:r>
      <w:r w:rsidR="00300A3B">
        <w:rPr>
          <w:rFonts w:ascii="Times New Roman" w:hAnsi="Times New Roman"/>
        </w:rPr>
        <w:t>the hydrophilic</w:t>
      </w:r>
      <w:r w:rsidR="003422EC" w:rsidRPr="003422EC">
        <w:rPr>
          <w:rFonts w:ascii="Times New Roman" w:hAnsi="Times New Roman"/>
        </w:rPr>
        <w:t xml:space="preserve"> coating to male latex condoms using a dip-coating approach. </w:t>
      </w:r>
      <w:r w:rsidR="00300A3B">
        <w:rPr>
          <w:rFonts w:ascii="Times New Roman" w:hAnsi="Times New Roman"/>
        </w:rPr>
        <w:t>N</w:t>
      </w:r>
      <w:r w:rsidR="003422EC" w:rsidRPr="003422EC">
        <w:rPr>
          <w:rFonts w:ascii="Times New Roman" w:hAnsi="Times New Roman"/>
        </w:rPr>
        <w:t>on-lubricated male latex</w:t>
      </w:r>
      <w:r w:rsidR="00AC1A6B">
        <w:rPr>
          <w:rFonts w:ascii="Times New Roman" w:hAnsi="Times New Roman"/>
        </w:rPr>
        <w:t xml:space="preserve"> </w:t>
      </w:r>
      <w:r w:rsidR="00BC29FA" w:rsidRPr="003422EC">
        <w:rPr>
          <w:rFonts w:ascii="Times New Roman" w:hAnsi="Times New Roman"/>
        </w:rPr>
        <w:t>condom</w:t>
      </w:r>
      <w:r w:rsidR="00300A3B">
        <w:rPr>
          <w:rFonts w:ascii="Times New Roman" w:hAnsi="Times New Roman"/>
        </w:rPr>
        <w:t>s</w:t>
      </w:r>
      <w:r w:rsidR="00BC29FA" w:rsidRPr="003422EC">
        <w:rPr>
          <w:rFonts w:ascii="Times New Roman" w:hAnsi="Times New Roman"/>
        </w:rPr>
        <w:t xml:space="preserve"> </w:t>
      </w:r>
      <w:r w:rsidR="00AC1A6B">
        <w:rPr>
          <w:rFonts w:ascii="Times New Roman" w:hAnsi="Times New Roman"/>
        </w:rPr>
        <w:t>(Durex</w:t>
      </w:r>
      <w:r w:rsidR="00AC1A6B" w:rsidRPr="00AC1A6B">
        <w:rPr>
          <w:rFonts w:ascii="Times New Roman" w:hAnsi="Times New Roman"/>
          <w:vertAlign w:val="superscript"/>
        </w:rPr>
        <w:t>®</w:t>
      </w:r>
      <w:r w:rsidR="00AC1A6B">
        <w:rPr>
          <w:rFonts w:ascii="Times New Roman" w:hAnsi="Times New Roman"/>
        </w:rPr>
        <w:t>)</w:t>
      </w:r>
      <w:r w:rsidR="003422EC" w:rsidRPr="003422EC">
        <w:rPr>
          <w:rFonts w:ascii="Times New Roman" w:hAnsi="Times New Roman"/>
        </w:rPr>
        <w:t xml:space="preserve"> </w:t>
      </w:r>
      <w:r w:rsidR="00300A3B">
        <w:rPr>
          <w:rFonts w:ascii="Times New Roman" w:hAnsi="Times New Roman"/>
        </w:rPr>
        <w:t>were</w:t>
      </w:r>
      <w:r w:rsidR="003422EC" w:rsidRPr="003422EC">
        <w:rPr>
          <w:rFonts w:ascii="Times New Roman" w:hAnsi="Times New Roman"/>
        </w:rPr>
        <w:t xml:space="preserve"> unrolled, washed, and dried before fitting onto a penile-shaped glass </w:t>
      </w:r>
      <w:r w:rsidR="00BC29FA">
        <w:rPr>
          <w:rFonts w:ascii="Times New Roman" w:hAnsi="Times New Roman"/>
        </w:rPr>
        <w:t>mandrel</w:t>
      </w:r>
      <w:r w:rsidR="003422EC" w:rsidRPr="003422EC">
        <w:rPr>
          <w:rFonts w:ascii="Times New Roman" w:hAnsi="Times New Roman"/>
        </w:rPr>
        <w:t xml:space="preserve"> (diameter of 4 cm and length of 20 cm). The condom was dipped into a solution containing 5% (w/v) HEA/BP and 2% (w/v) PVP and carefully raised to obtain a thin and even layer of the solution coated on the entire condom surface. This mold was immediately placed onto an apparatus that vertically rotated the coated latex condom at 45 rpm while being exposed to UV light for 25 minutes. The coated latex sample was washed in a water/ethanol mixture and dried under a steady airflow at room temperature. Through this application approach, a thin, even, and stable coating resulted on the condom surface even after the washes and rubbing the coated latex condom with fingers in the presence of water. To determine whether the coating application or UV exposure resulted in any visual defects o</w:t>
      </w:r>
      <w:r w:rsidR="00300A3B">
        <w:rPr>
          <w:rFonts w:ascii="Times New Roman" w:hAnsi="Times New Roman"/>
        </w:rPr>
        <w:t>r holes inflicted to the latex,</w:t>
      </w:r>
      <w:r w:rsidR="003422EC" w:rsidRPr="003422EC">
        <w:rPr>
          <w:rFonts w:ascii="Times New Roman" w:hAnsi="Times New Roman"/>
        </w:rPr>
        <w:t xml:space="preserve"> the Water Leak Test as described in ISO 23409 “Annex J: Testing for Holes”</w:t>
      </w:r>
      <w:r w:rsidR="00300A3B">
        <w:rPr>
          <w:rFonts w:ascii="Times New Roman" w:hAnsi="Times New Roman"/>
        </w:rPr>
        <w:t xml:space="preserve"> was performed</w:t>
      </w:r>
      <w:r w:rsidR="003422EC" w:rsidRPr="003422EC">
        <w:rPr>
          <w:rFonts w:ascii="Times New Roman" w:hAnsi="Times New Roman"/>
        </w:rPr>
        <w:t xml:space="preserve">. Five male latex condoms were prepared and treated with the hydrophilic coating. The latex condoms were removed from the glass mold and mounted onto an apparatus at the open end to allow 300 mL of water to fill the condom while being suspended in the air at 25 °C. All five coated condoms tested did not show any signs of visible leakage </w:t>
      </w:r>
      <w:r w:rsidR="00300A3B">
        <w:rPr>
          <w:rFonts w:ascii="Times New Roman" w:hAnsi="Times New Roman"/>
        </w:rPr>
        <w:t xml:space="preserve">to two observers </w:t>
      </w:r>
      <w:r w:rsidR="003422EC" w:rsidRPr="003422EC">
        <w:rPr>
          <w:rFonts w:ascii="Times New Roman" w:hAnsi="Times New Roman"/>
        </w:rPr>
        <w:t xml:space="preserve">when tied and rolled onto colored absorbent paper as described under the ISO guide. </w:t>
      </w:r>
    </w:p>
    <w:p w14:paraId="58EE222C" w14:textId="77777777" w:rsidR="003422EC" w:rsidRDefault="003422EC" w:rsidP="006826AF">
      <w:pPr>
        <w:rPr>
          <w:rFonts w:ascii="Times New Roman" w:hAnsi="Times New Roman"/>
          <w:b/>
        </w:rPr>
      </w:pPr>
    </w:p>
    <w:p w14:paraId="42A1CCA6" w14:textId="77777777" w:rsidR="00300A3B" w:rsidRDefault="00CF5385" w:rsidP="00D2079B">
      <w:pPr>
        <w:jc w:val="both"/>
        <w:rPr>
          <w:rFonts w:ascii="Times New Roman" w:hAnsi="Times New Roman"/>
        </w:rPr>
      </w:pPr>
      <w:r>
        <w:rPr>
          <w:rFonts w:ascii="Times New Roman" w:hAnsi="Times New Roman"/>
          <w:b/>
        </w:rPr>
        <w:t>Latex t</w:t>
      </w:r>
      <w:r w:rsidR="007D18BE">
        <w:rPr>
          <w:rFonts w:ascii="Times New Roman" w:hAnsi="Times New Roman"/>
          <w:b/>
        </w:rPr>
        <w:t>ouch-test</w:t>
      </w:r>
      <w:r>
        <w:rPr>
          <w:rFonts w:ascii="Times New Roman" w:hAnsi="Times New Roman"/>
          <w:b/>
        </w:rPr>
        <w:t>.</w:t>
      </w:r>
      <w:r w:rsidR="00E17741">
        <w:rPr>
          <w:rFonts w:ascii="Times New Roman" w:hAnsi="Times New Roman"/>
          <w:b/>
        </w:rPr>
        <w:t xml:space="preserve">  </w:t>
      </w:r>
      <w:r w:rsidR="00E17741" w:rsidRPr="001878A5">
        <w:rPr>
          <w:rFonts w:ascii="Times New Roman" w:hAnsi="Times New Roman"/>
        </w:rPr>
        <w:t xml:space="preserve">A latex touch-test and accompanying survey were administered to a population sample of thirty three participants (13 males and 20 females) of different ages (24-58 yrs), ethnicities, </w:t>
      </w:r>
      <w:r w:rsidR="00E17741" w:rsidRPr="006C70CC">
        <w:rPr>
          <w:rFonts w:ascii="Times New Roman" w:hAnsi="Times New Roman"/>
        </w:rPr>
        <w:t>education levels, and degrees of sexual activity and condom use. The touch-test and survey were approved by the Boston University School of Medicine Institutional Review Bo</w:t>
      </w:r>
      <w:r w:rsidR="00300A3B">
        <w:rPr>
          <w:rFonts w:ascii="Times New Roman" w:hAnsi="Times New Roman"/>
        </w:rPr>
        <w:t>ard (IRB) (Protocol # H-33427).</w:t>
      </w:r>
    </w:p>
    <w:p w14:paraId="5434CDE7" w14:textId="77777777" w:rsidR="00CF5385" w:rsidRDefault="00300A3B" w:rsidP="00300A3B">
      <w:pPr>
        <w:spacing w:before="120"/>
        <w:jc w:val="both"/>
        <w:rPr>
          <w:rFonts w:ascii="Times New Roman" w:hAnsi="Times New Roman"/>
        </w:rPr>
      </w:pPr>
      <w:r w:rsidRPr="00300A3B">
        <w:rPr>
          <w:rFonts w:ascii="Times New Roman" w:hAnsi="Times New Roman"/>
          <w:u w:val="single"/>
        </w:rPr>
        <w:lastRenderedPageBreak/>
        <w:t>Summary</w:t>
      </w:r>
      <w:r>
        <w:rPr>
          <w:rFonts w:ascii="Times New Roman" w:hAnsi="Times New Roman"/>
        </w:rPr>
        <w:t xml:space="preserve">: </w:t>
      </w:r>
      <w:r w:rsidR="00E17741" w:rsidRPr="006C70CC">
        <w:rPr>
          <w:rFonts w:ascii="Times New Roman" w:hAnsi="Times New Roman"/>
        </w:rPr>
        <w:t xml:space="preserve">Participants were asked to feel and compare three material samples (before and after submergence in and removal from water (to represent physiological fluid during intercourse): 1) non-coated latex, 2) non-coated latex lubricated by personal lubricant (100 </w:t>
      </w:r>
      <w:r w:rsidR="00E17741" w:rsidRPr="006C70CC">
        <w:rPr>
          <w:rFonts w:ascii="Times New Roman" w:hAnsi="Times New Roman"/>
          <w:i/>
        </w:rPr>
        <w:t>µ</w:t>
      </w:r>
      <w:r w:rsidR="00E17741" w:rsidRPr="006C70CC">
        <w:rPr>
          <w:rFonts w:ascii="Times New Roman" w:hAnsi="Times New Roman"/>
        </w:rPr>
        <w:t xml:space="preserve">L), and 3) </w:t>
      </w:r>
      <w:r w:rsidR="00E17741" w:rsidRPr="006C70CC">
        <w:rPr>
          <w:rFonts w:ascii="Times New Roman" w:hAnsi="Times New Roman"/>
          <w:noProof/>
        </w:rPr>
        <w:t>HEA/BP/PVP</w:t>
      </w:r>
      <w:r w:rsidR="00E17741" w:rsidRPr="006C70CC">
        <w:rPr>
          <w:rFonts w:ascii="Times New Roman" w:hAnsi="Times New Roman"/>
        </w:rPr>
        <w:t>-coated latex. The order in which the three samples were placed before the participants was randomized for each participant. Participants were blinded as to the composition of each of the three samples, and were asked electronically (via tablet interface) to rate each sample on a 7-point scale, with 7 points representing most slippery and 1 point representing most sticky.</w:t>
      </w:r>
    </w:p>
    <w:p w14:paraId="08CBE958" w14:textId="77777777" w:rsidR="00300A3B" w:rsidRDefault="00300A3B" w:rsidP="00300A3B">
      <w:pPr>
        <w:spacing w:before="120"/>
        <w:jc w:val="both"/>
        <w:rPr>
          <w:rFonts w:ascii="Times New Roman" w:hAnsi="Times New Roman"/>
        </w:rPr>
      </w:pPr>
      <w:r w:rsidRPr="00300A3B">
        <w:rPr>
          <w:rFonts w:ascii="Times New Roman" w:hAnsi="Times New Roman"/>
          <w:u w:val="single"/>
        </w:rPr>
        <w:t>Detailed description</w:t>
      </w:r>
      <w:r>
        <w:rPr>
          <w:rFonts w:ascii="Times New Roman" w:hAnsi="Times New Roman"/>
        </w:rPr>
        <w:t xml:space="preserve">: </w:t>
      </w:r>
      <w:r w:rsidR="0001041E">
        <w:rPr>
          <w:rFonts w:ascii="Times New Roman" w:hAnsi="Times New Roman"/>
        </w:rPr>
        <w:t xml:space="preserve">Touch-test exclusion criteria included having a latex allergy and being pregnant or possibly pregnant. Participants were informed prior to test initiation that the test is composed of “a touch-test followed by some personal questions” and that “participation is voluntary, responses are completely anonymous, and the test can be stopped at any time.” </w:t>
      </w:r>
      <w:r w:rsidR="00A26908">
        <w:rPr>
          <w:rFonts w:ascii="Times New Roman" w:hAnsi="Times New Roman"/>
        </w:rPr>
        <w:t xml:space="preserve">Participants were offered candy in exchange, </w:t>
      </w:r>
      <w:r w:rsidR="0001041E">
        <w:rPr>
          <w:rFonts w:ascii="Times New Roman" w:hAnsi="Times New Roman"/>
        </w:rPr>
        <w:t xml:space="preserve">The touch-test and survey were administered in a neutral-color and minimally decorated room </w:t>
      </w:r>
      <w:r w:rsidR="00F44B24">
        <w:rPr>
          <w:rFonts w:ascii="Times New Roman" w:hAnsi="Times New Roman"/>
        </w:rPr>
        <w:t xml:space="preserve">containing </w:t>
      </w:r>
      <w:r w:rsidR="0001041E">
        <w:rPr>
          <w:rFonts w:ascii="Times New Roman" w:hAnsi="Times New Roman"/>
        </w:rPr>
        <w:t xml:space="preserve"> a table, chairs for the survey administrator and survey participant, a tablet for the participant to record answers via a</w:t>
      </w:r>
      <w:r w:rsidR="00307A02">
        <w:rPr>
          <w:rFonts w:ascii="Times New Roman" w:hAnsi="Times New Roman"/>
        </w:rPr>
        <w:t xml:space="preserve"> self-guided </w:t>
      </w:r>
      <w:r w:rsidR="0001041E">
        <w:rPr>
          <w:rFonts w:ascii="Times New Roman" w:hAnsi="Times New Roman"/>
        </w:rPr>
        <w:t>questionnaire,</w:t>
      </w:r>
      <w:r w:rsidR="00F44B24">
        <w:rPr>
          <w:rFonts w:ascii="Times New Roman" w:hAnsi="Times New Roman"/>
        </w:rPr>
        <w:t xml:space="preserve"> and </w:t>
      </w:r>
      <w:r w:rsidR="0001041E">
        <w:rPr>
          <w:rFonts w:ascii="Times New Roman" w:hAnsi="Times New Roman"/>
        </w:rPr>
        <w:t>three latex samples (strips)</w:t>
      </w:r>
      <w:r w:rsidR="00F44B24">
        <w:rPr>
          <w:rFonts w:ascii="Times New Roman" w:hAnsi="Times New Roman"/>
        </w:rPr>
        <w:t>. The three latex samples are each on a glass slide, and are arranged horizontally in front of the participant (A, B, and C, reading left to right). Also on the table are a beaker of water (for the water submergence portion of the test), a clear</w:t>
      </w:r>
      <w:r w:rsidR="00A45933">
        <w:rPr>
          <w:rFonts w:ascii="Times New Roman" w:hAnsi="Times New Roman"/>
        </w:rPr>
        <w:t xml:space="preserve"> unmarked glass vial of </w:t>
      </w:r>
      <w:r w:rsidR="00F44B24">
        <w:rPr>
          <w:rFonts w:ascii="Times New Roman" w:hAnsi="Times New Roman"/>
        </w:rPr>
        <w:t>personal lubricant</w:t>
      </w:r>
      <w:r w:rsidR="00BD7963">
        <w:rPr>
          <w:rFonts w:ascii="Times New Roman" w:hAnsi="Times New Roman"/>
        </w:rPr>
        <w:t xml:space="preserve"> (KY Liquid</w:t>
      </w:r>
      <w:r w:rsidR="00BD7963" w:rsidRPr="00BD7963">
        <w:rPr>
          <w:rFonts w:ascii="Times New Roman" w:hAnsi="Times New Roman"/>
          <w:vertAlign w:val="superscript"/>
        </w:rPr>
        <w:t>®</w:t>
      </w:r>
      <w:r w:rsidR="00BD7963">
        <w:rPr>
          <w:rFonts w:ascii="Times New Roman" w:hAnsi="Times New Roman"/>
        </w:rPr>
        <w:t xml:space="preserve"> brand)</w:t>
      </w:r>
      <w:r w:rsidR="00F44B24">
        <w:rPr>
          <w:rFonts w:ascii="Times New Roman" w:hAnsi="Times New Roman"/>
        </w:rPr>
        <w:t xml:space="preserve">, a </w:t>
      </w:r>
      <w:r w:rsidR="00A45933">
        <w:rPr>
          <w:rFonts w:ascii="Times New Roman" w:hAnsi="Times New Roman"/>
        </w:rPr>
        <w:t>pipettor</w:t>
      </w:r>
      <w:r w:rsidR="00F44B24">
        <w:rPr>
          <w:rFonts w:ascii="Times New Roman" w:hAnsi="Times New Roman"/>
        </w:rPr>
        <w:t xml:space="preserve"> for </w:t>
      </w:r>
      <w:r w:rsidR="00A45933">
        <w:rPr>
          <w:rFonts w:ascii="Times New Roman" w:hAnsi="Times New Roman"/>
        </w:rPr>
        <w:t xml:space="preserve">measuring the 100 </w:t>
      </w:r>
      <w:r w:rsidR="00A45933" w:rsidRPr="00A45933">
        <w:rPr>
          <w:rFonts w:ascii="Times New Roman" w:hAnsi="Times New Roman"/>
          <w:i/>
        </w:rPr>
        <w:t>µ</w:t>
      </w:r>
      <w:r w:rsidR="00A45933">
        <w:rPr>
          <w:rFonts w:ascii="Times New Roman" w:hAnsi="Times New Roman"/>
        </w:rPr>
        <w:t>L volume of lubricant, and paper towels.</w:t>
      </w:r>
      <w:r w:rsidR="00BE3BDD">
        <w:rPr>
          <w:rFonts w:ascii="Times New Roman" w:hAnsi="Times New Roman"/>
        </w:rPr>
        <w:t xml:space="preserve"> Before each participant entered the </w:t>
      </w:r>
      <w:r w:rsidR="00307A02">
        <w:rPr>
          <w:rFonts w:ascii="Times New Roman" w:hAnsi="Times New Roman"/>
        </w:rPr>
        <w:t xml:space="preserve">test room, the administrator placed the three samples on the table, </w:t>
      </w:r>
      <w:proofErr w:type="spellStart"/>
      <w:r w:rsidR="00307A02">
        <w:rPr>
          <w:rFonts w:ascii="Times New Roman" w:hAnsi="Times New Roman"/>
        </w:rPr>
        <w:t>pippetted</w:t>
      </w:r>
      <w:proofErr w:type="spellEnd"/>
      <w:r w:rsidR="00307A02">
        <w:rPr>
          <w:rFonts w:ascii="Times New Roman" w:hAnsi="Times New Roman"/>
        </w:rPr>
        <w:t xml:space="preserve"> the lubricant onto the appropriate sample, and opened a new questionnaire on the tablet.</w:t>
      </w:r>
    </w:p>
    <w:p w14:paraId="11C380F4" w14:textId="77777777" w:rsidR="00955F3E" w:rsidRDefault="00955F3E" w:rsidP="00955F3E">
      <w:pPr>
        <w:spacing w:before="120"/>
        <w:ind w:left="450"/>
        <w:jc w:val="both"/>
        <w:rPr>
          <w:rFonts w:ascii="Times New Roman" w:hAnsi="Times New Roman"/>
        </w:rPr>
      </w:pPr>
      <w:r w:rsidRPr="00955F3E">
        <w:rPr>
          <w:rFonts w:ascii="Times New Roman" w:hAnsi="Times New Roman"/>
          <w:u w:val="single"/>
        </w:rPr>
        <w:t>Test initiation</w:t>
      </w:r>
      <w:r>
        <w:rPr>
          <w:rFonts w:ascii="Times New Roman" w:hAnsi="Times New Roman"/>
        </w:rPr>
        <w:t xml:space="preserve">: </w:t>
      </w:r>
      <w:r w:rsidR="00307A02">
        <w:rPr>
          <w:rFonts w:ascii="Times New Roman" w:hAnsi="Times New Roman"/>
        </w:rPr>
        <w:t xml:space="preserve">Participant walks into room.  </w:t>
      </w:r>
      <w:r>
        <w:rPr>
          <w:rFonts w:ascii="Times New Roman" w:hAnsi="Times New Roman"/>
        </w:rPr>
        <w:t>Survey administrator says:</w:t>
      </w:r>
    </w:p>
    <w:p w14:paraId="1436DC06" w14:textId="77777777" w:rsidR="00955F3E" w:rsidRPr="00307A02" w:rsidRDefault="00955F3E" w:rsidP="00955F3E">
      <w:pPr>
        <w:spacing w:before="120"/>
        <w:ind w:left="450"/>
        <w:jc w:val="both"/>
        <w:rPr>
          <w:rFonts w:ascii="Times New Roman" w:hAnsi="Times New Roman"/>
          <w:i/>
        </w:rPr>
      </w:pPr>
      <w:r w:rsidRPr="00307A02">
        <w:rPr>
          <w:rFonts w:ascii="Times New Roman" w:hAnsi="Times New Roman"/>
          <w:i/>
        </w:rPr>
        <w:t>Hello - I’ll be your survey administrator, and I’d like to thank you for volunteering to participate in our survey, which should take about 10 minutes to complete.  This survey is part of a research study, and we must inform you that you’re under no obligation to participate, and you can stop participating at any time.  The purpose of this survey is to learn about people’s sense of touch, specifically slipperiness, and your participation will involve touching several materials, and answering a few questions about them. If you have any questions about this survey, you can contact our study coordinator, Dr. Karen Buch, and I can give you her contact information at the end of the survey if you’d like</w:t>
      </w:r>
      <w:proofErr w:type="gramStart"/>
      <w:r w:rsidRPr="00307A02">
        <w:rPr>
          <w:rFonts w:ascii="Times New Roman" w:hAnsi="Times New Roman"/>
          <w:i/>
        </w:rPr>
        <w:t>..</w:t>
      </w:r>
      <w:proofErr w:type="gramEnd"/>
    </w:p>
    <w:p w14:paraId="17A37B51" w14:textId="77777777" w:rsidR="00955F3E" w:rsidRPr="00307A02" w:rsidRDefault="00955F3E" w:rsidP="00955F3E">
      <w:pPr>
        <w:spacing w:before="120"/>
        <w:ind w:left="450"/>
        <w:jc w:val="both"/>
        <w:rPr>
          <w:rFonts w:ascii="Times New Roman" w:hAnsi="Times New Roman"/>
          <w:i/>
        </w:rPr>
      </w:pPr>
      <w:r w:rsidRPr="00307A02">
        <w:rPr>
          <w:rFonts w:ascii="Times New Roman" w:hAnsi="Times New Roman"/>
          <w:i/>
        </w:rPr>
        <w:t>In front of you, you’ll see that there are 3 glass slides, each with a thin material sample lying flat on top of the glass surface.   </w:t>
      </w:r>
      <w:r w:rsidRPr="00307A02">
        <w:rPr>
          <w:rFonts w:ascii="Times New Roman" w:hAnsi="Times New Roman"/>
          <w:i/>
          <w:iCs/>
        </w:rPr>
        <w:t xml:space="preserve">Before </w:t>
      </w:r>
      <w:r w:rsidRPr="00307A02">
        <w:rPr>
          <w:rFonts w:ascii="Times New Roman" w:hAnsi="Times New Roman"/>
          <w:i/>
        </w:rPr>
        <w:t xml:space="preserve">you begin feeling them, I’ll read you some instructions first.  Using any combination of pointer finger, middle finger, and ring finger fingertips on your dominant hand, please stroke the samples, one at a time, in any way that feels comfortable and natural. Please stroke all three in a similar manner, because you’ll be asked to compare their slipperiness.  Two of the samples are dry to the touch, and you can go back and forth between </w:t>
      </w:r>
      <w:r w:rsidRPr="00307A02">
        <w:rPr>
          <w:rFonts w:ascii="Times New Roman" w:hAnsi="Times New Roman"/>
          <w:i/>
          <w:iCs/>
        </w:rPr>
        <w:t xml:space="preserve">them </w:t>
      </w:r>
      <w:r w:rsidRPr="00307A02">
        <w:rPr>
          <w:rFonts w:ascii="Times New Roman" w:hAnsi="Times New Roman"/>
          <w:i/>
        </w:rPr>
        <w:t xml:space="preserve">to feel them;  one sample contains a drop of liquid that will be on your fingertips after you’ve touched it, so if you’d like to go back to touch the other two once you’ve begun touching </w:t>
      </w:r>
      <w:r w:rsidRPr="00307A02">
        <w:rPr>
          <w:rFonts w:ascii="Times New Roman" w:hAnsi="Times New Roman"/>
        </w:rPr>
        <w:t>[</w:t>
      </w:r>
      <w:r w:rsidR="00307A02" w:rsidRPr="00307A02">
        <w:rPr>
          <w:rFonts w:ascii="Times New Roman" w:hAnsi="Times New Roman"/>
          <w:bCs/>
        </w:rPr>
        <w:t>Administrator points to appropriate sample</w:t>
      </w:r>
      <w:r w:rsidRPr="00307A02">
        <w:rPr>
          <w:rFonts w:ascii="Times New Roman" w:hAnsi="Times New Roman"/>
        </w:rPr>
        <w:t>]</w:t>
      </w:r>
      <w:r w:rsidRPr="00307A02">
        <w:rPr>
          <w:rFonts w:ascii="Times New Roman" w:hAnsi="Times New Roman"/>
          <w:i/>
        </w:rPr>
        <w:t xml:space="preserve"> this one, you’ll have to rinse and dry your fingers before returning to the other two].  </w:t>
      </w:r>
    </w:p>
    <w:p w14:paraId="75BEA18C" w14:textId="77777777" w:rsidR="00955F3E" w:rsidRDefault="00955F3E" w:rsidP="00955F3E">
      <w:pPr>
        <w:spacing w:before="120"/>
        <w:ind w:left="450"/>
        <w:jc w:val="both"/>
        <w:rPr>
          <w:rFonts w:ascii="Times New Roman" w:hAnsi="Times New Roman"/>
        </w:rPr>
      </w:pPr>
      <w:r w:rsidRPr="00307A02">
        <w:rPr>
          <w:rFonts w:ascii="Times New Roman" w:hAnsi="Times New Roman"/>
          <w:i/>
        </w:rPr>
        <w:t>At this time, please go ahead and feel all three samples, and then you can begin answering the questions on this tablet, and you can continue to feel them as you answer questions.  When it asks you to pause, please let me know.</w:t>
      </w:r>
    </w:p>
    <w:p w14:paraId="2D4870DF" w14:textId="77777777" w:rsidR="00307A02" w:rsidRDefault="00307A02" w:rsidP="00955F3E">
      <w:pPr>
        <w:spacing w:before="120"/>
        <w:ind w:left="450"/>
        <w:jc w:val="both"/>
        <w:rPr>
          <w:rFonts w:ascii="Times New Roman" w:hAnsi="Times New Roman"/>
        </w:rPr>
      </w:pPr>
      <w:r w:rsidRPr="00307A02">
        <w:rPr>
          <w:rFonts w:ascii="Times New Roman" w:hAnsi="Times New Roman"/>
          <w:u w:val="single"/>
        </w:rPr>
        <w:lastRenderedPageBreak/>
        <w:t>Test procedure and questionnaire regarding touch-test</w:t>
      </w:r>
      <w:r>
        <w:rPr>
          <w:rFonts w:ascii="Times New Roman" w:hAnsi="Times New Roman"/>
        </w:rPr>
        <w:t>:  The participant then touches the three samples and begins answering questions on the tablet.</w:t>
      </w:r>
      <w:r w:rsidR="0060387F">
        <w:rPr>
          <w:rFonts w:ascii="Times New Roman" w:hAnsi="Times New Roman"/>
        </w:rPr>
        <w:t xml:space="preserve"> Questions are below.</w:t>
      </w:r>
    </w:p>
    <w:p w14:paraId="4F1EDBF9" w14:textId="77777777" w:rsidR="00B15C58" w:rsidRDefault="00B15C58" w:rsidP="00955F3E">
      <w:pPr>
        <w:spacing w:before="120"/>
        <w:ind w:left="450"/>
        <w:jc w:val="both"/>
        <w:rPr>
          <w:rFonts w:ascii="Times New Roman" w:hAnsi="Times New Roman"/>
        </w:rPr>
      </w:pPr>
      <w:r w:rsidRPr="0047322E">
        <w:rPr>
          <w:rFonts w:ascii="Times New Roman" w:hAnsi="Times New Roman"/>
          <w:i/>
        </w:rPr>
        <w:t>Do you have a latex allergy?</w:t>
      </w:r>
      <w:r>
        <w:rPr>
          <w:rFonts w:ascii="Times New Roman" w:hAnsi="Times New Roman"/>
        </w:rPr>
        <w:t xml:space="preserve"> Response choices: </w:t>
      </w:r>
      <w:r w:rsidR="0047322E">
        <w:rPr>
          <w:rFonts w:ascii="Times New Roman" w:hAnsi="Times New Roman"/>
        </w:rPr>
        <w:t>“</w:t>
      </w:r>
      <w:r>
        <w:rPr>
          <w:rFonts w:ascii="Times New Roman" w:hAnsi="Times New Roman"/>
        </w:rPr>
        <w:t>Yes</w:t>
      </w:r>
      <w:r w:rsidR="0047322E">
        <w:rPr>
          <w:rFonts w:ascii="Times New Roman" w:hAnsi="Times New Roman"/>
        </w:rPr>
        <w:t>”</w:t>
      </w:r>
      <w:r>
        <w:rPr>
          <w:rFonts w:ascii="Times New Roman" w:hAnsi="Times New Roman"/>
        </w:rPr>
        <w:t xml:space="preserve"> or </w:t>
      </w:r>
      <w:r w:rsidR="0047322E">
        <w:rPr>
          <w:rFonts w:ascii="Times New Roman" w:hAnsi="Times New Roman"/>
        </w:rPr>
        <w:t>“</w:t>
      </w:r>
      <w:r>
        <w:rPr>
          <w:rFonts w:ascii="Times New Roman" w:hAnsi="Times New Roman"/>
        </w:rPr>
        <w:t>No</w:t>
      </w:r>
      <w:r w:rsidR="0047322E">
        <w:rPr>
          <w:rFonts w:ascii="Times New Roman" w:hAnsi="Times New Roman"/>
        </w:rPr>
        <w:t>.”</w:t>
      </w:r>
    </w:p>
    <w:p w14:paraId="6DE9CBCD" w14:textId="77777777" w:rsidR="0047322E" w:rsidRDefault="00B15C58" w:rsidP="00955F3E">
      <w:pPr>
        <w:spacing w:before="120"/>
        <w:ind w:left="450"/>
        <w:jc w:val="both"/>
        <w:rPr>
          <w:rFonts w:ascii="Times New Roman" w:hAnsi="Times New Roman"/>
        </w:rPr>
      </w:pPr>
      <w:r w:rsidRPr="0047322E">
        <w:rPr>
          <w:rFonts w:ascii="Times New Roman" w:hAnsi="Times New Roman"/>
          <w:i/>
        </w:rPr>
        <w:t>1. Please rate each sample (A, B, and C) on the following scale:</w:t>
      </w:r>
      <w:r w:rsidR="0047322E">
        <w:rPr>
          <w:rFonts w:ascii="Times New Roman" w:hAnsi="Times New Roman"/>
        </w:rPr>
        <w:t xml:space="preserve"> Response choices for each of “A,” “B,” and “C”: “Very slippery,” “Slippery,” “Somewhat slippery,” “Neither slippery not sticky,” “Somewhat sticky,” “Sticky,” or “Very sticky.”</w:t>
      </w:r>
    </w:p>
    <w:p w14:paraId="3D3C6A57" w14:textId="77777777" w:rsidR="0047322E" w:rsidRPr="0047322E" w:rsidRDefault="0047322E" w:rsidP="00955F3E">
      <w:pPr>
        <w:spacing w:before="120"/>
        <w:ind w:left="450"/>
        <w:jc w:val="both"/>
        <w:rPr>
          <w:rFonts w:ascii="Times New Roman" w:hAnsi="Times New Roman"/>
          <w:i/>
        </w:rPr>
      </w:pPr>
      <w:r w:rsidRPr="0047322E">
        <w:rPr>
          <w:rFonts w:ascii="Times New Roman" w:hAnsi="Times New Roman"/>
          <w:i/>
        </w:rPr>
        <w:t>2. For each of the two following questions, please select one of the four choices presented.</w:t>
      </w:r>
    </w:p>
    <w:p w14:paraId="51C8509D" w14:textId="77777777" w:rsidR="0047322E" w:rsidRDefault="0047322E" w:rsidP="0047322E">
      <w:pPr>
        <w:spacing w:before="120"/>
        <w:ind w:left="900"/>
        <w:jc w:val="both"/>
        <w:rPr>
          <w:rFonts w:ascii="Times New Roman" w:hAnsi="Times New Roman"/>
        </w:rPr>
      </w:pPr>
      <w:r w:rsidRPr="0047322E">
        <w:rPr>
          <w:rFonts w:ascii="Times New Roman" w:hAnsi="Times New Roman"/>
          <w:i/>
        </w:rPr>
        <w:t>The sample that was clearly the least slippery was:</w:t>
      </w:r>
      <w:r>
        <w:rPr>
          <w:rFonts w:ascii="Times New Roman" w:hAnsi="Times New Roman"/>
        </w:rPr>
        <w:t xml:space="preserve"> Response choices: “Sample A,” “Sample B,” “Sample C,” or “</w:t>
      </w:r>
      <w:r w:rsidRPr="0047322E">
        <w:rPr>
          <w:rFonts w:ascii="Times New Roman" w:hAnsi="Times New Roman"/>
        </w:rPr>
        <w:t>none of the samples was clearly less slippery than the others / two or three of the samples were tied for least slippery</w:t>
      </w:r>
      <w:r>
        <w:rPr>
          <w:rFonts w:ascii="Times New Roman" w:hAnsi="Times New Roman"/>
        </w:rPr>
        <w:t>”.</w:t>
      </w:r>
    </w:p>
    <w:p w14:paraId="0CC97C0B" w14:textId="77777777" w:rsidR="0047322E" w:rsidRPr="00B15C58" w:rsidRDefault="0047322E" w:rsidP="0047322E">
      <w:pPr>
        <w:spacing w:before="120"/>
        <w:ind w:left="900"/>
        <w:jc w:val="both"/>
        <w:rPr>
          <w:rFonts w:ascii="Times New Roman" w:hAnsi="Times New Roman"/>
        </w:rPr>
      </w:pPr>
      <w:r w:rsidRPr="0047322E">
        <w:rPr>
          <w:rFonts w:ascii="Times New Roman" w:hAnsi="Times New Roman"/>
          <w:i/>
        </w:rPr>
        <w:t xml:space="preserve">The sample that was clearly the </w:t>
      </w:r>
      <w:r>
        <w:rPr>
          <w:rFonts w:ascii="Times New Roman" w:hAnsi="Times New Roman"/>
          <w:i/>
        </w:rPr>
        <w:t>most</w:t>
      </w:r>
      <w:r w:rsidRPr="0047322E">
        <w:rPr>
          <w:rFonts w:ascii="Times New Roman" w:hAnsi="Times New Roman"/>
          <w:i/>
        </w:rPr>
        <w:t xml:space="preserve"> slippery was:</w:t>
      </w:r>
      <w:r>
        <w:rPr>
          <w:rFonts w:ascii="Times New Roman" w:hAnsi="Times New Roman"/>
        </w:rPr>
        <w:t xml:space="preserve"> Response choices: “Sample A,” “Sample B,” “Sample C,” or “</w:t>
      </w:r>
      <w:r w:rsidRPr="0047322E">
        <w:rPr>
          <w:rFonts w:ascii="Times New Roman" w:hAnsi="Times New Roman"/>
        </w:rPr>
        <w:t xml:space="preserve">none of the samples was clearly </w:t>
      </w:r>
      <w:r>
        <w:rPr>
          <w:rFonts w:ascii="Times New Roman" w:hAnsi="Times New Roman"/>
        </w:rPr>
        <w:t>more</w:t>
      </w:r>
      <w:r w:rsidRPr="0047322E">
        <w:rPr>
          <w:rFonts w:ascii="Times New Roman" w:hAnsi="Times New Roman"/>
        </w:rPr>
        <w:t xml:space="preserve"> slippery than the others / two or three of the samples were tied for </w:t>
      </w:r>
      <w:r>
        <w:rPr>
          <w:rFonts w:ascii="Times New Roman" w:hAnsi="Times New Roman"/>
        </w:rPr>
        <w:t>most</w:t>
      </w:r>
      <w:r w:rsidRPr="0047322E">
        <w:rPr>
          <w:rFonts w:ascii="Times New Roman" w:hAnsi="Times New Roman"/>
        </w:rPr>
        <w:t xml:space="preserve"> slippery</w:t>
      </w:r>
      <w:r>
        <w:rPr>
          <w:rFonts w:ascii="Times New Roman" w:hAnsi="Times New Roman"/>
        </w:rPr>
        <w:t>”.</w:t>
      </w:r>
    </w:p>
    <w:p w14:paraId="28A85FC7" w14:textId="77777777" w:rsidR="0047322E" w:rsidRDefault="0047322E" w:rsidP="0047322E">
      <w:pPr>
        <w:spacing w:before="120"/>
        <w:ind w:left="450"/>
        <w:jc w:val="both"/>
        <w:rPr>
          <w:rFonts w:ascii="Times New Roman" w:hAnsi="Times New Roman"/>
        </w:rPr>
      </w:pPr>
      <w:r>
        <w:rPr>
          <w:rFonts w:ascii="Times New Roman" w:hAnsi="Times New Roman"/>
        </w:rPr>
        <w:t>If the participant indicated that one sample was more slippery than the others, question 2a and its preceding text appeared. If the participant did not indicate one sample was more slippery than the others, question 2a and its preceding text did not appear.</w:t>
      </w:r>
    </w:p>
    <w:p w14:paraId="5E6F2E75" w14:textId="77777777" w:rsidR="0047322E" w:rsidRPr="0047322E" w:rsidRDefault="0047322E" w:rsidP="0047322E">
      <w:pPr>
        <w:spacing w:before="120"/>
        <w:ind w:left="450"/>
        <w:jc w:val="both"/>
        <w:rPr>
          <w:rFonts w:ascii="Times New Roman" w:hAnsi="Times New Roman"/>
          <w:i/>
        </w:rPr>
      </w:pPr>
      <w:r w:rsidRPr="0047322E">
        <w:rPr>
          <w:rFonts w:ascii="Times New Roman" w:hAnsi="Times New Roman"/>
          <w:i/>
        </w:rPr>
        <w:t>You indicated one sample was clearly more slippery than the others.</w:t>
      </w:r>
    </w:p>
    <w:p w14:paraId="6A561E2F" w14:textId="77777777" w:rsidR="0047322E" w:rsidRDefault="0047322E" w:rsidP="0047322E">
      <w:pPr>
        <w:spacing w:before="120"/>
        <w:ind w:left="450"/>
        <w:jc w:val="both"/>
        <w:rPr>
          <w:rFonts w:ascii="Times New Roman" w:hAnsi="Times New Roman"/>
        </w:rPr>
      </w:pPr>
      <w:r w:rsidRPr="0047322E">
        <w:rPr>
          <w:rFonts w:ascii="Times New Roman" w:hAnsi="Times New Roman"/>
          <w:i/>
        </w:rPr>
        <w:t>2a. Please fill in the blank.  The most slippery sample was ______ more slippery than the others.</w:t>
      </w:r>
      <w:r>
        <w:rPr>
          <w:rFonts w:ascii="Times New Roman" w:hAnsi="Times New Roman"/>
        </w:rPr>
        <w:t xml:space="preserve"> Response choices: “Slightly,” “Somewhat,” “Much,” or “Very much.”</w:t>
      </w:r>
    </w:p>
    <w:p w14:paraId="04D0EF8F" w14:textId="77777777" w:rsidR="0047322E" w:rsidRPr="0047322E" w:rsidRDefault="0047322E" w:rsidP="0047322E">
      <w:pPr>
        <w:spacing w:before="120"/>
        <w:ind w:left="450"/>
        <w:jc w:val="both"/>
        <w:rPr>
          <w:rFonts w:ascii="Times New Roman" w:hAnsi="Times New Roman"/>
          <w:i/>
        </w:rPr>
      </w:pPr>
      <w:r w:rsidRPr="0047322E">
        <w:rPr>
          <w:rFonts w:ascii="Times New Roman" w:hAnsi="Times New Roman"/>
          <w:i/>
        </w:rPr>
        <w:t>Please pause here and inform the survey administrator that you are finished with this section.</w:t>
      </w:r>
    </w:p>
    <w:p w14:paraId="5E82E570" w14:textId="77777777" w:rsidR="00955F3E" w:rsidRDefault="0047322E" w:rsidP="00955F3E">
      <w:pPr>
        <w:spacing w:before="120"/>
        <w:ind w:left="450"/>
        <w:jc w:val="both"/>
        <w:rPr>
          <w:rFonts w:ascii="Times New Roman" w:hAnsi="Times New Roman"/>
        </w:rPr>
      </w:pPr>
      <w:r>
        <w:rPr>
          <w:rFonts w:ascii="Times New Roman" w:hAnsi="Times New Roman"/>
        </w:rPr>
        <w:t>Survey administrator says:</w:t>
      </w:r>
    </w:p>
    <w:p w14:paraId="5EA8E522" w14:textId="77777777" w:rsidR="00401C2A" w:rsidRPr="00401C2A" w:rsidRDefault="00401C2A" w:rsidP="00401C2A">
      <w:pPr>
        <w:spacing w:before="120"/>
        <w:ind w:left="450"/>
        <w:jc w:val="both"/>
        <w:rPr>
          <w:rFonts w:ascii="Times New Roman" w:hAnsi="Times New Roman"/>
          <w:i/>
        </w:rPr>
      </w:pPr>
      <w:r w:rsidRPr="00401C2A">
        <w:rPr>
          <w:rFonts w:ascii="Times New Roman" w:hAnsi="Times New Roman"/>
          <w:i/>
        </w:rPr>
        <w:t xml:space="preserve">Now, I’ll take the same three samples, and ask you to repeat the same touch evaluation, after the samples have been dunked in water. </w:t>
      </w:r>
      <w:r w:rsidRPr="00401C2A">
        <w:rPr>
          <w:rFonts w:ascii="Times New Roman" w:hAnsi="Times New Roman"/>
        </w:rPr>
        <w:t>[</w:t>
      </w:r>
      <w:r w:rsidRPr="00401C2A">
        <w:rPr>
          <w:rFonts w:ascii="Times New Roman" w:hAnsi="Times New Roman"/>
          <w:bCs/>
        </w:rPr>
        <w:t>Instructor shows water</w:t>
      </w:r>
      <w:r w:rsidRPr="00401C2A">
        <w:rPr>
          <w:rFonts w:ascii="Times New Roman" w:hAnsi="Times New Roman"/>
        </w:rPr>
        <w:t>.]</w:t>
      </w:r>
      <w:r w:rsidRPr="00401C2A">
        <w:rPr>
          <w:rFonts w:ascii="Times New Roman" w:hAnsi="Times New Roman"/>
          <w:i/>
        </w:rPr>
        <w:t xml:space="preserve"> In this phase of the survey, it is fine to go back and forth among the three samples to feel them, and you can dunk your fingers in the water to re-wet them if the samples start to dry out.  I’ll reread the brief instructions that I read before, which are:  Using any combination of pointer finger, middle finger, and ring finger fingertips on your dominant hand, please stroke the samples, one at a time, in any way that feels comfortable and natural. Please stroke all three in a similar manner, because you’ll be asked to compare their slipperiness.  Please go ahead and feel all three samples, and then you can begin answering the questions on this tablet, and you can continue to feel them as you answer questions.  When it asks you to pause, please let me know.</w:t>
      </w:r>
    </w:p>
    <w:p w14:paraId="106B3554" w14:textId="77777777" w:rsidR="0047322E" w:rsidRDefault="00401C2A" w:rsidP="00955F3E">
      <w:pPr>
        <w:spacing w:before="120"/>
        <w:ind w:left="450"/>
        <w:jc w:val="both"/>
        <w:rPr>
          <w:rFonts w:ascii="Times New Roman" w:hAnsi="Times New Roman"/>
        </w:rPr>
      </w:pPr>
      <w:r w:rsidRPr="00401C2A">
        <w:rPr>
          <w:rFonts w:ascii="Times New Roman" w:hAnsi="Times New Roman"/>
        </w:rPr>
        <w:t>Survey Administrator dunks</w:t>
      </w:r>
      <w:r>
        <w:rPr>
          <w:rFonts w:ascii="Times New Roman" w:hAnsi="Times New Roman"/>
        </w:rPr>
        <w:t xml:space="preserve"> each sample in water for approximately five seconds and returns sample to in front of the participant. The participant then touches the three samples and answers questions on the tablet. Questions are below.</w:t>
      </w:r>
    </w:p>
    <w:p w14:paraId="7BE9812C" w14:textId="77777777" w:rsidR="003502BB" w:rsidRDefault="003502BB" w:rsidP="003502BB">
      <w:pPr>
        <w:spacing w:before="120"/>
        <w:ind w:left="450"/>
        <w:jc w:val="both"/>
        <w:rPr>
          <w:rFonts w:ascii="Times New Roman" w:hAnsi="Times New Roman"/>
        </w:rPr>
      </w:pPr>
      <w:r w:rsidRPr="0047322E">
        <w:rPr>
          <w:rFonts w:ascii="Times New Roman" w:hAnsi="Times New Roman"/>
          <w:i/>
        </w:rPr>
        <w:t>1</w:t>
      </w:r>
      <w:r>
        <w:rPr>
          <w:rFonts w:ascii="Times New Roman" w:hAnsi="Times New Roman"/>
          <w:i/>
        </w:rPr>
        <w:t>’</w:t>
      </w:r>
      <w:r w:rsidRPr="0047322E">
        <w:rPr>
          <w:rFonts w:ascii="Times New Roman" w:hAnsi="Times New Roman"/>
          <w:i/>
        </w:rPr>
        <w:t>. Please rate each sample (A, B, and C) on the following scale:</w:t>
      </w:r>
      <w:r>
        <w:rPr>
          <w:rFonts w:ascii="Times New Roman" w:hAnsi="Times New Roman"/>
        </w:rPr>
        <w:t xml:space="preserve"> Response choices for each of “A,” “B,” and “C”: “Very slippery,” “Slippery,” “Somewhat slippery,” “Neither slippery not sticky,” “Somewhat sticky,” “Sticky,” or “Very sticky.”</w:t>
      </w:r>
    </w:p>
    <w:p w14:paraId="480D74E3" w14:textId="77777777" w:rsidR="003502BB" w:rsidRPr="0047322E" w:rsidRDefault="003502BB" w:rsidP="003502BB">
      <w:pPr>
        <w:spacing w:before="120"/>
        <w:ind w:left="450"/>
        <w:jc w:val="both"/>
        <w:rPr>
          <w:rFonts w:ascii="Times New Roman" w:hAnsi="Times New Roman"/>
          <w:i/>
        </w:rPr>
      </w:pPr>
      <w:r w:rsidRPr="0047322E">
        <w:rPr>
          <w:rFonts w:ascii="Times New Roman" w:hAnsi="Times New Roman"/>
          <w:i/>
        </w:rPr>
        <w:t>2</w:t>
      </w:r>
      <w:r>
        <w:rPr>
          <w:rFonts w:ascii="Times New Roman" w:hAnsi="Times New Roman"/>
          <w:i/>
        </w:rPr>
        <w:t>’</w:t>
      </w:r>
      <w:r w:rsidRPr="0047322E">
        <w:rPr>
          <w:rFonts w:ascii="Times New Roman" w:hAnsi="Times New Roman"/>
          <w:i/>
        </w:rPr>
        <w:t>. For each of the two following questions, please select one of the four choices presented.</w:t>
      </w:r>
    </w:p>
    <w:p w14:paraId="474A04B4" w14:textId="77777777" w:rsidR="003502BB" w:rsidRDefault="003502BB" w:rsidP="003502BB">
      <w:pPr>
        <w:spacing w:before="120"/>
        <w:ind w:left="900"/>
        <w:jc w:val="both"/>
        <w:rPr>
          <w:rFonts w:ascii="Times New Roman" w:hAnsi="Times New Roman"/>
        </w:rPr>
      </w:pPr>
      <w:r w:rsidRPr="0047322E">
        <w:rPr>
          <w:rFonts w:ascii="Times New Roman" w:hAnsi="Times New Roman"/>
          <w:i/>
        </w:rPr>
        <w:lastRenderedPageBreak/>
        <w:t>The sample that was clearly the least slippery was:</w:t>
      </w:r>
      <w:r>
        <w:rPr>
          <w:rFonts w:ascii="Times New Roman" w:hAnsi="Times New Roman"/>
        </w:rPr>
        <w:t xml:space="preserve"> Response choices: “Sample A,” “Sample B,” “Sample C,” or “</w:t>
      </w:r>
      <w:r w:rsidRPr="0047322E">
        <w:rPr>
          <w:rFonts w:ascii="Times New Roman" w:hAnsi="Times New Roman"/>
        </w:rPr>
        <w:t>none of the samples was clearly less slippery than the others / two or three of the samples were tied for least slippery</w:t>
      </w:r>
      <w:r>
        <w:rPr>
          <w:rFonts w:ascii="Times New Roman" w:hAnsi="Times New Roman"/>
        </w:rPr>
        <w:t>”.</w:t>
      </w:r>
    </w:p>
    <w:p w14:paraId="7DA337DE" w14:textId="77777777" w:rsidR="003502BB" w:rsidRPr="00B15C58" w:rsidRDefault="003502BB" w:rsidP="003502BB">
      <w:pPr>
        <w:spacing w:before="120"/>
        <w:ind w:left="900"/>
        <w:jc w:val="both"/>
        <w:rPr>
          <w:rFonts w:ascii="Times New Roman" w:hAnsi="Times New Roman"/>
        </w:rPr>
      </w:pPr>
      <w:r w:rsidRPr="0047322E">
        <w:rPr>
          <w:rFonts w:ascii="Times New Roman" w:hAnsi="Times New Roman"/>
          <w:i/>
        </w:rPr>
        <w:t xml:space="preserve">The sample that was clearly the </w:t>
      </w:r>
      <w:r>
        <w:rPr>
          <w:rFonts w:ascii="Times New Roman" w:hAnsi="Times New Roman"/>
          <w:i/>
        </w:rPr>
        <w:t>most</w:t>
      </w:r>
      <w:r w:rsidRPr="0047322E">
        <w:rPr>
          <w:rFonts w:ascii="Times New Roman" w:hAnsi="Times New Roman"/>
          <w:i/>
        </w:rPr>
        <w:t xml:space="preserve"> slippery was:</w:t>
      </w:r>
      <w:r>
        <w:rPr>
          <w:rFonts w:ascii="Times New Roman" w:hAnsi="Times New Roman"/>
        </w:rPr>
        <w:t xml:space="preserve"> Response choices: “Sample A,” “Sample B,” “Sample C,” or “</w:t>
      </w:r>
      <w:r w:rsidRPr="0047322E">
        <w:rPr>
          <w:rFonts w:ascii="Times New Roman" w:hAnsi="Times New Roman"/>
        </w:rPr>
        <w:t xml:space="preserve">none of the samples was clearly </w:t>
      </w:r>
      <w:r>
        <w:rPr>
          <w:rFonts w:ascii="Times New Roman" w:hAnsi="Times New Roman"/>
        </w:rPr>
        <w:t>more</w:t>
      </w:r>
      <w:r w:rsidRPr="0047322E">
        <w:rPr>
          <w:rFonts w:ascii="Times New Roman" w:hAnsi="Times New Roman"/>
        </w:rPr>
        <w:t xml:space="preserve"> slippery than the others / two or three of the samples were tied for </w:t>
      </w:r>
      <w:r>
        <w:rPr>
          <w:rFonts w:ascii="Times New Roman" w:hAnsi="Times New Roman"/>
        </w:rPr>
        <w:t>most</w:t>
      </w:r>
      <w:r w:rsidRPr="0047322E">
        <w:rPr>
          <w:rFonts w:ascii="Times New Roman" w:hAnsi="Times New Roman"/>
        </w:rPr>
        <w:t xml:space="preserve"> slippery</w:t>
      </w:r>
      <w:r>
        <w:rPr>
          <w:rFonts w:ascii="Times New Roman" w:hAnsi="Times New Roman"/>
        </w:rPr>
        <w:t>”.</w:t>
      </w:r>
    </w:p>
    <w:p w14:paraId="79A32E9D" w14:textId="77777777" w:rsidR="003502BB" w:rsidRDefault="003502BB" w:rsidP="003502BB">
      <w:pPr>
        <w:spacing w:before="120"/>
        <w:ind w:left="450"/>
        <w:jc w:val="both"/>
        <w:rPr>
          <w:rFonts w:ascii="Times New Roman" w:hAnsi="Times New Roman"/>
        </w:rPr>
      </w:pPr>
      <w:r>
        <w:rPr>
          <w:rFonts w:ascii="Times New Roman" w:hAnsi="Times New Roman"/>
        </w:rPr>
        <w:t>If the participant indicated that one sample was more slippery than the others, question 2a</w:t>
      </w:r>
      <w:r w:rsidR="00613843">
        <w:rPr>
          <w:rFonts w:ascii="Times New Roman" w:hAnsi="Times New Roman"/>
        </w:rPr>
        <w:t>’</w:t>
      </w:r>
      <w:r>
        <w:rPr>
          <w:rFonts w:ascii="Times New Roman" w:hAnsi="Times New Roman"/>
        </w:rPr>
        <w:t xml:space="preserve"> and its preceding text appeared. If the participant did not indicate one sample was more slippery than the others, question 2a</w:t>
      </w:r>
      <w:r w:rsidR="00613843">
        <w:rPr>
          <w:rFonts w:ascii="Times New Roman" w:hAnsi="Times New Roman"/>
        </w:rPr>
        <w:t>’</w:t>
      </w:r>
      <w:r>
        <w:rPr>
          <w:rFonts w:ascii="Times New Roman" w:hAnsi="Times New Roman"/>
        </w:rPr>
        <w:t xml:space="preserve"> and its preceding text did not appear.</w:t>
      </w:r>
    </w:p>
    <w:p w14:paraId="04403DB1" w14:textId="77777777" w:rsidR="003502BB" w:rsidRPr="0047322E" w:rsidRDefault="003502BB" w:rsidP="003502BB">
      <w:pPr>
        <w:spacing w:before="120"/>
        <w:ind w:left="450"/>
        <w:jc w:val="both"/>
        <w:rPr>
          <w:rFonts w:ascii="Times New Roman" w:hAnsi="Times New Roman"/>
          <w:i/>
        </w:rPr>
      </w:pPr>
      <w:r w:rsidRPr="0047322E">
        <w:rPr>
          <w:rFonts w:ascii="Times New Roman" w:hAnsi="Times New Roman"/>
          <w:i/>
        </w:rPr>
        <w:t>You indicated one sample was clearly more slippery than the others.</w:t>
      </w:r>
    </w:p>
    <w:p w14:paraId="2F8B5E22" w14:textId="77777777" w:rsidR="003502BB" w:rsidRDefault="003502BB" w:rsidP="003502BB">
      <w:pPr>
        <w:spacing w:before="120"/>
        <w:ind w:left="450"/>
        <w:jc w:val="both"/>
        <w:rPr>
          <w:rFonts w:ascii="Times New Roman" w:hAnsi="Times New Roman"/>
        </w:rPr>
      </w:pPr>
      <w:r w:rsidRPr="0047322E">
        <w:rPr>
          <w:rFonts w:ascii="Times New Roman" w:hAnsi="Times New Roman"/>
          <w:i/>
        </w:rPr>
        <w:t>2a</w:t>
      </w:r>
      <w:r w:rsidR="00613843">
        <w:rPr>
          <w:rFonts w:ascii="Times New Roman" w:hAnsi="Times New Roman"/>
          <w:i/>
        </w:rPr>
        <w:t>’</w:t>
      </w:r>
      <w:r w:rsidRPr="0047322E">
        <w:rPr>
          <w:rFonts w:ascii="Times New Roman" w:hAnsi="Times New Roman"/>
          <w:i/>
        </w:rPr>
        <w:t>. Please fill in the blank.  The most slippery sample was ______ more slippery than the others.</w:t>
      </w:r>
      <w:r>
        <w:rPr>
          <w:rFonts w:ascii="Times New Roman" w:hAnsi="Times New Roman"/>
        </w:rPr>
        <w:t xml:space="preserve"> Response choices: “Slightly,” “Somewhat,” “Much,” or “Very much.”</w:t>
      </w:r>
    </w:p>
    <w:p w14:paraId="10A705FC" w14:textId="77777777" w:rsidR="003502BB" w:rsidRPr="0047322E" w:rsidRDefault="003502BB" w:rsidP="003502BB">
      <w:pPr>
        <w:spacing w:before="120"/>
        <w:ind w:left="450"/>
        <w:jc w:val="both"/>
        <w:rPr>
          <w:rFonts w:ascii="Times New Roman" w:hAnsi="Times New Roman"/>
          <w:i/>
        </w:rPr>
      </w:pPr>
      <w:r w:rsidRPr="0047322E">
        <w:rPr>
          <w:rFonts w:ascii="Times New Roman" w:hAnsi="Times New Roman"/>
          <w:i/>
        </w:rPr>
        <w:t>Please pause here and inform the survey administrator that you are finished with this section.</w:t>
      </w:r>
    </w:p>
    <w:p w14:paraId="729D60E5" w14:textId="77777777" w:rsidR="003502BB" w:rsidRDefault="00613843" w:rsidP="00955F3E">
      <w:pPr>
        <w:spacing w:before="120"/>
        <w:ind w:left="450"/>
        <w:jc w:val="both"/>
        <w:rPr>
          <w:rFonts w:ascii="Times New Roman" w:hAnsi="Times New Roman"/>
        </w:rPr>
      </w:pPr>
      <w:r>
        <w:rPr>
          <w:rFonts w:ascii="Times New Roman" w:hAnsi="Times New Roman"/>
        </w:rPr>
        <w:t>Survey administrator says:</w:t>
      </w:r>
    </w:p>
    <w:p w14:paraId="1A9B34EB" w14:textId="77777777" w:rsidR="00613843" w:rsidRDefault="00613843" w:rsidP="00955F3E">
      <w:pPr>
        <w:spacing w:before="120"/>
        <w:ind w:left="450"/>
        <w:jc w:val="both"/>
        <w:rPr>
          <w:rFonts w:ascii="Times New Roman" w:hAnsi="Times New Roman"/>
        </w:rPr>
      </w:pPr>
      <w:r w:rsidRPr="00613843">
        <w:rPr>
          <w:rFonts w:ascii="Times New Roman" w:hAnsi="Times New Roman"/>
          <w:i/>
        </w:rPr>
        <w:t xml:space="preserve">This concludes the touch-test portion of the survey.  We’d now like to ask you to answer just a few more questions on the tablet.  Please read all questions carefully--for example, sometimes there’s a </w:t>
      </w:r>
      <w:r w:rsidRPr="00613843">
        <w:rPr>
          <w:rFonts w:ascii="Times New Roman" w:hAnsi="Times New Roman"/>
          <w:i/>
          <w:iCs/>
        </w:rPr>
        <w:t>statement</w:t>
      </w:r>
      <w:r w:rsidRPr="00613843">
        <w:rPr>
          <w:rFonts w:ascii="Times New Roman" w:hAnsi="Times New Roman"/>
          <w:i/>
        </w:rPr>
        <w:t>, followed by a question--please do make sure to read everything that’s there.  </w:t>
      </w:r>
      <w:r w:rsidRPr="00613843">
        <w:rPr>
          <w:rFonts w:ascii="Times New Roman" w:hAnsi="Times New Roman"/>
        </w:rPr>
        <w:t xml:space="preserve">[Administrator </w:t>
      </w:r>
      <w:r w:rsidRPr="00613843">
        <w:rPr>
          <w:rFonts w:ascii="Times New Roman" w:hAnsi="Times New Roman"/>
          <w:bCs/>
        </w:rPr>
        <w:t>stands up and begins stepping away</w:t>
      </w:r>
      <w:r w:rsidRPr="00613843">
        <w:rPr>
          <w:rFonts w:ascii="Times New Roman" w:hAnsi="Times New Roman"/>
        </w:rPr>
        <w:t>]</w:t>
      </w:r>
      <w:r w:rsidRPr="00613843">
        <w:rPr>
          <w:rFonts w:ascii="Times New Roman" w:hAnsi="Times New Roman"/>
          <w:i/>
        </w:rPr>
        <w:t xml:space="preserve">  I’m going to step away to give you some privacy; you can go ahead and click continue on the survey, and please let me know once you’re finished.</w:t>
      </w:r>
    </w:p>
    <w:p w14:paraId="4F49DB6F" w14:textId="77777777" w:rsidR="00613843" w:rsidRPr="00613843" w:rsidRDefault="00613843" w:rsidP="00955F3E">
      <w:pPr>
        <w:spacing w:before="120"/>
        <w:ind w:left="450"/>
        <w:jc w:val="both"/>
        <w:rPr>
          <w:rFonts w:ascii="Times New Roman" w:hAnsi="Times New Roman"/>
        </w:rPr>
      </w:pPr>
      <w:r>
        <w:rPr>
          <w:rFonts w:ascii="Times New Roman" w:hAnsi="Times New Roman"/>
        </w:rPr>
        <w:t>Participant then takes remainder of survey while administrator is seated at anothe</w:t>
      </w:r>
      <w:r w:rsidR="005B2AC5">
        <w:rPr>
          <w:rFonts w:ascii="Times New Roman" w:hAnsi="Times New Roman"/>
        </w:rPr>
        <w:t>r table in the room, out of view of the tablet screen, and facing away from the participant.</w:t>
      </w:r>
    </w:p>
    <w:p w14:paraId="5F7416C7" w14:textId="77777777" w:rsidR="0001041E" w:rsidRDefault="0001041E" w:rsidP="0001041E">
      <w:pPr>
        <w:jc w:val="both"/>
        <w:rPr>
          <w:rFonts w:ascii="Times New Roman" w:hAnsi="Times New Roman"/>
        </w:rPr>
      </w:pPr>
    </w:p>
    <w:p w14:paraId="039AA7E3" w14:textId="77777777" w:rsidR="00CF5385" w:rsidRDefault="00CF5385" w:rsidP="00D2079B">
      <w:pPr>
        <w:jc w:val="both"/>
        <w:rPr>
          <w:rFonts w:ascii="Times New Roman" w:hAnsi="Times New Roman"/>
          <w:b/>
        </w:rPr>
      </w:pPr>
    </w:p>
    <w:p w14:paraId="5F276FE7" w14:textId="77777777" w:rsidR="005B2AC5" w:rsidRDefault="005B2AC5">
      <w:pPr>
        <w:rPr>
          <w:rFonts w:ascii="Times New Roman" w:hAnsi="Times New Roman"/>
          <w:b/>
        </w:rPr>
      </w:pPr>
      <w:r>
        <w:rPr>
          <w:rFonts w:ascii="Times New Roman" w:hAnsi="Times New Roman"/>
          <w:b/>
        </w:rPr>
        <w:br w:type="page"/>
      </w:r>
    </w:p>
    <w:p w14:paraId="06FCD2DA" w14:textId="77777777" w:rsidR="005B2AC5" w:rsidRDefault="00CF5385" w:rsidP="00D2079B">
      <w:pPr>
        <w:jc w:val="both"/>
        <w:rPr>
          <w:rFonts w:ascii="Times New Roman" w:hAnsi="Times New Roman"/>
          <w:b/>
        </w:rPr>
      </w:pPr>
      <w:r>
        <w:rPr>
          <w:rFonts w:ascii="Times New Roman" w:hAnsi="Times New Roman"/>
          <w:b/>
        </w:rPr>
        <w:lastRenderedPageBreak/>
        <w:t>C</w:t>
      </w:r>
      <w:r w:rsidR="007D18BE">
        <w:rPr>
          <w:rFonts w:ascii="Times New Roman" w:hAnsi="Times New Roman"/>
          <w:b/>
        </w:rPr>
        <w:t>ondom usage and preference survey.</w:t>
      </w:r>
      <w:r w:rsidR="00C168F5">
        <w:rPr>
          <w:rFonts w:ascii="Times New Roman" w:hAnsi="Times New Roman"/>
          <w:b/>
        </w:rPr>
        <w:t xml:space="preserve"> </w:t>
      </w:r>
    </w:p>
    <w:p w14:paraId="2C31B82F" w14:textId="77777777" w:rsidR="00CA7BA5" w:rsidRDefault="005B2AC5" w:rsidP="005B2AC5">
      <w:pPr>
        <w:spacing w:before="120"/>
        <w:jc w:val="both"/>
        <w:rPr>
          <w:rFonts w:ascii="Times New Roman" w:hAnsi="Times New Roman"/>
        </w:rPr>
      </w:pPr>
      <w:r w:rsidRPr="005B2AC5">
        <w:rPr>
          <w:rFonts w:ascii="Times New Roman" w:hAnsi="Times New Roman"/>
          <w:u w:val="single"/>
        </w:rPr>
        <w:t>Summary</w:t>
      </w:r>
      <w:r w:rsidRPr="005B2AC5">
        <w:rPr>
          <w:rFonts w:ascii="Times New Roman" w:hAnsi="Times New Roman"/>
        </w:rPr>
        <w:t>:</w:t>
      </w:r>
      <w:r>
        <w:rPr>
          <w:rFonts w:ascii="Times New Roman" w:hAnsi="Times New Roman"/>
          <w:b/>
        </w:rPr>
        <w:t xml:space="preserve"> </w:t>
      </w:r>
      <w:r w:rsidR="00C168F5" w:rsidRPr="00C168F5">
        <w:rPr>
          <w:rFonts w:ascii="Times New Roman" w:hAnsi="Times New Roman"/>
        </w:rPr>
        <w:t>Following the touch test, participants were then asked to fill out a survey on the tablet regarding their frequency of condom use when having sex, their preferences for using condoms made from the latex samples they felt during the touch test, and their preferences for using a condom that inherently remained slippery and whether or not it would make them consider increasing their condom usage.</w:t>
      </w:r>
    </w:p>
    <w:p w14:paraId="0A73A564" w14:textId="77777777" w:rsidR="00D2079B" w:rsidRDefault="005B2AC5" w:rsidP="005B2AC5">
      <w:pPr>
        <w:spacing w:before="120"/>
        <w:jc w:val="both"/>
        <w:rPr>
          <w:rFonts w:ascii="Times New Roman" w:hAnsi="Times New Roman"/>
        </w:rPr>
      </w:pPr>
      <w:r w:rsidRPr="005B2AC5">
        <w:rPr>
          <w:rFonts w:ascii="Times New Roman" w:hAnsi="Times New Roman"/>
          <w:u w:val="single"/>
        </w:rPr>
        <w:t>Detailed description</w:t>
      </w:r>
      <w:r>
        <w:rPr>
          <w:rFonts w:ascii="Times New Roman" w:hAnsi="Times New Roman"/>
        </w:rPr>
        <w:t>: The survey began immediately following the touch-test, once the administrator stepped away from the participant to allow privacy while completing the survey. The entirety of the survey is self-guided through the tablet interface.</w:t>
      </w:r>
      <w:r w:rsidR="000655AA">
        <w:rPr>
          <w:rFonts w:ascii="Times New Roman" w:hAnsi="Times New Roman"/>
        </w:rPr>
        <w:t xml:space="preserve"> </w:t>
      </w:r>
      <w:r w:rsidR="00347855">
        <w:rPr>
          <w:rFonts w:ascii="Times New Roman" w:hAnsi="Times New Roman"/>
        </w:rPr>
        <w:t xml:space="preserve">The three samples (A-C after being submerged in water) were still present on the table in front of the participant so that he or she could visualize the samples while answering the survey. </w:t>
      </w:r>
      <w:r w:rsidR="000655AA">
        <w:rPr>
          <w:rFonts w:ascii="Times New Roman" w:hAnsi="Times New Roman"/>
        </w:rPr>
        <w:t>Survey instructions and questions are below.</w:t>
      </w:r>
    </w:p>
    <w:p w14:paraId="119C974B" w14:textId="77777777" w:rsidR="005B2AC5" w:rsidRDefault="000655AA" w:rsidP="005B2AC5">
      <w:pPr>
        <w:spacing w:before="120"/>
        <w:ind w:left="450"/>
        <w:jc w:val="both"/>
        <w:rPr>
          <w:rFonts w:ascii="Times New Roman" w:hAnsi="Times New Roman"/>
          <w:i/>
        </w:rPr>
      </w:pPr>
      <w:r>
        <w:rPr>
          <w:rFonts w:ascii="Times New Roman" w:hAnsi="Times New Roman"/>
          <w:i/>
        </w:rPr>
        <w:t>Follow-up questions.</w:t>
      </w:r>
    </w:p>
    <w:p w14:paraId="3F64C0EF" w14:textId="77777777" w:rsidR="000655AA" w:rsidRPr="000655AA" w:rsidRDefault="000655AA" w:rsidP="000655AA">
      <w:pPr>
        <w:spacing w:before="120"/>
        <w:ind w:left="450"/>
        <w:jc w:val="both"/>
        <w:rPr>
          <w:rFonts w:ascii="Times New Roman" w:hAnsi="Times New Roman"/>
          <w:i/>
        </w:rPr>
      </w:pPr>
      <w:r w:rsidRPr="000655AA">
        <w:rPr>
          <w:rFonts w:ascii="Times New Roman" w:hAnsi="Times New Roman"/>
          <w:i/>
        </w:rPr>
        <w:t>The samples you touched during the touch-test were latex. Latex is a material commonly used in the manufacture of male condoms.</w:t>
      </w:r>
    </w:p>
    <w:p w14:paraId="174A5C81" w14:textId="77777777" w:rsidR="000655AA" w:rsidRPr="000655AA" w:rsidRDefault="000655AA" w:rsidP="000655AA">
      <w:pPr>
        <w:spacing w:before="120"/>
        <w:ind w:left="450"/>
        <w:jc w:val="both"/>
        <w:rPr>
          <w:rFonts w:ascii="Times New Roman" w:hAnsi="Times New Roman"/>
          <w:i/>
        </w:rPr>
      </w:pPr>
      <w:r w:rsidRPr="000655AA">
        <w:rPr>
          <w:rFonts w:ascii="Times New Roman" w:hAnsi="Times New Roman"/>
          <w:i/>
        </w:rPr>
        <w:t>We will now ask you some questions about your condom use and preferences.</w:t>
      </w:r>
    </w:p>
    <w:p w14:paraId="1ACB85E0" w14:textId="77777777" w:rsidR="000655AA" w:rsidRDefault="000655AA" w:rsidP="000655AA">
      <w:pPr>
        <w:spacing w:before="120"/>
        <w:ind w:left="450"/>
        <w:jc w:val="both"/>
        <w:rPr>
          <w:rFonts w:ascii="Times New Roman" w:hAnsi="Times New Roman"/>
          <w:i/>
        </w:rPr>
      </w:pPr>
      <w:r w:rsidRPr="000655AA">
        <w:rPr>
          <w:rFonts w:ascii="Times New Roman" w:hAnsi="Times New Roman"/>
          <w:i/>
        </w:rPr>
        <w:t>Please remember that all responses are completely anonymous, and you may stop participating at any time.</w:t>
      </w:r>
    </w:p>
    <w:p w14:paraId="0CDBA105" w14:textId="77777777" w:rsidR="000655AA" w:rsidRDefault="000655AA" w:rsidP="000655AA">
      <w:pPr>
        <w:spacing w:before="120"/>
        <w:ind w:left="450"/>
        <w:jc w:val="both"/>
        <w:rPr>
          <w:rFonts w:ascii="Times New Roman" w:hAnsi="Times New Roman"/>
        </w:rPr>
      </w:pPr>
      <w:r>
        <w:rPr>
          <w:rFonts w:ascii="Times New Roman" w:hAnsi="Times New Roman"/>
          <w:i/>
        </w:rPr>
        <w:t>In the last year, have you been sexually active?</w:t>
      </w:r>
      <w:r>
        <w:rPr>
          <w:rFonts w:ascii="Times New Roman" w:hAnsi="Times New Roman"/>
        </w:rPr>
        <w:t xml:space="preserve"> Response choices: “Yes” or “No.”</w:t>
      </w:r>
    </w:p>
    <w:p w14:paraId="60BCEA99" w14:textId="77777777" w:rsidR="008B2288" w:rsidRPr="008B2288" w:rsidRDefault="008B2288" w:rsidP="000655AA">
      <w:pPr>
        <w:spacing w:before="120"/>
        <w:ind w:left="450"/>
        <w:jc w:val="both"/>
        <w:rPr>
          <w:rFonts w:ascii="Times New Roman" w:hAnsi="Times New Roman"/>
        </w:rPr>
      </w:pPr>
      <w:r>
        <w:rPr>
          <w:rFonts w:ascii="Times New Roman" w:hAnsi="Times New Roman"/>
        </w:rPr>
        <w:t>If participant responded “Yes,” then they were asked the following question about their condom use during the 10 times they had intercourse. If they responded “No,” then the questions about their condom use were not administered, and they were next shown text reading “For the remaining questions in the survey, please consider how you would answer the questions if you were to use condoms,” and the next question that appeared was related to Samples A, B, and C and their hypothetical use as condom materials.</w:t>
      </w:r>
    </w:p>
    <w:p w14:paraId="4A80C8BF" w14:textId="77777777" w:rsidR="000655AA" w:rsidRDefault="000655AA" w:rsidP="000655AA">
      <w:pPr>
        <w:spacing w:before="120"/>
        <w:ind w:left="450"/>
        <w:jc w:val="both"/>
        <w:rPr>
          <w:rFonts w:ascii="Times New Roman" w:hAnsi="Times New Roman"/>
        </w:rPr>
      </w:pPr>
      <w:r w:rsidRPr="000655AA">
        <w:rPr>
          <w:rFonts w:ascii="Times New Roman" w:hAnsi="Times New Roman"/>
          <w:i/>
        </w:rPr>
        <w:t>Thinking about the last 10 times you had sex, how much of the time did yo</w:t>
      </w:r>
      <w:r>
        <w:rPr>
          <w:rFonts w:ascii="Times New Roman" w:hAnsi="Times New Roman"/>
          <w:i/>
        </w:rPr>
        <w:t xml:space="preserve">u and your partner use a condom? </w:t>
      </w:r>
      <w:r>
        <w:rPr>
          <w:rFonts w:ascii="Times New Roman" w:hAnsi="Times New Roman"/>
        </w:rPr>
        <w:t>Response choices: “Never,” “Occasionally,” “Usually,” or “Always.”</w:t>
      </w:r>
    </w:p>
    <w:p w14:paraId="49A22712" w14:textId="77777777" w:rsidR="000655AA" w:rsidRDefault="000655AA" w:rsidP="000655AA">
      <w:pPr>
        <w:spacing w:before="120"/>
        <w:ind w:left="450"/>
        <w:jc w:val="both"/>
        <w:rPr>
          <w:rFonts w:ascii="Times New Roman" w:hAnsi="Times New Roman"/>
        </w:rPr>
      </w:pPr>
      <w:r>
        <w:rPr>
          <w:rFonts w:ascii="Times New Roman" w:hAnsi="Times New Roman"/>
        </w:rPr>
        <w:t>If the participant responded with “Never,” “Occasionally,” or “Usually,” then the following question with preceding text appeared. If the participant responded with “Always,” then the following question and its preceding text did not appear.</w:t>
      </w:r>
    </w:p>
    <w:p w14:paraId="6CC1B5A7" w14:textId="77777777" w:rsidR="000655AA" w:rsidRDefault="000655AA" w:rsidP="000655AA">
      <w:pPr>
        <w:spacing w:before="120"/>
        <w:ind w:left="450"/>
        <w:jc w:val="both"/>
        <w:rPr>
          <w:rFonts w:ascii="Times New Roman" w:hAnsi="Times New Roman"/>
          <w:i/>
        </w:rPr>
      </w:pPr>
      <w:r>
        <w:rPr>
          <w:rFonts w:ascii="Times New Roman" w:hAnsi="Times New Roman"/>
          <w:i/>
        </w:rPr>
        <w:t>You indicated that at least some of the time, you have had sex without using a condom.</w:t>
      </w:r>
    </w:p>
    <w:p w14:paraId="5E62B8E2" w14:textId="77777777" w:rsidR="000655AA" w:rsidRDefault="000655AA" w:rsidP="000655AA">
      <w:pPr>
        <w:spacing w:before="120"/>
        <w:ind w:left="450"/>
        <w:jc w:val="both"/>
        <w:rPr>
          <w:rFonts w:ascii="Times New Roman" w:hAnsi="Times New Roman"/>
        </w:rPr>
      </w:pPr>
      <w:r>
        <w:rPr>
          <w:rFonts w:ascii="Times New Roman" w:hAnsi="Times New Roman"/>
          <w:i/>
        </w:rPr>
        <w:t>What was the reason for not using a condom? Please check all that apply.</w:t>
      </w:r>
      <w:r>
        <w:rPr>
          <w:rFonts w:ascii="Times New Roman" w:hAnsi="Times New Roman"/>
        </w:rPr>
        <w:t xml:space="preserve"> </w:t>
      </w:r>
      <w:r w:rsidR="008B2288">
        <w:rPr>
          <w:rFonts w:ascii="Times New Roman" w:hAnsi="Times New Roman"/>
        </w:rPr>
        <w:t>Response choices were: “I / my partner used another method of birth control,” “I don’t / my partner doesn’t like the way condoms feel,” “My partner and I were trying to get pregnant,” and “Other: ________,” for which the participant was allowed to type a reason. This question was optional, and could be skipped if so desired.</w:t>
      </w:r>
    </w:p>
    <w:p w14:paraId="0C5BA1A1" w14:textId="77777777" w:rsidR="008B2288" w:rsidRPr="008B2288" w:rsidRDefault="008B2288" w:rsidP="000655AA">
      <w:pPr>
        <w:spacing w:before="120"/>
        <w:ind w:left="450"/>
        <w:jc w:val="both"/>
        <w:rPr>
          <w:rFonts w:ascii="Times New Roman" w:hAnsi="Times New Roman"/>
          <w:i/>
        </w:rPr>
      </w:pPr>
      <w:r w:rsidRPr="008B2288">
        <w:rPr>
          <w:rFonts w:ascii="Times New Roman" w:hAnsi="Times New Roman"/>
          <w:i/>
        </w:rPr>
        <w:t>Please think about Samples A, B, and C after they were dunked in water.</w:t>
      </w:r>
    </w:p>
    <w:p w14:paraId="325443B4" w14:textId="77777777" w:rsidR="008B2288" w:rsidRDefault="008B2288" w:rsidP="000655AA">
      <w:pPr>
        <w:spacing w:before="120"/>
        <w:ind w:left="450"/>
        <w:jc w:val="both"/>
        <w:rPr>
          <w:rFonts w:ascii="Times New Roman" w:hAnsi="Times New Roman"/>
        </w:rPr>
      </w:pPr>
      <w:r w:rsidRPr="008B2288">
        <w:rPr>
          <w:rFonts w:ascii="Times New Roman" w:hAnsi="Times New Roman"/>
          <w:i/>
        </w:rPr>
        <w:t xml:space="preserve">3.  If given a choice among three condoms, one being made from Sample A, another being made from Sample B, and another being made from Sample C, which one would you prefer </w:t>
      </w:r>
      <w:r w:rsidRPr="008B2288">
        <w:rPr>
          <w:rFonts w:ascii="Times New Roman" w:hAnsi="Times New Roman"/>
          <w:i/>
        </w:rPr>
        <w:lastRenderedPageBreak/>
        <w:t xml:space="preserve">to use? </w:t>
      </w:r>
      <w:r w:rsidRPr="008B2288">
        <w:rPr>
          <w:rFonts w:ascii="Times New Roman" w:hAnsi="Times New Roman"/>
        </w:rPr>
        <w:t>Res</w:t>
      </w:r>
      <w:r>
        <w:rPr>
          <w:rFonts w:ascii="Times New Roman" w:hAnsi="Times New Roman"/>
        </w:rPr>
        <w:t>ponse choices: “Sample A,” “Sample B,” “Sample C,” or “</w:t>
      </w:r>
      <w:r w:rsidRPr="008B2288">
        <w:rPr>
          <w:rFonts w:ascii="Times New Roman" w:hAnsi="Times New Roman"/>
        </w:rPr>
        <w:t>No preference for any one of the materials over the others</w:t>
      </w:r>
      <w:r>
        <w:rPr>
          <w:rFonts w:ascii="Times New Roman" w:hAnsi="Times New Roman"/>
        </w:rPr>
        <w:t>.”</w:t>
      </w:r>
    </w:p>
    <w:p w14:paraId="65B61C4A" w14:textId="77777777" w:rsidR="00347855" w:rsidRDefault="00347855" w:rsidP="000655AA">
      <w:pPr>
        <w:spacing w:before="120"/>
        <w:ind w:left="450"/>
        <w:jc w:val="both"/>
        <w:rPr>
          <w:rFonts w:ascii="Times New Roman" w:hAnsi="Times New Roman"/>
          <w:i/>
        </w:rPr>
      </w:pPr>
      <w:r>
        <w:rPr>
          <w:rFonts w:ascii="Times New Roman" w:hAnsi="Times New Roman"/>
          <w:i/>
        </w:rPr>
        <w:t xml:space="preserve">This series of questions is related to Sample </w:t>
      </w:r>
      <w:r>
        <w:rPr>
          <w:rFonts w:ascii="Times New Roman" w:hAnsi="Times New Roman"/>
        </w:rPr>
        <w:t>[“A,” “B,” or “C” appeared here, corresponding to the HEA/BP/PVP-coated sample, still located in front of the participant to visualize]</w:t>
      </w:r>
      <w:r>
        <w:rPr>
          <w:rFonts w:ascii="Times New Roman" w:hAnsi="Times New Roman"/>
          <w:i/>
        </w:rPr>
        <w:t>, after it was dunked in water.</w:t>
      </w:r>
    </w:p>
    <w:p w14:paraId="1668432A" w14:textId="77777777" w:rsidR="00347855" w:rsidRDefault="00347855" w:rsidP="000655AA">
      <w:pPr>
        <w:spacing w:before="120"/>
        <w:ind w:left="450"/>
        <w:jc w:val="both"/>
        <w:rPr>
          <w:rFonts w:ascii="Times New Roman" w:hAnsi="Times New Roman"/>
          <w:i/>
        </w:rPr>
      </w:pPr>
      <w:r w:rsidRPr="00347855">
        <w:rPr>
          <w:rFonts w:ascii="Times New Roman" w:hAnsi="Times New Roman"/>
          <w:i/>
        </w:rPr>
        <w:t xml:space="preserve">4. For the following statements, please indicate your level of agreement or disagreement. "If there were a condom on the market made from Sample </w:t>
      </w:r>
      <w:r>
        <w:rPr>
          <w:rFonts w:ascii="Times New Roman" w:hAnsi="Times New Roman"/>
        </w:rPr>
        <w:t>[the same letter (“A,” “B,” or “C” as above]</w:t>
      </w:r>
      <w:r w:rsidRPr="00347855">
        <w:rPr>
          <w:rFonts w:ascii="Times New Roman" w:hAnsi="Times New Roman"/>
          <w:i/>
        </w:rPr>
        <w:t>...</w:t>
      </w:r>
    </w:p>
    <w:p w14:paraId="38E55489" w14:textId="77777777" w:rsidR="00DC0F38" w:rsidRPr="00DC0F38" w:rsidRDefault="00DC0F38" w:rsidP="00DC0F38">
      <w:pPr>
        <w:spacing w:before="120"/>
        <w:ind w:left="900"/>
        <w:jc w:val="both"/>
        <w:rPr>
          <w:rFonts w:ascii="Times New Roman" w:hAnsi="Times New Roman"/>
        </w:rPr>
      </w:pPr>
      <w:r w:rsidRPr="00DC0F38">
        <w:rPr>
          <w:rFonts w:ascii="Times New Roman" w:hAnsi="Times New Roman"/>
          <w:i/>
        </w:rPr>
        <w:t>...I would consider using it regularly."</w:t>
      </w:r>
      <w:r>
        <w:rPr>
          <w:rFonts w:ascii="Times New Roman" w:hAnsi="Times New Roman"/>
        </w:rPr>
        <w:t xml:space="preserve"> Response choices: “Strongly agree,” “Agree,” Neither agree nor disagree (or N/A),” “Disagree,” or “Strongly disagree.”</w:t>
      </w:r>
    </w:p>
    <w:p w14:paraId="50E8E10A" w14:textId="77777777" w:rsidR="00DC0F38" w:rsidRDefault="00DC0F38" w:rsidP="00DC0F38">
      <w:pPr>
        <w:spacing w:before="120"/>
        <w:ind w:left="900"/>
        <w:jc w:val="both"/>
        <w:rPr>
          <w:rFonts w:ascii="Times New Roman" w:hAnsi="Times New Roman"/>
          <w:i/>
        </w:rPr>
      </w:pPr>
      <w:r w:rsidRPr="00DC0F38">
        <w:rPr>
          <w:rFonts w:ascii="Times New Roman" w:hAnsi="Times New Roman"/>
          <w:i/>
        </w:rPr>
        <w:t>...I would prefer it over a standard non-lubricated condom."</w:t>
      </w:r>
      <w:r w:rsidRPr="00DC0F38">
        <w:rPr>
          <w:rFonts w:ascii="Times New Roman" w:hAnsi="Times New Roman"/>
        </w:rPr>
        <w:t xml:space="preserve"> </w:t>
      </w:r>
      <w:r>
        <w:rPr>
          <w:rFonts w:ascii="Times New Roman" w:hAnsi="Times New Roman"/>
        </w:rPr>
        <w:t>Response choices: “Strongly agree,” “Agree,” Neither agree nor disagree (or N/A),” “Disagree,” or “Strongly disagree.”</w:t>
      </w:r>
    </w:p>
    <w:p w14:paraId="110E0B3C" w14:textId="77777777" w:rsidR="00DC0F38" w:rsidRDefault="00DC0F38" w:rsidP="00DC0F38">
      <w:pPr>
        <w:spacing w:before="120"/>
        <w:ind w:left="900"/>
        <w:jc w:val="both"/>
        <w:rPr>
          <w:rFonts w:ascii="Times New Roman" w:hAnsi="Times New Roman"/>
          <w:i/>
        </w:rPr>
      </w:pPr>
      <w:r w:rsidRPr="00DC0F38">
        <w:rPr>
          <w:rFonts w:ascii="Times New Roman" w:hAnsi="Times New Roman"/>
          <w:i/>
        </w:rPr>
        <w:t>...I would prefer it over a standard lubricated condom."</w:t>
      </w:r>
      <w:r w:rsidRPr="00DC0F38">
        <w:rPr>
          <w:rFonts w:ascii="Times New Roman" w:hAnsi="Times New Roman"/>
        </w:rPr>
        <w:t xml:space="preserve"> </w:t>
      </w:r>
      <w:r>
        <w:rPr>
          <w:rFonts w:ascii="Times New Roman" w:hAnsi="Times New Roman"/>
        </w:rPr>
        <w:t>Response choices: “Strongly agree,” “Agree,” Neither agree nor disagree (or N/A),” “Disagree,” or “Strongly disagree.”</w:t>
      </w:r>
    </w:p>
    <w:p w14:paraId="62D1C507" w14:textId="77777777" w:rsidR="00DC0F38" w:rsidRDefault="00DC0F38" w:rsidP="00DC0F38">
      <w:pPr>
        <w:spacing w:before="120"/>
        <w:ind w:left="900"/>
        <w:jc w:val="both"/>
        <w:rPr>
          <w:rFonts w:ascii="Times New Roman" w:hAnsi="Times New Roman"/>
        </w:rPr>
      </w:pPr>
      <w:r w:rsidRPr="00DC0F38">
        <w:rPr>
          <w:rFonts w:ascii="Times New Roman" w:hAnsi="Times New Roman"/>
          <w:i/>
        </w:rPr>
        <w:t>...it would make me consider increasing my condom usage when having sex."</w:t>
      </w:r>
      <w:r w:rsidRPr="00DC0F38">
        <w:rPr>
          <w:rFonts w:ascii="Times New Roman" w:hAnsi="Times New Roman"/>
        </w:rPr>
        <w:t xml:space="preserve"> </w:t>
      </w:r>
      <w:r>
        <w:rPr>
          <w:rFonts w:ascii="Times New Roman" w:hAnsi="Times New Roman"/>
        </w:rPr>
        <w:t>Response choices: “Strongly agree,” “Agree,” Neither agree nor disagree (or N/A),” “Disagree,” or “Strongly disagree.”</w:t>
      </w:r>
    </w:p>
    <w:p w14:paraId="24807B48" w14:textId="77777777" w:rsidR="00DC0F38" w:rsidRDefault="00DC0F38" w:rsidP="00DC0F38">
      <w:pPr>
        <w:spacing w:before="120"/>
        <w:ind w:left="450"/>
        <w:jc w:val="both"/>
        <w:rPr>
          <w:rFonts w:ascii="Times New Roman" w:hAnsi="Times New Roman"/>
          <w:i/>
        </w:rPr>
      </w:pPr>
      <w:r w:rsidRPr="00DC0F38">
        <w:rPr>
          <w:rFonts w:ascii="Times New Roman" w:hAnsi="Times New Roman"/>
          <w:i/>
        </w:rPr>
        <w:t>Gel or liquid lubricants, sometimes called personal lubricants, are products on the market that are used by some individuals. These gel or liquid lubricants are typically either applied by the individuals using them or are included in many varieties of individually wrapped condoms.</w:t>
      </w:r>
    </w:p>
    <w:p w14:paraId="7006358C" w14:textId="77777777" w:rsidR="00DC0F38" w:rsidRDefault="00DC0F38" w:rsidP="00DC0F38">
      <w:pPr>
        <w:spacing w:before="120"/>
        <w:ind w:left="450"/>
        <w:jc w:val="both"/>
        <w:rPr>
          <w:rFonts w:ascii="Times New Roman" w:hAnsi="Times New Roman"/>
          <w:i/>
        </w:rPr>
      </w:pPr>
      <w:r w:rsidRPr="00DC0F38">
        <w:rPr>
          <w:rFonts w:ascii="Times New Roman" w:hAnsi="Times New Roman"/>
          <w:i/>
        </w:rPr>
        <w:t>5. For the following statements, please indicate your level of agreement or disagreement:</w:t>
      </w:r>
    </w:p>
    <w:p w14:paraId="39412522" w14:textId="77777777" w:rsidR="00DC0F38" w:rsidRDefault="00DC0F38" w:rsidP="00DC0F38">
      <w:pPr>
        <w:spacing w:before="120"/>
        <w:ind w:left="900"/>
        <w:jc w:val="both"/>
        <w:rPr>
          <w:rFonts w:ascii="Times New Roman" w:hAnsi="Times New Roman"/>
          <w:i/>
        </w:rPr>
      </w:pPr>
      <w:r w:rsidRPr="00DC0F38">
        <w:rPr>
          <w:rFonts w:ascii="Times New Roman" w:hAnsi="Times New Roman"/>
          <w:i/>
        </w:rPr>
        <w:t>"I would prefer a condom that is inherently slippery without needing to have any additional gel or liquid lubricant present."</w:t>
      </w:r>
      <w:r w:rsidRPr="00DC0F38">
        <w:rPr>
          <w:rFonts w:ascii="Times New Roman" w:hAnsi="Times New Roman"/>
        </w:rPr>
        <w:t xml:space="preserve"> </w:t>
      </w:r>
      <w:r>
        <w:rPr>
          <w:rFonts w:ascii="Times New Roman" w:hAnsi="Times New Roman"/>
        </w:rPr>
        <w:t>Response choices: “Strongly agree,” “Agree,” Neither agree nor disagree (or N/A),” “Disagree,” or “Strongly disagree.”</w:t>
      </w:r>
    </w:p>
    <w:p w14:paraId="133A6B23" w14:textId="77777777" w:rsidR="00DC0F38" w:rsidRDefault="00DC0F38" w:rsidP="00DC0F38">
      <w:pPr>
        <w:spacing w:before="120"/>
        <w:ind w:left="900"/>
        <w:jc w:val="both"/>
        <w:rPr>
          <w:rFonts w:ascii="Times New Roman" w:hAnsi="Times New Roman"/>
          <w:i/>
        </w:rPr>
      </w:pPr>
      <w:r w:rsidRPr="00DC0F38">
        <w:rPr>
          <w:rFonts w:ascii="Times New Roman" w:hAnsi="Times New Roman"/>
          <w:i/>
        </w:rPr>
        <w:t>"A condom that is inherently slippery would increase my usage of condoms when having sex."</w:t>
      </w:r>
      <w:r w:rsidRPr="00DC0F38">
        <w:rPr>
          <w:rFonts w:ascii="Times New Roman" w:hAnsi="Times New Roman"/>
        </w:rPr>
        <w:t xml:space="preserve"> </w:t>
      </w:r>
      <w:r>
        <w:rPr>
          <w:rFonts w:ascii="Times New Roman" w:hAnsi="Times New Roman"/>
        </w:rPr>
        <w:t>Response choices: “Strongly agree,” “Agree,” Neither agree nor disagree (or N/A),” “Disagree,” or “Strongly disagree.”</w:t>
      </w:r>
    </w:p>
    <w:p w14:paraId="432CD2C4" w14:textId="77777777" w:rsidR="00DC0F38" w:rsidRDefault="00DC0F38" w:rsidP="00DC0F38">
      <w:pPr>
        <w:spacing w:before="120"/>
        <w:ind w:left="450"/>
        <w:jc w:val="both"/>
        <w:rPr>
          <w:rFonts w:ascii="Times New Roman" w:hAnsi="Times New Roman"/>
          <w:i/>
        </w:rPr>
      </w:pPr>
      <w:r w:rsidRPr="00DC0F38">
        <w:rPr>
          <w:rFonts w:ascii="Times New Roman" w:hAnsi="Times New Roman"/>
          <w:i/>
        </w:rPr>
        <w:t>Gel or liquid personal lubricants can lose their lubricating ability over time as sexual activity proceeds.</w:t>
      </w:r>
    </w:p>
    <w:p w14:paraId="299E73C2" w14:textId="77777777" w:rsidR="00DC0F38" w:rsidRDefault="00DC0F38" w:rsidP="00DC0F38">
      <w:pPr>
        <w:spacing w:before="120"/>
        <w:ind w:left="450"/>
        <w:jc w:val="both"/>
        <w:rPr>
          <w:rFonts w:ascii="Times New Roman" w:hAnsi="Times New Roman"/>
          <w:i/>
        </w:rPr>
      </w:pPr>
      <w:r w:rsidRPr="00DC0F38">
        <w:rPr>
          <w:rFonts w:ascii="Times New Roman" w:hAnsi="Times New Roman"/>
          <w:i/>
        </w:rPr>
        <w:t>6. For the following statements, please indicate your level of agreement or disagreement:</w:t>
      </w:r>
    </w:p>
    <w:p w14:paraId="3ECBA90D" w14:textId="77777777" w:rsidR="00DC0F38" w:rsidRDefault="00DC0F38" w:rsidP="00DC0F38">
      <w:pPr>
        <w:spacing w:before="120"/>
        <w:ind w:left="900"/>
        <w:jc w:val="both"/>
        <w:rPr>
          <w:rFonts w:ascii="Times New Roman" w:hAnsi="Times New Roman"/>
          <w:i/>
        </w:rPr>
      </w:pPr>
      <w:r w:rsidRPr="00DC0F38">
        <w:rPr>
          <w:rFonts w:ascii="Times New Roman" w:hAnsi="Times New Roman"/>
          <w:i/>
        </w:rPr>
        <w:t>"I would prefer a condom that inherently stays slippery for a long time without needing to apply/reapply any additional gel or liquid lubricant."</w:t>
      </w:r>
      <w:r w:rsidR="003953D3">
        <w:rPr>
          <w:rFonts w:ascii="Times New Roman" w:hAnsi="Times New Roman"/>
          <w:i/>
        </w:rPr>
        <w:t xml:space="preserve"> </w:t>
      </w:r>
      <w:r w:rsidR="003953D3">
        <w:rPr>
          <w:rFonts w:ascii="Times New Roman" w:hAnsi="Times New Roman"/>
        </w:rPr>
        <w:t>Response choices: “Strongly agree,” “Agree,” Neither agree nor disagree (or N/A),” “Disagree,” or “Strongly disagree.”</w:t>
      </w:r>
    </w:p>
    <w:p w14:paraId="26212DD1" w14:textId="77777777" w:rsidR="00DC0F38" w:rsidRDefault="00DC0F38" w:rsidP="00DC0F38">
      <w:pPr>
        <w:spacing w:before="120"/>
        <w:ind w:left="900"/>
        <w:jc w:val="both"/>
        <w:rPr>
          <w:rFonts w:ascii="Times New Roman" w:hAnsi="Times New Roman"/>
          <w:i/>
        </w:rPr>
      </w:pPr>
      <w:r w:rsidRPr="00DC0F38">
        <w:rPr>
          <w:rFonts w:ascii="Times New Roman" w:hAnsi="Times New Roman"/>
          <w:i/>
        </w:rPr>
        <w:t>"A condom that inherently stays slippery for a long time would increase my usage of condoms when having sex."</w:t>
      </w:r>
      <w:r w:rsidR="003953D3">
        <w:rPr>
          <w:rFonts w:ascii="Times New Roman" w:hAnsi="Times New Roman"/>
          <w:i/>
        </w:rPr>
        <w:t xml:space="preserve"> </w:t>
      </w:r>
      <w:r w:rsidR="003953D3">
        <w:rPr>
          <w:rFonts w:ascii="Times New Roman" w:hAnsi="Times New Roman"/>
        </w:rPr>
        <w:t>Response choices: “Strongly agree,” “Agree,” Neither agree nor disagree (or N/A),” “Disagree,” or “Strongly disagree.”</w:t>
      </w:r>
    </w:p>
    <w:p w14:paraId="61E77973" w14:textId="77777777" w:rsidR="00DC0F38" w:rsidRDefault="00DC0F38" w:rsidP="00DC0F38">
      <w:pPr>
        <w:spacing w:before="120"/>
        <w:ind w:left="450"/>
        <w:jc w:val="both"/>
        <w:rPr>
          <w:rFonts w:ascii="Times New Roman" w:hAnsi="Times New Roman"/>
        </w:rPr>
      </w:pPr>
      <w:r>
        <w:rPr>
          <w:rFonts w:ascii="Times New Roman" w:hAnsi="Times New Roman"/>
          <w:i/>
        </w:rPr>
        <w:lastRenderedPageBreak/>
        <w:t>Physiologically, what is your sex?</w:t>
      </w:r>
      <w:r>
        <w:rPr>
          <w:rFonts w:ascii="Times New Roman" w:hAnsi="Times New Roman"/>
        </w:rPr>
        <w:t xml:space="preserve"> Response choices: “Male,” “Female,” or “Other.”</w:t>
      </w:r>
    </w:p>
    <w:p w14:paraId="082B1868" w14:textId="77777777" w:rsidR="003953D3" w:rsidRDefault="003953D3" w:rsidP="00DC0F38">
      <w:pPr>
        <w:spacing w:before="120"/>
        <w:ind w:left="450"/>
        <w:jc w:val="both"/>
        <w:rPr>
          <w:rFonts w:ascii="Times New Roman" w:hAnsi="Times New Roman"/>
          <w:i/>
        </w:rPr>
      </w:pPr>
      <w:r w:rsidRPr="003953D3">
        <w:rPr>
          <w:rFonts w:ascii="Times New Roman" w:hAnsi="Times New Roman"/>
          <w:i/>
        </w:rPr>
        <w:t xml:space="preserve">Thank you! </w:t>
      </w:r>
      <w:r>
        <w:rPr>
          <w:rFonts w:ascii="Times New Roman" w:hAnsi="Times New Roman"/>
          <w:i/>
        </w:rPr>
        <w:t xml:space="preserve"> </w:t>
      </w:r>
      <w:r w:rsidRPr="003953D3">
        <w:rPr>
          <w:rFonts w:ascii="Times New Roman" w:hAnsi="Times New Roman"/>
          <w:i/>
        </w:rPr>
        <w:t>This concludes the survey.  We greatly appreciate your participation.  Please contact study coordinator Dr. Karen Buch if you have any questions about this survey.</w:t>
      </w:r>
    </w:p>
    <w:p w14:paraId="78540945" w14:textId="77777777" w:rsidR="003953D3" w:rsidRDefault="003953D3" w:rsidP="00DC0F38">
      <w:pPr>
        <w:spacing w:before="120"/>
        <w:ind w:left="450"/>
        <w:jc w:val="both"/>
        <w:rPr>
          <w:rFonts w:ascii="Times New Roman" w:hAnsi="Times New Roman"/>
          <w:i/>
        </w:rPr>
      </w:pPr>
      <w:r w:rsidRPr="003953D3">
        <w:rPr>
          <w:rFonts w:ascii="Times New Roman" w:hAnsi="Times New Roman"/>
          <w:i/>
        </w:rPr>
        <w:t>At this time, please click "submit" and inform the survey administrator that you have finished.</w:t>
      </w:r>
    </w:p>
    <w:p w14:paraId="4AF4A4CF" w14:textId="77777777" w:rsidR="00A26908" w:rsidRPr="00A26908" w:rsidRDefault="00A26908" w:rsidP="00DC0F38">
      <w:pPr>
        <w:spacing w:before="120"/>
        <w:ind w:left="450"/>
        <w:jc w:val="both"/>
        <w:rPr>
          <w:rFonts w:ascii="Times New Roman" w:hAnsi="Times New Roman"/>
        </w:rPr>
      </w:pPr>
      <w:r>
        <w:rPr>
          <w:rFonts w:ascii="Times New Roman" w:hAnsi="Times New Roman"/>
        </w:rPr>
        <w:t>Upon participant stating they have completed the survey, they’re offered a selection of bite-size candy bars, thanked again, and dismissed.</w:t>
      </w:r>
    </w:p>
    <w:p w14:paraId="26638612" w14:textId="77777777" w:rsidR="005B2AC5" w:rsidRDefault="005B2AC5" w:rsidP="006826AF">
      <w:pPr>
        <w:jc w:val="both"/>
        <w:rPr>
          <w:rFonts w:ascii="Times New Roman" w:hAnsi="Times New Roman"/>
        </w:rPr>
      </w:pPr>
    </w:p>
    <w:p w14:paraId="531B3774" w14:textId="77777777" w:rsidR="005B2AC5" w:rsidRDefault="005B2AC5" w:rsidP="006826AF">
      <w:pPr>
        <w:jc w:val="both"/>
        <w:rPr>
          <w:rFonts w:ascii="Times New Roman" w:hAnsi="Times New Roman"/>
        </w:rPr>
      </w:pPr>
    </w:p>
    <w:p w14:paraId="562B51F4" w14:textId="77777777" w:rsidR="00D542E5" w:rsidRPr="00C168F5" w:rsidRDefault="000D7B96" w:rsidP="006826AF">
      <w:pPr>
        <w:jc w:val="both"/>
        <w:rPr>
          <w:rFonts w:ascii="Times New Roman" w:hAnsi="Times New Roman"/>
        </w:rPr>
      </w:pPr>
      <w:r w:rsidRPr="00C168F5">
        <w:rPr>
          <w:rFonts w:ascii="Times New Roman" w:hAnsi="Times New Roman"/>
          <w:b/>
        </w:rPr>
        <w:t>Statistics</w:t>
      </w:r>
      <w:r w:rsidR="00DC103D" w:rsidRPr="00C168F5">
        <w:rPr>
          <w:rFonts w:ascii="Times New Roman" w:hAnsi="Times New Roman"/>
          <w:b/>
        </w:rPr>
        <w:t xml:space="preserve">.  </w:t>
      </w:r>
      <w:r w:rsidR="00C168F5" w:rsidRPr="00C168F5">
        <w:rPr>
          <w:rFonts w:ascii="Times New Roman" w:hAnsi="Times New Roman"/>
        </w:rPr>
        <w:t xml:space="preserve">All </w:t>
      </w:r>
      <w:r w:rsidR="00C168F5" w:rsidRPr="0004255A">
        <w:rPr>
          <w:rFonts w:ascii="Times New Roman" w:hAnsi="Times New Roman"/>
        </w:rPr>
        <w:t>experiments were performed with a minimum n value of 3</w:t>
      </w:r>
      <w:r w:rsidR="0004255A" w:rsidRPr="0004255A">
        <w:rPr>
          <w:rFonts w:ascii="Times New Roman" w:hAnsi="Times New Roman"/>
        </w:rPr>
        <w:t>;</w:t>
      </w:r>
      <w:r w:rsidR="00C168F5" w:rsidRPr="0004255A">
        <w:rPr>
          <w:rFonts w:ascii="Times New Roman" w:hAnsi="Times New Roman"/>
        </w:rPr>
        <w:t xml:space="preserve"> error bars in figures </w:t>
      </w:r>
      <w:r w:rsidR="0004255A" w:rsidRPr="0004255A">
        <w:rPr>
          <w:rFonts w:ascii="Times New Roman" w:hAnsi="Times New Roman"/>
        </w:rPr>
        <w:t xml:space="preserve">and “±” notation </w:t>
      </w:r>
      <w:r w:rsidR="00C168F5" w:rsidRPr="0004255A">
        <w:rPr>
          <w:rFonts w:ascii="Times New Roman" w:hAnsi="Times New Roman"/>
        </w:rPr>
        <w:t>represent</w:t>
      </w:r>
      <w:r w:rsidR="00C168F5" w:rsidRPr="00C168F5">
        <w:rPr>
          <w:rFonts w:ascii="Times New Roman" w:hAnsi="Times New Roman"/>
        </w:rPr>
        <w:t xml:space="preserve"> the standard deviation of the mean, unless otherwise noted. Statistically significant differences (95% confidence level, p = 0.05) were identified through ANOVA with Tukey-Kramer Multiple Comparisons using a Bonferroni correction for comparisons of continuous variables (coefficient of friction and slipperiness). Chi tests were used to identify statistically significant majorities (95% confidence level) for comparisons of proportions (latex touch sample material)</w:t>
      </w:r>
      <w:r w:rsidR="00307787">
        <w:rPr>
          <w:rFonts w:ascii="Times New Roman" w:hAnsi="Times New Roman"/>
        </w:rPr>
        <w:t xml:space="preserve"> as well as for proportion of individuals who agreed with statements (condom use and preference survey)</w:t>
      </w:r>
      <w:r w:rsidR="00C168F5" w:rsidRPr="00C168F5">
        <w:rPr>
          <w:rFonts w:ascii="Times New Roman" w:hAnsi="Times New Roman"/>
        </w:rPr>
        <w:t>.</w:t>
      </w:r>
    </w:p>
    <w:p w14:paraId="56F3DE4C" w14:textId="77777777" w:rsidR="00D542E5" w:rsidRDefault="00D542E5" w:rsidP="006826AF">
      <w:pPr>
        <w:jc w:val="both"/>
        <w:rPr>
          <w:rFonts w:ascii="Times New Roman" w:hAnsi="Times New Roman"/>
        </w:rPr>
      </w:pPr>
    </w:p>
    <w:p w14:paraId="64A3EF96" w14:textId="77777777" w:rsidR="00D542E5" w:rsidRDefault="00D542E5" w:rsidP="006826AF">
      <w:pPr>
        <w:jc w:val="both"/>
        <w:rPr>
          <w:rFonts w:ascii="Times New Roman" w:hAnsi="Times New Roman"/>
        </w:rPr>
      </w:pPr>
    </w:p>
    <w:p w14:paraId="002B2F81" w14:textId="77777777" w:rsidR="00307787" w:rsidRDefault="00307787" w:rsidP="006826AF">
      <w:pPr>
        <w:jc w:val="both"/>
        <w:rPr>
          <w:rFonts w:ascii="Times New Roman" w:hAnsi="Times New Roman"/>
        </w:rPr>
      </w:pPr>
    </w:p>
    <w:p w14:paraId="13CA0B75" w14:textId="77777777" w:rsidR="00D542E5" w:rsidRPr="00E7430D" w:rsidRDefault="00A00EC5" w:rsidP="006826AF">
      <w:pPr>
        <w:jc w:val="both"/>
        <w:rPr>
          <w:rFonts w:ascii="Times New Roman" w:hAnsi="Times New Roman"/>
          <w:b/>
          <w:u w:val="single"/>
        </w:rPr>
      </w:pPr>
      <w:r>
        <w:rPr>
          <w:rFonts w:ascii="Times New Roman" w:hAnsi="Times New Roman"/>
          <w:b/>
          <w:u w:val="single"/>
        </w:rPr>
        <w:t xml:space="preserve">Supplementary Results and </w:t>
      </w:r>
      <w:r w:rsidR="00864A33">
        <w:rPr>
          <w:rFonts w:ascii="Times New Roman" w:hAnsi="Times New Roman"/>
          <w:b/>
          <w:u w:val="single"/>
        </w:rPr>
        <w:t>Conclusions</w:t>
      </w:r>
    </w:p>
    <w:p w14:paraId="492645B2" w14:textId="77777777" w:rsidR="00D542E5" w:rsidRDefault="00D542E5" w:rsidP="006826AF">
      <w:pPr>
        <w:jc w:val="both"/>
        <w:rPr>
          <w:rFonts w:ascii="Times New Roman" w:hAnsi="Times New Roman"/>
        </w:rPr>
      </w:pPr>
    </w:p>
    <w:p w14:paraId="5C4C9CBA" w14:textId="77777777" w:rsidR="00D71C75" w:rsidRDefault="00710CD9" w:rsidP="006826AF">
      <w:pPr>
        <w:jc w:val="both"/>
        <w:rPr>
          <w:rFonts w:ascii="Times New Roman" w:hAnsi="Times New Roman"/>
        </w:rPr>
      </w:pPr>
      <w:r>
        <w:rPr>
          <w:rFonts w:ascii="Times New Roman" w:hAnsi="Times New Roman"/>
          <w:b/>
        </w:rPr>
        <w:t xml:space="preserve">Tensile testing: typical stress-strain plot.  </w:t>
      </w:r>
      <w:r>
        <w:rPr>
          <w:rFonts w:ascii="Times New Roman" w:hAnsi="Times New Roman"/>
        </w:rPr>
        <w:t>Low-strain elastic modulus</w:t>
      </w:r>
      <w:r w:rsidR="008D074F">
        <w:rPr>
          <w:rFonts w:ascii="Times New Roman" w:hAnsi="Times New Roman"/>
        </w:rPr>
        <w:t xml:space="preserve"> </w:t>
      </w:r>
      <w:proofErr w:type="spellStart"/>
      <w:r w:rsidR="008D074F" w:rsidRPr="003422EC">
        <w:rPr>
          <w:rFonts w:ascii="Times New Roman" w:hAnsi="Times New Roman"/>
          <w:i/>
        </w:rPr>
        <w:t>E</w:t>
      </w:r>
      <w:r w:rsidR="008D074F" w:rsidRPr="003422EC">
        <w:rPr>
          <w:rFonts w:ascii="Times New Roman" w:hAnsi="Times New Roman"/>
          <w:vertAlign w:val="subscript"/>
        </w:rPr>
        <w:t>ε</w:t>
      </w:r>
      <w:proofErr w:type="spellEnd"/>
      <w:r w:rsidR="008D074F" w:rsidRPr="003422EC">
        <w:rPr>
          <w:rFonts w:ascii="Times New Roman" w:hAnsi="Times New Roman"/>
          <w:vertAlign w:val="subscript"/>
        </w:rPr>
        <w:t>&lt;5</w:t>
      </w:r>
      <w:r>
        <w:rPr>
          <w:rFonts w:ascii="Times New Roman" w:hAnsi="Times New Roman"/>
        </w:rPr>
        <w:t xml:space="preserve"> and high-strain elastic modulus </w:t>
      </w:r>
      <w:proofErr w:type="spellStart"/>
      <w:r w:rsidR="008D074F" w:rsidRPr="003422EC">
        <w:rPr>
          <w:rFonts w:ascii="Times New Roman" w:hAnsi="Times New Roman"/>
          <w:i/>
        </w:rPr>
        <w:t>E</w:t>
      </w:r>
      <w:r w:rsidR="008D074F" w:rsidRPr="003422EC">
        <w:rPr>
          <w:rFonts w:ascii="Times New Roman" w:hAnsi="Times New Roman"/>
          <w:vertAlign w:val="subscript"/>
        </w:rPr>
        <w:t>ε</w:t>
      </w:r>
      <w:proofErr w:type="spellEnd"/>
      <w:r w:rsidR="008D074F" w:rsidRPr="003422EC">
        <w:rPr>
          <w:rFonts w:ascii="Times New Roman" w:hAnsi="Times New Roman"/>
          <w:vertAlign w:val="subscript"/>
        </w:rPr>
        <w:t>&gt;5</w:t>
      </w:r>
      <w:r w:rsidR="008D074F" w:rsidRPr="008D074F">
        <w:rPr>
          <w:rFonts w:ascii="Times New Roman" w:hAnsi="Times New Roman"/>
        </w:rPr>
        <w:t xml:space="preserve"> </w:t>
      </w:r>
      <w:r>
        <w:rPr>
          <w:rFonts w:ascii="Times New Roman" w:hAnsi="Times New Roman"/>
        </w:rPr>
        <w:t>are observed in a typical stress-strain plot (</w:t>
      </w:r>
      <w:r w:rsidRPr="00710CD9">
        <w:rPr>
          <w:rFonts w:ascii="Times New Roman" w:hAnsi="Times New Roman"/>
          <w:b/>
        </w:rPr>
        <w:t>Figure S1</w:t>
      </w:r>
      <w:r>
        <w:rPr>
          <w:rFonts w:ascii="Times New Roman" w:hAnsi="Times New Roman"/>
        </w:rPr>
        <w:t>).</w:t>
      </w:r>
    </w:p>
    <w:p w14:paraId="0225808A" w14:textId="77777777" w:rsidR="008D074F" w:rsidRDefault="008D074F" w:rsidP="006826AF">
      <w:pPr>
        <w:jc w:val="both"/>
        <w:rPr>
          <w:rFonts w:ascii="Times New Roman" w:hAnsi="Times New Roman"/>
        </w:rPr>
      </w:pPr>
      <w:r w:rsidRPr="008D074F">
        <w:rPr>
          <w:rFonts w:ascii="Times New Roman" w:hAnsi="Times New Roman"/>
          <w:noProof/>
        </w:rPr>
        <w:drawing>
          <wp:inline distT="0" distB="0" distL="0" distR="0" wp14:anchorId="118DEEC5" wp14:editId="0D0DB0C5">
            <wp:extent cx="3933825" cy="2510972"/>
            <wp:effectExtent l="19050" t="0" r="9525" b="3628"/>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3C0CFFF" w14:textId="77777777" w:rsidR="000B0E9D" w:rsidRDefault="000B0E9D" w:rsidP="006826AF">
      <w:pPr>
        <w:jc w:val="both"/>
        <w:rPr>
          <w:rFonts w:ascii="Times New Roman" w:hAnsi="Times New Roman"/>
          <w:sz w:val="22"/>
          <w:szCs w:val="22"/>
        </w:rPr>
      </w:pPr>
      <w:r w:rsidRPr="00B80567">
        <w:rPr>
          <w:rFonts w:ascii="Times New Roman" w:hAnsi="Times New Roman"/>
          <w:b/>
          <w:sz w:val="22"/>
          <w:szCs w:val="22"/>
        </w:rPr>
        <w:t xml:space="preserve">Figure </w:t>
      </w:r>
      <w:r w:rsidR="00864EB0" w:rsidRPr="00B80567">
        <w:rPr>
          <w:rFonts w:ascii="Times New Roman" w:hAnsi="Times New Roman"/>
          <w:b/>
          <w:sz w:val="22"/>
          <w:szCs w:val="22"/>
        </w:rPr>
        <w:t>S1</w:t>
      </w:r>
      <w:r w:rsidRPr="00B80567">
        <w:rPr>
          <w:rFonts w:ascii="Times New Roman" w:hAnsi="Times New Roman"/>
          <w:b/>
          <w:sz w:val="22"/>
          <w:szCs w:val="22"/>
        </w:rPr>
        <w:t>.</w:t>
      </w:r>
      <w:r w:rsidR="00D71C75" w:rsidRPr="00B80567">
        <w:rPr>
          <w:rFonts w:ascii="Times New Roman" w:hAnsi="Times New Roman"/>
          <w:sz w:val="22"/>
          <w:szCs w:val="22"/>
        </w:rPr>
        <w:t xml:space="preserve"> </w:t>
      </w:r>
      <w:r w:rsidR="00710CD9">
        <w:rPr>
          <w:rFonts w:ascii="Times New Roman" w:hAnsi="Times New Roman"/>
          <w:sz w:val="22"/>
          <w:szCs w:val="22"/>
        </w:rPr>
        <w:t>Tensile stress is plotted vs tensile strain for a typical latex strip undergoing tensile testing at strain rate of 0.5/sec.</w:t>
      </w:r>
    </w:p>
    <w:p w14:paraId="46F86DBD" w14:textId="77777777" w:rsidR="00BF2C65" w:rsidRDefault="00BF2C65" w:rsidP="006826AF">
      <w:pPr>
        <w:jc w:val="both"/>
        <w:rPr>
          <w:rFonts w:ascii="Times New Roman" w:hAnsi="Times New Roman"/>
          <w:szCs w:val="22"/>
        </w:rPr>
      </w:pPr>
    </w:p>
    <w:p w14:paraId="4396BF0E" w14:textId="77777777" w:rsidR="00E21ECD" w:rsidRDefault="00E21ECD" w:rsidP="006826AF">
      <w:pPr>
        <w:jc w:val="both"/>
        <w:rPr>
          <w:rFonts w:ascii="Times New Roman" w:hAnsi="Times New Roman"/>
          <w:szCs w:val="22"/>
        </w:rPr>
      </w:pPr>
    </w:p>
    <w:p w14:paraId="092C5C4C" w14:textId="77777777" w:rsidR="00307787" w:rsidRDefault="00307787">
      <w:pPr>
        <w:rPr>
          <w:rFonts w:ascii="Times New Roman" w:hAnsi="Times New Roman"/>
          <w:b/>
        </w:rPr>
      </w:pPr>
      <w:r>
        <w:rPr>
          <w:rFonts w:ascii="Times New Roman" w:hAnsi="Times New Roman"/>
          <w:b/>
        </w:rPr>
        <w:br w:type="page"/>
      </w:r>
    </w:p>
    <w:p w14:paraId="05DD8BC8" w14:textId="77777777" w:rsidR="00E21ECD" w:rsidRDefault="00E21ECD" w:rsidP="00E21ECD">
      <w:pPr>
        <w:jc w:val="both"/>
        <w:rPr>
          <w:rFonts w:ascii="Times New Roman" w:hAnsi="Times New Roman"/>
        </w:rPr>
      </w:pPr>
      <w:r>
        <w:rPr>
          <w:rFonts w:ascii="Times New Roman" w:hAnsi="Times New Roman"/>
          <w:b/>
        </w:rPr>
        <w:lastRenderedPageBreak/>
        <w:t xml:space="preserve">Tensile testing: typical fatigue test plots.  </w:t>
      </w:r>
      <w:r>
        <w:rPr>
          <w:rFonts w:ascii="Times New Roman" w:hAnsi="Times New Roman"/>
        </w:rPr>
        <w:t>Both non-coated and HEA/BP/PVP-coated latex undergo 500 cycles of tensile expansion and release with minimal change in tensile stress by the completion of the test compared to the tensile stress at the beginning of the test (</w:t>
      </w:r>
      <w:r w:rsidRPr="00710CD9">
        <w:rPr>
          <w:rFonts w:ascii="Times New Roman" w:hAnsi="Times New Roman"/>
          <w:b/>
        </w:rPr>
        <w:t>Figure S</w:t>
      </w:r>
      <w:r>
        <w:rPr>
          <w:rFonts w:ascii="Times New Roman" w:hAnsi="Times New Roman"/>
          <w:b/>
        </w:rPr>
        <w:t>2</w:t>
      </w:r>
      <w:r>
        <w:rPr>
          <w:rFonts w:ascii="Times New Roman" w:hAnsi="Times New Roman"/>
        </w:rPr>
        <w:t>).</w:t>
      </w:r>
    </w:p>
    <w:p w14:paraId="1F4825AA" w14:textId="77777777" w:rsidR="00D542E5" w:rsidRDefault="00BF2C65" w:rsidP="006826AF">
      <w:pPr>
        <w:jc w:val="both"/>
        <w:rPr>
          <w:rFonts w:ascii="Times New Roman" w:hAnsi="Times New Roman"/>
        </w:rPr>
      </w:pPr>
      <w:r w:rsidRPr="00BF2C65">
        <w:rPr>
          <w:rFonts w:ascii="Times New Roman" w:hAnsi="Times New Roman"/>
          <w:noProof/>
        </w:rPr>
        <w:drawing>
          <wp:inline distT="0" distB="0" distL="0" distR="0" wp14:anchorId="614327B1" wp14:editId="68569EFE">
            <wp:extent cx="5943600" cy="2484120"/>
            <wp:effectExtent l="19050" t="0" r="1905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DD9B277" w14:textId="77777777" w:rsidR="00E21ECD" w:rsidRDefault="00E21ECD" w:rsidP="006826AF">
      <w:pPr>
        <w:jc w:val="both"/>
        <w:rPr>
          <w:rFonts w:ascii="Times New Roman" w:hAnsi="Times New Roman"/>
        </w:rPr>
      </w:pPr>
      <w:r w:rsidRPr="00E21ECD">
        <w:rPr>
          <w:rFonts w:ascii="Times New Roman" w:hAnsi="Times New Roman"/>
          <w:noProof/>
        </w:rPr>
        <w:drawing>
          <wp:inline distT="0" distB="0" distL="0" distR="0" wp14:anchorId="5E1E737A" wp14:editId="5140FD2A">
            <wp:extent cx="5943600" cy="2484120"/>
            <wp:effectExtent l="19050" t="0" r="1905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3A0528E" w14:textId="77777777" w:rsidR="003A1C10" w:rsidRPr="00C10EA7" w:rsidRDefault="00C10EA7" w:rsidP="006826AF">
      <w:pPr>
        <w:jc w:val="both"/>
        <w:rPr>
          <w:rFonts w:ascii="Times New Roman" w:hAnsi="Times New Roman"/>
          <w:sz w:val="22"/>
        </w:rPr>
      </w:pPr>
      <w:r w:rsidRPr="00C10EA7">
        <w:rPr>
          <w:rFonts w:ascii="Times New Roman" w:hAnsi="Times New Roman"/>
          <w:b/>
          <w:sz w:val="22"/>
        </w:rPr>
        <w:t>Figure S2.</w:t>
      </w:r>
      <w:r>
        <w:rPr>
          <w:rFonts w:ascii="Times New Roman" w:hAnsi="Times New Roman"/>
          <w:sz w:val="22"/>
        </w:rPr>
        <w:t xml:space="preserve"> Tensile stress as a function of time for samples tested under repeated tensile cycling (fatigue). Data displayed for initial 50 seconds, and for 10-second intervals at 100, 200, 300, and 400 seconds into the test, as well as for the final 10 seconds.</w:t>
      </w:r>
    </w:p>
    <w:p w14:paraId="088BC477" w14:textId="77777777" w:rsidR="00C10EA7" w:rsidRDefault="00C10EA7" w:rsidP="006826AF">
      <w:pPr>
        <w:jc w:val="both"/>
        <w:rPr>
          <w:rFonts w:ascii="Times New Roman" w:hAnsi="Times New Roman"/>
        </w:rPr>
      </w:pPr>
    </w:p>
    <w:p w14:paraId="74FCC984" w14:textId="77777777" w:rsidR="009048D4" w:rsidRDefault="009048D4">
      <w:pPr>
        <w:rPr>
          <w:rFonts w:ascii="Times New Roman" w:hAnsi="Times New Roman"/>
        </w:rPr>
      </w:pPr>
      <w:r>
        <w:rPr>
          <w:rFonts w:ascii="Times New Roman" w:hAnsi="Times New Roman"/>
        </w:rPr>
        <w:br w:type="page"/>
      </w:r>
    </w:p>
    <w:p w14:paraId="20CBC750" w14:textId="77777777" w:rsidR="009048D4" w:rsidRDefault="009048D4" w:rsidP="006826AF">
      <w:pPr>
        <w:jc w:val="both"/>
        <w:rPr>
          <w:rFonts w:ascii="Times New Roman" w:hAnsi="Times New Roman"/>
        </w:rPr>
      </w:pPr>
      <w:r w:rsidRPr="009048D4">
        <w:rPr>
          <w:rFonts w:ascii="Times New Roman" w:hAnsi="Times New Roman"/>
          <w:b/>
        </w:rPr>
        <w:lastRenderedPageBreak/>
        <w:t>Latex touch-test</w:t>
      </w:r>
      <w:r>
        <w:rPr>
          <w:rFonts w:ascii="Times New Roman" w:hAnsi="Times New Roman"/>
          <w:b/>
        </w:rPr>
        <w:t>.</w:t>
      </w:r>
      <w:r>
        <w:rPr>
          <w:rFonts w:ascii="Times New Roman" w:hAnsi="Times New Roman"/>
        </w:rPr>
        <w:t xml:space="preserve">  Raw touch-test and survey results are included </w:t>
      </w:r>
      <w:r w:rsidR="00307787">
        <w:rPr>
          <w:rFonts w:ascii="Times New Roman" w:hAnsi="Times New Roman"/>
        </w:rPr>
        <w:t>as a separate Microsoft Excel spreadsheet</w:t>
      </w:r>
      <w:r>
        <w:rPr>
          <w:rFonts w:ascii="Times New Roman" w:hAnsi="Times New Roman"/>
        </w:rPr>
        <w:t>.</w:t>
      </w:r>
      <w:r w:rsidR="00483EFE">
        <w:rPr>
          <w:rFonts w:ascii="Times New Roman" w:hAnsi="Times New Roman"/>
        </w:rPr>
        <w:t xml:space="preserve"> Select results are presented and discussed below.</w:t>
      </w:r>
      <w:r w:rsidR="00BD7963">
        <w:rPr>
          <w:rFonts w:ascii="Times New Roman" w:hAnsi="Times New Roman"/>
        </w:rPr>
        <w:t xml:space="preserve"> “Non-lubricated” corresponds to “non-coated latex” in the manuscript, “hydrophilic coating” corresponds to “HEA/BP/PVP-coated latex” in the manuscript, and “KY Liquid” corresponds to “non-coated latex + personal lubricant” in the manuscript. It should be noted that participants did not see these descriptive names; the names are only used for data analysis purposes.</w:t>
      </w:r>
    </w:p>
    <w:p w14:paraId="44AA135E" w14:textId="77777777" w:rsidR="00307787" w:rsidRDefault="00307787" w:rsidP="006826AF">
      <w:pPr>
        <w:jc w:val="both"/>
        <w:rPr>
          <w:rFonts w:ascii="Times New Roman" w:hAnsi="Times New Roman"/>
        </w:rPr>
      </w:pPr>
    </w:p>
    <w:p w14:paraId="4BB5C5AE" w14:textId="77777777" w:rsidR="001F229A" w:rsidRDefault="001F229A" w:rsidP="006826AF">
      <w:pPr>
        <w:jc w:val="both"/>
        <w:rPr>
          <w:rFonts w:ascii="Times New Roman" w:hAnsi="Times New Roman"/>
        </w:rPr>
      </w:pPr>
      <w:r>
        <w:rPr>
          <w:rFonts w:ascii="Times New Roman" w:hAnsi="Times New Roman"/>
        </w:rPr>
        <w:t>When the samples were presented initially</w:t>
      </w:r>
      <w:r w:rsidR="00307787">
        <w:rPr>
          <w:rFonts w:ascii="Times New Roman" w:hAnsi="Times New Roman"/>
        </w:rPr>
        <w:t xml:space="preserve"> to the participants</w:t>
      </w:r>
      <w:r>
        <w:rPr>
          <w:rFonts w:ascii="Times New Roman" w:hAnsi="Times New Roman"/>
        </w:rPr>
        <w:t xml:space="preserve">, roughly equal groups of participants believed that the non-lubricated sample and the sample with hydrophilic coating were the least slippery sample. Indeed, both of these two samples received similar low slipperiness numerical ratings (3-3.5 on our slipperiness rating scale). Participants overwhelmingly believed the sample lubricated by KL Liquid was the most slippery, agreeing with the </w:t>
      </w:r>
      <w:r w:rsidR="00307787">
        <w:rPr>
          <w:rFonts w:ascii="Times New Roman" w:hAnsi="Times New Roman"/>
        </w:rPr>
        <w:t xml:space="preserve">average </w:t>
      </w:r>
      <w:r>
        <w:rPr>
          <w:rFonts w:ascii="Times New Roman" w:hAnsi="Times New Roman"/>
        </w:rPr>
        <w:t>slipperiness rating of 6.</w:t>
      </w:r>
      <w:r w:rsidR="00307787">
        <w:rPr>
          <w:rFonts w:ascii="Times New Roman" w:hAnsi="Times New Roman"/>
        </w:rPr>
        <w:t xml:space="preserve"> Majority was determined statistically significant via chi-squared test (statistic value &lt; 0.0001).</w:t>
      </w:r>
    </w:p>
    <w:p w14:paraId="176D7776" w14:textId="77777777" w:rsidR="009048D4" w:rsidRDefault="00483EFE" w:rsidP="006826AF">
      <w:pPr>
        <w:jc w:val="both"/>
        <w:rPr>
          <w:rFonts w:ascii="Times New Roman" w:hAnsi="Times New Roman"/>
        </w:rPr>
      </w:pPr>
      <w:r w:rsidRPr="00483EFE">
        <w:rPr>
          <w:noProof/>
        </w:rPr>
        <w:t xml:space="preserve"> </w:t>
      </w:r>
      <w:r w:rsidR="00BD7963" w:rsidRPr="00BD7963">
        <w:rPr>
          <w:noProof/>
        </w:rPr>
        <w:drawing>
          <wp:inline distT="0" distB="0" distL="0" distR="0" wp14:anchorId="453D1909" wp14:editId="53F653DF">
            <wp:extent cx="2834640" cy="2468880"/>
            <wp:effectExtent l="19050" t="0" r="22860" b="762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BD7963" w:rsidRPr="00BD7963">
        <w:rPr>
          <w:noProof/>
        </w:rPr>
        <w:t xml:space="preserve"> </w:t>
      </w:r>
      <w:r w:rsidR="00E029E4" w:rsidRPr="00E029E4">
        <w:rPr>
          <w:noProof/>
        </w:rPr>
        <w:drawing>
          <wp:inline distT="0" distB="0" distL="0" distR="0" wp14:anchorId="2BFC778B" wp14:editId="0F82C7B2">
            <wp:extent cx="2834640" cy="2468880"/>
            <wp:effectExtent l="19050" t="0" r="22860" b="762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D8C95C6" w14:textId="77777777" w:rsidR="00483EFE" w:rsidRDefault="00483EFE" w:rsidP="00483EFE">
      <w:pPr>
        <w:jc w:val="both"/>
        <w:rPr>
          <w:rFonts w:ascii="Times New Roman" w:hAnsi="Times New Roman"/>
          <w:sz w:val="22"/>
        </w:rPr>
      </w:pPr>
      <w:r w:rsidRPr="00BD7963">
        <w:rPr>
          <w:rFonts w:ascii="Times New Roman" w:hAnsi="Times New Roman"/>
          <w:b/>
          <w:sz w:val="22"/>
        </w:rPr>
        <w:t>Figure S3.</w:t>
      </w:r>
      <w:r w:rsidRPr="00BD7963">
        <w:rPr>
          <w:rFonts w:ascii="Times New Roman" w:hAnsi="Times New Roman"/>
          <w:sz w:val="22"/>
        </w:rPr>
        <w:t xml:space="preserve"> Participants’ responses to: “2. The sample that was clearly the least slippery was ______” (left) and “2. The sample that was clearly the most slippery was _______” (right)</w:t>
      </w:r>
      <w:r w:rsidR="00B0364D">
        <w:rPr>
          <w:rFonts w:ascii="Times New Roman" w:hAnsi="Times New Roman"/>
          <w:sz w:val="22"/>
        </w:rPr>
        <w:t>; N=33.</w:t>
      </w:r>
    </w:p>
    <w:p w14:paraId="755AB7B3" w14:textId="77777777" w:rsidR="00B0364D" w:rsidRDefault="00B0364D" w:rsidP="00483EFE">
      <w:pPr>
        <w:jc w:val="both"/>
        <w:rPr>
          <w:rFonts w:ascii="Times New Roman" w:hAnsi="Times New Roman"/>
        </w:rPr>
      </w:pPr>
    </w:p>
    <w:p w14:paraId="34464803" w14:textId="77777777" w:rsidR="001F229A" w:rsidRPr="001F229A" w:rsidRDefault="001F229A" w:rsidP="00483EFE">
      <w:pPr>
        <w:jc w:val="both"/>
        <w:rPr>
          <w:rFonts w:ascii="Times New Roman" w:hAnsi="Times New Roman"/>
        </w:rPr>
      </w:pPr>
      <w:r>
        <w:rPr>
          <w:rFonts w:ascii="Times New Roman" w:hAnsi="Times New Roman"/>
        </w:rPr>
        <w:t>The qualitative magnitude by which the KY Liquid sample was more slippery than the others was more so strong than it was weak, with 87% of participants agreeing it was “much” or “very much” more slippery than the other samples.</w:t>
      </w:r>
    </w:p>
    <w:p w14:paraId="074569D8" w14:textId="77777777" w:rsidR="00B0364D" w:rsidRPr="00BD7963" w:rsidRDefault="00B0364D" w:rsidP="00483EFE">
      <w:pPr>
        <w:jc w:val="both"/>
        <w:rPr>
          <w:rFonts w:ascii="Times New Roman" w:hAnsi="Times New Roman"/>
          <w:sz w:val="22"/>
        </w:rPr>
      </w:pPr>
      <w:r w:rsidRPr="00B0364D">
        <w:rPr>
          <w:rFonts w:ascii="Times New Roman" w:hAnsi="Times New Roman"/>
          <w:noProof/>
          <w:sz w:val="22"/>
        </w:rPr>
        <w:drawing>
          <wp:inline distT="0" distB="0" distL="0" distR="0" wp14:anchorId="2733B3FC" wp14:editId="058C867E">
            <wp:extent cx="2872740" cy="1811020"/>
            <wp:effectExtent l="19050" t="0" r="2286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CFA3347" w14:textId="77777777" w:rsidR="00483EFE" w:rsidRDefault="00E35B62" w:rsidP="006826AF">
      <w:pPr>
        <w:jc w:val="both"/>
        <w:rPr>
          <w:rFonts w:ascii="Times New Roman" w:hAnsi="Times New Roman"/>
        </w:rPr>
      </w:pPr>
      <w:r w:rsidRPr="00E35B62">
        <w:rPr>
          <w:rFonts w:ascii="Times New Roman" w:hAnsi="Times New Roman"/>
          <w:b/>
          <w:sz w:val="22"/>
        </w:rPr>
        <w:t>Figure S4.</w:t>
      </w:r>
      <w:r w:rsidRPr="00E35B62">
        <w:rPr>
          <w:rFonts w:ascii="Times New Roman" w:hAnsi="Times New Roman"/>
          <w:sz w:val="22"/>
        </w:rPr>
        <w:t xml:space="preserve"> Of the N=32 participants</w:t>
      </w:r>
      <w:r w:rsidR="003467E0">
        <w:rPr>
          <w:rFonts w:ascii="Times New Roman" w:hAnsi="Times New Roman"/>
          <w:sz w:val="22"/>
        </w:rPr>
        <w:t xml:space="preserve"> (97%)</w:t>
      </w:r>
      <w:r w:rsidRPr="00E35B62">
        <w:rPr>
          <w:rFonts w:ascii="Times New Roman" w:hAnsi="Times New Roman"/>
          <w:sz w:val="22"/>
        </w:rPr>
        <w:t xml:space="preserve"> that chose KY Liquid as “clearly the most slippery” in question 2, participants’ response to "The most slippery sample was _____ more slippery than the others."</w:t>
      </w:r>
    </w:p>
    <w:p w14:paraId="758DD9EC" w14:textId="77777777" w:rsidR="001F229A" w:rsidRDefault="001F229A" w:rsidP="006826AF">
      <w:pPr>
        <w:jc w:val="both"/>
        <w:rPr>
          <w:rFonts w:ascii="Times New Roman" w:hAnsi="Times New Roman"/>
        </w:rPr>
      </w:pPr>
      <w:r>
        <w:rPr>
          <w:rFonts w:ascii="Times New Roman" w:hAnsi="Times New Roman"/>
        </w:rPr>
        <w:lastRenderedPageBreak/>
        <w:t>After the samples were all submerged in water, perceptions of slipperiness changed. The sample perceived least slippery was the non-lubricated latex sample</w:t>
      </w:r>
      <w:r w:rsidR="002D2AD0">
        <w:rPr>
          <w:rFonts w:ascii="Times New Roman" w:hAnsi="Times New Roman"/>
        </w:rPr>
        <w:t>, and indeed, its slipperiness rating was the lowest of the three following submergence in water. The sample perceived most slippery was that coated with the hydrophilic coating, also possessing the highest slipperiness rating.</w:t>
      </w:r>
      <w:r w:rsidR="00307787">
        <w:rPr>
          <w:rFonts w:ascii="Times New Roman" w:hAnsi="Times New Roman"/>
        </w:rPr>
        <w:t xml:space="preserve"> Majority was determined statistically significant via chi-squared test (statistic value &lt; 0.0001).</w:t>
      </w:r>
    </w:p>
    <w:p w14:paraId="5DEE163D" w14:textId="77777777" w:rsidR="00E35B62" w:rsidRDefault="00E35B62" w:rsidP="006826AF">
      <w:pPr>
        <w:jc w:val="both"/>
        <w:rPr>
          <w:rFonts w:ascii="Times New Roman" w:hAnsi="Times New Roman"/>
        </w:rPr>
      </w:pPr>
      <w:r w:rsidRPr="00E35B62">
        <w:rPr>
          <w:rFonts w:ascii="Times New Roman" w:hAnsi="Times New Roman"/>
          <w:noProof/>
        </w:rPr>
        <w:drawing>
          <wp:inline distT="0" distB="0" distL="0" distR="0" wp14:anchorId="7B104F3C" wp14:editId="3BBCAB3B">
            <wp:extent cx="2834640" cy="2571750"/>
            <wp:effectExtent l="19050" t="0" r="2286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Pr="00E35B62">
        <w:rPr>
          <w:noProof/>
        </w:rPr>
        <w:t xml:space="preserve"> </w:t>
      </w:r>
      <w:r w:rsidR="003467E0" w:rsidRPr="003467E0">
        <w:rPr>
          <w:noProof/>
        </w:rPr>
        <w:drawing>
          <wp:inline distT="0" distB="0" distL="0" distR="0" wp14:anchorId="5001C8C7" wp14:editId="6F806C08">
            <wp:extent cx="2834640" cy="2546734"/>
            <wp:effectExtent l="19050" t="0" r="22860" b="5966"/>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1D80465" w14:textId="77777777" w:rsidR="00E35B62" w:rsidRDefault="00E35B62" w:rsidP="00E35B62">
      <w:pPr>
        <w:jc w:val="both"/>
        <w:rPr>
          <w:rFonts w:ascii="Times New Roman" w:hAnsi="Times New Roman"/>
          <w:sz w:val="22"/>
        </w:rPr>
      </w:pPr>
      <w:r w:rsidRPr="00E35B62">
        <w:rPr>
          <w:rFonts w:ascii="Times New Roman" w:hAnsi="Times New Roman"/>
          <w:b/>
          <w:sz w:val="22"/>
          <w:szCs w:val="22"/>
        </w:rPr>
        <w:t>Figure S5.</w:t>
      </w:r>
      <w:r w:rsidRPr="00E35B62">
        <w:rPr>
          <w:rFonts w:ascii="Times New Roman" w:hAnsi="Times New Roman"/>
          <w:sz w:val="22"/>
          <w:szCs w:val="22"/>
        </w:rPr>
        <w:t xml:space="preserve"> Participants’ responses to: “2</w:t>
      </w:r>
      <w:r w:rsidR="003467E0">
        <w:rPr>
          <w:rFonts w:ascii="Times New Roman" w:hAnsi="Times New Roman"/>
          <w:sz w:val="22"/>
          <w:szCs w:val="22"/>
        </w:rPr>
        <w:t>’</w:t>
      </w:r>
      <w:r w:rsidRPr="00E35B62">
        <w:rPr>
          <w:rFonts w:ascii="Times New Roman" w:hAnsi="Times New Roman"/>
          <w:sz w:val="22"/>
          <w:szCs w:val="22"/>
        </w:rPr>
        <w:t>. The sample that was clearly the least slippery was ______” (left) and “2</w:t>
      </w:r>
      <w:r w:rsidR="003467E0">
        <w:rPr>
          <w:rFonts w:ascii="Times New Roman" w:hAnsi="Times New Roman"/>
          <w:sz w:val="22"/>
          <w:szCs w:val="22"/>
        </w:rPr>
        <w:t>’</w:t>
      </w:r>
      <w:r w:rsidRPr="00E35B62">
        <w:rPr>
          <w:rFonts w:ascii="Times New Roman" w:hAnsi="Times New Roman"/>
          <w:sz w:val="22"/>
          <w:szCs w:val="22"/>
        </w:rPr>
        <w:t>. The</w:t>
      </w:r>
      <w:r w:rsidRPr="00BD7963">
        <w:rPr>
          <w:rFonts w:ascii="Times New Roman" w:hAnsi="Times New Roman"/>
          <w:sz w:val="22"/>
        </w:rPr>
        <w:t xml:space="preserve"> sample that was clearly the most slippery was _______” (right)</w:t>
      </w:r>
      <w:r>
        <w:rPr>
          <w:rFonts w:ascii="Times New Roman" w:hAnsi="Times New Roman"/>
          <w:sz w:val="22"/>
        </w:rPr>
        <w:t>; N=33.</w:t>
      </w:r>
      <w:r w:rsidR="009A1383">
        <w:rPr>
          <w:rFonts w:ascii="Times New Roman" w:hAnsi="Times New Roman"/>
          <w:sz w:val="22"/>
        </w:rPr>
        <w:t xml:space="preserve"> Right-hand graph data identical to Figure 4b in manuscript.</w:t>
      </w:r>
    </w:p>
    <w:p w14:paraId="272D4F30" w14:textId="77777777" w:rsidR="00E35B62" w:rsidRDefault="00E35B62" w:rsidP="006826AF">
      <w:pPr>
        <w:jc w:val="both"/>
        <w:rPr>
          <w:rFonts w:ascii="Times New Roman" w:hAnsi="Times New Roman"/>
        </w:rPr>
      </w:pPr>
    </w:p>
    <w:p w14:paraId="1043BCA2" w14:textId="77777777" w:rsidR="00307787" w:rsidRDefault="00307787" w:rsidP="006826AF">
      <w:pPr>
        <w:jc w:val="both"/>
        <w:rPr>
          <w:rFonts w:ascii="Times New Roman" w:hAnsi="Times New Roman"/>
        </w:rPr>
      </w:pPr>
    </w:p>
    <w:p w14:paraId="11A83E50" w14:textId="77777777" w:rsidR="002D2AD0" w:rsidRDefault="002D2AD0" w:rsidP="006826AF">
      <w:pPr>
        <w:jc w:val="both"/>
        <w:rPr>
          <w:rFonts w:ascii="Times New Roman" w:hAnsi="Times New Roman"/>
        </w:rPr>
      </w:pPr>
      <w:r>
        <w:rPr>
          <w:rFonts w:ascii="Times New Roman" w:hAnsi="Times New Roman"/>
        </w:rPr>
        <w:t>Participants felt the magnitude of more slipperiness of the hydrophilic coating generally ranged from somewhat more slippery to very much more slippery (68% agreed it was “much” or “very much” more slippery than the others).</w:t>
      </w:r>
    </w:p>
    <w:p w14:paraId="7E6B4406" w14:textId="77777777" w:rsidR="003467E0" w:rsidRDefault="009A1383" w:rsidP="003467E0">
      <w:pPr>
        <w:jc w:val="both"/>
        <w:rPr>
          <w:rFonts w:ascii="Times New Roman" w:hAnsi="Times New Roman"/>
          <w:b/>
          <w:sz w:val="22"/>
        </w:rPr>
      </w:pPr>
      <w:r w:rsidRPr="009A1383">
        <w:rPr>
          <w:rFonts w:ascii="Times New Roman" w:hAnsi="Times New Roman"/>
          <w:b/>
          <w:noProof/>
          <w:sz w:val="22"/>
        </w:rPr>
        <w:drawing>
          <wp:inline distT="0" distB="0" distL="0" distR="0" wp14:anchorId="2CBD64C5" wp14:editId="78CFA8C3">
            <wp:extent cx="2834640" cy="1924050"/>
            <wp:effectExtent l="19050" t="0" r="2286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41D8686" w14:textId="77777777" w:rsidR="003467E0" w:rsidRDefault="003467E0" w:rsidP="003467E0">
      <w:pPr>
        <w:jc w:val="both"/>
        <w:rPr>
          <w:rFonts w:ascii="Times New Roman" w:hAnsi="Times New Roman"/>
        </w:rPr>
      </w:pPr>
      <w:r>
        <w:rPr>
          <w:rFonts w:ascii="Times New Roman" w:hAnsi="Times New Roman"/>
          <w:b/>
          <w:sz w:val="22"/>
        </w:rPr>
        <w:t>Figure S6</w:t>
      </w:r>
      <w:r w:rsidRPr="00E35B62">
        <w:rPr>
          <w:rFonts w:ascii="Times New Roman" w:hAnsi="Times New Roman"/>
          <w:b/>
          <w:sz w:val="22"/>
        </w:rPr>
        <w:t>.</w:t>
      </w:r>
      <w:r>
        <w:rPr>
          <w:rFonts w:ascii="Times New Roman" w:hAnsi="Times New Roman"/>
          <w:sz w:val="22"/>
        </w:rPr>
        <w:t xml:space="preserve"> Of the N=28</w:t>
      </w:r>
      <w:r w:rsidRPr="00E35B62">
        <w:rPr>
          <w:rFonts w:ascii="Times New Roman" w:hAnsi="Times New Roman"/>
          <w:sz w:val="22"/>
        </w:rPr>
        <w:t xml:space="preserve"> participants</w:t>
      </w:r>
      <w:r>
        <w:rPr>
          <w:rFonts w:ascii="Times New Roman" w:hAnsi="Times New Roman"/>
          <w:sz w:val="22"/>
        </w:rPr>
        <w:t xml:space="preserve"> (85%)</w:t>
      </w:r>
      <w:r w:rsidRPr="00E35B62">
        <w:rPr>
          <w:rFonts w:ascii="Times New Roman" w:hAnsi="Times New Roman"/>
          <w:sz w:val="22"/>
        </w:rPr>
        <w:t xml:space="preserve"> that chose </w:t>
      </w:r>
      <w:r>
        <w:rPr>
          <w:rFonts w:ascii="Times New Roman" w:hAnsi="Times New Roman"/>
          <w:sz w:val="22"/>
        </w:rPr>
        <w:t>the hydrophilic coating</w:t>
      </w:r>
      <w:r w:rsidRPr="00E35B62">
        <w:rPr>
          <w:rFonts w:ascii="Times New Roman" w:hAnsi="Times New Roman"/>
          <w:sz w:val="22"/>
        </w:rPr>
        <w:t xml:space="preserve"> as “clearly the most slippery” in question 2</w:t>
      </w:r>
      <w:r>
        <w:rPr>
          <w:rFonts w:ascii="Times New Roman" w:hAnsi="Times New Roman"/>
          <w:sz w:val="22"/>
        </w:rPr>
        <w:t>’</w:t>
      </w:r>
      <w:r w:rsidRPr="00E35B62">
        <w:rPr>
          <w:rFonts w:ascii="Times New Roman" w:hAnsi="Times New Roman"/>
          <w:sz w:val="22"/>
        </w:rPr>
        <w:t>, participants’ response to "The most slippery sample was _____ more slippery than the others."</w:t>
      </w:r>
    </w:p>
    <w:p w14:paraId="2BBEB5B2" w14:textId="77777777" w:rsidR="002D2AD0" w:rsidRDefault="002D2AD0" w:rsidP="006826AF">
      <w:pPr>
        <w:jc w:val="both"/>
        <w:rPr>
          <w:rFonts w:ascii="Times New Roman" w:hAnsi="Times New Roman"/>
        </w:rPr>
      </w:pPr>
    </w:p>
    <w:p w14:paraId="4E4D409C" w14:textId="77777777" w:rsidR="002D2AD0" w:rsidRDefault="002D2AD0" w:rsidP="006826AF">
      <w:pPr>
        <w:jc w:val="both"/>
        <w:rPr>
          <w:rFonts w:ascii="Times New Roman" w:hAnsi="Times New Roman"/>
        </w:rPr>
      </w:pPr>
    </w:p>
    <w:p w14:paraId="04B47D70" w14:textId="77777777" w:rsidR="002D2AD0" w:rsidRDefault="002D2AD0" w:rsidP="006826AF">
      <w:pPr>
        <w:jc w:val="both"/>
        <w:rPr>
          <w:rFonts w:ascii="Times New Roman" w:hAnsi="Times New Roman"/>
        </w:rPr>
      </w:pPr>
    </w:p>
    <w:p w14:paraId="1B3CE038" w14:textId="77777777" w:rsidR="009048D4" w:rsidRDefault="009048D4" w:rsidP="006826AF">
      <w:pPr>
        <w:jc w:val="both"/>
        <w:rPr>
          <w:rFonts w:ascii="Times New Roman" w:hAnsi="Times New Roman"/>
        </w:rPr>
      </w:pPr>
    </w:p>
    <w:p w14:paraId="09729678" w14:textId="77777777" w:rsidR="002D2AD0" w:rsidRDefault="002D2AD0">
      <w:pPr>
        <w:rPr>
          <w:rFonts w:ascii="Times New Roman" w:hAnsi="Times New Roman"/>
          <w:b/>
        </w:rPr>
      </w:pPr>
      <w:r>
        <w:rPr>
          <w:rFonts w:ascii="Times New Roman" w:hAnsi="Times New Roman"/>
          <w:b/>
        </w:rPr>
        <w:br w:type="page"/>
      </w:r>
    </w:p>
    <w:p w14:paraId="0C033012" w14:textId="77777777" w:rsidR="009048D4" w:rsidRDefault="009048D4" w:rsidP="006826AF">
      <w:pPr>
        <w:jc w:val="both"/>
        <w:rPr>
          <w:rFonts w:ascii="Times New Roman" w:hAnsi="Times New Roman"/>
          <w:b/>
        </w:rPr>
      </w:pPr>
      <w:r w:rsidRPr="009048D4">
        <w:rPr>
          <w:rFonts w:ascii="Times New Roman" w:hAnsi="Times New Roman"/>
          <w:b/>
        </w:rPr>
        <w:lastRenderedPageBreak/>
        <w:t xml:space="preserve">Condom usage and preference survey.  </w:t>
      </w:r>
    </w:p>
    <w:p w14:paraId="7157D809" w14:textId="77777777" w:rsidR="002D2AD0" w:rsidRDefault="002D2AD0" w:rsidP="006826AF">
      <w:pPr>
        <w:jc w:val="both"/>
        <w:rPr>
          <w:rFonts w:ascii="Times New Roman" w:hAnsi="Times New Roman"/>
          <w:b/>
        </w:rPr>
      </w:pPr>
    </w:p>
    <w:p w14:paraId="5207C5A2" w14:textId="77777777" w:rsidR="00307787" w:rsidRPr="00307787" w:rsidRDefault="00307787" w:rsidP="006826AF">
      <w:pPr>
        <w:jc w:val="both"/>
        <w:rPr>
          <w:rFonts w:ascii="Times New Roman" w:hAnsi="Times New Roman"/>
        </w:rPr>
      </w:pPr>
      <w:r w:rsidRPr="00307787">
        <w:rPr>
          <w:rFonts w:ascii="Times New Roman" w:hAnsi="Times New Roman"/>
        </w:rPr>
        <w:t>Participant demographics</w:t>
      </w:r>
      <w:r>
        <w:rPr>
          <w:rFonts w:ascii="Times New Roman" w:hAnsi="Times New Roman"/>
        </w:rPr>
        <w:t xml:space="preserve"> with respect to sexual activity within the last year, and each individual’s sex, were obtained. A roughly equal number of male and female participants were sought, to better represent the wider population of heterosexual sexual partners; approximately a 60/40 F/M ratio comprised the respondent pool, rather than 50/50.</w:t>
      </w:r>
    </w:p>
    <w:p w14:paraId="0F35B524" w14:textId="77777777" w:rsidR="002D2AD0" w:rsidRDefault="002D2AD0" w:rsidP="002D2AD0">
      <w:pPr>
        <w:jc w:val="both"/>
        <w:rPr>
          <w:rFonts w:ascii="Times New Roman" w:hAnsi="Times New Roman"/>
        </w:rPr>
      </w:pPr>
      <w:r w:rsidRPr="002D2AD0">
        <w:rPr>
          <w:rFonts w:ascii="Times New Roman" w:hAnsi="Times New Roman"/>
          <w:noProof/>
        </w:rPr>
        <w:drawing>
          <wp:inline distT="0" distB="0" distL="0" distR="0" wp14:anchorId="518A40D1" wp14:editId="3FE5750E">
            <wp:extent cx="2571750" cy="1885950"/>
            <wp:effectExtent l="19050" t="0" r="19050" b="0"/>
            <wp:docPr id="17"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5A2013" w:rsidRPr="005A2013">
        <w:rPr>
          <w:rFonts w:ascii="Times New Roman" w:hAnsi="Times New Roman"/>
          <w:noProof/>
        </w:rPr>
        <w:drawing>
          <wp:inline distT="0" distB="0" distL="0" distR="0" wp14:anchorId="60C87FD6" wp14:editId="06DD2836">
            <wp:extent cx="2571750" cy="1895475"/>
            <wp:effectExtent l="19050" t="0" r="1905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A72DF07" w14:textId="77777777" w:rsidR="002D2AD0" w:rsidRPr="002D2AD0" w:rsidRDefault="002D2AD0" w:rsidP="002D2AD0">
      <w:pPr>
        <w:jc w:val="both"/>
        <w:rPr>
          <w:rFonts w:ascii="Times New Roman" w:hAnsi="Times New Roman"/>
          <w:sz w:val="22"/>
        </w:rPr>
      </w:pPr>
      <w:r w:rsidRPr="002D2AD0">
        <w:rPr>
          <w:rFonts w:ascii="Times New Roman" w:hAnsi="Times New Roman"/>
          <w:b/>
          <w:sz w:val="22"/>
        </w:rPr>
        <w:t>Figure S7.</w:t>
      </w:r>
      <w:r w:rsidRPr="002D2AD0">
        <w:rPr>
          <w:rFonts w:ascii="Times New Roman" w:hAnsi="Times New Roman"/>
          <w:sz w:val="22"/>
        </w:rPr>
        <w:t xml:space="preserve"> Participants’ responses to: “In the last year, have you been sexually active?”</w:t>
      </w:r>
      <w:r w:rsidR="009948A1">
        <w:rPr>
          <w:rFonts w:ascii="Times New Roman" w:hAnsi="Times New Roman"/>
          <w:sz w:val="22"/>
        </w:rPr>
        <w:t xml:space="preserve"> (left) and “Physiologically, what is your sex?” (right)</w:t>
      </w:r>
      <w:r>
        <w:rPr>
          <w:rFonts w:ascii="Times New Roman" w:hAnsi="Times New Roman"/>
          <w:sz w:val="22"/>
        </w:rPr>
        <w:t>; N=33.</w:t>
      </w:r>
    </w:p>
    <w:p w14:paraId="43E2C4D1" w14:textId="77777777" w:rsidR="002D2AD0" w:rsidRDefault="002D2AD0" w:rsidP="006826AF">
      <w:pPr>
        <w:jc w:val="both"/>
        <w:rPr>
          <w:rFonts w:ascii="Times New Roman" w:hAnsi="Times New Roman"/>
          <w:b/>
        </w:rPr>
      </w:pPr>
    </w:p>
    <w:p w14:paraId="6DA56562" w14:textId="77777777" w:rsidR="00307787" w:rsidRDefault="00307787" w:rsidP="006826AF">
      <w:pPr>
        <w:jc w:val="both"/>
        <w:rPr>
          <w:rFonts w:ascii="Times New Roman" w:hAnsi="Times New Roman"/>
          <w:b/>
        </w:rPr>
      </w:pPr>
    </w:p>
    <w:p w14:paraId="7D2F4A2C" w14:textId="77777777" w:rsidR="00307787" w:rsidRPr="00307787" w:rsidRDefault="00307787" w:rsidP="006826AF">
      <w:pPr>
        <w:jc w:val="both"/>
        <w:rPr>
          <w:rFonts w:ascii="Times New Roman" w:hAnsi="Times New Roman"/>
        </w:rPr>
      </w:pPr>
      <w:r>
        <w:rPr>
          <w:rFonts w:ascii="Times New Roman" w:hAnsi="Times New Roman"/>
        </w:rPr>
        <w:t>Frequency of condom use was surveyed for several reasons. First, as reasons for lack of condom use have been surveyed and analyzed in prior reports,</w:t>
      </w:r>
      <w:r>
        <w:rPr>
          <w:rFonts w:ascii="Times New Roman" w:hAnsi="Times New Roman"/>
        </w:rPr>
        <w:fldChar w:fldCharType="begin"/>
      </w:r>
      <w:r>
        <w:rPr>
          <w:rFonts w:ascii="Times New Roman" w:hAnsi="Times New Roman"/>
        </w:rPr>
        <w:instrText xml:space="preserve"> ADDIN EN.CITE &lt;EndNote&gt;&lt;Cite&gt;&lt;Author&gt;Herbenick&lt;/Author&gt;&lt;Year&gt;2013&lt;/Year&gt;&lt;IDText&gt;Characteristics of Condom and Lubricant Use among a Nationally Representative Probability Sample of Adults Ages 18-59 in the United States&lt;/IDText&gt;&lt;DisplayText&gt;&lt;style face="superscript"&gt;3&lt;/style&gt;&lt;/DisplayText&gt;&lt;record&gt;&lt;dates&gt;&lt;pub-dates&gt;&lt;date&gt;Feb&lt;/date&gt;&lt;/pub-dates&gt;&lt;year&gt;2013&lt;/year&gt;&lt;/dates&gt;&lt;urls&gt;&lt;related-urls&gt;&lt;url&gt;&amp;lt;Go to ISI&amp;gt;://WOS:000314107400019&lt;/url&gt;&lt;/related-urls&gt;&lt;/urls&gt;&lt;isbn&gt;1743-6095&lt;/isbn&gt;&lt;titles&gt;&lt;title&gt;Characteristics of Condom and Lubricant Use among a Nationally Representative Probability Sample of Adults Ages 18-59 in the United States&lt;/title&gt;&lt;secondary-title&gt;Journal of Sexual Medicine&lt;/secondary-title&gt;&lt;/titles&gt;&lt;pages&gt;474-483&lt;/pages&gt;&lt;number&gt;2&lt;/number&gt;&lt;contributors&gt;&lt;authors&gt;&lt;author&gt;Herbenick, D.&lt;/author&gt;&lt;author&gt;Schick, V.&lt;/author&gt;&lt;author&gt;Reece, M.&lt;/author&gt;&lt;author&gt;Sanders, S. A.&lt;/author&gt;&lt;author&gt;Smith, N.&lt;/author&gt;&lt;author&gt;Dodge, B.&lt;/author&gt;&lt;author&gt;Fortenberry, J. D.&lt;/author&gt;&lt;/authors&gt;&lt;/contributors&gt;&lt;added-date format="utc"&gt;1473268125&lt;/added-date&gt;&lt;ref-type name="Journal Article"&gt;17&lt;/ref-type&gt;&lt;rec-number&gt;2654&lt;/rec-number&gt;&lt;last-updated-date format="utc"&gt;1473458009&lt;/last-updated-date&gt;&lt;accession-num&gt;WOS:000314107400019&lt;/accession-num&gt;&lt;electronic-resource-num&gt;10.1111/jsm.12021&lt;/electronic-resource-num&gt;&lt;volume&gt;10&lt;/volume&gt;&lt;/record&gt;&lt;/Cite&gt;&lt;/EndNote&gt;</w:instrText>
      </w:r>
      <w:r>
        <w:rPr>
          <w:rFonts w:ascii="Times New Roman" w:hAnsi="Times New Roman"/>
        </w:rPr>
        <w:fldChar w:fldCharType="separate"/>
      </w:r>
      <w:r w:rsidRPr="00307787">
        <w:rPr>
          <w:rFonts w:ascii="Times New Roman" w:hAnsi="Times New Roman"/>
          <w:noProof/>
          <w:vertAlign w:val="superscript"/>
        </w:rPr>
        <w:t>3</w:t>
      </w:r>
      <w:r>
        <w:rPr>
          <w:rFonts w:ascii="Times New Roman" w:hAnsi="Times New Roman"/>
        </w:rPr>
        <w:fldChar w:fldCharType="end"/>
      </w:r>
      <w:r>
        <w:rPr>
          <w:rFonts w:ascii="Times New Roman" w:hAnsi="Times New Roman"/>
        </w:rPr>
        <w:t xml:space="preserve"> we sought to validate that there was good agreement between former studies and the present study with respect to reasons for forgoing condoms; indeed, this general agreement exists. Second, the authors were particularly interested in the effect of an inherently lubricious condom on participants who usually or occasionally use condoms, as this group of users may be influenced by factors such as pleasure to consider increasing their condom usage—a consideration generally regarded as favorable by many major healthcare institutions. Individuals who never use condoms were hypothesized to be less open to considering the use of a new inherently lubricious condom; however, that some of the non-condom users responded with consideration of using such a condom indicates that even among the group of users thought to be resistant to condom use, there is the potential to increase condom use even among these individuals.</w:t>
      </w:r>
    </w:p>
    <w:p w14:paraId="1A3D77A4" w14:textId="77777777" w:rsidR="002D2AD0" w:rsidRDefault="002D2AD0" w:rsidP="006826AF">
      <w:pPr>
        <w:jc w:val="both"/>
        <w:rPr>
          <w:rFonts w:ascii="Times New Roman" w:hAnsi="Times New Roman"/>
          <w:b/>
        </w:rPr>
      </w:pPr>
      <w:r w:rsidRPr="002D2AD0">
        <w:rPr>
          <w:rFonts w:ascii="Times New Roman" w:hAnsi="Times New Roman"/>
          <w:b/>
          <w:noProof/>
        </w:rPr>
        <w:drawing>
          <wp:inline distT="0" distB="0" distL="0" distR="0" wp14:anchorId="6D5C4F92" wp14:editId="09657779">
            <wp:extent cx="2571750" cy="2057400"/>
            <wp:effectExtent l="19050" t="0" r="1905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3239995" w14:textId="77777777" w:rsidR="002D2AD0" w:rsidRDefault="002D2AD0" w:rsidP="006826AF">
      <w:pPr>
        <w:jc w:val="both"/>
        <w:rPr>
          <w:rFonts w:ascii="Times New Roman" w:hAnsi="Times New Roman"/>
          <w:sz w:val="22"/>
        </w:rPr>
      </w:pPr>
      <w:r w:rsidRPr="002D2AD0">
        <w:rPr>
          <w:rFonts w:ascii="Times New Roman" w:hAnsi="Times New Roman"/>
          <w:b/>
          <w:sz w:val="22"/>
        </w:rPr>
        <w:t xml:space="preserve">Figure S8. </w:t>
      </w:r>
      <w:r w:rsidRPr="002D2AD0">
        <w:rPr>
          <w:rFonts w:ascii="Times New Roman" w:hAnsi="Times New Roman"/>
          <w:sz w:val="22"/>
        </w:rPr>
        <w:t>Participants’ responses to: “Thinking about the last 10 times you had sex, how much of the time did you and your partner use a condom?”</w:t>
      </w:r>
      <w:r>
        <w:rPr>
          <w:rFonts w:ascii="Times New Roman" w:hAnsi="Times New Roman"/>
          <w:sz w:val="22"/>
        </w:rPr>
        <w:t>; N=33.</w:t>
      </w:r>
    </w:p>
    <w:p w14:paraId="47C7BC26" w14:textId="77777777" w:rsidR="00615F47" w:rsidRPr="002D2AD0" w:rsidRDefault="00615F47" w:rsidP="006826AF">
      <w:pPr>
        <w:jc w:val="both"/>
        <w:rPr>
          <w:rFonts w:ascii="Times New Roman" w:hAnsi="Times New Roman"/>
          <w:b/>
          <w:sz w:val="22"/>
        </w:rPr>
      </w:pPr>
      <w:r>
        <w:rPr>
          <w:rFonts w:ascii="Times New Roman" w:hAnsi="Times New Roman"/>
          <w:sz w:val="22"/>
        </w:rPr>
        <w:lastRenderedPageBreak/>
        <w:t>The primary reason for not using condoms was that an alternate method of birth control was being used. However, this question only ascertains a superficial reason, as the clear follow-up question, were the survey instead conducted in live-interview style, would be to inquire why the alternate method of birth control is used instead of condoms. (E.g. due to condoms being less pleasurable than no condom, or due to other desirable characteristics of hormonal birth control methods, for instance.)</w:t>
      </w:r>
    </w:p>
    <w:p w14:paraId="5489E189" w14:textId="77777777" w:rsidR="002D2AD0" w:rsidRDefault="005C4903" w:rsidP="006826AF">
      <w:pPr>
        <w:jc w:val="both"/>
        <w:rPr>
          <w:rFonts w:ascii="Times New Roman" w:hAnsi="Times New Roman"/>
          <w:b/>
        </w:rPr>
      </w:pPr>
      <w:r w:rsidRPr="005C4903">
        <w:rPr>
          <w:rFonts w:ascii="Times New Roman" w:hAnsi="Times New Roman"/>
          <w:b/>
          <w:noProof/>
        </w:rPr>
        <w:drawing>
          <wp:inline distT="0" distB="0" distL="0" distR="0" wp14:anchorId="14A511EF" wp14:editId="1BADC169">
            <wp:extent cx="2979965" cy="2615972"/>
            <wp:effectExtent l="19050" t="0" r="10885"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89E158B" w14:textId="77777777" w:rsidR="005C4903" w:rsidRPr="005C4903" w:rsidRDefault="005C4903" w:rsidP="005C4903">
      <w:pPr>
        <w:jc w:val="both"/>
        <w:rPr>
          <w:rFonts w:ascii="Times New Roman" w:hAnsi="Times New Roman"/>
          <w:b/>
          <w:sz w:val="22"/>
        </w:rPr>
      </w:pPr>
      <w:r w:rsidRPr="005C4903">
        <w:rPr>
          <w:rFonts w:ascii="Times New Roman" w:hAnsi="Times New Roman"/>
          <w:b/>
          <w:sz w:val="22"/>
        </w:rPr>
        <w:t xml:space="preserve">Figure S9. </w:t>
      </w:r>
      <w:r w:rsidRPr="005C4903">
        <w:rPr>
          <w:rFonts w:ascii="Times New Roman" w:hAnsi="Times New Roman"/>
          <w:sz w:val="22"/>
        </w:rPr>
        <w:t xml:space="preserve">Participants’ </w:t>
      </w:r>
      <w:r>
        <w:rPr>
          <w:rFonts w:ascii="Times New Roman" w:hAnsi="Times New Roman"/>
          <w:sz w:val="22"/>
        </w:rPr>
        <w:t xml:space="preserve">who were sexually active and did not “always” use a condom </w:t>
      </w:r>
      <w:r w:rsidRPr="005C4903">
        <w:rPr>
          <w:rFonts w:ascii="Times New Roman" w:hAnsi="Times New Roman"/>
          <w:sz w:val="22"/>
        </w:rPr>
        <w:t>responses to: What was the reason for not using a condom all of the time?</w:t>
      </w:r>
      <w:r>
        <w:rPr>
          <w:rFonts w:ascii="Times New Roman" w:hAnsi="Times New Roman"/>
          <w:sz w:val="22"/>
        </w:rPr>
        <w:t xml:space="preserve"> One of the N=25 individuals did not provide a reason, while N=24 provided at least one reason. The N=24 responding participants providing a total of 28 responses (four individuals provided two reasons, while all remaining individuals provided one reason).</w:t>
      </w:r>
    </w:p>
    <w:p w14:paraId="73AD47FD" w14:textId="77777777" w:rsidR="005C4903" w:rsidRDefault="005C4903" w:rsidP="006826AF">
      <w:pPr>
        <w:jc w:val="both"/>
        <w:rPr>
          <w:rFonts w:ascii="Times New Roman" w:hAnsi="Times New Roman"/>
          <w:b/>
        </w:rPr>
      </w:pPr>
    </w:p>
    <w:p w14:paraId="59AFB496" w14:textId="77777777" w:rsidR="005A0872" w:rsidRDefault="005A0872" w:rsidP="006826AF">
      <w:pPr>
        <w:jc w:val="both"/>
        <w:rPr>
          <w:rFonts w:ascii="Times New Roman" w:hAnsi="Times New Roman"/>
          <w:b/>
        </w:rPr>
      </w:pPr>
    </w:p>
    <w:p w14:paraId="44AFCC1D" w14:textId="77777777" w:rsidR="005A0872" w:rsidRDefault="005A0872" w:rsidP="006826AF">
      <w:pPr>
        <w:jc w:val="both"/>
        <w:rPr>
          <w:rFonts w:ascii="Times New Roman" w:hAnsi="Times New Roman"/>
          <w:sz w:val="22"/>
        </w:rPr>
      </w:pPr>
      <w:r w:rsidRPr="005A0872">
        <w:rPr>
          <w:rFonts w:ascii="Times New Roman" w:hAnsi="Times New Roman"/>
          <w:b/>
          <w:sz w:val="22"/>
        </w:rPr>
        <w:t xml:space="preserve">Table S1. </w:t>
      </w:r>
      <w:r w:rsidRPr="005A0872">
        <w:rPr>
          <w:rFonts w:ascii="Times New Roman" w:hAnsi="Times New Roman"/>
          <w:sz w:val="22"/>
        </w:rPr>
        <w:t>Participants expressing agreement (“agree” or “strongly agree”) with the statements i</w:t>
      </w:r>
      <w:r>
        <w:rPr>
          <w:rFonts w:ascii="Times New Roman" w:hAnsi="Times New Roman"/>
          <w:sz w:val="22"/>
        </w:rPr>
        <w:t>n questions 4, 5, and 6, stratified by frequency of condom use when having sex.</w:t>
      </w:r>
      <w:r w:rsidR="008F0AFE">
        <w:rPr>
          <w:rFonts w:ascii="Times New Roman" w:hAnsi="Times New Roman"/>
          <w:sz w:val="22"/>
        </w:rPr>
        <w:t xml:space="preserve"> Each cell provides: number of individuals, percentage of individuals, </w:t>
      </w:r>
      <w:r w:rsidR="007F6AD3">
        <w:rPr>
          <w:rFonts w:ascii="Times New Roman" w:hAnsi="Times New Roman"/>
          <w:sz w:val="22"/>
        </w:rPr>
        <w:t>and chi-squared statistic based on a null hypothesis of each option on the five-level Likert scale having equal probability of being selected. Chi-squared statistic values &lt; 0.05 are displayed as green, while those &gt; 0.05 are displayed as red. For each question, if the four chi-squared values in that question’s column are all either green or red, the question text is displayed accordingly colored; if a question has both green and red chi-squared statistic values in that question’s column, then the text is displayed black. Rows highlighted yellow indicate identical data to that presented in the manuscript.</w:t>
      </w:r>
    </w:p>
    <w:p w14:paraId="27364469" w14:textId="77777777" w:rsidR="005A0872" w:rsidRPr="005A0872" w:rsidRDefault="005A0872" w:rsidP="006826AF">
      <w:pPr>
        <w:jc w:val="both"/>
        <w:rPr>
          <w:rFonts w:ascii="Times New Roman" w:hAnsi="Times New Roman"/>
          <w:b/>
          <w:sz w:val="22"/>
        </w:rPr>
      </w:pPr>
      <w:r>
        <w:rPr>
          <w:rFonts w:ascii="Times New Roman" w:hAnsi="Times New Roman"/>
          <w:b/>
          <w:noProof/>
          <w:sz w:val="22"/>
        </w:rPr>
        <w:drawing>
          <wp:inline distT="0" distB="0" distL="0" distR="0" wp14:anchorId="73E1ACD6" wp14:editId="33B089D3">
            <wp:extent cx="5943600" cy="1949359"/>
            <wp:effectExtent l="57150" t="19050" r="1905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srcRect/>
                    <a:stretch>
                      <a:fillRect/>
                    </a:stretch>
                  </pic:blipFill>
                  <pic:spPr bwMode="auto">
                    <a:xfrm>
                      <a:off x="0" y="0"/>
                      <a:ext cx="5943600" cy="1949359"/>
                    </a:xfrm>
                    <a:prstGeom prst="rect">
                      <a:avLst/>
                    </a:prstGeom>
                    <a:noFill/>
                    <a:ln w="9525">
                      <a:noFill/>
                      <a:miter lim="800000"/>
                      <a:headEnd/>
                      <a:tailEnd/>
                    </a:ln>
                    <a:scene3d>
                      <a:camera prst="orthographicFront">
                        <a:rot lat="0" lon="0" rev="0"/>
                      </a:camera>
                      <a:lightRig rig="threePt" dir="t"/>
                    </a:scene3d>
                  </pic:spPr>
                </pic:pic>
              </a:graphicData>
            </a:graphic>
          </wp:inline>
        </w:drawing>
      </w:r>
    </w:p>
    <w:p w14:paraId="67EB3BBF" w14:textId="77777777" w:rsidR="002A34B7" w:rsidRDefault="002A34B7" w:rsidP="003C7475">
      <w:pPr>
        <w:rPr>
          <w:rFonts w:ascii="Times New Roman" w:hAnsi="Times New Roman"/>
        </w:rPr>
      </w:pPr>
    </w:p>
    <w:p w14:paraId="465FF2CA" w14:textId="77777777" w:rsidR="002A34B7" w:rsidRDefault="002A34B7" w:rsidP="002A34B7">
      <w:pPr>
        <w:rPr>
          <w:rFonts w:ascii="Times New Roman" w:hAnsi="Times New Roman"/>
        </w:rPr>
      </w:pPr>
      <w:r>
        <w:rPr>
          <w:rFonts w:ascii="Times New Roman" w:hAnsi="Times New Roman"/>
        </w:rPr>
        <w:lastRenderedPageBreak/>
        <w:t>An additional striation of agreement with questions 4-6 involves specifically evaluating answers for the individuals who states that they do not condoms all of the time due to reasons of not liking the feeling of condoms. Of the N=9 participants expressing such feelings, 7 participants (78%) either agreed or strongly agreed that A) a condom made from the hydrophilic coating would make them consider increasing their condom usage when having sex, B) an inherently slippery condom would increase their usage of condoms when having sex, and C) a condom that inherently stayed slippery for a long time would increase their usage of condoms when having sex.</w:t>
      </w:r>
    </w:p>
    <w:p w14:paraId="69F21881" w14:textId="77777777" w:rsidR="002A34B7" w:rsidRDefault="002A34B7" w:rsidP="002A34B7">
      <w:pPr>
        <w:rPr>
          <w:rFonts w:ascii="Times New Roman" w:hAnsi="Times New Roman"/>
        </w:rPr>
      </w:pPr>
    </w:p>
    <w:p w14:paraId="07A30700" w14:textId="77777777" w:rsidR="002A34B7" w:rsidRDefault="002A34B7" w:rsidP="002A34B7">
      <w:pPr>
        <w:rPr>
          <w:rFonts w:ascii="Times New Roman" w:hAnsi="Times New Roman"/>
        </w:rPr>
      </w:pPr>
    </w:p>
    <w:p w14:paraId="14504153" w14:textId="77777777" w:rsidR="002A34B7" w:rsidRDefault="002A34B7" w:rsidP="002A34B7">
      <w:pPr>
        <w:rPr>
          <w:rFonts w:ascii="Times New Roman" w:hAnsi="Times New Roman"/>
        </w:rPr>
      </w:pPr>
    </w:p>
    <w:p w14:paraId="65E6DB13" w14:textId="77777777" w:rsidR="002A34B7" w:rsidRDefault="002A34B7" w:rsidP="002A34B7">
      <w:pPr>
        <w:rPr>
          <w:rFonts w:ascii="Times New Roman" w:hAnsi="Times New Roman"/>
        </w:rPr>
      </w:pPr>
    </w:p>
    <w:p w14:paraId="646F6482" w14:textId="77777777" w:rsidR="0041062A" w:rsidRPr="003674FF" w:rsidRDefault="00B80567" w:rsidP="002A34B7">
      <w:pPr>
        <w:rPr>
          <w:rFonts w:ascii="Times New Roman" w:hAnsi="Times New Roman"/>
          <w:b/>
          <w:u w:val="single"/>
          <w:shd w:val="clear" w:color="auto" w:fill="FFFFFF"/>
        </w:rPr>
      </w:pPr>
      <w:r>
        <w:rPr>
          <w:rFonts w:ascii="Times New Roman" w:hAnsi="Times New Roman"/>
          <w:b/>
          <w:u w:val="single"/>
          <w:shd w:val="clear" w:color="auto" w:fill="FFFFFF"/>
        </w:rPr>
        <w:t xml:space="preserve">Supplementary </w:t>
      </w:r>
      <w:r w:rsidR="0041062A" w:rsidRPr="003674FF">
        <w:rPr>
          <w:rFonts w:ascii="Times New Roman" w:hAnsi="Times New Roman"/>
          <w:b/>
          <w:u w:val="single"/>
          <w:shd w:val="clear" w:color="auto" w:fill="FFFFFF"/>
        </w:rPr>
        <w:t>References</w:t>
      </w:r>
    </w:p>
    <w:p w14:paraId="206FABB1" w14:textId="77777777" w:rsidR="003674FF" w:rsidRDefault="003674FF" w:rsidP="006826AF">
      <w:pPr>
        <w:jc w:val="both"/>
        <w:rPr>
          <w:rFonts w:ascii="Times New Roman" w:hAnsi="Times New Roman"/>
          <w:color w:val="222222"/>
          <w:shd w:val="clear" w:color="auto" w:fill="FFFFFF"/>
        </w:rPr>
      </w:pPr>
    </w:p>
    <w:p w14:paraId="771A5E51" w14:textId="77777777" w:rsidR="00483EFE" w:rsidRDefault="00483EFE" w:rsidP="006826AF">
      <w:pPr>
        <w:jc w:val="both"/>
        <w:rPr>
          <w:rFonts w:ascii="Times New Roman" w:hAnsi="Times New Roman"/>
          <w:color w:val="222222"/>
          <w:shd w:val="clear" w:color="auto" w:fill="FFFFFF"/>
        </w:rPr>
      </w:pPr>
    </w:p>
    <w:p w14:paraId="49A15265" w14:textId="77777777" w:rsidR="00483EFE" w:rsidRDefault="00483EFE" w:rsidP="006826AF">
      <w:pPr>
        <w:jc w:val="both"/>
        <w:rPr>
          <w:rFonts w:ascii="Times New Roman" w:hAnsi="Times New Roman"/>
          <w:color w:val="222222"/>
          <w:shd w:val="clear" w:color="auto" w:fill="FFFFFF"/>
        </w:rPr>
      </w:pPr>
    </w:p>
    <w:p w14:paraId="4CE2C807" w14:textId="77777777" w:rsidR="00307787" w:rsidRDefault="00483EFE" w:rsidP="00307787">
      <w:pPr>
        <w:jc w:val="both"/>
        <w:rPr>
          <w:rFonts w:ascii="Times New Roman" w:hAnsi="Times New Roman"/>
          <w:noProof/>
          <w:color w:val="222222"/>
          <w:shd w:val="clear" w:color="auto" w:fill="FFFFFF"/>
        </w:rPr>
      </w:pPr>
      <w:r>
        <w:rPr>
          <w:rFonts w:ascii="Times New Roman" w:hAnsi="Times New Roman"/>
          <w:color w:val="222222"/>
          <w:shd w:val="clear" w:color="auto" w:fill="FFFFFF"/>
        </w:rPr>
        <w:fldChar w:fldCharType="begin"/>
      </w:r>
      <w:r>
        <w:rPr>
          <w:rFonts w:ascii="Times New Roman" w:hAnsi="Times New Roman"/>
          <w:color w:val="222222"/>
          <w:shd w:val="clear" w:color="auto" w:fill="FFFFFF"/>
        </w:rPr>
        <w:instrText xml:space="preserve"> ADDIN EN.REFLIST </w:instrText>
      </w:r>
      <w:r>
        <w:rPr>
          <w:rFonts w:ascii="Times New Roman" w:hAnsi="Times New Roman"/>
          <w:color w:val="222222"/>
          <w:shd w:val="clear" w:color="auto" w:fill="FFFFFF"/>
        </w:rPr>
        <w:fldChar w:fldCharType="separate"/>
      </w:r>
      <w:bookmarkStart w:id="1" w:name="_ENREF_1"/>
      <w:r w:rsidR="00307787">
        <w:rPr>
          <w:rFonts w:ascii="Times New Roman" w:hAnsi="Times New Roman"/>
          <w:noProof/>
          <w:color w:val="222222"/>
          <w:shd w:val="clear" w:color="auto" w:fill="FFFFFF"/>
        </w:rPr>
        <w:t>[1]</w:t>
      </w:r>
      <w:r w:rsidR="00307787">
        <w:rPr>
          <w:rFonts w:ascii="Times New Roman" w:hAnsi="Times New Roman"/>
          <w:noProof/>
          <w:color w:val="222222"/>
          <w:shd w:val="clear" w:color="auto" w:fill="FFFFFF"/>
        </w:rPr>
        <w:tab/>
        <w:t xml:space="preserve">Chin SL, Xiao RQ, Cooper BG, et al. Macromolecular photoinitiators enhance the hydrophilicity and lubricity of natural rubber. </w:t>
      </w:r>
      <w:r w:rsidR="00307787" w:rsidRPr="00307787">
        <w:rPr>
          <w:rFonts w:ascii="Times New Roman" w:hAnsi="Times New Roman"/>
          <w:i/>
          <w:noProof/>
          <w:color w:val="222222"/>
          <w:shd w:val="clear" w:color="auto" w:fill="FFFFFF"/>
        </w:rPr>
        <w:t>Journal of Applied Polymer Science</w:t>
      </w:r>
      <w:r w:rsidR="00307787">
        <w:rPr>
          <w:rFonts w:ascii="Times New Roman" w:hAnsi="Times New Roman"/>
          <w:noProof/>
          <w:color w:val="222222"/>
          <w:shd w:val="clear" w:color="auto" w:fill="FFFFFF"/>
        </w:rPr>
        <w:t>. 2016;</w:t>
      </w:r>
      <w:r w:rsidR="00307787" w:rsidRPr="00307787">
        <w:rPr>
          <w:rFonts w:ascii="Times New Roman" w:hAnsi="Times New Roman"/>
          <w:b/>
          <w:noProof/>
          <w:color w:val="222222"/>
          <w:shd w:val="clear" w:color="auto" w:fill="FFFFFF"/>
        </w:rPr>
        <w:t>133</w:t>
      </w:r>
      <w:r w:rsidR="00307787">
        <w:rPr>
          <w:rFonts w:ascii="Times New Roman" w:hAnsi="Times New Roman"/>
          <w:noProof/>
          <w:color w:val="222222"/>
          <w:shd w:val="clear" w:color="auto" w:fill="FFFFFF"/>
        </w:rPr>
        <w:t>.</w:t>
      </w:r>
      <w:bookmarkEnd w:id="1"/>
    </w:p>
    <w:p w14:paraId="33209E7E" w14:textId="77777777" w:rsidR="00307787" w:rsidRDefault="00307787" w:rsidP="00307787">
      <w:pPr>
        <w:jc w:val="both"/>
        <w:rPr>
          <w:rFonts w:ascii="Times New Roman" w:hAnsi="Times New Roman"/>
          <w:noProof/>
          <w:color w:val="222222"/>
          <w:shd w:val="clear" w:color="auto" w:fill="FFFFFF"/>
        </w:rPr>
      </w:pPr>
      <w:bookmarkStart w:id="2" w:name="_ENREF_2"/>
      <w:r>
        <w:rPr>
          <w:rFonts w:ascii="Times New Roman" w:hAnsi="Times New Roman"/>
          <w:noProof/>
          <w:color w:val="222222"/>
          <w:shd w:val="clear" w:color="auto" w:fill="FFFFFF"/>
        </w:rPr>
        <w:t>[2]</w:t>
      </w:r>
      <w:r>
        <w:rPr>
          <w:rFonts w:ascii="Times New Roman" w:hAnsi="Times New Roman"/>
          <w:noProof/>
          <w:color w:val="222222"/>
          <w:shd w:val="clear" w:color="auto" w:fill="FFFFFF"/>
        </w:rPr>
        <w:tab/>
        <w:t xml:space="preserve">Hardy SB, Whitten PL. Patterning of sexual activity. In: Smus BB, Cheney DL, Seyfarth RM, Wrangham RW, Struhsaker TT, eds. </w:t>
      </w:r>
      <w:r w:rsidRPr="00307787">
        <w:rPr>
          <w:rFonts w:ascii="Times New Roman" w:hAnsi="Times New Roman"/>
          <w:i/>
          <w:noProof/>
          <w:color w:val="222222"/>
          <w:shd w:val="clear" w:color="auto" w:fill="FFFFFF"/>
        </w:rPr>
        <w:t>Primate Societies</w:t>
      </w:r>
      <w:r>
        <w:rPr>
          <w:rFonts w:ascii="Times New Roman" w:hAnsi="Times New Roman"/>
          <w:noProof/>
          <w:color w:val="222222"/>
          <w:shd w:val="clear" w:color="auto" w:fill="FFFFFF"/>
        </w:rPr>
        <w:t>. Chicago: Chicago University Press; 1987:370-84.</w:t>
      </w:r>
      <w:bookmarkEnd w:id="2"/>
    </w:p>
    <w:p w14:paraId="056D1B79" w14:textId="77777777" w:rsidR="00307787" w:rsidRDefault="00307787" w:rsidP="00307787">
      <w:pPr>
        <w:jc w:val="both"/>
        <w:rPr>
          <w:rFonts w:ascii="Times New Roman" w:hAnsi="Times New Roman"/>
          <w:noProof/>
          <w:color w:val="222222"/>
          <w:shd w:val="clear" w:color="auto" w:fill="FFFFFF"/>
        </w:rPr>
      </w:pPr>
      <w:bookmarkStart w:id="3" w:name="_ENREF_3"/>
      <w:r>
        <w:rPr>
          <w:rFonts w:ascii="Times New Roman" w:hAnsi="Times New Roman"/>
          <w:noProof/>
          <w:color w:val="222222"/>
          <w:shd w:val="clear" w:color="auto" w:fill="FFFFFF"/>
        </w:rPr>
        <w:t>[3]</w:t>
      </w:r>
      <w:r>
        <w:rPr>
          <w:rFonts w:ascii="Times New Roman" w:hAnsi="Times New Roman"/>
          <w:noProof/>
          <w:color w:val="222222"/>
          <w:shd w:val="clear" w:color="auto" w:fill="FFFFFF"/>
        </w:rPr>
        <w:tab/>
        <w:t xml:space="preserve">Herbenick D, Schick V, Reece M, et al. Characteristics of Condom and Lubricant Use among a Nationally Representative Probability Sample of Adults Ages 18-59 in the United States. </w:t>
      </w:r>
      <w:r w:rsidRPr="00307787">
        <w:rPr>
          <w:rFonts w:ascii="Times New Roman" w:hAnsi="Times New Roman"/>
          <w:i/>
          <w:noProof/>
          <w:color w:val="222222"/>
          <w:shd w:val="clear" w:color="auto" w:fill="FFFFFF"/>
        </w:rPr>
        <w:t>Journal of Sexual Medicine</w:t>
      </w:r>
      <w:r>
        <w:rPr>
          <w:rFonts w:ascii="Times New Roman" w:hAnsi="Times New Roman"/>
          <w:noProof/>
          <w:color w:val="222222"/>
          <w:shd w:val="clear" w:color="auto" w:fill="FFFFFF"/>
        </w:rPr>
        <w:t>. 2013;</w:t>
      </w:r>
      <w:r w:rsidRPr="00307787">
        <w:rPr>
          <w:rFonts w:ascii="Times New Roman" w:hAnsi="Times New Roman"/>
          <w:b/>
          <w:noProof/>
          <w:color w:val="222222"/>
          <w:shd w:val="clear" w:color="auto" w:fill="FFFFFF"/>
        </w:rPr>
        <w:t>10</w:t>
      </w:r>
      <w:r>
        <w:rPr>
          <w:rFonts w:ascii="Times New Roman" w:hAnsi="Times New Roman"/>
          <w:noProof/>
          <w:color w:val="222222"/>
          <w:shd w:val="clear" w:color="auto" w:fill="FFFFFF"/>
        </w:rPr>
        <w:t>: 474-83.</w:t>
      </w:r>
      <w:bookmarkEnd w:id="3"/>
    </w:p>
    <w:p w14:paraId="45C3A050" w14:textId="77777777" w:rsidR="00307787" w:rsidRDefault="00307787" w:rsidP="00307787">
      <w:pPr>
        <w:jc w:val="both"/>
        <w:rPr>
          <w:rFonts w:ascii="Times New Roman" w:hAnsi="Times New Roman"/>
          <w:noProof/>
          <w:color w:val="222222"/>
          <w:shd w:val="clear" w:color="auto" w:fill="FFFFFF"/>
        </w:rPr>
      </w:pPr>
    </w:p>
    <w:p w14:paraId="7CE9EF1B" w14:textId="77777777" w:rsidR="00483EFE" w:rsidRDefault="00483EFE" w:rsidP="006826AF">
      <w:pPr>
        <w:jc w:val="both"/>
        <w:rPr>
          <w:rFonts w:ascii="Times New Roman" w:hAnsi="Times New Roman"/>
          <w:color w:val="222222"/>
          <w:shd w:val="clear" w:color="auto" w:fill="FFFFFF"/>
        </w:rPr>
      </w:pPr>
      <w:r>
        <w:rPr>
          <w:rFonts w:ascii="Times New Roman" w:hAnsi="Times New Roman"/>
          <w:color w:val="222222"/>
          <w:shd w:val="clear" w:color="auto" w:fill="FFFFFF"/>
        </w:rPr>
        <w:fldChar w:fldCharType="end"/>
      </w:r>
    </w:p>
    <w:p w14:paraId="3586DB0A" w14:textId="77777777" w:rsidR="00483EFE" w:rsidRDefault="00483EFE" w:rsidP="006826AF">
      <w:pPr>
        <w:jc w:val="both"/>
        <w:rPr>
          <w:rFonts w:ascii="Times New Roman" w:hAnsi="Times New Roman"/>
          <w:color w:val="222222"/>
          <w:shd w:val="clear" w:color="auto" w:fill="FFFFFF"/>
        </w:rPr>
      </w:pPr>
    </w:p>
    <w:sectPr w:rsidR="00483EFE" w:rsidSect="006826AF">
      <w:footerReference w:type="default" r:id="rId23"/>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90B631" w14:textId="77777777" w:rsidR="00BB5887" w:rsidRDefault="00BB5887">
      <w:r>
        <w:separator/>
      </w:r>
    </w:p>
  </w:endnote>
  <w:endnote w:type="continuationSeparator" w:id="0">
    <w:p w14:paraId="2DDB597D" w14:textId="77777777" w:rsidR="00BB5887" w:rsidRDefault="00BB58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
    <w:altName w:val="MS Mincho"/>
    <w:panose1 w:val="00000000000000000000"/>
    <w:charset w:val="80"/>
    <w:family w:val="auto"/>
    <w:notTrueType/>
    <w:pitch w:val="variable"/>
    <w:sig w:usb0="00000000"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yriad Pro Light">
    <w:altName w:val="Corbel"/>
    <w:panose1 w:val="00000000000000000000"/>
    <w:charset w:val="00"/>
    <w:family w:val="swiss"/>
    <w:notTrueType/>
    <w:pitch w:val="variable"/>
    <w:sig w:usb0="00000001" w:usb1="5000204B" w:usb2="00000000" w:usb3="00000000" w:csb0="0000019F" w:csb1="00000000"/>
  </w:font>
  <w:font w:name="Arial">
    <w:panose1 w:val="020B0604020202020204"/>
    <w:charset w:val="00"/>
    <w:family w:val="auto"/>
    <w:pitch w:val="variable"/>
    <w:sig w:usb0="E0002AFF" w:usb1="C0007843"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4865B0" w14:textId="77777777" w:rsidR="00DC0F38" w:rsidRPr="005C0CE6" w:rsidRDefault="00DC0F38" w:rsidP="004C64C0">
    <w:pPr>
      <w:pStyle w:val="Footer"/>
      <w:jc w:val="center"/>
      <w:rPr>
        <w:rFonts w:ascii="Times New Roman" w:hAnsi="Times New Roman"/>
      </w:rPr>
    </w:pPr>
    <w:r w:rsidRPr="005C0CE6">
      <w:rPr>
        <w:rFonts w:ascii="Times New Roman" w:hAnsi="Times New Roman"/>
      </w:rPr>
      <w:t>S</w:t>
    </w:r>
    <w:r w:rsidRPr="005C0CE6">
      <w:rPr>
        <w:rStyle w:val="PageNumber"/>
        <w:rFonts w:ascii="Times New Roman" w:hAnsi="Times New Roman"/>
      </w:rPr>
      <w:fldChar w:fldCharType="begin"/>
    </w:r>
    <w:r w:rsidRPr="005C0CE6">
      <w:rPr>
        <w:rStyle w:val="PageNumber"/>
        <w:rFonts w:ascii="Times New Roman" w:hAnsi="Times New Roman"/>
      </w:rPr>
      <w:instrText xml:space="preserve"> PAGE </w:instrText>
    </w:r>
    <w:r w:rsidRPr="005C0CE6">
      <w:rPr>
        <w:rStyle w:val="PageNumber"/>
        <w:rFonts w:ascii="Times New Roman" w:hAnsi="Times New Roman"/>
      </w:rPr>
      <w:fldChar w:fldCharType="separate"/>
    </w:r>
    <w:r w:rsidR="00077880">
      <w:rPr>
        <w:rStyle w:val="PageNumber"/>
        <w:rFonts w:ascii="Times New Roman" w:hAnsi="Times New Roman"/>
        <w:noProof/>
      </w:rPr>
      <w:t>1</w:t>
    </w:r>
    <w:r w:rsidRPr="005C0CE6">
      <w:rPr>
        <w:rStyle w:val="PageNumber"/>
        <w:rFonts w:ascii="Times New Roman" w:hAnsi="Times New Roma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A435B4" w14:textId="77777777" w:rsidR="00BB5887" w:rsidRDefault="00BB5887">
      <w:r>
        <w:separator/>
      </w:r>
    </w:p>
  </w:footnote>
  <w:footnote w:type="continuationSeparator" w:id="0">
    <w:p w14:paraId="6895D62C" w14:textId="77777777" w:rsidR="00BB5887" w:rsidRDefault="00BB588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001F6E"/>
    <w:multiLevelType w:val="multilevel"/>
    <w:tmpl w:val="D55A9C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F5C757A"/>
    <w:multiLevelType w:val="multilevel"/>
    <w:tmpl w:val="15D84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0436E6F"/>
    <w:multiLevelType w:val="multilevel"/>
    <w:tmpl w:val="B46AE2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0A9210C"/>
    <w:multiLevelType w:val="singleLevel"/>
    <w:tmpl w:val="B4907ABA"/>
    <w:lvl w:ilvl="0">
      <w:start w:val="1"/>
      <w:numFmt w:val="decimalZero"/>
      <w:lvlText w:val="[00%1]"/>
      <w:lvlJc w:val="left"/>
      <w:pPr>
        <w:tabs>
          <w:tab w:val="num" w:pos="1080"/>
        </w:tabs>
      </w:pPr>
      <w:rPr>
        <w:rFonts w:ascii="Times New Roman" w:hAnsi="Times New Roman" w:cs="Times New Roman" w:hint="default"/>
        <w:b/>
        <w:i w:val="0"/>
        <w:color w:val="auto"/>
        <w:sz w:val="24"/>
      </w:rPr>
    </w:lvl>
  </w:abstractNum>
  <w:abstractNum w:abstractNumId="4">
    <w:nsid w:val="4CEA62EC"/>
    <w:multiLevelType w:val="multilevel"/>
    <w:tmpl w:val="9C1417F0"/>
    <w:lvl w:ilvl="0">
      <w:start w:val="1"/>
      <w:numFmt w:val="upperRoman"/>
      <w:pStyle w:val="Heading1"/>
      <w:lvlText w:val="%1."/>
      <w:lvlJc w:val="left"/>
      <w:pPr>
        <w:tabs>
          <w:tab w:val="num" w:pos="720"/>
        </w:tabs>
        <w:ind w:left="720" w:hanging="720"/>
      </w:pPr>
      <w:rPr>
        <w:rFonts w:ascii="Times New Roman" w:hAnsi="Times New Roman" w:cs="Times New Roman" w:hint="default"/>
        <w:b/>
        <w:i w:val="0"/>
        <w:sz w:val="24"/>
      </w:rPr>
    </w:lvl>
    <w:lvl w:ilvl="1">
      <w:start w:val="1"/>
      <w:numFmt w:val="upperLetter"/>
      <w:pStyle w:val="Heading2"/>
      <w:lvlText w:val="%2."/>
      <w:lvlJc w:val="left"/>
      <w:pPr>
        <w:tabs>
          <w:tab w:val="num" w:pos="1440"/>
        </w:tabs>
        <w:ind w:left="1440" w:hanging="720"/>
      </w:pPr>
      <w:rPr>
        <w:rFonts w:ascii="Times New Roman" w:hAnsi="Times New Roman" w:cs="Times New Roman" w:hint="default"/>
        <w:b w:val="0"/>
        <w:i w:val="0"/>
        <w:strike w:val="0"/>
        <w:dstrike w:val="0"/>
        <w:sz w:val="24"/>
        <w:u w:val="none"/>
        <w:effect w:val="none"/>
      </w:rPr>
    </w:lvl>
    <w:lvl w:ilvl="2">
      <w:start w:val="1"/>
      <w:numFmt w:val="decimal"/>
      <w:pStyle w:val="Heading3"/>
      <w:lvlText w:val="%3."/>
      <w:lvlJc w:val="left"/>
      <w:pPr>
        <w:tabs>
          <w:tab w:val="num" w:pos="2160"/>
        </w:tabs>
        <w:ind w:left="2160" w:hanging="720"/>
      </w:pPr>
      <w:rPr>
        <w:rFonts w:ascii="Times New Roman" w:hAnsi="Times New Roman" w:cs="Times New Roman" w:hint="default"/>
        <w:b w:val="0"/>
        <w:i w:val="0"/>
        <w:strike w:val="0"/>
        <w:dstrike w:val="0"/>
        <w:sz w:val="24"/>
        <w:u w:val="none"/>
        <w:effect w:val="none"/>
      </w:rPr>
    </w:lvl>
    <w:lvl w:ilvl="3">
      <w:start w:val="1"/>
      <w:numFmt w:val="lowerLetter"/>
      <w:pStyle w:val="Heading4"/>
      <w:lvlText w:val="%4."/>
      <w:lvlJc w:val="left"/>
      <w:pPr>
        <w:tabs>
          <w:tab w:val="num" w:pos="2880"/>
        </w:tabs>
        <w:ind w:left="2880" w:hanging="720"/>
      </w:pPr>
      <w:rPr>
        <w:rFonts w:ascii="Times New Roman" w:hAnsi="Times New Roman" w:cs="Times New Roman" w:hint="default"/>
        <w:b w:val="0"/>
        <w:i w:val="0"/>
        <w:sz w:val="24"/>
      </w:rPr>
    </w:lvl>
    <w:lvl w:ilvl="4">
      <w:start w:val="1"/>
      <w:numFmt w:val="lowerRoman"/>
      <w:pStyle w:val="Heading5"/>
      <w:lvlText w:val="(%5)"/>
      <w:lvlJc w:val="left"/>
      <w:pPr>
        <w:tabs>
          <w:tab w:val="num" w:pos="3600"/>
        </w:tabs>
        <w:ind w:left="3600" w:hanging="720"/>
      </w:pPr>
      <w:rPr>
        <w:rFonts w:ascii="Times New Roman" w:hAnsi="Times New Roman" w:cs="Times New Roman" w:hint="default"/>
        <w:b w:val="0"/>
        <w:i w:val="0"/>
        <w:sz w:val="24"/>
      </w:rPr>
    </w:lvl>
    <w:lvl w:ilvl="5">
      <w:start w:val="1"/>
      <w:numFmt w:val="lowerLetter"/>
      <w:pStyle w:val="Heading6"/>
      <w:lvlText w:val="(%6)"/>
      <w:lvlJc w:val="left"/>
      <w:pPr>
        <w:tabs>
          <w:tab w:val="num" w:pos="4320"/>
        </w:tabs>
        <w:ind w:left="4320" w:hanging="720"/>
      </w:pPr>
      <w:rPr>
        <w:rFonts w:cs="Times New Roman"/>
      </w:rPr>
    </w:lvl>
    <w:lvl w:ilvl="6">
      <w:start w:val="1"/>
      <w:numFmt w:val="decimal"/>
      <w:pStyle w:val="Heading7"/>
      <w:lvlText w:val="(%7)"/>
      <w:lvlJc w:val="left"/>
      <w:pPr>
        <w:tabs>
          <w:tab w:val="num" w:pos="5040"/>
        </w:tabs>
        <w:ind w:left="5040" w:hanging="720"/>
      </w:pPr>
      <w:rPr>
        <w:rFonts w:ascii="Times New Roman" w:hAnsi="Times New Roman" w:cs="Times New Roman" w:hint="default"/>
        <w:b w:val="0"/>
        <w:i w:val="0"/>
        <w:sz w:val="24"/>
      </w:rPr>
    </w:lvl>
    <w:lvl w:ilvl="7">
      <w:start w:val="1"/>
      <w:numFmt w:val="lowerLetter"/>
      <w:pStyle w:val="Heading8"/>
      <w:lvlText w:val="%8)"/>
      <w:lvlJc w:val="left"/>
      <w:pPr>
        <w:tabs>
          <w:tab w:val="num" w:pos="5760"/>
        </w:tabs>
        <w:ind w:left="5760" w:hanging="720"/>
      </w:pPr>
      <w:rPr>
        <w:rFonts w:ascii="Times New Roman" w:hAnsi="Times New Roman" w:cs="Times New Roman" w:hint="default"/>
        <w:b w:val="0"/>
        <w:i w:val="0"/>
        <w:sz w:val="24"/>
      </w:rPr>
    </w:lvl>
    <w:lvl w:ilvl="8">
      <w:start w:val="1"/>
      <w:numFmt w:val="lowerRoman"/>
      <w:pStyle w:val="Heading9"/>
      <w:lvlText w:val="%9)"/>
      <w:lvlJc w:val="left"/>
      <w:pPr>
        <w:tabs>
          <w:tab w:val="num" w:pos="6480"/>
        </w:tabs>
        <w:ind w:left="6480" w:hanging="720"/>
      </w:pPr>
      <w:rPr>
        <w:rFonts w:cs="Times New Roman"/>
      </w:rPr>
    </w:lvl>
  </w:abstractNum>
  <w:abstractNum w:abstractNumId="5">
    <w:nsid w:val="65146F85"/>
    <w:multiLevelType w:val="multilevel"/>
    <w:tmpl w:val="43E8A4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1947AD1"/>
    <w:multiLevelType w:val="multilevel"/>
    <w:tmpl w:val="D0F862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76572B80"/>
    <w:multiLevelType w:val="multilevel"/>
    <w:tmpl w:val="F8B044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lvlOverride w:ilvl="0">
      <w:lvl w:ilvl="0">
        <w:numFmt w:val="decimal"/>
        <w:lvlText w:val=""/>
        <w:lvlJc w:val="left"/>
        <w:rPr>
          <w:rFonts w:cs="Times New Roman"/>
        </w:rPr>
      </w:lvl>
    </w:lvlOverride>
    <w:lvlOverride w:ilvl="1">
      <w:lvl w:ilvl="1">
        <w:numFmt w:val="decimal"/>
        <w:lvlText w:val=""/>
        <w:lvlJc w:val="left"/>
        <w:rPr>
          <w:rFonts w:cs="Times New Roman"/>
        </w:rPr>
      </w:lvl>
    </w:lvlOverride>
    <w:lvlOverride w:ilvl="2">
      <w:lvl w:ilvl="2">
        <w:numFmt w:val="decimal"/>
        <w:lvlText w:val=""/>
        <w:lvlJc w:val="left"/>
        <w:rPr>
          <w:rFonts w:cs="Times New Roman"/>
        </w:rPr>
      </w:lvl>
    </w:lvlOverride>
    <w:lvlOverride w:ilvl="3">
      <w:lvl w:ilvl="3">
        <w:numFmt w:val="bullet"/>
        <w:lvlText w:val=""/>
        <w:lvlJc w:val="left"/>
        <w:pPr>
          <w:tabs>
            <w:tab w:val="num" w:pos="2880"/>
          </w:tabs>
          <w:ind w:left="2880" w:hanging="360"/>
        </w:pPr>
        <w:rPr>
          <w:rFonts w:ascii="Symbol" w:hAnsi="Symbol" w:hint="default"/>
          <w:sz w:val="20"/>
        </w:rPr>
      </w:lvl>
    </w:lvlOverride>
  </w:num>
  <w:num w:numId="3">
    <w:abstractNumId w:val="0"/>
  </w:num>
  <w:num w:numId="4">
    <w:abstractNumId w:val="6"/>
  </w:num>
  <w:num w:numId="5">
    <w:abstractNumId w:val="1"/>
  </w:num>
  <w:num w:numId="6">
    <w:abstractNumId w:val="7"/>
  </w:num>
  <w:num w:numId="7">
    <w:abstractNumId w:val="5"/>
  </w:num>
  <w:num w:numId="8">
    <w:abstractNumId w:val="3"/>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57"/>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Sexual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E6F16"/>
    <w:rsid w:val="00001768"/>
    <w:rsid w:val="0001041E"/>
    <w:rsid w:val="00016362"/>
    <w:rsid w:val="000240FD"/>
    <w:rsid w:val="00031401"/>
    <w:rsid w:val="0003779E"/>
    <w:rsid w:val="0004255A"/>
    <w:rsid w:val="00047F69"/>
    <w:rsid w:val="000615B7"/>
    <w:rsid w:val="00062D3E"/>
    <w:rsid w:val="00064ECF"/>
    <w:rsid w:val="000655AA"/>
    <w:rsid w:val="00077880"/>
    <w:rsid w:val="00086769"/>
    <w:rsid w:val="00090126"/>
    <w:rsid w:val="00092C31"/>
    <w:rsid w:val="000A12F5"/>
    <w:rsid w:val="000B0E9D"/>
    <w:rsid w:val="000D3DE0"/>
    <w:rsid w:val="000D7B96"/>
    <w:rsid w:val="00121A0C"/>
    <w:rsid w:val="00157661"/>
    <w:rsid w:val="00157F2B"/>
    <w:rsid w:val="00164786"/>
    <w:rsid w:val="00170D20"/>
    <w:rsid w:val="00174173"/>
    <w:rsid w:val="00175382"/>
    <w:rsid w:val="00187E9D"/>
    <w:rsid w:val="00191AE2"/>
    <w:rsid w:val="00191BF9"/>
    <w:rsid w:val="0019680F"/>
    <w:rsid w:val="00196A5D"/>
    <w:rsid w:val="001B62DE"/>
    <w:rsid w:val="001B6462"/>
    <w:rsid w:val="001C011D"/>
    <w:rsid w:val="001C0DC9"/>
    <w:rsid w:val="001D1A8C"/>
    <w:rsid w:val="001D29FA"/>
    <w:rsid w:val="001F1FE7"/>
    <w:rsid w:val="001F229A"/>
    <w:rsid w:val="001F2C9D"/>
    <w:rsid w:val="001F3371"/>
    <w:rsid w:val="00203FBB"/>
    <w:rsid w:val="00223EA5"/>
    <w:rsid w:val="0022517D"/>
    <w:rsid w:val="00242368"/>
    <w:rsid w:val="00251F0B"/>
    <w:rsid w:val="002560E8"/>
    <w:rsid w:val="0026227C"/>
    <w:rsid w:val="0026465E"/>
    <w:rsid w:val="00266F7A"/>
    <w:rsid w:val="00272983"/>
    <w:rsid w:val="00277E51"/>
    <w:rsid w:val="00281FFA"/>
    <w:rsid w:val="0028541B"/>
    <w:rsid w:val="00293D1A"/>
    <w:rsid w:val="002A34B7"/>
    <w:rsid w:val="002B61F1"/>
    <w:rsid w:val="002C17BD"/>
    <w:rsid w:val="002D2AD0"/>
    <w:rsid w:val="002E0781"/>
    <w:rsid w:val="002E7886"/>
    <w:rsid w:val="002F73D8"/>
    <w:rsid w:val="00300A3B"/>
    <w:rsid w:val="00303607"/>
    <w:rsid w:val="00307787"/>
    <w:rsid w:val="00307A02"/>
    <w:rsid w:val="00313BB1"/>
    <w:rsid w:val="00317511"/>
    <w:rsid w:val="00337893"/>
    <w:rsid w:val="0034017E"/>
    <w:rsid w:val="003422EC"/>
    <w:rsid w:val="003467E0"/>
    <w:rsid w:val="00347855"/>
    <w:rsid w:val="003502BB"/>
    <w:rsid w:val="00352B8D"/>
    <w:rsid w:val="003543DC"/>
    <w:rsid w:val="00362B41"/>
    <w:rsid w:val="003674FF"/>
    <w:rsid w:val="003677D6"/>
    <w:rsid w:val="0038663A"/>
    <w:rsid w:val="003953D3"/>
    <w:rsid w:val="00397207"/>
    <w:rsid w:val="003A0BEF"/>
    <w:rsid w:val="003A1C10"/>
    <w:rsid w:val="003A6862"/>
    <w:rsid w:val="003B5197"/>
    <w:rsid w:val="003C5761"/>
    <w:rsid w:val="003C731C"/>
    <w:rsid w:val="003C7475"/>
    <w:rsid w:val="003C7C5D"/>
    <w:rsid w:val="003D5490"/>
    <w:rsid w:val="003D65A2"/>
    <w:rsid w:val="003E3D64"/>
    <w:rsid w:val="003F6D80"/>
    <w:rsid w:val="00401C2A"/>
    <w:rsid w:val="0041062A"/>
    <w:rsid w:val="004249C0"/>
    <w:rsid w:val="00424D50"/>
    <w:rsid w:val="00447C26"/>
    <w:rsid w:val="00451960"/>
    <w:rsid w:val="004533DF"/>
    <w:rsid w:val="00455DF3"/>
    <w:rsid w:val="0046436A"/>
    <w:rsid w:val="0046490A"/>
    <w:rsid w:val="004709D3"/>
    <w:rsid w:val="00473150"/>
    <w:rsid w:val="0047322E"/>
    <w:rsid w:val="00483EFE"/>
    <w:rsid w:val="004A319B"/>
    <w:rsid w:val="004B0627"/>
    <w:rsid w:val="004B4418"/>
    <w:rsid w:val="004B6A5B"/>
    <w:rsid w:val="004C64C0"/>
    <w:rsid w:val="004D4D1C"/>
    <w:rsid w:val="004E00F8"/>
    <w:rsid w:val="004E0919"/>
    <w:rsid w:val="004E0B2C"/>
    <w:rsid w:val="004E2E75"/>
    <w:rsid w:val="004E4926"/>
    <w:rsid w:val="004E51DC"/>
    <w:rsid w:val="004F091E"/>
    <w:rsid w:val="005058F5"/>
    <w:rsid w:val="005074C6"/>
    <w:rsid w:val="00520A29"/>
    <w:rsid w:val="00521351"/>
    <w:rsid w:val="00553F80"/>
    <w:rsid w:val="00566372"/>
    <w:rsid w:val="0056719B"/>
    <w:rsid w:val="0057140E"/>
    <w:rsid w:val="00577EC1"/>
    <w:rsid w:val="00586616"/>
    <w:rsid w:val="00594CAC"/>
    <w:rsid w:val="005A04FE"/>
    <w:rsid w:val="005A0872"/>
    <w:rsid w:val="005A2013"/>
    <w:rsid w:val="005A68ED"/>
    <w:rsid w:val="005B02CA"/>
    <w:rsid w:val="005B2AC5"/>
    <w:rsid w:val="005C0CE6"/>
    <w:rsid w:val="005C4903"/>
    <w:rsid w:val="005C6EF4"/>
    <w:rsid w:val="005D11E0"/>
    <w:rsid w:val="005F0812"/>
    <w:rsid w:val="005F633A"/>
    <w:rsid w:val="00601CB3"/>
    <w:rsid w:val="00603099"/>
    <w:rsid w:val="0060387F"/>
    <w:rsid w:val="00613843"/>
    <w:rsid w:val="00615E3A"/>
    <w:rsid w:val="00615F47"/>
    <w:rsid w:val="006259CC"/>
    <w:rsid w:val="006442EE"/>
    <w:rsid w:val="00647C88"/>
    <w:rsid w:val="00651EF6"/>
    <w:rsid w:val="00661241"/>
    <w:rsid w:val="00661E7A"/>
    <w:rsid w:val="006826AF"/>
    <w:rsid w:val="006B659B"/>
    <w:rsid w:val="006B6697"/>
    <w:rsid w:val="006C49C1"/>
    <w:rsid w:val="006C6322"/>
    <w:rsid w:val="006C69B1"/>
    <w:rsid w:val="006C7667"/>
    <w:rsid w:val="006D606F"/>
    <w:rsid w:val="006E1F09"/>
    <w:rsid w:val="006E4C36"/>
    <w:rsid w:val="006F0112"/>
    <w:rsid w:val="006F2161"/>
    <w:rsid w:val="006F6B4A"/>
    <w:rsid w:val="006F7388"/>
    <w:rsid w:val="00706CAB"/>
    <w:rsid w:val="00710CD9"/>
    <w:rsid w:val="007140CB"/>
    <w:rsid w:val="00717500"/>
    <w:rsid w:val="007328BD"/>
    <w:rsid w:val="007348EF"/>
    <w:rsid w:val="00734A6B"/>
    <w:rsid w:val="00750717"/>
    <w:rsid w:val="00757CF4"/>
    <w:rsid w:val="00765C13"/>
    <w:rsid w:val="0077371E"/>
    <w:rsid w:val="007805FE"/>
    <w:rsid w:val="00786A6C"/>
    <w:rsid w:val="00787897"/>
    <w:rsid w:val="00792E6B"/>
    <w:rsid w:val="007942C2"/>
    <w:rsid w:val="007A09EF"/>
    <w:rsid w:val="007B1B7C"/>
    <w:rsid w:val="007B51DE"/>
    <w:rsid w:val="007B7C48"/>
    <w:rsid w:val="007D18BE"/>
    <w:rsid w:val="007D7116"/>
    <w:rsid w:val="007E6840"/>
    <w:rsid w:val="007F6AD3"/>
    <w:rsid w:val="0080044E"/>
    <w:rsid w:val="0080663C"/>
    <w:rsid w:val="0081574E"/>
    <w:rsid w:val="00825E1A"/>
    <w:rsid w:val="0083088B"/>
    <w:rsid w:val="00847B43"/>
    <w:rsid w:val="00851212"/>
    <w:rsid w:val="00864A33"/>
    <w:rsid w:val="00864EB0"/>
    <w:rsid w:val="00865B4B"/>
    <w:rsid w:val="008720B7"/>
    <w:rsid w:val="00872FA1"/>
    <w:rsid w:val="0087390C"/>
    <w:rsid w:val="00881A91"/>
    <w:rsid w:val="00883A42"/>
    <w:rsid w:val="00895FD2"/>
    <w:rsid w:val="008B205D"/>
    <w:rsid w:val="008B2288"/>
    <w:rsid w:val="008B38AB"/>
    <w:rsid w:val="008D074F"/>
    <w:rsid w:val="008D35B7"/>
    <w:rsid w:val="008D5C74"/>
    <w:rsid w:val="008F0341"/>
    <w:rsid w:val="008F0AFE"/>
    <w:rsid w:val="00900A68"/>
    <w:rsid w:val="009048D4"/>
    <w:rsid w:val="009050B8"/>
    <w:rsid w:val="00906DD9"/>
    <w:rsid w:val="00913A36"/>
    <w:rsid w:val="009332A0"/>
    <w:rsid w:val="00934B41"/>
    <w:rsid w:val="00941759"/>
    <w:rsid w:val="00955F3E"/>
    <w:rsid w:val="00957C66"/>
    <w:rsid w:val="009747D7"/>
    <w:rsid w:val="00976FE5"/>
    <w:rsid w:val="00981755"/>
    <w:rsid w:val="0099005A"/>
    <w:rsid w:val="009948A1"/>
    <w:rsid w:val="009A1383"/>
    <w:rsid w:val="009A16EA"/>
    <w:rsid w:val="009B7CE7"/>
    <w:rsid w:val="009E16DD"/>
    <w:rsid w:val="009F20F0"/>
    <w:rsid w:val="009F352D"/>
    <w:rsid w:val="009F4A7E"/>
    <w:rsid w:val="00A00EC5"/>
    <w:rsid w:val="00A02E5B"/>
    <w:rsid w:val="00A0311D"/>
    <w:rsid w:val="00A04CE0"/>
    <w:rsid w:val="00A11EBD"/>
    <w:rsid w:val="00A14FC0"/>
    <w:rsid w:val="00A2676E"/>
    <w:rsid w:val="00A26908"/>
    <w:rsid w:val="00A31380"/>
    <w:rsid w:val="00A34698"/>
    <w:rsid w:val="00A45933"/>
    <w:rsid w:val="00A5064B"/>
    <w:rsid w:val="00A52E39"/>
    <w:rsid w:val="00A60011"/>
    <w:rsid w:val="00A63534"/>
    <w:rsid w:val="00A723EE"/>
    <w:rsid w:val="00A94A0B"/>
    <w:rsid w:val="00AB23AC"/>
    <w:rsid w:val="00AC1896"/>
    <w:rsid w:val="00AC1A6B"/>
    <w:rsid w:val="00AC3E0F"/>
    <w:rsid w:val="00AC4072"/>
    <w:rsid w:val="00AC68F1"/>
    <w:rsid w:val="00AD7103"/>
    <w:rsid w:val="00AE2382"/>
    <w:rsid w:val="00B02426"/>
    <w:rsid w:val="00B0364D"/>
    <w:rsid w:val="00B114FB"/>
    <w:rsid w:val="00B127AB"/>
    <w:rsid w:val="00B12D06"/>
    <w:rsid w:val="00B15C58"/>
    <w:rsid w:val="00B20911"/>
    <w:rsid w:val="00B2179B"/>
    <w:rsid w:val="00B3294A"/>
    <w:rsid w:val="00B353A0"/>
    <w:rsid w:val="00B517FC"/>
    <w:rsid w:val="00B71C1F"/>
    <w:rsid w:val="00B71FAA"/>
    <w:rsid w:val="00B75EFD"/>
    <w:rsid w:val="00B80567"/>
    <w:rsid w:val="00B82BE8"/>
    <w:rsid w:val="00B966F8"/>
    <w:rsid w:val="00BA7D14"/>
    <w:rsid w:val="00BB2C92"/>
    <w:rsid w:val="00BB5887"/>
    <w:rsid w:val="00BC29FA"/>
    <w:rsid w:val="00BC4845"/>
    <w:rsid w:val="00BD0816"/>
    <w:rsid w:val="00BD4162"/>
    <w:rsid w:val="00BD57DF"/>
    <w:rsid w:val="00BD7963"/>
    <w:rsid w:val="00BE1DB1"/>
    <w:rsid w:val="00BE3BDD"/>
    <w:rsid w:val="00BF2C65"/>
    <w:rsid w:val="00BF5CA6"/>
    <w:rsid w:val="00C05834"/>
    <w:rsid w:val="00C10EA7"/>
    <w:rsid w:val="00C168F5"/>
    <w:rsid w:val="00C354F8"/>
    <w:rsid w:val="00C4413C"/>
    <w:rsid w:val="00C44906"/>
    <w:rsid w:val="00C47C92"/>
    <w:rsid w:val="00C61610"/>
    <w:rsid w:val="00C6773F"/>
    <w:rsid w:val="00C75EF6"/>
    <w:rsid w:val="00CA41B2"/>
    <w:rsid w:val="00CA7BA5"/>
    <w:rsid w:val="00CD08B2"/>
    <w:rsid w:val="00CF2634"/>
    <w:rsid w:val="00CF3D15"/>
    <w:rsid w:val="00CF49F5"/>
    <w:rsid w:val="00CF5385"/>
    <w:rsid w:val="00D12AD9"/>
    <w:rsid w:val="00D2079B"/>
    <w:rsid w:val="00D32D08"/>
    <w:rsid w:val="00D33CC8"/>
    <w:rsid w:val="00D41FFD"/>
    <w:rsid w:val="00D43CFF"/>
    <w:rsid w:val="00D46F2C"/>
    <w:rsid w:val="00D542E5"/>
    <w:rsid w:val="00D61879"/>
    <w:rsid w:val="00D71C75"/>
    <w:rsid w:val="00D818B7"/>
    <w:rsid w:val="00D86233"/>
    <w:rsid w:val="00DA04DF"/>
    <w:rsid w:val="00DA2EC3"/>
    <w:rsid w:val="00DC0F38"/>
    <w:rsid w:val="00DC103D"/>
    <w:rsid w:val="00DC7BD3"/>
    <w:rsid w:val="00DC7F1F"/>
    <w:rsid w:val="00DD009C"/>
    <w:rsid w:val="00DD314F"/>
    <w:rsid w:val="00DD7F8F"/>
    <w:rsid w:val="00DE0471"/>
    <w:rsid w:val="00DE444F"/>
    <w:rsid w:val="00DE734F"/>
    <w:rsid w:val="00E029E4"/>
    <w:rsid w:val="00E056B4"/>
    <w:rsid w:val="00E06AE4"/>
    <w:rsid w:val="00E113FD"/>
    <w:rsid w:val="00E17741"/>
    <w:rsid w:val="00E21ECD"/>
    <w:rsid w:val="00E23EA2"/>
    <w:rsid w:val="00E25C96"/>
    <w:rsid w:val="00E31267"/>
    <w:rsid w:val="00E3155D"/>
    <w:rsid w:val="00E35B62"/>
    <w:rsid w:val="00E450DE"/>
    <w:rsid w:val="00E521A3"/>
    <w:rsid w:val="00E63B7C"/>
    <w:rsid w:val="00E720A8"/>
    <w:rsid w:val="00E7430D"/>
    <w:rsid w:val="00E920F4"/>
    <w:rsid w:val="00E93378"/>
    <w:rsid w:val="00EB720B"/>
    <w:rsid w:val="00ED0A4E"/>
    <w:rsid w:val="00ED4B20"/>
    <w:rsid w:val="00ED58D1"/>
    <w:rsid w:val="00EF193B"/>
    <w:rsid w:val="00EF397F"/>
    <w:rsid w:val="00F1548D"/>
    <w:rsid w:val="00F176B7"/>
    <w:rsid w:val="00F17BDB"/>
    <w:rsid w:val="00F20827"/>
    <w:rsid w:val="00F26F4A"/>
    <w:rsid w:val="00F41CF6"/>
    <w:rsid w:val="00F44504"/>
    <w:rsid w:val="00F44B24"/>
    <w:rsid w:val="00F4722F"/>
    <w:rsid w:val="00F47D56"/>
    <w:rsid w:val="00F671E3"/>
    <w:rsid w:val="00F7224D"/>
    <w:rsid w:val="00F750EC"/>
    <w:rsid w:val="00F8172C"/>
    <w:rsid w:val="00F85F5D"/>
    <w:rsid w:val="00F92004"/>
    <w:rsid w:val="00FB0E5D"/>
    <w:rsid w:val="00FC575E"/>
    <w:rsid w:val="00FD310F"/>
    <w:rsid w:val="00FD444E"/>
    <w:rsid w:val="00FD65F3"/>
    <w:rsid w:val="00FE0CD1"/>
    <w:rsid w:val="00FE65A1"/>
    <w:rsid w:val="00FE6F16"/>
    <w:rsid w:val="00FF5CC5"/>
    <w:rsid w:val="00FF77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BEDC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sz w:val="22"/>
        <w:szCs w:val="22"/>
        <w:lang w:val="en-US" w:eastAsia="zh-CN" w:bidi="ar-SA"/>
      </w:rPr>
    </w:rPrDefault>
    <w:pPrDefault/>
  </w:docDefaults>
  <w:latentStyles w:defLockedState="1"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locked="0" w:semiHidden="0" w:unhideWhenUsed="0"/>
    <w:lsdException w:name="Note Level 2" w:locked="0" w:semiHidden="0" w:unhideWhenUsed="0"/>
    <w:lsdException w:name="Note Level 3" w:locked="0" w:semiHidden="0" w:unhideWhenUsed="0"/>
    <w:lsdException w:name="Note Level 4" w:locked="0" w:semiHidden="0" w:unhideWhenUsed="0"/>
    <w:lsdException w:name="Note Level 5" w:locked="0" w:semiHidden="0" w:unhideWhenUsed="0"/>
    <w:lsdException w:name="Note Level 6" w:locked="0" w:semiHidden="0" w:unhideWhenUsed="0"/>
    <w:lsdException w:name="Note Level 7" w:locked="0" w:semiHidden="0" w:unhideWhenUsed="0"/>
    <w:lsdException w:name="Note Level 8" w:locked="0" w:semiHidden="0" w:unhideWhenUsed="0"/>
    <w:lsdException w:name="Note Level 9" w:locked="0" w:semiHidden="0"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4E0B2C"/>
    <w:rPr>
      <w:sz w:val="24"/>
      <w:szCs w:val="24"/>
      <w:lang w:eastAsia="en-US"/>
    </w:rPr>
  </w:style>
  <w:style w:type="paragraph" w:styleId="Heading1">
    <w:name w:val="heading 1"/>
    <w:basedOn w:val="Normal"/>
    <w:next w:val="Normal"/>
    <w:link w:val="Heading1Char"/>
    <w:uiPriority w:val="99"/>
    <w:qFormat/>
    <w:rsid w:val="007D7116"/>
    <w:pPr>
      <w:keepNext/>
      <w:keepLines/>
      <w:numPr>
        <w:numId w:val="9"/>
      </w:numPr>
      <w:spacing w:after="240"/>
      <w:outlineLvl w:val="0"/>
    </w:pPr>
    <w:rPr>
      <w:rFonts w:ascii="Times New Roman" w:hAnsi="Times New Roman"/>
      <w:b/>
      <w:bCs/>
      <w:caps/>
      <w:szCs w:val="28"/>
      <w:lang w:eastAsia="zh-CN"/>
    </w:rPr>
  </w:style>
  <w:style w:type="paragraph" w:styleId="Heading2">
    <w:name w:val="heading 2"/>
    <w:basedOn w:val="Normal"/>
    <w:next w:val="Normal"/>
    <w:link w:val="Heading2Char"/>
    <w:uiPriority w:val="99"/>
    <w:qFormat/>
    <w:rsid w:val="007D7116"/>
    <w:pPr>
      <w:numPr>
        <w:ilvl w:val="1"/>
        <w:numId w:val="9"/>
      </w:numPr>
      <w:spacing w:after="240"/>
      <w:outlineLvl w:val="1"/>
    </w:pPr>
    <w:rPr>
      <w:rFonts w:ascii="Times New Roman" w:hAnsi="Times New Roman"/>
      <w:bCs/>
      <w:szCs w:val="26"/>
      <w:lang w:eastAsia="zh-CN"/>
    </w:rPr>
  </w:style>
  <w:style w:type="paragraph" w:styleId="Heading3">
    <w:name w:val="heading 3"/>
    <w:basedOn w:val="Normal"/>
    <w:next w:val="Normal"/>
    <w:link w:val="Heading3Char"/>
    <w:uiPriority w:val="99"/>
    <w:qFormat/>
    <w:rsid w:val="007D7116"/>
    <w:pPr>
      <w:numPr>
        <w:ilvl w:val="2"/>
        <w:numId w:val="9"/>
      </w:numPr>
      <w:spacing w:after="240"/>
      <w:outlineLvl w:val="2"/>
    </w:pPr>
    <w:rPr>
      <w:rFonts w:ascii="Times New Roman" w:hAnsi="Times New Roman"/>
      <w:bCs/>
      <w:lang w:eastAsia="zh-CN"/>
    </w:rPr>
  </w:style>
  <w:style w:type="paragraph" w:styleId="Heading4">
    <w:name w:val="heading 4"/>
    <w:basedOn w:val="Normal"/>
    <w:next w:val="Normal"/>
    <w:link w:val="Heading4Char"/>
    <w:uiPriority w:val="99"/>
    <w:qFormat/>
    <w:rsid w:val="007D7116"/>
    <w:pPr>
      <w:numPr>
        <w:ilvl w:val="3"/>
        <w:numId w:val="9"/>
      </w:numPr>
      <w:spacing w:after="240"/>
      <w:outlineLvl w:val="3"/>
    </w:pPr>
    <w:rPr>
      <w:rFonts w:ascii="Times New Roman" w:hAnsi="Times New Roman"/>
      <w:bCs/>
      <w:iCs/>
      <w:lang w:eastAsia="zh-CN"/>
    </w:rPr>
  </w:style>
  <w:style w:type="paragraph" w:styleId="Heading5">
    <w:name w:val="heading 5"/>
    <w:basedOn w:val="Normal"/>
    <w:next w:val="Normal"/>
    <w:link w:val="Heading5Char"/>
    <w:uiPriority w:val="99"/>
    <w:qFormat/>
    <w:rsid w:val="007D7116"/>
    <w:pPr>
      <w:numPr>
        <w:ilvl w:val="4"/>
        <w:numId w:val="9"/>
      </w:numPr>
      <w:spacing w:after="240"/>
      <w:outlineLvl w:val="4"/>
    </w:pPr>
    <w:rPr>
      <w:rFonts w:ascii="Times New Roman" w:hAnsi="Times New Roman"/>
      <w:lang w:eastAsia="zh-CN"/>
    </w:rPr>
  </w:style>
  <w:style w:type="paragraph" w:styleId="Heading6">
    <w:name w:val="heading 6"/>
    <w:basedOn w:val="Normal"/>
    <w:next w:val="Normal"/>
    <w:link w:val="Heading6Char"/>
    <w:uiPriority w:val="99"/>
    <w:qFormat/>
    <w:rsid w:val="007D7116"/>
    <w:pPr>
      <w:numPr>
        <w:ilvl w:val="5"/>
        <w:numId w:val="9"/>
      </w:numPr>
      <w:spacing w:after="240"/>
      <w:outlineLvl w:val="5"/>
    </w:pPr>
    <w:rPr>
      <w:rFonts w:ascii="Times New Roman" w:hAnsi="Times New Roman"/>
      <w:iCs/>
      <w:lang w:eastAsia="zh-CN"/>
    </w:rPr>
  </w:style>
  <w:style w:type="paragraph" w:styleId="Heading7">
    <w:name w:val="heading 7"/>
    <w:basedOn w:val="Normal"/>
    <w:next w:val="Normal"/>
    <w:link w:val="Heading7Char"/>
    <w:uiPriority w:val="99"/>
    <w:qFormat/>
    <w:rsid w:val="007D7116"/>
    <w:pPr>
      <w:numPr>
        <w:ilvl w:val="6"/>
        <w:numId w:val="9"/>
      </w:numPr>
      <w:spacing w:after="240"/>
      <w:outlineLvl w:val="6"/>
    </w:pPr>
    <w:rPr>
      <w:rFonts w:ascii="Times New Roman" w:hAnsi="Times New Roman"/>
      <w:iCs/>
      <w:lang w:eastAsia="zh-CN"/>
    </w:rPr>
  </w:style>
  <w:style w:type="paragraph" w:styleId="Heading8">
    <w:name w:val="heading 8"/>
    <w:basedOn w:val="Normal"/>
    <w:next w:val="Normal"/>
    <w:link w:val="Heading8Char"/>
    <w:uiPriority w:val="99"/>
    <w:qFormat/>
    <w:rsid w:val="007D7116"/>
    <w:pPr>
      <w:numPr>
        <w:ilvl w:val="7"/>
        <w:numId w:val="9"/>
      </w:numPr>
      <w:spacing w:after="240"/>
      <w:outlineLvl w:val="7"/>
    </w:pPr>
    <w:rPr>
      <w:rFonts w:ascii="Times New Roman" w:hAnsi="Times New Roman"/>
      <w:szCs w:val="20"/>
      <w:lang w:eastAsia="zh-CN"/>
    </w:rPr>
  </w:style>
  <w:style w:type="paragraph" w:styleId="Heading9">
    <w:name w:val="heading 9"/>
    <w:basedOn w:val="Normal"/>
    <w:next w:val="Normal"/>
    <w:link w:val="Heading9Char"/>
    <w:uiPriority w:val="99"/>
    <w:qFormat/>
    <w:rsid w:val="007D7116"/>
    <w:pPr>
      <w:numPr>
        <w:ilvl w:val="8"/>
        <w:numId w:val="9"/>
      </w:numPr>
      <w:spacing w:after="240"/>
      <w:outlineLvl w:val="8"/>
    </w:pPr>
    <w:rPr>
      <w:rFonts w:ascii="Times New Roman" w:hAnsi="Times New Roman"/>
      <w:iCs/>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D7116"/>
    <w:rPr>
      <w:rFonts w:ascii="Times New Roman" w:hAnsi="Times New Roman" w:cs="Times New Roman"/>
      <w:b/>
      <w:bCs/>
      <w:caps/>
      <w:sz w:val="28"/>
      <w:szCs w:val="28"/>
    </w:rPr>
  </w:style>
  <w:style w:type="character" w:customStyle="1" w:styleId="Heading2Char">
    <w:name w:val="Heading 2 Char"/>
    <w:basedOn w:val="DefaultParagraphFont"/>
    <w:link w:val="Heading2"/>
    <w:uiPriority w:val="99"/>
    <w:locked/>
    <w:rsid w:val="007D7116"/>
    <w:rPr>
      <w:rFonts w:ascii="Times New Roman" w:hAnsi="Times New Roman" w:cs="Times New Roman"/>
      <w:bCs/>
      <w:sz w:val="26"/>
      <w:szCs w:val="26"/>
    </w:rPr>
  </w:style>
  <w:style w:type="character" w:customStyle="1" w:styleId="Heading3Char">
    <w:name w:val="Heading 3 Char"/>
    <w:basedOn w:val="DefaultParagraphFont"/>
    <w:link w:val="Heading3"/>
    <w:uiPriority w:val="99"/>
    <w:locked/>
    <w:rsid w:val="007D7116"/>
    <w:rPr>
      <w:rFonts w:ascii="Times New Roman" w:hAnsi="Times New Roman" w:cs="Times New Roman"/>
      <w:bCs/>
    </w:rPr>
  </w:style>
  <w:style w:type="character" w:customStyle="1" w:styleId="Heading4Char">
    <w:name w:val="Heading 4 Char"/>
    <w:basedOn w:val="DefaultParagraphFont"/>
    <w:link w:val="Heading4"/>
    <w:uiPriority w:val="99"/>
    <w:locked/>
    <w:rsid w:val="007D7116"/>
    <w:rPr>
      <w:rFonts w:ascii="Times New Roman" w:hAnsi="Times New Roman" w:cs="Times New Roman"/>
      <w:bCs/>
      <w:iCs/>
    </w:rPr>
  </w:style>
  <w:style w:type="character" w:customStyle="1" w:styleId="Heading5Char">
    <w:name w:val="Heading 5 Char"/>
    <w:basedOn w:val="DefaultParagraphFont"/>
    <w:link w:val="Heading5"/>
    <w:uiPriority w:val="99"/>
    <w:locked/>
    <w:rsid w:val="007D7116"/>
    <w:rPr>
      <w:rFonts w:ascii="Times New Roman" w:hAnsi="Times New Roman" w:cs="Times New Roman"/>
    </w:rPr>
  </w:style>
  <w:style w:type="character" w:customStyle="1" w:styleId="Heading6Char">
    <w:name w:val="Heading 6 Char"/>
    <w:basedOn w:val="DefaultParagraphFont"/>
    <w:link w:val="Heading6"/>
    <w:uiPriority w:val="99"/>
    <w:locked/>
    <w:rsid w:val="007D7116"/>
    <w:rPr>
      <w:rFonts w:ascii="Times New Roman" w:hAnsi="Times New Roman" w:cs="Times New Roman"/>
      <w:iCs/>
    </w:rPr>
  </w:style>
  <w:style w:type="character" w:customStyle="1" w:styleId="Heading7Char">
    <w:name w:val="Heading 7 Char"/>
    <w:basedOn w:val="DefaultParagraphFont"/>
    <w:link w:val="Heading7"/>
    <w:uiPriority w:val="99"/>
    <w:locked/>
    <w:rsid w:val="007D7116"/>
    <w:rPr>
      <w:rFonts w:ascii="Times New Roman" w:hAnsi="Times New Roman" w:cs="Times New Roman"/>
      <w:iCs/>
    </w:rPr>
  </w:style>
  <w:style w:type="character" w:customStyle="1" w:styleId="Heading8Char">
    <w:name w:val="Heading 8 Char"/>
    <w:basedOn w:val="DefaultParagraphFont"/>
    <w:link w:val="Heading8"/>
    <w:uiPriority w:val="99"/>
    <w:locked/>
    <w:rsid w:val="007D7116"/>
    <w:rPr>
      <w:rFonts w:ascii="Times New Roman" w:hAnsi="Times New Roman" w:cs="Times New Roman"/>
      <w:sz w:val="20"/>
      <w:szCs w:val="20"/>
    </w:rPr>
  </w:style>
  <w:style w:type="character" w:customStyle="1" w:styleId="Heading9Char">
    <w:name w:val="Heading 9 Char"/>
    <w:basedOn w:val="DefaultParagraphFont"/>
    <w:link w:val="Heading9"/>
    <w:uiPriority w:val="99"/>
    <w:locked/>
    <w:rsid w:val="007D7116"/>
    <w:rPr>
      <w:rFonts w:ascii="Times New Roman" w:hAnsi="Times New Roman" w:cs="Times New Roman"/>
      <w:iCs/>
      <w:sz w:val="20"/>
      <w:szCs w:val="20"/>
    </w:rPr>
  </w:style>
  <w:style w:type="paragraph" w:styleId="NormalWeb">
    <w:name w:val="Normal (Web)"/>
    <w:basedOn w:val="Normal"/>
    <w:uiPriority w:val="99"/>
    <w:rsid w:val="00FE6F16"/>
    <w:pPr>
      <w:spacing w:before="100" w:beforeAutospacing="1" w:after="100" w:afterAutospacing="1"/>
    </w:pPr>
    <w:rPr>
      <w:rFonts w:ascii="Times" w:hAnsi="Times"/>
      <w:sz w:val="20"/>
      <w:szCs w:val="20"/>
    </w:rPr>
  </w:style>
  <w:style w:type="character" w:customStyle="1" w:styleId="apple-converted-space">
    <w:name w:val="apple-converted-space"/>
    <w:basedOn w:val="DefaultParagraphFont"/>
    <w:uiPriority w:val="99"/>
    <w:rsid w:val="007D7116"/>
    <w:rPr>
      <w:rFonts w:cs="Times New Roman"/>
    </w:rPr>
  </w:style>
  <w:style w:type="paragraph" w:styleId="BalloonText">
    <w:name w:val="Balloon Text"/>
    <w:basedOn w:val="Normal"/>
    <w:link w:val="BalloonTextChar"/>
    <w:uiPriority w:val="99"/>
    <w:semiHidden/>
    <w:rsid w:val="007D7116"/>
    <w:rPr>
      <w:rFonts w:ascii="Lucida Grande" w:hAnsi="Lucida Grande"/>
      <w:sz w:val="18"/>
      <w:szCs w:val="18"/>
    </w:rPr>
  </w:style>
  <w:style w:type="character" w:customStyle="1" w:styleId="BalloonTextChar">
    <w:name w:val="Balloon Text Char"/>
    <w:basedOn w:val="DefaultParagraphFont"/>
    <w:link w:val="BalloonText"/>
    <w:uiPriority w:val="99"/>
    <w:semiHidden/>
    <w:locked/>
    <w:rsid w:val="007D7116"/>
    <w:rPr>
      <w:rFonts w:ascii="Lucida Grande" w:hAnsi="Lucida Grande" w:cs="Times New Roman"/>
      <w:sz w:val="18"/>
      <w:szCs w:val="18"/>
    </w:rPr>
  </w:style>
  <w:style w:type="table" w:styleId="TableGrid">
    <w:name w:val="Table Grid"/>
    <w:basedOn w:val="TableNormal"/>
    <w:uiPriority w:val="99"/>
    <w:rsid w:val="007D7116"/>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7D7116"/>
    <w:pPr>
      <w:tabs>
        <w:tab w:val="center" w:pos="4320"/>
        <w:tab w:val="right" w:pos="8640"/>
      </w:tabs>
    </w:pPr>
  </w:style>
  <w:style w:type="character" w:customStyle="1" w:styleId="HeaderChar">
    <w:name w:val="Header Char"/>
    <w:basedOn w:val="DefaultParagraphFont"/>
    <w:link w:val="Header"/>
    <w:uiPriority w:val="99"/>
    <w:locked/>
    <w:rsid w:val="007D7116"/>
    <w:rPr>
      <w:rFonts w:cs="Times New Roman"/>
    </w:rPr>
  </w:style>
  <w:style w:type="paragraph" w:styleId="Footer">
    <w:name w:val="footer"/>
    <w:basedOn w:val="Normal"/>
    <w:link w:val="FooterChar"/>
    <w:uiPriority w:val="99"/>
    <w:rsid w:val="007D7116"/>
    <w:pPr>
      <w:tabs>
        <w:tab w:val="center" w:pos="4320"/>
        <w:tab w:val="right" w:pos="8640"/>
      </w:tabs>
    </w:pPr>
  </w:style>
  <w:style w:type="character" w:customStyle="1" w:styleId="FooterChar">
    <w:name w:val="Footer Char"/>
    <w:basedOn w:val="DefaultParagraphFont"/>
    <w:link w:val="Footer"/>
    <w:uiPriority w:val="99"/>
    <w:locked/>
    <w:rsid w:val="007D7116"/>
    <w:rPr>
      <w:rFonts w:cs="Times New Roman"/>
    </w:rPr>
  </w:style>
  <w:style w:type="paragraph" w:styleId="BlockText">
    <w:name w:val="Block Text"/>
    <w:basedOn w:val="Normal"/>
    <w:uiPriority w:val="99"/>
    <w:semiHidden/>
    <w:rsid w:val="007D7116"/>
    <w:pPr>
      <w:ind w:left="1440" w:right="1440"/>
    </w:pPr>
    <w:rPr>
      <w:rFonts w:ascii="Times New Roman" w:hAnsi="Times New Roman"/>
      <w:iCs/>
      <w:szCs w:val="20"/>
    </w:rPr>
  </w:style>
  <w:style w:type="paragraph" w:styleId="BodyText">
    <w:name w:val="Body Text"/>
    <w:basedOn w:val="Normal"/>
    <w:link w:val="BodyTextChar"/>
    <w:uiPriority w:val="99"/>
    <w:rsid w:val="007D7116"/>
    <w:pPr>
      <w:spacing w:after="240"/>
      <w:ind w:firstLine="720"/>
    </w:pPr>
    <w:rPr>
      <w:rFonts w:ascii="Times New Roman" w:hAnsi="Times New Roman"/>
      <w:lang w:eastAsia="zh-CN"/>
    </w:rPr>
  </w:style>
  <w:style w:type="character" w:customStyle="1" w:styleId="BodyTextChar">
    <w:name w:val="Body Text Char"/>
    <w:basedOn w:val="DefaultParagraphFont"/>
    <w:link w:val="BodyText"/>
    <w:uiPriority w:val="99"/>
    <w:locked/>
    <w:rsid w:val="007D7116"/>
    <w:rPr>
      <w:rFonts w:ascii="Times New Roman" w:hAnsi="Times New Roman" w:cs="Times New Roman"/>
    </w:rPr>
  </w:style>
  <w:style w:type="paragraph" w:customStyle="1" w:styleId="BodyTextDouble">
    <w:name w:val="Body Text Double"/>
    <w:basedOn w:val="BodyText"/>
    <w:uiPriority w:val="99"/>
    <w:rsid w:val="007D7116"/>
    <w:pPr>
      <w:spacing w:after="0" w:line="480" w:lineRule="auto"/>
    </w:pPr>
  </w:style>
  <w:style w:type="paragraph" w:styleId="Caption">
    <w:name w:val="caption"/>
    <w:basedOn w:val="Normal"/>
    <w:next w:val="Normal"/>
    <w:uiPriority w:val="99"/>
    <w:qFormat/>
    <w:rsid w:val="007D7116"/>
    <w:rPr>
      <w:rFonts w:ascii="Times New Roman" w:hAnsi="Times New Roman"/>
      <w:b/>
      <w:bCs/>
      <w:sz w:val="20"/>
      <w:szCs w:val="18"/>
    </w:rPr>
  </w:style>
  <w:style w:type="character" w:styleId="EndnoteReference">
    <w:name w:val="endnote reference"/>
    <w:basedOn w:val="DefaultParagraphFont"/>
    <w:uiPriority w:val="99"/>
    <w:semiHidden/>
    <w:rsid w:val="007D7116"/>
    <w:rPr>
      <w:rFonts w:cs="Times New Roman"/>
      <w:vertAlign w:val="superscript"/>
    </w:rPr>
  </w:style>
  <w:style w:type="paragraph" w:styleId="EndnoteText">
    <w:name w:val="endnote text"/>
    <w:basedOn w:val="Normal"/>
    <w:link w:val="EndnoteTextChar"/>
    <w:uiPriority w:val="99"/>
    <w:semiHidden/>
    <w:rsid w:val="007D7116"/>
    <w:rPr>
      <w:rFonts w:ascii="Times New Roman" w:hAnsi="Times New Roman"/>
      <w:sz w:val="20"/>
      <w:szCs w:val="20"/>
      <w:lang w:eastAsia="zh-CN"/>
    </w:rPr>
  </w:style>
  <w:style w:type="character" w:customStyle="1" w:styleId="EndnoteTextChar">
    <w:name w:val="Endnote Text Char"/>
    <w:basedOn w:val="DefaultParagraphFont"/>
    <w:link w:val="EndnoteText"/>
    <w:uiPriority w:val="99"/>
    <w:semiHidden/>
    <w:locked/>
    <w:rsid w:val="007D7116"/>
    <w:rPr>
      <w:rFonts w:ascii="Times New Roman" w:hAnsi="Times New Roman" w:cs="Times New Roman"/>
      <w:sz w:val="20"/>
      <w:szCs w:val="20"/>
    </w:rPr>
  </w:style>
  <w:style w:type="character" w:styleId="FootnoteReference">
    <w:name w:val="footnote reference"/>
    <w:basedOn w:val="DefaultParagraphFont"/>
    <w:uiPriority w:val="99"/>
    <w:semiHidden/>
    <w:rsid w:val="007D7116"/>
    <w:rPr>
      <w:rFonts w:cs="Times New Roman"/>
      <w:vertAlign w:val="superscript"/>
    </w:rPr>
  </w:style>
  <w:style w:type="paragraph" w:styleId="FootnoteText">
    <w:name w:val="footnote text"/>
    <w:basedOn w:val="Normal"/>
    <w:link w:val="FootnoteTextChar"/>
    <w:uiPriority w:val="99"/>
    <w:semiHidden/>
    <w:rsid w:val="007D7116"/>
    <w:pPr>
      <w:spacing w:after="120"/>
      <w:ind w:left="432" w:hanging="432"/>
    </w:pPr>
    <w:rPr>
      <w:rFonts w:ascii="Times New Roman" w:hAnsi="Times New Roman"/>
      <w:sz w:val="20"/>
      <w:szCs w:val="20"/>
      <w:lang w:eastAsia="zh-CN"/>
    </w:rPr>
  </w:style>
  <w:style w:type="character" w:customStyle="1" w:styleId="FootnoteTextChar">
    <w:name w:val="Footnote Text Char"/>
    <w:basedOn w:val="DefaultParagraphFont"/>
    <w:link w:val="FootnoteText"/>
    <w:uiPriority w:val="99"/>
    <w:semiHidden/>
    <w:locked/>
    <w:rsid w:val="007D7116"/>
    <w:rPr>
      <w:rFonts w:ascii="Times New Roman" w:hAnsi="Times New Roman" w:cs="Times New Roman"/>
      <w:sz w:val="20"/>
      <w:szCs w:val="20"/>
    </w:rPr>
  </w:style>
  <w:style w:type="paragraph" w:styleId="Index1">
    <w:name w:val="index 1"/>
    <w:basedOn w:val="Normal"/>
    <w:next w:val="Normal"/>
    <w:autoRedefine/>
    <w:uiPriority w:val="99"/>
    <w:semiHidden/>
    <w:rsid w:val="007D7116"/>
    <w:pPr>
      <w:ind w:left="240" w:hanging="240"/>
    </w:pPr>
    <w:rPr>
      <w:rFonts w:ascii="Times New Roman" w:hAnsi="Times New Roman"/>
      <w:szCs w:val="20"/>
    </w:rPr>
  </w:style>
  <w:style w:type="paragraph" w:styleId="IndexHeading">
    <w:name w:val="index heading"/>
    <w:basedOn w:val="Normal"/>
    <w:next w:val="Index1"/>
    <w:uiPriority w:val="99"/>
    <w:semiHidden/>
    <w:rsid w:val="007D7116"/>
    <w:pPr>
      <w:jc w:val="center"/>
    </w:pPr>
    <w:rPr>
      <w:rFonts w:ascii="Times New Roman" w:hAnsi="Times New Roman"/>
      <w:b/>
      <w:bCs/>
      <w:szCs w:val="20"/>
    </w:rPr>
  </w:style>
  <w:style w:type="character" w:styleId="IntenseEmphasis">
    <w:name w:val="Intense Emphasis"/>
    <w:basedOn w:val="DefaultParagraphFont"/>
    <w:uiPriority w:val="99"/>
    <w:qFormat/>
    <w:rsid w:val="007D7116"/>
    <w:rPr>
      <w:rFonts w:ascii="Times New Roman" w:hAnsi="Times New Roman" w:cs="Times New Roman"/>
      <w:b/>
      <w:i/>
      <w:color w:val="auto"/>
      <w:sz w:val="24"/>
    </w:rPr>
  </w:style>
  <w:style w:type="paragraph" w:styleId="IntenseQuote">
    <w:name w:val="Intense Quote"/>
    <w:basedOn w:val="Normal"/>
    <w:next w:val="Normal"/>
    <w:link w:val="IntenseQuoteChar"/>
    <w:uiPriority w:val="99"/>
    <w:qFormat/>
    <w:rsid w:val="007D7116"/>
    <w:pPr>
      <w:ind w:left="1440" w:right="1440"/>
    </w:pPr>
    <w:rPr>
      <w:rFonts w:ascii="Times New Roman" w:hAnsi="Times New Roman"/>
      <w:b/>
      <w:bCs/>
      <w:i/>
      <w:iCs/>
      <w:sz w:val="20"/>
      <w:szCs w:val="20"/>
      <w:lang w:eastAsia="zh-CN"/>
    </w:rPr>
  </w:style>
  <w:style w:type="character" w:customStyle="1" w:styleId="IntenseQuoteChar">
    <w:name w:val="Intense Quote Char"/>
    <w:basedOn w:val="DefaultParagraphFont"/>
    <w:link w:val="IntenseQuote"/>
    <w:uiPriority w:val="99"/>
    <w:locked/>
    <w:rsid w:val="007D7116"/>
    <w:rPr>
      <w:rFonts w:ascii="Times New Roman" w:hAnsi="Times New Roman" w:cs="Times New Roman"/>
      <w:b/>
      <w:bCs/>
      <w:i/>
      <w:iCs/>
      <w:sz w:val="20"/>
      <w:szCs w:val="20"/>
    </w:rPr>
  </w:style>
  <w:style w:type="character" w:styleId="IntenseReference">
    <w:name w:val="Intense Reference"/>
    <w:basedOn w:val="DefaultParagraphFont"/>
    <w:uiPriority w:val="99"/>
    <w:qFormat/>
    <w:rsid w:val="007D7116"/>
    <w:rPr>
      <w:rFonts w:ascii="Times New Roman" w:hAnsi="Times New Roman" w:cs="Times New Roman"/>
      <w:b/>
      <w:smallCaps/>
      <w:color w:val="auto"/>
      <w:spacing w:val="5"/>
      <w:sz w:val="24"/>
      <w:u w:val="single"/>
    </w:rPr>
  </w:style>
  <w:style w:type="character" w:styleId="PlaceholderText">
    <w:name w:val="Placeholder Text"/>
    <w:basedOn w:val="DefaultParagraphFont"/>
    <w:uiPriority w:val="99"/>
    <w:semiHidden/>
    <w:rsid w:val="007D7116"/>
    <w:rPr>
      <w:rFonts w:cs="Times New Roman"/>
      <w:color w:val="808080"/>
    </w:rPr>
  </w:style>
  <w:style w:type="paragraph" w:styleId="PlainText">
    <w:name w:val="Plain Text"/>
    <w:basedOn w:val="Normal"/>
    <w:link w:val="PlainTextChar"/>
    <w:uiPriority w:val="99"/>
    <w:rsid w:val="007D7116"/>
    <w:rPr>
      <w:rFonts w:ascii="Courier New" w:hAnsi="Courier New"/>
      <w:sz w:val="20"/>
      <w:szCs w:val="21"/>
      <w:lang w:eastAsia="zh-CN"/>
    </w:rPr>
  </w:style>
  <w:style w:type="character" w:customStyle="1" w:styleId="PlainTextChar">
    <w:name w:val="Plain Text Char"/>
    <w:basedOn w:val="DefaultParagraphFont"/>
    <w:link w:val="PlainText"/>
    <w:uiPriority w:val="99"/>
    <w:locked/>
    <w:rsid w:val="007D7116"/>
    <w:rPr>
      <w:rFonts w:ascii="Courier New" w:hAnsi="Courier New" w:cs="Times New Roman"/>
      <w:sz w:val="21"/>
      <w:szCs w:val="21"/>
    </w:rPr>
  </w:style>
  <w:style w:type="paragraph" w:styleId="Quote">
    <w:name w:val="Quote"/>
    <w:basedOn w:val="Normal"/>
    <w:next w:val="Normal"/>
    <w:link w:val="QuoteChar"/>
    <w:uiPriority w:val="99"/>
    <w:qFormat/>
    <w:rsid w:val="007D7116"/>
    <w:pPr>
      <w:spacing w:after="240"/>
      <w:ind w:left="1440" w:right="1440"/>
    </w:pPr>
    <w:rPr>
      <w:rFonts w:ascii="Times New Roman" w:hAnsi="Times New Roman"/>
      <w:iCs/>
      <w:color w:val="000000"/>
      <w:lang w:eastAsia="zh-CN"/>
    </w:rPr>
  </w:style>
  <w:style w:type="character" w:customStyle="1" w:styleId="QuoteChar">
    <w:name w:val="Quote Char"/>
    <w:basedOn w:val="DefaultParagraphFont"/>
    <w:link w:val="Quote"/>
    <w:uiPriority w:val="99"/>
    <w:locked/>
    <w:rsid w:val="007D7116"/>
    <w:rPr>
      <w:rFonts w:ascii="Times New Roman" w:hAnsi="Times New Roman" w:cs="Times New Roman"/>
      <w:iCs/>
      <w:color w:val="000000"/>
    </w:rPr>
  </w:style>
  <w:style w:type="paragraph" w:styleId="Subtitle">
    <w:name w:val="Subtitle"/>
    <w:basedOn w:val="Normal"/>
    <w:next w:val="Normal"/>
    <w:link w:val="SubtitleChar"/>
    <w:uiPriority w:val="99"/>
    <w:qFormat/>
    <w:rsid w:val="007D7116"/>
    <w:pPr>
      <w:keepNext/>
      <w:numPr>
        <w:ilvl w:val="1"/>
      </w:numPr>
      <w:spacing w:after="240"/>
      <w:outlineLvl w:val="1"/>
    </w:pPr>
    <w:rPr>
      <w:rFonts w:ascii="Times New Roman" w:hAnsi="Times New Roman"/>
      <w:i/>
      <w:iCs/>
      <w:lang w:eastAsia="zh-CN"/>
    </w:rPr>
  </w:style>
  <w:style w:type="character" w:customStyle="1" w:styleId="SubtitleChar">
    <w:name w:val="Subtitle Char"/>
    <w:basedOn w:val="DefaultParagraphFont"/>
    <w:link w:val="Subtitle"/>
    <w:uiPriority w:val="99"/>
    <w:locked/>
    <w:rsid w:val="007D7116"/>
    <w:rPr>
      <w:rFonts w:ascii="Times New Roman" w:hAnsi="Times New Roman" w:cs="Times New Roman"/>
      <w:i/>
      <w:iCs/>
    </w:rPr>
  </w:style>
  <w:style w:type="character" w:styleId="SubtleReference">
    <w:name w:val="Subtle Reference"/>
    <w:basedOn w:val="DefaultParagraphFont"/>
    <w:uiPriority w:val="99"/>
    <w:qFormat/>
    <w:rsid w:val="007D7116"/>
    <w:rPr>
      <w:rFonts w:cs="Times New Roman"/>
      <w:smallCaps/>
      <w:color w:val="auto"/>
      <w:u w:val="single"/>
    </w:rPr>
  </w:style>
  <w:style w:type="paragraph" w:styleId="Title">
    <w:name w:val="Title"/>
    <w:basedOn w:val="Normal"/>
    <w:next w:val="Normal"/>
    <w:link w:val="TitleChar"/>
    <w:uiPriority w:val="99"/>
    <w:qFormat/>
    <w:rsid w:val="007D7116"/>
    <w:pPr>
      <w:keepNext/>
      <w:spacing w:after="240"/>
      <w:jc w:val="center"/>
      <w:outlineLvl w:val="0"/>
    </w:pPr>
    <w:rPr>
      <w:rFonts w:ascii="Times New Roman" w:hAnsi="Times New Roman"/>
      <w:b/>
      <w:caps/>
      <w:szCs w:val="52"/>
      <w:lang w:eastAsia="zh-CN"/>
    </w:rPr>
  </w:style>
  <w:style w:type="character" w:customStyle="1" w:styleId="TitleChar">
    <w:name w:val="Title Char"/>
    <w:basedOn w:val="DefaultParagraphFont"/>
    <w:link w:val="Title"/>
    <w:uiPriority w:val="99"/>
    <w:locked/>
    <w:rsid w:val="007D7116"/>
    <w:rPr>
      <w:rFonts w:ascii="Times New Roman" w:hAnsi="Times New Roman" w:cs="Times New Roman"/>
      <w:b/>
      <w:caps/>
      <w:sz w:val="52"/>
      <w:szCs w:val="52"/>
    </w:rPr>
  </w:style>
  <w:style w:type="paragraph" w:styleId="TOAHeading">
    <w:name w:val="toa heading"/>
    <w:basedOn w:val="Normal"/>
    <w:next w:val="Normal"/>
    <w:uiPriority w:val="99"/>
    <w:semiHidden/>
    <w:rsid w:val="007D7116"/>
    <w:pPr>
      <w:jc w:val="center"/>
    </w:pPr>
    <w:rPr>
      <w:rFonts w:ascii="Times New Roman" w:hAnsi="Times New Roman"/>
      <w:b/>
      <w:bCs/>
      <w:szCs w:val="20"/>
    </w:rPr>
  </w:style>
  <w:style w:type="paragraph" w:styleId="TOC1">
    <w:name w:val="toc 1"/>
    <w:basedOn w:val="Normal"/>
    <w:next w:val="Normal"/>
    <w:autoRedefine/>
    <w:uiPriority w:val="99"/>
    <w:semiHidden/>
    <w:rsid w:val="007D7116"/>
    <w:pPr>
      <w:tabs>
        <w:tab w:val="left" w:pos="720"/>
        <w:tab w:val="right" w:leader="dot" w:pos="9360"/>
      </w:tabs>
      <w:spacing w:after="120"/>
    </w:pPr>
    <w:rPr>
      <w:rFonts w:ascii="Times New Roman" w:hAnsi="Times New Roman"/>
      <w:szCs w:val="20"/>
    </w:rPr>
  </w:style>
  <w:style w:type="paragraph" w:styleId="TOC2">
    <w:name w:val="toc 2"/>
    <w:basedOn w:val="Normal"/>
    <w:next w:val="Normal"/>
    <w:autoRedefine/>
    <w:uiPriority w:val="99"/>
    <w:semiHidden/>
    <w:rsid w:val="007D7116"/>
    <w:pPr>
      <w:tabs>
        <w:tab w:val="right" w:leader="dot" w:pos="9360"/>
      </w:tabs>
      <w:spacing w:after="120"/>
      <w:ind w:left="1440" w:hanging="720"/>
      <w:contextualSpacing/>
    </w:pPr>
    <w:rPr>
      <w:rFonts w:ascii="Times New Roman" w:hAnsi="Times New Roman"/>
      <w:szCs w:val="20"/>
    </w:rPr>
  </w:style>
  <w:style w:type="paragraph" w:styleId="TOC3">
    <w:name w:val="toc 3"/>
    <w:basedOn w:val="Normal"/>
    <w:next w:val="Normal"/>
    <w:autoRedefine/>
    <w:uiPriority w:val="99"/>
    <w:semiHidden/>
    <w:rsid w:val="007D7116"/>
    <w:pPr>
      <w:tabs>
        <w:tab w:val="right" w:leader="dot" w:pos="9360"/>
      </w:tabs>
      <w:spacing w:after="120"/>
      <w:ind w:left="2160" w:hanging="720"/>
      <w:contextualSpacing/>
    </w:pPr>
    <w:rPr>
      <w:rFonts w:ascii="Times New Roman" w:hAnsi="Times New Roman"/>
      <w:szCs w:val="20"/>
    </w:rPr>
  </w:style>
  <w:style w:type="paragraph" w:styleId="TOC4">
    <w:name w:val="toc 4"/>
    <w:basedOn w:val="Normal"/>
    <w:next w:val="Normal"/>
    <w:autoRedefine/>
    <w:uiPriority w:val="99"/>
    <w:semiHidden/>
    <w:rsid w:val="007D7116"/>
    <w:pPr>
      <w:tabs>
        <w:tab w:val="right" w:leader="dot" w:pos="9360"/>
      </w:tabs>
      <w:spacing w:after="120"/>
      <w:ind w:left="2880" w:hanging="720"/>
      <w:contextualSpacing/>
    </w:pPr>
    <w:rPr>
      <w:rFonts w:ascii="Times New Roman" w:hAnsi="Times New Roman"/>
      <w:szCs w:val="20"/>
    </w:rPr>
  </w:style>
  <w:style w:type="paragraph" w:styleId="TOC5">
    <w:name w:val="toc 5"/>
    <w:basedOn w:val="Normal"/>
    <w:next w:val="Normal"/>
    <w:autoRedefine/>
    <w:uiPriority w:val="99"/>
    <w:semiHidden/>
    <w:rsid w:val="007D7116"/>
    <w:pPr>
      <w:tabs>
        <w:tab w:val="right" w:leader="dot" w:pos="9360"/>
      </w:tabs>
      <w:spacing w:after="120"/>
      <w:ind w:left="3600" w:hanging="720"/>
      <w:contextualSpacing/>
    </w:pPr>
    <w:rPr>
      <w:rFonts w:ascii="Times New Roman" w:hAnsi="Times New Roman"/>
      <w:szCs w:val="20"/>
    </w:rPr>
  </w:style>
  <w:style w:type="paragraph" w:styleId="TOC6">
    <w:name w:val="toc 6"/>
    <w:basedOn w:val="Normal"/>
    <w:next w:val="Normal"/>
    <w:autoRedefine/>
    <w:uiPriority w:val="99"/>
    <w:semiHidden/>
    <w:rsid w:val="007D7116"/>
    <w:pPr>
      <w:tabs>
        <w:tab w:val="right" w:leader="dot" w:pos="9360"/>
      </w:tabs>
      <w:spacing w:after="120"/>
      <w:ind w:left="4320" w:hanging="720"/>
      <w:contextualSpacing/>
    </w:pPr>
    <w:rPr>
      <w:rFonts w:ascii="Times New Roman" w:hAnsi="Times New Roman"/>
      <w:szCs w:val="20"/>
    </w:rPr>
  </w:style>
  <w:style w:type="paragraph" w:styleId="TOC7">
    <w:name w:val="toc 7"/>
    <w:basedOn w:val="Normal"/>
    <w:next w:val="Normal"/>
    <w:autoRedefine/>
    <w:uiPriority w:val="99"/>
    <w:semiHidden/>
    <w:rsid w:val="007D7116"/>
    <w:pPr>
      <w:tabs>
        <w:tab w:val="right" w:leader="dot" w:pos="9360"/>
      </w:tabs>
      <w:spacing w:after="120"/>
      <w:ind w:left="5040" w:hanging="720"/>
      <w:contextualSpacing/>
    </w:pPr>
    <w:rPr>
      <w:rFonts w:ascii="Times New Roman" w:hAnsi="Times New Roman"/>
      <w:szCs w:val="20"/>
    </w:rPr>
  </w:style>
  <w:style w:type="paragraph" w:styleId="TOC8">
    <w:name w:val="toc 8"/>
    <w:basedOn w:val="Normal"/>
    <w:next w:val="Normal"/>
    <w:autoRedefine/>
    <w:uiPriority w:val="99"/>
    <w:semiHidden/>
    <w:rsid w:val="007D7116"/>
    <w:pPr>
      <w:tabs>
        <w:tab w:val="right" w:leader="dot" w:pos="9360"/>
      </w:tabs>
      <w:spacing w:after="120"/>
      <w:ind w:left="5760" w:hanging="720"/>
      <w:contextualSpacing/>
    </w:pPr>
    <w:rPr>
      <w:rFonts w:ascii="Times New Roman" w:hAnsi="Times New Roman"/>
      <w:szCs w:val="20"/>
    </w:rPr>
  </w:style>
  <w:style w:type="paragraph" w:styleId="TOC9">
    <w:name w:val="toc 9"/>
    <w:basedOn w:val="Normal"/>
    <w:next w:val="Normal"/>
    <w:autoRedefine/>
    <w:uiPriority w:val="99"/>
    <w:semiHidden/>
    <w:rsid w:val="007D7116"/>
    <w:pPr>
      <w:tabs>
        <w:tab w:val="right" w:leader="dot" w:pos="9360"/>
      </w:tabs>
      <w:spacing w:after="120"/>
      <w:ind w:left="6480" w:hanging="720"/>
      <w:contextualSpacing/>
    </w:pPr>
    <w:rPr>
      <w:rFonts w:ascii="Times New Roman" w:hAnsi="Times New Roman"/>
      <w:szCs w:val="20"/>
    </w:rPr>
  </w:style>
  <w:style w:type="paragraph" w:styleId="TOCHeading">
    <w:name w:val="TOC Heading"/>
    <w:basedOn w:val="Heading1"/>
    <w:next w:val="Normal"/>
    <w:uiPriority w:val="99"/>
    <w:qFormat/>
    <w:rsid w:val="007D7116"/>
    <w:pPr>
      <w:jc w:val="center"/>
      <w:outlineLvl w:val="9"/>
    </w:pPr>
    <w:rPr>
      <w:caps w:val="0"/>
      <w:sz w:val="28"/>
    </w:rPr>
  </w:style>
  <w:style w:type="paragraph" w:styleId="NoSpacing">
    <w:name w:val="No Spacing"/>
    <w:uiPriority w:val="99"/>
    <w:qFormat/>
    <w:rsid w:val="007D7116"/>
    <w:rPr>
      <w:rFonts w:ascii="Times New Roman" w:hAnsi="Times New Roman"/>
      <w:sz w:val="24"/>
      <w:szCs w:val="24"/>
      <w:lang w:eastAsia="en-US"/>
    </w:rPr>
  </w:style>
  <w:style w:type="paragraph" w:customStyle="1" w:styleId="MacPacTrailer">
    <w:name w:val="MacPac Trailer"/>
    <w:uiPriority w:val="99"/>
    <w:rsid w:val="007D7116"/>
    <w:pPr>
      <w:widowControl w:val="0"/>
      <w:spacing w:line="160" w:lineRule="exact"/>
    </w:pPr>
    <w:rPr>
      <w:rFonts w:ascii="Times New Roman" w:hAnsi="Times New Roman"/>
      <w:sz w:val="14"/>
      <w:lang w:eastAsia="en-US"/>
    </w:rPr>
  </w:style>
  <w:style w:type="paragraph" w:customStyle="1" w:styleId="gtxtcolumn">
    <w:name w:val="gtxt_column"/>
    <w:basedOn w:val="Normal"/>
    <w:uiPriority w:val="99"/>
    <w:semiHidden/>
    <w:rsid w:val="007D7116"/>
    <w:pPr>
      <w:spacing w:before="100" w:beforeAutospacing="1" w:after="100" w:afterAutospacing="1"/>
    </w:pPr>
    <w:rPr>
      <w:rFonts w:ascii="Times New Roman" w:hAnsi="Times New Roman"/>
    </w:rPr>
  </w:style>
  <w:style w:type="character" w:customStyle="1" w:styleId="gstxthlt">
    <w:name w:val="gstxt_hlt"/>
    <w:uiPriority w:val="99"/>
    <w:rsid w:val="007D7116"/>
  </w:style>
  <w:style w:type="character" w:customStyle="1" w:styleId="searchhit">
    <w:name w:val="searchhit"/>
    <w:uiPriority w:val="99"/>
    <w:rsid w:val="007D7116"/>
  </w:style>
  <w:style w:type="character" w:customStyle="1" w:styleId="gstxtsup">
    <w:name w:val="gstxt_sup"/>
    <w:uiPriority w:val="99"/>
    <w:rsid w:val="007D7116"/>
  </w:style>
  <w:style w:type="character" w:customStyle="1" w:styleId="gtxtcolumn1">
    <w:name w:val="gtxt_column1"/>
    <w:uiPriority w:val="99"/>
    <w:rsid w:val="007D7116"/>
  </w:style>
  <w:style w:type="character" w:customStyle="1" w:styleId="DeltaViewDeletion">
    <w:name w:val="DeltaView Deletion"/>
    <w:uiPriority w:val="99"/>
    <w:rsid w:val="007D7116"/>
    <w:rPr>
      <w:strike/>
      <w:color w:val="FF0000"/>
    </w:rPr>
  </w:style>
  <w:style w:type="character" w:customStyle="1" w:styleId="slug-metadata-note">
    <w:name w:val="slug-metadata-note"/>
    <w:uiPriority w:val="99"/>
    <w:rsid w:val="007D7116"/>
  </w:style>
  <w:style w:type="character" w:customStyle="1" w:styleId="slug-doi">
    <w:name w:val="slug-doi"/>
    <w:uiPriority w:val="99"/>
    <w:rsid w:val="007D7116"/>
  </w:style>
  <w:style w:type="character" w:customStyle="1" w:styleId="recomdescriptiveword">
    <w:name w:val="recomdescriptiveword"/>
    <w:uiPriority w:val="99"/>
    <w:rsid w:val="007D7116"/>
  </w:style>
  <w:style w:type="character" w:customStyle="1" w:styleId="st">
    <w:name w:val="st"/>
    <w:uiPriority w:val="99"/>
    <w:rsid w:val="007D7116"/>
  </w:style>
  <w:style w:type="character" w:customStyle="1" w:styleId="patent-text-highlight">
    <w:name w:val="patent-text-highlight"/>
    <w:uiPriority w:val="99"/>
    <w:rsid w:val="007D7116"/>
  </w:style>
  <w:style w:type="character" w:styleId="Hyperlink">
    <w:name w:val="Hyperlink"/>
    <w:basedOn w:val="DefaultParagraphFont"/>
    <w:uiPriority w:val="99"/>
    <w:semiHidden/>
    <w:rsid w:val="007D7116"/>
    <w:rPr>
      <w:rFonts w:cs="Times New Roman"/>
      <w:color w:val="0000FF"/>
      <w:u w:val="single"/>
    </w:rPr>
  </w:style>
  <w:style w:type="paragraph" w:styleId="BodyTextIndent">
    <w:name w:val="Body Text Indent"/>
    <w:basedOn w:val="Normal"/>
    <w:link w:val="BodyTextIndentChar"/>
    <w:uiPriority w:val="99"/>
    <w:rsid w:val="007D7116"/>
    <w:pPr>
      <w:spacing w:after="120"/>
      <w:ind w:left="360"/>
    </w:pPr>
    <w:rPr>
      <w:rFonts w:ascii="Times New Roman" w:hAnsi="Times New Roman"/>
      <w:lang w:eastAsia="zh-CN"/>
    </w:rPr>
  </w:style>
  <w:style w:type="character" w:customStyle="1" w:styleId="BodyTextIndentChar">
    <w:name w:val="Body Text Indent Char"/>
    <w:basedOn w:val="DefaultParagraphFont"/>
    <w:link w:val="BodyTextIndent"/>
    <w:uiPriority w:val="99"/>
    <w:locked/>
    <w:rsid w:val="007D7116"/>
    <w:rPr>
      <w:rFonts w:ascii="Times New Roman" w:hAnsi="Times New Roman" w:cs="Times New Roman"/>
    </w:rPr>
  </w:style>
  <w:style w:type="paragraph" w:styleId="ListParagraph">
    <w:name w:val="List Paragraph"/>
    <w:basedOn w:val="Normal"/>
    <w:uiPriority w:val="99"/>
    <w:qFormat/>
    <w:rsid w:val="007D7116"/>
    <w:pPr>
      <w:ind w:left="720"/>
      <w:contextualSpacing/>
    </w:pPr>
    <w:rPr>
      <w:rFonts w:ascii="Times New Roman" w:hAnsi="Times New Roman"/>
    </w:rPr>
  </w:style>
  <w:style w:type="character" w:styleId="Emphasis">
    <w:name w:val="Emphasis"/>
    <w:basedOn w:val="DefaultParagraphFont"/>
    <w:uiPriority w:val="99"/>
    <w:qFormat/>
    <w:rsid w:val="007D7116"/>
    <w:rPr>
      <w:rFonts w:cs="Times New Roman"/>
      <w:i/>
    </w:rPr>
  </w:style>
  <w:style w:type="character" w:customStyle="1" w:styleId="MediumGrid3-Accent2Char">
    <w:name w:val="Medium Grid 3 - Accent 2 Char"/>
    <w:link w:val="MediumGrid3-Accent2"/>
    <w:uiPriority w:val="99"/>
    <w:locked/>
    <w:rsid w:val="007D7116"/>
    <w:rPr>
      <w:rFonts w:eastAsia="Times New Roman"/>
      <w:b/>
      <w:i/>
    </w:rPr>
  </w:style>
  <w:style w:type="character" w:customStyle="1" w:styleId="MediumGrid2-Accent2Char">
    <w:name w:val="Medium Grid 2 - Accent 2 Char"/>
    <w:link w:val="MediumGrid2-Accent2"/>
    <w:uiPriority w:val="99"/>
    <w:locked/>
    <w:rsid w:val="007D7116"/>
    <w:rPr>
      <w:color w:val="000000"/>
      <w:sz w:val="24"/>
    </w:rPr>
  </w:style>
  <w:style w:type="character" w:styleId="CommentReference">
    <w:name w:val="annotation reference"/>
    <w:basedOn w:val="DefaultParagraphFont"/>
    <w:uiPriority w:val="99"/>
    <w:semiHidden/>
    <w:rsid w:val="007D7116"/>
    <w:rPr>
      <w:rFonts w:cs="Times New Roman"/>
      <w:sz w:val="16"/>
    </w:rPr>
  </w:style>
  <w:style w:type="paragraph" w:styleId="CommentText">
    <w:name w:val="annotation text"/>
    <w:basedOn w:val="Normal"/>
    <w:link w:val="CommentTextChar"/>
    <w:uiPriority w:val="99"/>
    <w:semiHidden/>
    <w:rsid w:val="007D7116"/>
    <w:rPr>
      <w:rFonts w:ascii="Times New Roman" w:hAnsi="Times New Roman"/>
      <w:sz w:val="20"/>
      <w:szCs w:val="20"/>
      <w:lang w:eastAsia="zh-CN"/>
    </w:rPr>
  </w:style>
  <w:style w:type="character" w:customStyle="1" w:styleId="CommentTextChar">
    <w:name w:val="Comment Text Char"/>
    <w:basedOn w:val="DefaultParagraphFont"/>
    <w:link w:val="CommentText"/>
    <w:uiPriority w:val="99"/>
    <w:semiHidden/>
    <w:locked/>
    <w:rsid w:val="007D711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7D7116"/>
    <w:rPr>
      <w:b/>
      <w:bCs/>
    </w:rPr>
  </w:style>
  <w:style w:type="character" w:customStyle="1" w:styleId="CommentSubjectChar">
    <w:name w:val="Comment Subject Char"/>
    <w:basedOn w:val="CommentTextChar"/>
    <w:link w:val="CommentSubject"/>
    <w:uiPriority w:val="99"/>
    <w:semiHidden/>
    <w:locked/>
    <w:rsid w:val="007D7116"/>
    <w:rPr>
      <w:rFonts w:ascii="Times New Roman" w:hAnsi="Times New Roman" w:cs="Times New Roman"/>
      <w:b/>
      <w:bCs/>
      <w:sz w:val="20"/>
      <w:szCs w:val="20"/>
    </w:rPr>
  </w:style>
  <w:style w:type="table" w:styleId="MediumGrid3-Accent2">
    <w:name w:val="Medium Grid 3 Accent 2"/>
    <w:basedOn w:val="TableNormal"/>
    <w:link w:val="MediumGrid3-Accent2Char"/>
    <w:uiPriority w:val="99"/>
    <w:rsid w:val="007D7116"/>
    <w:rPr>
      <w:b/>
      <w:i/>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FD3D2"/>
    </w:tcPr>
    <w:tblStylePr w:type="firstRow">
      <w:rPr>
        <w:rFonts w:cs="Times New Roman"/>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rFonts w:cs="Times New Roman"/>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rFonts w:cs="Times New Roman"/>
      </w:rPr>
      <w:tblPr/>
      <w:tcPr>
        <w:tcBorders>
          <w:left w:val="single" w:sz="8" w:space="0" w:color="FFFFFF"/>
          <w:right w:val="single" w:sz="24" w:space="0" w:color="FFFFFF"/>
          <w:insideH w:val="nil"/>
          <w:insideV w:val="nil"/>
        </w:tcBorders>
        <w:shd w:val="clear" w:color="auto" w:fill="C0504D"/>
      </w:tcPr>
    </w:tblStylePr>
    <w:tblStylePr w:type="lastCol">
      <w:rPr>
        <w:rFonts w:cs="Times New Roman"/>
      </w:rPr>
      <w:tblPr/>
      <w:tcPr>
        <w:tcBorders>
          <w:top w:val="nil"/>
          <w:left w:val="single" w:sz="24" w:space="0" w:color="FFFFFF"/>
          <w:bottom w:val="nil"/>
          <w:right w:val="nil"/>
          <w:insideH w:val="nil"/>
          <w:insideV w:val="nil"/>
        </w:tcBorders>
        <w:shd w:val="clear" w:color="auto" w:fill="C0504D"/>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styleId="MediumGrid2-Accent2">
    <w:name w:val="Medium Grid 2 Accent 2"/>
    <w:basedOn w:val="TableNormal"/>
    <w:link w:val="MediumGrid2-Accent2Char"/>
    <w:uiPriority w:val="99"/>
    <w:rsid w:val="007D7116"/>
    <w:rPr>
      <w:color w:val="000000"/>
      <w:sz w:val="24"/>
      <w:szCs w:val="20"/>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cPr>
      <w:shd w:val="clear" w:color="auto" w:fill="EFD3D2"/>
    </w:tcPr>
    <w:tblStylePr w:type="firstRow">
      <w:rPr>
        <w:rFonts w:cs="Times New Roman"/>
      </w:rPr>
      <w:tblPr/>
      <w:tcPr>
        <w:shd w:val="clear" w:color="auto" w:fill="F8EDED"/>
      </w:tcPr>
    </w:tblStylePr>
    <w:tblStylePr w:type="lastRow">
      <w:rPr>
        <w:rFonts w:cs="Times New Roman"/>
      </w:rPr>
      <w:tblPr/>
      <w:tcPr>
        <w:tcBorders>
          <w:top w:val="single" w:sz="12"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nil"/>
          <w:insideH w:val="nil"/>
          <w:insideV w:val="nil"/>
        </w:tcBorders>
        <w:shd w:val="clear" w:color="auto" w:fill="FFFFFF"/>
      </w:tcPr>
    </w:tblStylePr>
    <w:tblStylePr w:type="lastCol">
      <w:rPr>
        <w:rFonts w:cs="Times New Roman"/>
      </w:rPr>
      <w:tblPr/>
      <w:tcPr>
        <w:tcBorders>
          <w:top w:val="nil"/>
          <w:left w:val="nil"/>
          <w:bottom w:val="nil"/>
          <w:right w:val="nil"/>
          <w:insideH w:val="nil"/>
          <w:insideV w:val="nil"/>
        </w:tcBorders>
        <w:shd w:val="clear" w:color="auto" w:fill="F2DBDB"/>
      </w:tcPr>
    </w:tblStylePr>
    <w:tblStylePr w:type="band1Vert">
      <w:rPr>
        <w:rFonts w:cs="Times New Roman"/>
      </w:rPr>
      <w:tblPr/>
      <w:tcPr>
        <w:shd w:val="clear" w:color="auto" w:fill="DFA7A6"/>
      </w:tcPr>
    </w:tblStylePr>
    <w:tblStylePr w:type="band1Horz">
      <w:rPr>
        <w:rFonts w:cs="Times New Roman"/>
      </w:rPr>
      <w:tblPr/>
      <w:tcPr>
        <w:tcBorders>
          <w:insideH w:val="single" w:sz="6" w:space="0" w:color="C0504D"/>
          <w:insideV w:val="single" w:sz="6" w:space="0" w:color="C0504D"/>
        </w:tcBorders>
        <w:shd w:val="clear" w:color="auto" w:fill="DFA7A6"/>
      </w:tcPr>
    </w:tblStylePr>
    <w:tblStylePr w:type="nwCell">
      <w:rPr>
        <w:rFonts w:cs="Times New Roman"/>
      </w:rPr>
      <w:tblPr/>
      <w:tcPr>
        <w:shd w:val="clear" w:color="auto" w:fill="FFFFFF"/>
      </w:tcPr>
    </w:tblStylePr>
  </w:style>
  <w:style w:type="character" w:customStyle="1" w:styleId="DeltaViewInsertion">
    <w:name w:val="DeltaView Insertion"/>
    <w:uiPriority w:val="99"/>
    <w:rsid w:val="007D7116"/>
    <w:rPr>
      <w:color w:val="0000FF"/>
      <w:u w:val="double"/>
    </w:rPr>
  </w:style>
  <w:style w:type="character" w:customStyle="1" w:styleId="patent-number">
    <w:name w:val="patent-number"/>
    <w:uiPriority w:val="99"/>
    <w:rsid w:val="007D7116"/>
  </w:style>
  <w:style w:type="character" w:customStyle="1" w:styleId="patent-bibdata-value">
    <w:name w:val="patent-bibdata-value"/>
    <w:uiPriority w:val="99"/>
    <w:rsid w:val="007D7116"/>
  </w:style>
  <w:style w:type="character" w:customStyle="1" w:styleId="bylinepipe">
    <w:name w:val="bylinepipe"/>
    <w:uiPriority w:val="99"/>
    <w:rsid w:val="007D7116"/>
  </w:style>
  <w:style w:type="paragraph" w:styleId="BodyTextIndent2">
    <w:name w:val="Body Text Indent 2"/>
    <w:basedOn w:val="Normal"/>
    <w:link w:val="BodyTextIndent2Char"/>
    <w:uiPriority w:val="99"/>
    <w:rsid w:val="007D7116"/>
    <w:pPr>
      <w:spacing w:after="120" w:line="480" w:lineRule="auto"/>
      <w:ind w:left="360"/>
    </w:pPr>
    <w:rPr>
      <w:rFonts w:ascii="Times New Roman" w:hAnsi="Times New Roman"/>
      <w:szCs w:val="20"/>
      <w:lang w:eastAsia="zh-CN"/>
    </w:rPr>
  </w:style>
  <w:style w:type="character" w:customStyle="1" w:styleId="BodyTextIndent2Char">
    <w:name w:val="Body Text Indent 2 Char"/>
    <w:basedOn w:val="DefaultParagraphFont"/>
    <w:link w:val="BodyTextIndent2"/>
    <w:uiPriority w:val="99"/>
    <w:locked/>
    <w:rsid w:val="007D7116"/>
    <w:rPr>
      <w:rFonts w:ascii="Times New Roman" w:hAnsi="Times New Roman" w:cs="Times New Roman"/>
      <w:sz w:val="20"/>
      <w:szCs w:val="20"/>
    </w:rPr>
  </w:style>
  <w:style w:type="character" w:styleId="Strong">
    <w:name w:val="Strong"/>
    <w:basedOn w:val="DefaultParagraphFont"/>
    <w:uiPriority w:val="99"/>
    <w:qFormat/>
    <w:rsid w:val="007D7116"/>
    <w:rPr>
      <w:rFonts w:cs="Times New Roman"/>
      <w:b/>
    </w:rPr>
  </w:style>
  <w:style w:type="character" w:styleId="PageNumber">
    <w:name w:val="page number"/>
    <w:basedOn w:val="DefaultParagraphFont"/>
    <w:uiPriority w:val="99"/>
    <w:rsid w:val="007D7116"/>
    <w:rPr>
      <w:rFonts w:cs="Times New Roman"/>
    </w:rPr>
  </w:style>
  <w:style w:type="paragraph" w:styleId="Revision">
    <w:name w:val="Revision"/>
    <w:hidden/>
    <w:uiPriority w:val="99"/>
    <w:semiHidden/>
    <w:rsid w:val="007D7116"/>
    <w:rPr>
      <w:sz w:val="24"/>
      <w:szCs w:val="24"/>
      <w:lang w:eastAsia="en-US"/>
    </w:rPr>
  </w:style>
  <w:style w:type="paragraph" w:customStyle="1" w:styleId="BATitle">
    <w:name w:val="BA_Title"/>
    <w:basedOn w:val="Normal"/>
    <w:next w:val="BBAuthorName"/>
    <w:autoRedefine/>
    <w:uiPriority w:val="99"/>
    <w:rsid w:val="00187E9D"/>
    <w:pPr>
      <w:spacing w:before="1400" w:after="180"/>
    </w:pPr>
    <w:rPr>
      <w:rFonts w:ascii="Myriad Pro Light" w:hAnsi="Myriad Pro Light"/>
      <w:b/>
      <w:kern w:val="36"/>
      <w:sz w:val="34"/>
    </w:rPr>
  </w:style>
  <w:style w:type="paragraph" w:customStyle="1" w:styleId="BBAuthorName">
    <w:name w:val="BB_Author_Name"/>
    <w:basedOn w:val="Normal"/>
    <w:next w:val="BCAuthorAddress"/>
    <w:autoRedefine/>
    <w:uiPriority w:val="99"/>
    <w:rsid w:val="006826AF"/>
    <w:pPr>
      <w:spacing w:after="180"/>
    </w:pPr>
    <w:rPr>
      <w:rFonts w:ascii="Arial" w:hAnsi="Arial" w:cs="Arial"/>
      <w:kern w:val="26"/>
      <w:sz w:val="28"/>
      <w:szCs w:val="28"/>
    </w:rPr>
  </w:style>
  <w:style w:type="paragraph" w:customStyle="1" w:styleId="BCAuthorAddress">
    <w:name w:val="BC_Author_Address"/>
    <w:basedOn w:val="Normal"/>
    <w:next w:val="Normal"/>
    <w:autoRedefine/>
    <w:uiPriority w:val="99"/>
    <w:rsid w:val="00187E9D"/>
    <w:pPr>
      <w:spacing w:after="60"/>
    </w:pPr>
    <w:rPr>
      <w:rFonts w:ascii="Arno Pro" w:hAnsi="Arno Pro"/>
      <w:kern w:val="22"/>
      <w:sz w:val="20"/>
    </w:rPr>
  </w:style>
  <w:style w:type="paragraph" w:customStyle="1" w:styleId="VCSchemeTitle">
    <w:name w:val="VC_Scheme_Title"/>
    <w:basedOn w:val="Normal"/>
    <w:next w:val="Normal"/>
    <w:autoRedefine/>
    <w:uiPriority w:val="99"/>
    <w:rsid w:val="00187E9D"/>
    <w:pPr>
      <w:spacing w:after="180"/>
      <w:jc w:val="both"/>
    </w:pPr>
    <w:rPr>
      <w:rFonts w:ascii="Arno Pro" w:hAnsi="Arno Pro"/>
      <w:b/>
      <w:kern w:val="21"/>
      <w:sz w:val="21"/>
    </w:rPr>
  </w:style>
  <w:style w:type="paragraph" w:customStyle="1" w:styleId="BGKeywords">
    <w:name w:val="BG_Keywords"/>
    <w:basedOn w:val="Normal"/>
    <w:next w:val="Normal"/>
    <w:autoRedefine/>
    <w:uiPriority w:val="99"/>
    <w:rsid w:val="00047F69"/>
    <w:pPr>
      <w:spacing w:after="220"/>
    </w:pPr>
    <w:rPr>
      <w:rFonts w:ascii="Arno Pro" w:hAnsi="Arno Pro"/>
      <w:i/>
      <w:kern w:val="22"/>
      <w:sz w:val="20"/>
    </w:rPr>
  </w:style>
  <w:style w:type="character" w:customStyle="1" w:styleId="BDAbstractTitleChar">
    <w:name w:val="BD_Abstract_Title Char"/>
    <w:link w:val="SectionTitle"/>
    <w:uiPriority w:val="99"/>
    <w:locked/>
    <w:rsid w:val="00187E9D"/>
    <w:rPr>
      <w:rFonts w:ascii="Arno Pro" w:hAnsi="Arno Pro"/>
      <w:b/>
      <w:kern w:val="21"/>
      <w:sz w:val="19"/>
    </w:rPr>
  </w:style>
  <w:style w:type="paragraph" w:customStyle="1" w:styleId="SectionTitle">
    <w:name w:val="Section_Title"/>
    <w:basedOn w:val="Normal"/>
    <w:link w:val="BDAbstractTitleChar"/>
    <w:autoRedefine/>
    <w:uiPriority w:val="99"/>
    <w:rsid w:val="00187E9D"/>
    <w:pPr>
      <w:spacing w:before="180" w:after="120"/>
      <w:jc w:val="both"/>
    </w:pPr>
    <w:rPr>
      <w:rFonts w:ascii="Arno Pro" w:hAnsi="Arno Pro"/>
      <w:b/>
      <w:kern w:val="21"/>
      <w:sz w:val="19"/>
      <w:szCs w:val="20"/>
      <w:lang w:eastAsia="zh-CN"/>
    </w:rPr>
  </w:style>
  <w:style w:type="paragraph" w:customStyle="1" w:styleId="BDAbstract">
    <w:name w:val="BD_Abstract"/>
    <w:basedOn w:val="Normal"/>
    <w:next w:val="Normal"/>
    <w:autoRedefine/>
    <w:uiPriority w:val="99"/>
    <w:rsid w:val="00187E9D"/>
    <w:pPr>
      <w:pBdr>
        <w:top w:val="single" w:sz="4" w:space="1" w:color="auto"/>
        <w:bottom w:val="single" w:sz="4" w:space="1" w:color="auto"/>
      </w:pBdr>
      <w:spacing w:before="100" w:after="600"/>
      <w:jc w:val="both"/>
    </w:pPr>
    <w:rPr>
      <w:rFonts w:ascii="Arno Pro" w:hAnsi="Arno Pro"/>
      <w:kern w:val="21"/>
      <w:sz w:val="21"/>
    </w:rPr>
  </w:style>
  <w:style w:type="paragraph" w:customStyle="1" w:styleId="EndNoteBibliographyTitle">
    <w:name w:val="EndNote Bibliography Title"/>
    <w:basedOn w:val="Normal"/>
    <w:link w:val="EndNoteBibliographyTitleChar"/>
    <w:rsid w:val="003674FF"/>
    <w:pPr>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3674FF"/>
    <w:rPr>
      <w:rFonts w:ascii="Times New Roman" w:hAnsi="Times New Roman"/>
      <w:noProof/>
      <w:sz w:val="24"/>
      <w:szCs w:val="24"/>
      <w:lang w:eastAsia="en-US"/>
    </w:rPr>
  </w:style>
  <w:style w:type="paragraph" w:customStyle="1" w:styleId="EndNoteBibliography">
    <w:name w:val="EndNote Bibliography"/>
    <w:basedOn w:val="Normal"/>
    <w:link w:val="EndNoteBibliographyChar"/>
    <w:rsid w:val="003674FF"/>
    <w:pPr>
      <w:jc w:val="both"/>
    </w:pPr>
    <w:rPr>
      <w:rFonts w:ascii="Times New Roman" w:hAnsi="Times New Roman"/>
      <w:noProof/>
    </w:rPr>
  </w:style>
  <w:style w:type="character" w:customStyle="1" w:styleId="EndNoteBibliographyChar">
    <w:name w:val="EndNote Bibliography Char"/>
    <w:basedOn w:val="DefaultParagraphFont"/>
    <w:link w:val="EndNoteBibliography"/>
    <w:rsid w:val="003674FF"/>
    <w:rPr>
      <w:rFonts w:ascii="Times New Roman" w:hAnsi="Times New Roman"/>
      <w:noProof/>
      <w:sz w:val="24"/>
      <w:szCs w:val="24"/>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sz w:val="22"/>
        <w:szCs w:val="22"/>
        <w:lang w:val="en-US" w:eastAsia="zh-CN" w:bidi="ar-SA"/>
      </w:rPr>
    </w:rPrDefault>
    <w:pPrDefault/>
  </w:docDefaults>
  <w:latentStyles w:defLockedState="1"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locked="0" w:semiHidden="0" w:unhideWhenUsed="0"/>
    <w:lsdException w:name="Note Level 2" w:locked="0" w:semiHidden="0" w:unhideWhenUsed="0"/>
    <w:lsdException w:name="Note Level 3" w:locked="0" w:semiHidden="0" w:unhideWhenUsed="0"/>
    <w:lsdException w:name="Note Level 4" w:locked="0" w:semiHidden="0" w:unhideWhenUsed="0"/>
    <w:lsdException w:name="Note Level 5" w:locked="0" w:semiHidden="0" w:unhideWhenUsed="0"/>
    <w:lsdException w:name="Note Level 6" w:locked="0" w:semiHidden="0" w:unhideWhenUsed="0"/>
    <w:lsdException w:name="Note Level 7" w:locked="0" w:semiHidden="0" w:unhideWhenUsed="0"/>
    <w:lsdException w:name="Note Level 8" w:locked="0" w:semiHidden="0" w:unhideWhenUsed="0"/>
    <w:lsdException w:name="Note Level 9" w:locked="0" w:semiHidden="0"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4E0B2C"/>
    <w:rPr>
      <w:sz w:val="24"/>
      <w:szCs w:val="24"/>
      <w:lang w:eastAsia="en-US"/>
    </w:rPr>
  </w:style>
  <w:style w:type="paragraph" w:styleId="Heading1">
    <w:name w:val="heading 1"/>
    <w:basedOn w:val="Normal"/>
    <w:next w:val="Normal"/>
    <w:link w:val="Heading1Char"/>
    <w:uiPriority w:val="99"/>
    <w:qFormat/>
    <w:rsid w:val="007D7116"/>
    <w:pPr>
      <w:keepNext/>
      <w:keepLines/>
      <w:numPr>
        <w:numId w:val="9"/>
      </w:numPr>
      <w:spacing w:after="240"/>
      <w:outlineLvl w:val="0"/>
    </w:pPr>
    <w:rPr>
      <w:rFonts w:ascii="Times New Roman" w:hAnsi="Times New Roman"/>
      <w:b/>
      <w:bCs/>
      <w:caps/>
      <w:szCs w:val="28"/>
      <w:lang w:eastAsia="zh-CN"/>
    </w:rPr>
  </w:style>
  <w:style w:type="paragraph" w:styleId="Heading2">
    <w:name w:val="heading 2"/>
    <w:basedOn w:val="Normal"/>
    <w:next w:val="Normal"/>
    <w:link w:val="Heading2Char"/>
    <w:uiPriority w:val="99"/>
    <w:qFormat/>
    <w:rsid w:val="007D7116"/>
    <w:pPr>
      <w:numPr>
        <w:ilvl w:val="1"/>
        <w:numId w:val="9"/>
      </w:numPr>
      <w:spacing w:after="240"/>
      <w:outlineLvl w:val="1"/>
    </w:pPr>
    <w:rPr>
      <w:rFonts w:ascii="Times New Roman" w:hAnsi="Times New Roman"/>
      <w:bCs/>
      <w:szCs w:val="26"/>
      <w:lang w:eastAsia="zh-CN"/>
    </w:rPr>
  </w:style>
  <w:style w:type="paragraph" w:styleId="Heading3">
    <w:name w:val="heading 3"/>
    <w:basedOn w:val="Normal"/>
    <w:next w:val="Normal"/>
    <w:link w:val="Heading3Char"/>
    <w:uiPriority w:val="99"/>
    <w:qFormat/>
    <w:rsid w:val="007D7116"/>
    <w:pPr>
      <w:numPr>
        <w:ilvl w:val="2"/>
        <w:numId w:val="9"/>
      </w:numPr>
      <w:spacing w:after="240"/>
      <w:outlineLvl w:val="2"/>
    </w:pPr>
    <w:rPr>
      <w:rFonts w:ascii="Times New Roman" w:hAnsi="Times New Roman"/>
      <w:bCs/>
      <w:lang w:eastAsia="zh-CN"/>
    </w:rPr>
  </w:style>
  <w:style w:type="paragraph" w:styleId="Heading4">
    <w:name w:val="heading 4"/>
    <w:basedOn w:val="Normal"/>
    <w:next w:val="Normal"/>
    <w:link w:val="Heading4Char"/>
    <w:uiPriority w:val="99"/>
    <w:qFormat/>
    <w:rsid w:val="007D7116"/>
    <w:pPr>
      <w:numPr>
        <w:ilvl w:val="3"/>
        <w:numId w:val="9"/>
      </w:numPr>
      <w:spacing w:after="240"/>
      <w:outlineLvl w:val="3"/>
    </w:pPr>
    <w:rPr>
      <w:rFonts w:ascii="Times New Roman" w:hAnsi="Times New Roman"/>
      <w:bCs/>
      <w:iCs/>
      <w:lang w:eastAsia="zh-CN"/>
    </w:rPr>
  </w:style>
  <w:style w:type="paragraph" w:styleId="Heading5">
    <w:name w:val="heading 5"/>
    <w:basedOn w:val="Normal"/>
    <w:next w:val="Normal"/>
    <w:link w:val="Heading5Char"/>
    <w:uiPriority w:val="99"/>
    <w:qFormat/>
    <w:rsid w:val="007D7116"/>
    <w:pPr>
      <w:numPr>
        <w:ilvl w:val="4"/>
        <w:numId w:val="9"/>
      </w:numPr>
      <w:spacing w:after="240"/>
      <w:outlineLvl w:val="4"/>
    </w:pPr>
    <w:rPr>
      <w:rFonts w:ascii="Times New Roman" w:hAnsi="Times New Roman"/>
      <w:lang w:eastAsia="zh-CN"/>
    </w:rPr>
  </w:style>
  <w:style w:type="paragraph" w:styleId="Heading6">
    <w:name w:val="heading 6"/>
    <w:basedOn w:val="Normal"/>
    <w:next w:val="Normal"/>
    <w:link w:val="Heading6Char"/>
    <w:uiPriority w:val="99"/>
    <w:qFormat/>
    <w:rsid w:val="007D7116"/>
    <w:pPr>
      <w:numPr>
        <w:ilvl w:val="5"/>
        <w:numId w:val="9"/>
      </w:numPr>
      <w:spacing w:after="240"/>
      <w:outlineLvl w:val="5"/>
    </w:pPr>
    <w:rPr>
      <w:rFonts w:ascii="Times New Roman" w:hAnsi="Times New Roman"/>
      <w:iCs/>
      <w:lang w:eastAsia="zh-CN"/>
    </w:rPr>
  </w:style>
  <w:style w:type="paragraph" w:styleId="Heading7">
    <w:name w:val="heading 7"/>
    <w:basedOn w:val="Normal"/>
    <w:next w:val="Normal"/>
    <w:link w:val="Heading7Char"/>
    <w:uiPriority w:val="99"/>
    <w:qFormat/>
    <w:rsid w:val="007D7116"/>
    <w:pPr>
      <w:numPr>
        <w:ilvl w:val="6"/>
        <w:numId w:val="9"/>
      </w:numPr>
      <w:spacing w:after="240"/>
      <w:outlineLvl w:val="6"/>
    </w:pPr>
    <w:rPr>
      <w:rFonts w:ascii="Times New Roman" w:hAnsi="Times New Roman"/>
      <w:iCs/>
      <w:lang w:eastAsia="zh-CN"/>
    </w:rPr>
  </w:style>
  <w:style w:type="paragraph" w:styleId="Heading8">
    <w:name w:val="heading 8"/>
    <w:basedOn w:val="Normal"/>
    <w:next w:val="Normal"/>
    <w:link w:val="Heading8Char"/>
    <w:uiPriority w:val="99"/>
    <w:qFormat/>
    <w:rsid w:val="007D7116"/>
    <w:pPr>
      <w:numPr>
        <w:ilvl w:val="7"/>
        <w:numId w:val="9"/>
      </w:numPr>
      <w:spacing w:after="240"/>
      <w:outlineLvl w:val="7"/>
    </w:pPr>
    <w:rPr>
      <w:rFonts w:ascii="Times New Roman" w:hAnsi="Times New Roman"/>
      <w:szCs w:val="20"/>
      <w:lang w:eastAsia="zh-CN"/>
    </w:rPr>
  </w:style>
  <w:style w:type="paragraph" w:styleId="Heading9">
    <w:name w:val="heading 9"/>
    <w:basedOn w:val="Normal"/>
    <w:next w:val="Normal"/>
    <w:link w:val="Heading9Char"/>
    <w:uiPriority w:val="99"/>
    <w:qFormat/>
    <w:rsid w:val="007D7116"/>
    <w:pPr>
      <w:numPr>
        <w:ilvl w:val="8"/>
        <w:numId w:val="9"/>
      </w:numPr>
      <w:spacing w:after="240"/>
      <w:outlineLvl w:val="8"/>
    </w:pPr>
    <w:rPr>
      <w:rFonts w:ascii="Times New Roman" w:hAnsi="Times New Roman"/>
      <w:iCs/>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D7116"/>
    <w:rPr>
      <w:rFonts w:ascii="Times New Roman" w:hAnsi="Times New Roman" w:cs="Times New Roman"/>
      <w:b/>
      <w:bCs/>
      <w:caps/>
      <w:sz w:val="28"/>
      <w:szCs w:val="28"/>
    </w:rPr>
  </w:style>
  <w:style w:type="character" w:customStyle="1" w:styleId="Heading2Char">
    <w:name w:val="Heading 2 Char"/>
    <w:basedOn w:val="DefaultParagraphFont"/>
    <w:link w:val="Heading2"/>
    <w:uiPriority w:val="99"/>
    <w:locked/>
    <w:rsid w:val="007D7116"/>
    <w:rPr>
      <w:rFonts w:ascii="Times New Roman" w:hAnsi="Times New Roman" w:cs="Times New Roman"/>
      <w:bCs/>
      <w:sz w:val="26"/>
      <w:szCs w:val="26"/>
    </w:rPr>
  </w:style>
  <w:style w:type="character" w:customStyle="1" w:styleId="Heading3Char">
    <w:name w:val="Heading 3 Char"/>
    <w:basedOn w:val="DefaultParagraphFont"/>
    <w:link w:val="Heading3"/>
    <w:uiPriority w:val="99"/>
    <w:locked/>
    <w:rsid w:val="007D7116"/>
    <w:rPr>
      <w:rFonts w:ascii="Times New Roman" w:hAnsi="Times New Roman" w:cs="Times New Roman"/>
      <w:bCs/>
    </w:rPr>
  </w:style>
  <w:style w:type="character" w:customStyle="1" w:styleId="Heading4Char">
    <w:name w:val="Heading 4 Char"/>
    <w:basedOn w:val="DefaultParagraphFont"/>
    <w:link w:val="Heading4"/>
    <w:uiPriority w:val="99"/>
    <w:locked/>
    <w:rsid w:val="007D7116"/>
    <w:rPr>
      <w:rFonts w:ascii="Times New Roman" w:hAnsi="Times New Roman" w:cs="Times New Roman"/>
      <w:bCs/>
      <w:iCs/>
    </w:rPr>
  </w:style>
  <w:style w:type="character" w:customStyle="1" w:styleId="Heading5Char">
    <w:name w:val="Heading 5 Char"/>
    <w:basedOn w:val="DefaultParagraphFont"/>
    <w:link w:val="Heading5"/>
    <w:uiPriority w:val="99"/>
    <w:locked/>
    <w:rsid w:val="007D7116"/>
    <w:rPr>
      <w:rFonts w:ascii="Times New Roman" w:hAnsi="Times New Roman" w:cs="Times New Roman"/>
    </w:rPr>
  </w:style>
  <w:style w:type="character" w:customStyle="1" w:styleId="Heading6Char">
    <w:name w:val="Heading 6 Char"/>
    <w:basedOn w:val="DefaultParagraphFont"/>
    <w:link w:val="Heading6"/>
    <w:uiPriority w:val="99"/>
    <w:locked/>
    <w:rsid w:val="007D7116"/>
    <w:rPr>
      <w:rFonts w:ascii="Times New Roman" w:hAnsi="Times New Roman" w:cs="Times New Roman"/>
      <w:iCs/>
    </w:rPr>
  </w:style>
  <w:style w:type="character" w:customStyle="1" w:styleId="Heading7Char">
    <w:name w:val="Heading 7 Char"/>
    <w:basedOn w:val="DefaultParagraphFont"/>
    <w:link w:val="Heading7"/>
    <w:uiPriority w:val="99"/>
    <w:locked/>
    <w:rsid w:val="007D7116"/>
    <w:rPr>
      <w:rFonts w:ascii="Times New Roman" w:hAnsi="Times New Roman" w:cs="Times New Roman"/>
      <w:iCs/>
    </w:rPr>
  </w:style>
  <w:style w:type="character" w:customStyle="1" w:styleId="Heading8Char">
    <w:name w:val="Heading 8 Char"/>
    <w:basedOn w:val="DefaultParagraphFont"/>
    <w:link w:val="Heading8"/>
    <w:uiPriority w:val="99"/>
    <w:locked/>
    <w:rsid w:val="007D7116"/>
    <w:rPr>
      <w:rFonts w:ascii="Times New Roman" w:hAnsi="Times New Roman" w:cs="Times New Roman"/>
      <w:sz w:val="20"/>
      <w:szCs w:val="20"/>
    </w:rPr>
  </w:style>
  <w:style w:type="character" w:customStyle="1" w:styleId="Heading9Char">
    <w:name w:val="Heading 9 Char"/>
    <w:basedOn w:val="DefaultParagraphFont"/>
    <w:link w:val="Heading9"/>
    <w:uiPriority w:val="99"/>
    <w:locked/>
    <w:rsid w:val="007D7116"/>
    <w:rPr>
      <w:rFonts w:ascii="Times New Roman" w:hAnsi="Times New Roman" w:cs="Times New Roman"/>
      <w:iCs/>
      <w:sz w:val="20"/>
      <w:szCs w:val="20"/>
    </w:rPr>
  </w:style>
  <w:style w:type="paragraph" w:styleId="NormalWeb">
    <w:name w:val="Normal (Web)"/>
    <w:basedOn w:val="Normal"/>
    <w:uiPriority w:val="99"/>
    <w:rsid w:val="00FE6F16"/>
    <w:pPr>
      <w:spacing w:before="100" w:beforeAutospacing="1" w:after="100" w:afterAutospacing="1"/>
    </w:pPr>
    <w:rPr>
      <w:rFonts w:ascii="Times" w:hAnsi="Times"/>
      <w:sz w:val="20"/>
      <w:szCs w:val="20"/>
    </w:rPr>
  </w:style>
  <w:style w:type="character" w:customStyle="1" w:styleId="apple-converted-space">
    <w:name w:val="apple-converted-space"/>
    <w:basedOn w:val="DefaultParagraphFont"/>
    <w:uiPriority w:val="99"/>
    <w:rsid w:val="007D7116"/>
    <w:rPr>
      <w:rFonts w:cs="Times New Roman"/>
    </w:rPr>
  </w:style>
  <w:style w:type="paragraph" w:styleId="BalloonText">
    <w:name w:val="Balloon Text"/>
    <w:basedOn w:val="Normal"/>
    <w:link w:val="BalloonTextChar"/>
    <w:uiPriority w:val="99"/>
    <w:semiHidden/>
    <w:rsid w:val="007D7116"/>
    <w:rPr>
      <w:rFonts w:ascii="Lucida Grande" w:hAnsi="Lucida Grande"/>
      <w:sz w:val="18"/>
      <w:szCs w:val="18"/>
    </w:rPr>
  </w:style>
  <w:style w:type="character" w:customStyle="1" w:styleId="BalloonTextChar">
    <w:name w:val="Balloon Text Char"/>
    <w:basedOn w:val="DefaultParagraphFont"/>
    <w:link w:val="BalloonText"/>
    <w:uiPriority w:val="99"/>
    <w:semiHidden/>
    <w:locked/>
    <w:rsid w:val="007D7116"/>
    <w:rPr>
      <w:rFonts w:ascii="Lucida Grande" w:hAnsi="Lucida Grande" w:cs="Times New Roman"/>
      <w:sz w:val="18"/>
      <w:szCs w:val="18"/>
    </w:rPr>
  </w:style>
  <w:style w:type="table" w:styleId="TableGrid">
    <w:name w:val="Table Grid"/>
    <w:basedOn w:val="TableNormal"/>
    <w:uiPriority w:val="99"/>
    <w:rsid w:val="007D7116"/>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7D7116"/>
    <w:pPr>
      <w:tabs>
        <w:tab w:val="center" w:pos="4320"/>
        <w:tab w:val="right" w:pos="8640"/>
      </w:tabs>
    </w:pPr>
  </w:style>
  <w:style w:type="character" w:customStyle="1" w:styleId="HeaderChar">
    <w:name w:val="Header Char"/>
    <w:basedOn w:val="DefaultParagraphFont"/>
    <w:link w:val="Header"/>
    <w:uiPriority w:val="99"/>
    <w:locked/>
    <w:rsid w:val="007D7116"/>
    <w:rPr>
      <w:rFonts w:cs="Times New Roman"/>
    </w:rPr>
  </w:style>
  <w:style w:type="paragraph" w:styleId="Footer">
    <w:name w:val="footer"/>
    <w:basedOn w:val="Normal"/>
    <w:link w:val="FooterChar"/>
    <w:uiPriority w:val="99"/>
    <w:rsid w:val="007D7116"/>
    <w:pPr>
      <w:tabs>
        <w:tab w:val="center" w:pos="4320"/>
        <w:tab w:val="right" w:pos="8640"/>
      </w:tabs>
    </w:pPr>
  </w:style>
  <w:style w:type="character" w:customStyle="1" w:styleId="FooterChar">
    <w:name w:val="Footer Char"/>
    <w:basedOn w:val="DefaultParagraphFont"/>
    <w:link w:val="Footer"/>
    <w:uiPriority w:val="99"/>
    <w:locked/>
    <w:rsid w:val="007D7116"/>
    <w:rPr>
      <w:rFonts w:cs="Times New Roman"/>
    </w:rPr>
  </w:style>
  <w:style w:type="paragraph" w:styleId="BlockText">
    <w:name w:val="Block Text"/>
    <w:basedOn w:val="Normal"/>
    <w:uiPriority w:val="99"/>
    <w:semiHidden/>
    <w:rsid w:val="007D7116"/>
    <w:pPr>
      <w:ind w:left="1440" w:right="1440"/>
    </w:pPr>
    <w:rPr>
      <w:rFonts w:ascii="Times New Roman" w:hAnsi="Times New Roman"/>
      <w:iCs/>
      <w:szCs w:val="20"/>
    </w:rPr>
  </w:style>
  <w:style w:type="paragraph" w:styleId="BodyText">
    <w:name w:val="Body Text"/>
    <w:basedOn w:val="Normal"/>
    <w:link w:val="BodyTextChar"/>
    <w:uiPriority w:val="99"/>
    <w:rsid w:val="007D7116"/>
    <w:pPr>
      <w:spacing w:after="240"/>
      <w:ind w:firstLine="720"/>
    </w:pPr>
    <w:rPr>
      <w:rFonts w:ascii="Times New Roman" w:hAnsi="Times New Roman"/>
      <w:lang w:eastAsia="zh-CN"/>
    </w:rPr>
  </w:style>
  <w:style w:type="character" w:customStyle="1" w:styleId="BodyTextChar">
    <w:name w:val="Body Text Char"/>
    <w:basedOn w:val="DefaultParagraphFont"/>
    <w:link w:val="BodyText"/>
    <w:uiPriority w:val="99"/>
    <w:locked/>
    <w:rsid w:val="007D7116"/>
    <w:rPr>
      <w:rFonts w:ascii="Times New Roman" w:hAnsi="Times New Roman" w:cs="Times New Roman"/>
    </w:rPr>
  </w:style>
  <w:style w:type="paragraph" w:customStyle="1" w:styleId="BodyTextDouble">
    <w:name w:val="Body Text Double"/>
    <w:basedOn w:val="BodyText"/>
    <w:uiPriority w:val="99"/>
    <w:rsid w:val="007D7116"/>
    <w:pPr>
      <w:spacing w:after="0" w:line="480" w:lineRule="auto"/>
    </w:pPr>
  </w:style>
  <w:style w:type="paragraph" w:styleId="Caption">
    <w:name w:val="caption"/>
    <w:basedOn w:val="Normal"/>
    <w:next w:val="Normal"/>
    <w:uiPriority w:val="99"/>
    <w:qFormat/>
    <w:rsid w:val="007D7116"/>
    <w:rPr>
      <w:rFonts w:ascii="Times New Roman" w:hAnsi="Times New Roman"/>
      <w:b/>
      <w:bCs/>
      <w:sz w:val="20"/>
      <w:szCs w:val="18"/>
    </w:rPr>
  </w:style>
  <w:style w:type="character" w:styleId="EndnoteReference">
    <w:name w:val="endnote reference"/>
    <w:basedOn w:val="DefaultParagraphFont"/>
    <w:uiPriority w:val="99"/>
    <w:semiHidden/>
    <w:rsid w:val="007D7116"/>
    <w:rPr>
      <w:rFonts w:cs="Times New Roman"/>
      <w:vertAlign w:val="superscript"/>
    </w:rPr>
  </w:style>
  <w:style w:type="paragraph" w:styleId="EndnoteText">
    <w:name w:val="endnote text"/>
    <w:basedOn w:val="Normal"/>
    <w:link w:val="EndnoteTextChar"/>
    <w:uiPriority w:val="99"/>
    <w:semiHidden/>
    <w:rsid w:val="007D7116"/>
    <w:rPr>
      <w:rFonts w:ascii="Times New Roman" w:hAnsi="Times New Roman"/>
      <w:sz w:val="20"/>
      <w:szCs w:val="20"/>
      <w:lang w:eastAsia="zh-CN"/>
    </w:rPr>
  </w:style>
  <w:style w:type="character" w:customStyle="1" w:styleId="EndnoteTextChar">
    <w:name w:val="Endnote Text Char"/>
    <w:basedOn w:val="DefaultParagraphFont"/>
    <w:link w:val="EndnoteText"/>
    <w:uiPriority w:val="99"/>
    <w:semiHidden/>
    <w:locked/>
    <w:rsid w:val="007D7116"/>
    <w:rPr>
      <w:rFonts w:ascii="Times New Roman" w:hAnsi="Times New Roman" w:cs="Times New Roman"/>
      <w:sz w:val="20"/>
      <w:szCs w:val="20"/>
    </w:rPr>
  </w:style>
  <w:style w:type="character" w:styleId="FootnoteReference">
    <w:name w:val="footnote reference"/>
    <w:basedOn w:val="DefaultParagraphFont"/>
    <w:uiPriority w:val="99"/>
    <w:semiHidden/>
    <w:rsid w:val="007D7116"/>
    <w:rPr>
      <w:rFonts w:cs="Times New Roman"/>
      <w:vertAlign w:val="superscript"/>
    </w:rPr>
  </w:style>
  <w:style w:type="paragraph" w:styleId="FootnoteText">
    <w:name w:val="footnote text"/>
    <w:basedOn w:val="Normal"/>
    <w:link w:val="FootnoteTextChar"/>
    <w:uiPriority w:val="99"/>
    <w:semiHidden/>
    <w:rsid w:val="007D7116"/>
    <w:pPr>
      <w:spacing w:after="120"/>
      <w:ind w:left="432" w:hanging="432"/>
    </w:pPr>
    <w:rPr>
      <w:rFonts w:ascii="Times New Roman" w:hAnsi="Times New Roman"/>
      <w:sz w:val="20"/>
      <w:szCs w:val="20"/>
      <w:lang w:eastAsia="zh-CN"/>
    </w:rPr>
  </w:style>
  <w:style w:type="character" w:customStyle="1" w:styleId="FootnoteTextChar">
    <w:name w:val="Footnote Text Char"/>
    <w:basedOn w:val="DefaultParagraphFont"/>
    <w:link w:val="FootnoteText"/>
    <w:uiPriority w:val="99"/>
    <w:semiHidden/>
    <w:locked/>
    <w:rsid w:val="007D7116"/>
    <w:rPr>
      <w:rFonts w:ascii="Times New Roman" w:hAnsi="Times New Roman" w:cs="Times New Roman"/>
      <w:sz w:val="20"/>
      <w:szCs w:val="20"/>
    </w:rPr>
  </w:style>
  <w:style w:type="paragraph" w:styleId="Index1">
    <w:name w:val="index 1"/>
    <w:basedOn w:val="Normal"/>
    <w:next w:val="Normal"/>
    <w:autoRedefine/>
    <w:uiPriority w:val="99"/>
    <w:semiHidden/>
    <w:rsid w:val="007D7116"/>
    <w:pPr>
      <w:ind w:left="240" w:hanging="240"/>
    </w:pPr>
    <w:rPr>
      <w:rFonts w:ascii="Times New Roman" w:hAnsi="Times New Roman"/>
      <w:szCs w:val="20"/>
    </w:rPr>
  </w:style>
  <w:style w:type="paragraph" w:styleId="IndexHeading">
    <w:name w:val="index heading"/>
    <w:basedOn w:val="Normal"/>
    <w:next w:val="Index1"/>
    <w:uiPriority w:val="99"/>
    <w:semiHidden/>
    <w:rsid w:val="007D7116"/>
    <w:pPr>
      <w:jc w:val="center"/>
    </w:pPr>
    <w:rPr>
      <w:rFonts w:ascii="Times New Roman" w:hAnsi="Times New Roman"/>
      <w:b/>
      <w:bCs/>
      <w:szCs w:val="20"/>
    </w:rPr>
  </w:style>
  <w:style w:type="character" w:styleId="IntenseEmphasis">
    <w:name w:val="Intense Emphasis"/>
    <w:basedOn w:val="DefaultParagraphFont"/>
    <w:uiPriority w:val="99"/>
    <w:qFormat/>
    <w:rsid w:val="007D7116"/>
    <w:rPr>
      <w:rFonts w:ascii="Times New Roman" w:hAnsi="Times New Roman" w:cs="Times New Roman"/>
      <w:b/>
      <w:i/>
      <w:color w:val="auto"/>
      <w:sz w:val="24"/>
    </w:rPr>
  </w:style>
  <w:style w:type="paragraph" w:styleId="IntenseQuote">
    <w:name w:val="Intense Quote"/>
    <w:basedOn w:val="Normal"/>
    <w:next w:val="Normal"/>
    <w:link w:val="IntenseQuoteChar"/>
    <w:uiPriority w:val="99"/>
    <w:qFormat/>
    <w:rsid w:val="007D7116"/>
    <w:pPr>
      <w:ind w:left="1440" w:right="1440"/>
    </w:pPr>
    <w:rPr>
      <w:rFonts w:ascii="Times New Roman" w:hAnsi="Times New Roman"/>
      <w:b/>
      <w:bCs/>
      <w:i/>
      <w:iCs/>
      <w:sz w:val="20"/>
      <w:szCs w:val="20"/>
      <w:lang w:eastAsia="zh-CN"/>
    </w:rPr>
  </w:style>
  <w:style w:type="character" w:customStyle="1" w:styleId="IntenseQuoteChar">
    <w:name w:val="Intense Quote Char"/>
    <w:basedOn w:val="DefaultParagraphFont"/>
    <w:link w:val="IntenseQuote"/>
    <w:uiPriority w:val="99"/>
    <w:locked/>
    <w:rsid w:val="007D7116"/>
    <w:rPr>
      <w:rFonts w:ascii="Times New Roman" w:hAnsi="Times New Roman" w:cs="Times New Roman"/>
      <w:b/>
      <w:bCs/>
      <w:i/>
      <w:iCs/>
      <w:sz w:val="20"/>
      <w:szCs w:val="20"/>
    </w:rPr>
  </w:style>
  <w:style w:type="character" w:styleId="IntenseReference">
    <w:name w:val="Intense Reference"/>
    <w:basedOn w:val="DefaultParagraphFont"/>
    <w:uiPriority w:val="99"/>
    <w:qFormat/>
    <w:rsid w:val="007D7116"/>
    <w:rPr>
      <w:rFonts w:ascii="Times New Roman" w:hAnsi="Times New Roman" w:cs="Times New Roman"/>
      <w:b/>
      <w:smallCaps/>
      <w:color w:val="auto"/>
      <w:spacing w:val="5"/>
      <w:sz w:val="24"/>
      <w:u w:val="single"/>
    </w:rPr>
  </w:style>
  <w:style w:type="character" w:styleId="PlaceholderText">
    <w:name w:val="Placeholder Text"/>
    <w:basedOn w:val="DefaultParagraphFont"/>
    <w:uiPriority w:val="99"/>
    <w:semiHidden/>
    <w:rsid w:val="007D7116"/>
    <w:rPr>
      <w:rFonts w:cs="Times New Roman"/>
      <w:color w:val="808080"/>
    </w:rPr>
  </w:style>
  <w:style w:type="paragraph" w:styleId="PlainText">
    <w:name w:val="Plain Text"/>
    <w:basedOn w:val="Normal"/>
    <w:link w:val="PlainTextChar"/>
    <w:uiPriority w:val="99"/>
    <w:rsid w:val="007D7116"/>
    <w:rPr>
      <w:rFonts w:ascii="Courier New" w:hAnsi="Courier New"/>
      <w:sz w:val="20"/>
      <w:szCs w:val="21"/>
      <w:lang w:eastAsia="zh-CN"/>
    </w:rPr>
  </w:style>
  <w:style w:type="character" w:customStyle="1" w:styleId="PlainTextChar">
    <w:name w:val="Plain Text Char"/>
    <w:basedOn w:val="DefaultParagraphFont"/>
    <w:link w:val="PlainText"/>
    <w:uiPriority w:val="99"/>
    <w:locked/>
    <w:rsid w:val="007D7116"/>
    <w:rPr>
      <w:rFonts w:ascii="Courier New" w:hAnsi="Courier New" w:cs="Times New Roman"/>
      <w:sz w:val="21"/>
      <w:szCs w:val="21"/>
    </w:rPr>
  </w:style>
  <w:style w:type="paragraph" w:styleId="Quote">
    <w:name w:val="Quote"/>
    <w:basedOn w:val="Normal"/>
    <w:next w:val="Normal"/>
    <w:link w:val="QuoteChar"/>
    <w:uiPriority w:val="99"/>
    <w:qFormat/>
    <w:rsid w:val="007D7116"/>
    <w:pPr>
      <w:spacing w:after="240"/>
      <w:ind w:left="1440" w:right="1440"/>
    </w:pPr>
    <w:rPr>
      <w:rFonts w:ascii="Times New Roman" w:hAnsi="Times New Roman"/>
      <w:iCs/>
      <w:color w:val="000000"/>
      <w:lang w:eastAsia="zh-CN"/>
    </w:rPr>
  </w:style>
  <w:style w:type="character" w:customStyle="1" w:styleId="QuoteChar">
    <w:name w:val="Quote Char"/>
    <w:basedOn w:val="DefaultParagraphFont"/>
    <w:link w:val="Quote"/>
    <w:uiPriority w:val="99"/>
    <w:locked/>
    <w:rsid w:val="007D7116"/>
    <w:rPr>
      <w:rFonts w:ascii="Times New Roman" w:hAnsi="Times New Roman" w:cs="Times New Roman"/>
      <w:iCs/>
      <w:color w:val="000000"/>
    </w:rPr>
  </w:style>
  <w:style w:type="paragraph" w:styleId="Subtitle">
    <w:name w:val="Subtitle"/>
    <w:basedOn w:val="Normal"/>
    <w:next w:val="Normal"/>
    <w:link w:val="SubtitleChar"/>
    <w:uiPriority w:val="99"/>
    <w:qFormat/>
    <w:rsid w:val="007D7116"/>
    <w:pPr>
      <w:keepNext/>
      <w:numPr>
        <w:ilvl w:val="1"/>
      </w:numPr>
      <w:spacing w:after="240"/>
      <w:outlineLvl w:val="1"/>
    </w:pPr>
    <w:rPr>
      <w:rFonts w:ascii="Times New Roman" w:hAnsi="Times New Roman"/>
      <w:i/>
      <w:iCs/>
      <w:lang w:eastAsia="zh-CN"/>
    </w:rPr>
  </w:style>
  <w:style w:type="character" w:customStyle="1" w:styleId="SubtitleChar">
    <w:name w:val="Subtitle Char"/>
    <w:basedOn w:val="DefaultParagraphFont"/>
    <w:link w:val="Subtitle"/>
    <w:uiPriority w:val="99"/>
    <w:locked/>
    <w:rsid w:val="007D7116"/>
    <w:rPr>
      <w:rFonts w:ascii="Times New Roman" w:hAnsi="Times New Roman" w:cs="Times New Roman"/>
      <w:i/>
      <w:iCs/>
    </w:rPr>
  </w:style>
  <w:style w:type="character" w:styleId="SubtleReference">
    <w:name w:val="Subtle Reference"/>
    <w:basedOn w:val="DefaultParagraphFont"/>
    <w:uiPriority w:val="99"/>
    <w:qFormat/>
    <w:rsid w:val="007D7116"/>
    <w:rPr>
      <w:rFonts w:cs="Times New Roman"/>
      <w:smallCaps/>
      <w:color w:val="auto"/>
      <w:u w:val="single"/>
    </w:rPr>
  </w:style>
  <w:style w:type="paragraph" w:styleId="Title">
    <w:name w:val="Title"/>
    <w:basedOn w:val="Normal"/>
    <w:next w:val="Normal"/>
    <w:link w:val="TitleChar"/>
    <w:uiPriority w:val="99"/>
    <w:qFormat/>
    <w:rsid w:val="007D7116"/>
    <w:pPr>
      <w:keepNext/>
      <w:spacing w:after="240"/>
      <w:jc w:val="center"/>
      <w:outlineLvl w:val="0"/>
    </w:pPr>
    <w:rPr>
      <w:rFonts w:ascii="Times New Roman" w:hAnsi="Times New Roman"/>
      <w:b/>
      <w:caps/>
      <w:szCs w:val="52"/>
      <w:lang w:eastAsia="zh-CN"/>
    </w:rPr>
  </w:style>
  <w:style w:type="character" w:customStyle="1" w:styleId="TitleChar">
    <w:name w:val="Title Char"/>
    <w:basedOn w:val="DefaultParagraphFont"/>
    <w:link w:val="Title"/>
    <w:uiPriority w:val="99"/>
    <w:locked/>
    <w:rsid w:val="007D7116"/>
    <w:rPr>
      <w:rFonts w:ascii="Times New Roman" w:hAnsi="Times New Roman" w:cs="Times New Roman"/>
      <w:b/>
      <w:caps/>
      <w:sz w:val="52"/>
      <w:szCs w:val="52"/>
    </w:rPr>
  </w:style>
  <w:style w:type="paragraph" w:styleId="TOAHeading">
    <w:name w:val="toa heading"/>
    <w:basedOn w:val="Normal"/>
    <w:next w:val="Normal"/>
    <w:uiPriority w:val="99"/>
    <w:semiHidden/>
    <w:rsid w:val="007D7116"/>
    <w:pPr>
      <w:jc w:val="center"/>
    </w:pPr>
    <w:rPr>
      <w:rFonts w:ascii="Times New Roman" w:hAnsi="Times New Roman"/>
      <w:b/>
      <w:bCs/>
      <w:szCs w:val="20"/>
    </w:rPr>
  </w:style>
  <w:style w:type="paragraph" w:styleId="TOC1">
    <w:name w:val="toc 1"/>
    <w:basedOn w:val="Normal"/>
    <w:next w:val="Normal"/>
    <w:autoRedefine/>
    <w:uiPriority w:val="99"/>
    <w:semiHidden/>
    <w:rsid w:val="007D7116"/>
    <w:pPr>
      <w:tabs>
        <w:tab w:val="left" w:pos="720"/>
        <w:tab w:val="right" w:leader="dot" w:pos="9360"/>
      </w:tabs>
      <w:spacing w:after="120"/>
    </w:pPr>
    <w:rPr>
      <w:rFonts w:ascii="Times New Roman" w:hAnsi="Times New Roman"/>
      <w:szCs w:val="20"/>
    </w:rPr>
  </w:style>
  <w:style w:type="paragraph" w:styleId="TOC2">
    <w:name w:val="toc 2"/>
    <w:basedOn w:val="Normal"/>
    <w:next w:val="Normal"/>
    <w:autoRedefine/>
    <w:uiPriority w:val="99"/>
    <w:semiHidden/>
    <w:rsid w:val="007D7116"/>
    <w:pPr>
      <w:tabs>
        <w:tab w:val="right" w:leader="dot" w:pos="9360"/>
      </w:tabs>
      <w:spacing w:after="120"/>
      <w:ind w:left="1440" w:hanging="720"/>
      <w:contextualSpacing/>
    </w:pPr>
    <w:rPr>
      <w:rFonts w:ascii="Times New Roman" w:hAnsi="Times New Roman"/>
      <w:szCs w:val="20"/>
    </w:rPr>
  </w:style>
  <w:style w:type="paragraph" w:styleId="TOC3">
    <w:name w:val="toc 3"/>
    <w:basedOn w:val="Normal"/>
    <w:next w:val="Normal"/>
    <w:autoRedefine/>
    <w:uiPriority w:val="99"/>
    <w:semiHidden/>
    <w:rsid w:val="007D7116"/>
    <w:pPr>
      <w:tabs>
        <w:tab w:val="right" w:leader="dot" w:pos="9360"/>
      </w:tabs>
      <w:spacing w:after="120"/>
      <w:ind w:left="2160" w:hanging="720"/>
      <w:contextualSpacing/>
    </w:pPr>
    <w:rPr>
      <w:rFonts w:ascii="Times New Roman" w:hAnsi="Times New Roman"/>
      <w:szCs w:val="20"/>
    </w:rPr>
  </w:style>
  <w:style w:type="paragraph" w:styleId="TOC4">
    <w:name w:val="toc 4"/>
    <w:basedOn w:val="Normal"/>
    <w:next w:val="Normal"/>
    <w:autoRedefine/>
    <w:uiPriority w:val="99"/>
    <w:semiHidden/>
    <w:rsid w:val="007D7116"/>
    <w:pPr>
      <w:tabs>
        <w:tab w:val="right" w:leader="dot" w:pos="9360"/>
      </w:tabs>
      <w:spacing w:after="120"/>
      <w:ind w:left="2880" w:hanging="720"/>
      <w:contextualSpacing/>
    </w:pPr>
    <w:rPr>
      <w:rFonts w:ascii="Times New Roman" w:hAnsi="Times New Roman"/>
      <w:szCs w:val="20"/>
    </w:rPr>
  </w:style>
  <w:style w:type="paragraph" w:styleId="TOC5">
    <w:name w:val="toc 5"/>
    <w:basedOn w:val="Normal"/>
    <w:next w:val="Normal"/>
    <w:autoRedefine/>
    <w:uiPriority w:val="99"/>
    <w:semiHidden/>
    <w:rsid w:val="007D7116"/>
    <w:pPr>
      <w:tabs>
        <w:tab w:val="right" w:leader="dot" w:pos="9360"/>
      </w:tabs>
      <w:spacing w:after="120"/>
      <w:ind w:left="3600" w:hanging="720"/>
      <w:contextualSpacing/>
    </w:pPr>
    <w:rPr>
      <w:rFonts w:ascii="Times New Roman" w:hAnsi="Times New Roman"/>
      <w:szCs w:val="20"/>
    </w:rPr>
  </w:style>
  <w:style w:type="paragraph" w:styleId="TOC6">
    <w:name w:val="toc 6"/>
    <w:basedOn w:val="Normal"/>
    <w:next w:val="Normal"/>
    <w:autoRedefine/>
    <w:uiPriority w:val="99"/>
    <w:semiHidden/>
    <w:rsid w:val="007D7116"/>
    <w:pPr>
      <w:tabs>
        <w:tab w:val="right" w:leader="dot" w:pos="9360"/>
      </w:tabs>
      <w:spacing w:after="120"/>
      <w:ind w:left="4320" w:hanging="720"/>
      <w:contextualSpacing/>
    </w:pPr>
    <w:rPr>
      <w:rFonts w:ascii="Times New Roman" w:hAnsi="Times New Roman"/>
      <w:szCs w:val="20"/>
    </w:rPr>
  </w:style>
  <w:style w:type="paragraph" w:styleId="TOC7">
    <w:name w:val="toc 7"/>
    <w:basedOn w:val="Normal"/>
    <w:next w:val="Normal"/>
    <w:autoRedefine/>
    <w:uiPriority w:val="99"/>
    <w:semiHidden/>
    <w:rsid w:val="007D7116"/>
    <w:pPr>
      <w:tabs>
        <w:tab w:val="right" w:leader="dot" w:pos="9360"/>
      </w:tabs>
      <w:spacing w:after="120"/>
      <w:ind w:left="5040" w:hanging="720"/>
      <w:contextualSpacing/>
    </w:pPr>
    <w:rPr>
      <w:rFonts w:ascii="Times New Roman" w:hAnsi="Times New Roman"/>
      <w:szCs w:val="20"/>
    </w:rPr>
  </w:style>
  <w:style w:type="paragraph" w:styleId="TOC8">
    <w:name w:val="toc 8"/>
    <w:basedOn w:val="Normal"/>
    <w:next w:val="Normal"/>
    <w:autoRedefine/>
    <w:uiPriority w:val="99"/>
    <w:semiHidden/>
    <w:rsid w:val="007D7116"/>
    <w:pPr>
      <w:tabs>
        <w:tab w:val="right" w:leader="dot" w:pos="9360"/>
      </w:tabs>
      <w:spacing w:after="120"/>
      <w:ind w:left="5760" w:hanging="720"/>
      <w:contextualSpacing/>
    </w:pPr>
    <w:rPr>
      <w:rFonts w:ascii="Times New Roman" w:hAnsi="Times New Roman"/>
      <w:szCs w:val="20"/>
    </w:rPr>
  </w:style>
  <w:style w:type="paragraph" w:styleId="TOC9">
    <w:name w:val="toc 9"/>
    <w:basedOn w:val="Normal"/>
    <w:next w:val="Normal"/>
    <w:autoRedefine/>
    <w:uiPriority w:val="99"/>
    <w:semiHidden/>
    <w:rsid w:val="007D7116"/>
    <w:pPr>
      <w:tabs>
        <w:tab w:val="right" w:leader="dot" w:pos="9360"/>
      </w:tabs>
      <w:spacing w:after="120"/>
      <w:ind w:left="6480" w:hanging="720"/>
      <w:contextualSpacing/>
    </w:pPr>
    <w:rPr>
      <w:rFonts w:ascii="Times New Roman" w:hAnsi="Times New Roman"/>
      <w:szCs w:val="20"/>
    </w:rPr>
  </w:style>
  <w:style w:type="paragraph" w:styleId="TOCHeading">
    <w:name w:val="TOC Heading"/>
    <w:basedOn w:val="Heading1"/>
    <w:next w:val="Normal"/>
    <w:uiPriority w:val="99"/>
    <w:qFormat/>
    <w:rsid w:val="007D7116"/>
    <w:pPr>
      <w:jc w:val="center"/>
      <w:outlineLvl w:val="9"/>
    </w:pPr>
    <w:rPr>
      <w:caps w:val="0"/>
      <w:sz w:val="28"/>
    </w:rPr>
  </w:style>
  <w:style w:type="paragraph" w:styleId="NoSpacing">
    <w:name w:val="No Spacing"/>
    <w:uiPriority w:val="99"/>
    <w:qFormat/>
    <w:rsid w:val="007D7116"/>
    <w:rPr>
      <w:rFonts w:ascii="Times New Roman" w:hAnsi="Times New Roman"/>
      <w:sz w:val="24"/>
      <w:szCs w:val="24"/>
      <w:lang w:eastAsia="en-US"/>
    </w:rPr>
  </w:style>
  <w:style w:type="paragraph" w:customStyle="1" w:styleId="MacPacTrailer">
    <w:name w:val="MacPac Trailer"/>
    <w:uiPriority w:val="99"/>
    <w:rsid w:val="007D7116"/>
    <w:pPr>
      <w:widowControl w:val="0"/>
      <w:spacing w:line="160" w:lineRule="exact"/>
    </w:pPr>
    <w:rPr>
      <w:rFonts w:ascii="Times New Roman" w:hAnsi="Times New Roman"/>
      <w:sz w:val="14"/>
      <w:lang w:eastAsia="en-US"/>
    </w:rPr>
  </w:style>
  <w:style w:type="paragraph" w:customStyle="1" w:styleId="gtxtcolumn">
    <w:name w:val="gtxt_column"/>
    <w:basedOn w:val="Normal"/>
    <w:uiPriority w:val="99"/>
    <w:semiHidden/>
    <w:rsid w:val="007D7116"/>
    <w:pPr>
      <w:spacing w:before="100" w:beforeAutospacing="1" w:after="100" w:afterAutospacing="1"/>
    </w:pPr>
    <w:rPr>
      <w:rFonts w:ascii="Times New Roman" w:hAnsi="Times New Roman"/>
    </w:rPr>
  </w:style>
  <w:style w:type="character" w:customStyle="1" w:styleId="gstxthlt">
    <w:name w:val="gstxt_hlt"/>
    <w:uiPriority w:val="99"/>
    <w:rsid w:val="007D7116"/>
  </w:style>
  <w:style w:type="character" w:customStyle="1" w:styleId="searchhit">
    <w:name w:val="searchhit"/>
    <w:uiPriority w:val="99"/>
    <w:rsid w:val="007D7116"/>
  </w:style>
  <w:style w:type="character" w:customStyle="1" w:styleId="gstxtsup">
    <w:name w:val="gstxt_sup"/>
    <w:uiPriority w:val="99"/>
    <w:rsid w:val="007D7116"/>
  </w:style>
  <w:style w:type="character" w:customStyle="1" w:styleId="gtxtcolumn1">
    <w:name w:val="gtxt_column1"/>
    <w:uiPriority w:val="99"/>
    <w:rsid w:val="007D7116"/>
  </w:style>
  <w:style w:type="character" w:customStyle="1" w:styleId="DeltaViewDeletion">
    <w:name w:val="DeltaView Deletion"/>
    <w:uiPriority w:val="99"/>
    <w:rsid w:val="007D7116"/>
    <w:rPr>
      <w:strike/>
      <w:color w:val="FF0000"/>
    </w:rPr>
  </w:style>
  <w:style w:type="character" w:customStyle="1" w:styleId="slug-metadata-note">
    <w:name w:val="slug-metadata-note"/>
    <w:uiPriority w:val="99"/>
    <w:rsid w:val="007D7116"/>
  </w:style>
  <w:style w:type="character" w:customStyle="1" w:styleId="slug-doi">
    <w:name w:val="slug-doi"/>
    <w:uiPriority w:val="99"/>
    <w:rsid w:val="007D7116"/>
  </w:style>
  <w:style w:type="character" w:customStyle="1" w:styleId="recomdescriptiveword">
    <w:name w:val="recomdescriptiveword"/>
    <w:uiPriority w:val="99"/>
    <w:rsid w:val="007D7116"/>
  </w:style>
  <w:style w:type="character" w:customStyle="1" w:styleId="st">
    <w:name w:val="st"/>
    <w:uiPriority w:val="99"/>
    <w:rsid w:val="007D7116"/>
  </w:style>
  <w:style w:type="character" w:customStyle="1" w:styleId="patent-text-highlight">
    <w:name w:val="patent-text-highlight"/>
    <w:uiPriority w:val="99"/>
    <w:rsid w:val="007D7116"/>
  </w:style>
  <w:style w:type="character" w:styleId="Hyperlink">
    <w:name w:val="Hyperlink"/>
    <w:basedOn w:val="DefaultParagraphFont"/>
    <w:uiPriority w:val="99"/>
    <w:semiHidden/>
    <w:rsid w:val="007D7116"/>
    <w:rPr>
      <w:rFonts w:cs="Times New Roman"/>
      <w:color w:val="0000FF"/>
      <w:u w:val="single"/>
    </w:rPr>
  </w:style>
  <w:style w:type="paragraph" w:styleId="BodyTextIndent">
    <w:name w:val="Body Text Indent"/>
    <w:basedOn w:val="Normal"/>
    <w:link w:val="BodyTextIndentChar"/>
    <w:uiPriority w:val="99"/>
    <w:rsid w:val="007D7116"/>
    <w:pPr>
      <w:spacing w:after="120"/>
      <w:ind w:left="360"/>
    </w:pPr>
    <w:rPr>
      <w:rFonts w:ascii="Times New Roman" w:hAnsi="Times New Roman"/>
      <w:lang w:eastAsia="zh-CN"/>
    </w:rPr>
  </w:style>
  <w:style w:type="character" w:customStyle="1" w:styleId="BodyTextIndentChar">
    <w:name w:val="Body Text Indent Char"/>
    <w:basedOn w:val="DefaultParagraphFont"/>
    <w:link w:val="BodyTextIndent"/>
    <w:uiPriority w:val="99"/>
    <w:locked/>
    <w:rsid w:val="007D7116"/>
    <w:rPr>
      <w:rFonts w:ascii="Times New Roman" w:hAnsi="Times New Roman" w:cs="Times New Roman"/>
    </w:rPr>
  </w:style>
  <w:style w:type="paragraph" w:styleId="ListParagraph">
    <w:name w:val="List Paragraph"/>
    <w:basedOn w:val="Normal"/>
    <w:uiPriority w:val="99"/>
    <w:qFormat/>
    <w:rsid w:val="007D7116"/>
    <w:pPr>
      <w:ind w:left="720"/>
      <w:contextualSpacing/>
    </w:pPr>
    <w:rPr>
      <w:rFonts w:ascii="Times New Roman" w:hAnsi="Times New Roman"/>
    </w:rPr>
  </w:style>
  <w:style w:type="character" w:styleId="Emphasis">
    <w:name w:val="Emphasis"/>
    <w:basedOn w:val="DefaultParagraphFont"/>
    <w:uiPriority w:val="99"/>
    <w:qFormat/>
    <w:rsid w:val="007D7116"/>
    <w:rPr>
      <w:rFonts w:cs="Times New Roman"/>
      <w:i/>
    </w:rPr>
  </w:style>
  <w:style w:type="character" w:customStyle="1" w:styleId="MediumGrid3-Accent2Char">
    <w:name w:val="Medium Grid 3 - Accent 2 Char"/>
    <w:link w:val="MediumGrid3-Accent2"/>
    <w:uiPriority w:val="99"/>
    <w:locked/>
    <w:rsid w:val="007D7116"/>
    <w:rPr>
      <w:rFonts w:eastAsia="Times New Roman"/>
      <w:b/>
      <w:i/>
    </w:rPr>
  </w:style>
  <w:style w:type="character" w:customStyle="1" w:styleId="MediumGrid2-Accent2Char">
    <w:name w:val="Medium Grid 2 - Accent 2 Char"/>
    <w:link w:val="MediumGrid2-Accent2"/>
    <w:uiPriority w:val="99"/>
    <w:locked/>
    <w:rsid w:val="007D7116"/>
    <w:rPr>
      <w:color w:val="000000"/>
      <w:sz w:val="24"/>
    </w:rPr>
  </w:style>
  <w:style w:type="character" w:styleId="CommentReference">
    <w:name w:val="annotation reference"/>
    <w:basedOn w:val="DefaultParagraphFont"/>
    <w:uiPriority w:val="99"/>
    <w:semiHidden/>
    <w:rsid w:val="007D7116"/>
    <w:rPr>
      <w:rFonts w:cs="Times New Roman"/>
      <w:sz w:val="16"/>
    </w:rPr>
  </w:style>
  <w:style w:type="paragraph" w:styleId="CommentText">
    <w:name w:val="annotation text"/>
    <w:basedOn w:val="Normal"/>
    <w:link w:val="CommentTextChar"/>
    <w:uiPriority w:val="99"/>
    <w:semiHidden/>
    <w:rsid w:val="007D7116"/>
    <w:rPr>
      <w:rFonts w:ascii="Times New Roman" w:hAnsi="Times New Roman"/>
      <w:sz w:val="20"/>
      <w:szCs w:val="20"/>
      <w:lang w:eastAsia="zh-CN"/>
    </w:rPr>
  </w:style>
  <w:style w:type="character" w:customStyle="1" w:styleId="CommentTextChar">
    <w:name w:val="Comment Text Char"/>
    <w:basedOn w:val="DefaultParagraphFont"/>
    <w:link w:val="CommentText"/>
    <w:uiPriority w:val="99"/>
    <w:semiHidden/>
    <w:locked/>
    <w:rsid w:val="007D711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7D7116"/>
    <w:rPr>
      <w:b/>
      <w:bCs/>
    </w:rPr>
  </w:style>
  <w:style w:type="character" w:customStyle="1" w:styleId="CommentSubjectChar">
    <w:name w:val="Comment Subject Char"/>
    <w:basedOn w:val="CommentTextChar"/>
    <w:link w:val="CommentSubject"/>
    <w:uiPriority w:val="99"/>
    <w:semiHidden/>
    <w:locked/>
    <w:rsid w:val="007D7116"/>
    <w:rPr>
      <w:rFonts w:ascii="Times New Roman" w:hAnsi="Times New Roman" w:cs="Times New Roman"/>
      <w:b/>
      <w:bCs/>
      <w:sz w:val="20"/>
      <w:szCs w:val="20"/>
    </w:rPr>
  </w:style>
  <w:style w:type="table" w:styleId="MediumGrid3-Accent2">
    <w:name w:val="Medium Grid 3 Accent 2"/>
    <w:basedOn w:val="TableNormal"/>
    <w:link w:val="MediumGrid3-Accent2Char"/>
    <w:uiPriority w:val="99"/>
    <w:rsid w:val="007D7116"/>
    <w:rPr>
      <w:b/>
      <w:i/>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FD3D2"/>
    </w:tcPr>
    <w:tblStylePr w:type="firstRow">
      <w:rPr>
        <w:rFonts w:cs="Times New Roman"/>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rFonts w:cs="Times New Roman"/>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rFonts w:cs="Times New Roman"/>
      </w:rPr>
      <w:tblPr/>
      <w:tcPr>
        <w:tcBorders>
          <w:left w:val="single" w:sz="8" w:space="0" w:color="FFFFFF"/>
          <w:right w:val="single" w:sz="24" w:space="0" w:color="FFFFFF"/>
          <w:insideH w:val="nil"/>
          <w:insideV w:val="nil"/>
        </w:tcBorders>
        <w:shd w:val="clear" w:color="auto" w:fill="C0504D"/>
      </w:tcPr>
    </w:tblStylePr>
    <w:tblStylePr w:type="lastCol">
      <w:rPr>
        <w:rFonts w:cs="Times New Roman"/>
      </w:rPr>
      <w:tblPr/>
      <w:tcPr>
        <w:tcBorders>
          <w:top w:val="nil"/>
          <w:left w:val="single" w:sz="24" w:space="0" w:color="FFFFFF"/>
          <w:bottom w:val="nil"/>
          <w:right w:val="nil"/>
          <w:insideH w:val="nil"/>
          <w:insideV w:val="nil"/>
        </w:tcBorders>
        <w:shd w:val="clear" w:color="auto" w:fill="C0504D"/>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styleId="MediumGrid2-Accent2">
    <w:name w:val="Medium Grid 2 Accent 2"/>
    <w:basedOn w:val="TableNormal"/>
    <w:link w:val="MediumGrid2-Accent2Char"/>
    <w:uiPriority w:val="99"/>
    <w:rsid w:val="007D7116"/>
    <w:rPr>
      <w:color w:val="000000"/>
      <w:sz w:val="24"/>
      <w:szCs w:val="20"/>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cPr>
      <w:shd w:val="clear" w:color="auto" w:fill="EFD3D2"/>
    </w:tcPr>
    <w:tblStylePr w:type="firstRow">
      <w:rPr>
        <w:rFonts w:cs="Times New Roman"/>
      </w:rPr>
      <w:tblPr/>
      <w:tcPr>
        <w:shd w:val="clear" w:color="auto" w:fill="F8EDED"/>
      </w:tcPr>
    </w:tblStylePr>
    <w:tblStylePr w:type="lastRow">
      <w:rPr>
        <w:rFonts w:cs="Times New Roman"/>
      </w:rPr>
      <w:tblPr/>
      <w:tcPr>
        <w:tcBorders>
          <w:top w:val="single" w:sz="12"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nil"/>
          <w:insideH w:val="nil"/>
          <w:insideV w:val="nil"/>
        </w:tcBorders>
        <w:shd w:val="clear" w:color="auto" w:fill="FFFFFF"/>
      </w:tcPr>
    </w:tblStylePr>
    <w:tblStylePr w:type="lastCol">
      <w:rPr>
        <w:rFonts w:cs="Times New Roman"/>
      </w:rPr>
      <w:tblPr/>
      <w:tcPr>
        <w:tcBorders>
          <w:top w:val="nil"/>
          <w:left w:val="nil"/>
          <w:bottom w:val="nil"/>
          <w:right w:val="nil"/>
          <w:insideH w:val="nil"/>
          <w:insideV w:val="nil"/>
        </w:tcBorders>
        <w:shd w:val="clear" w:color="auto" w:fill="F2DBDB"/>
      </w:tcPr>
    </w:tblStylePr>
    <w:tblStylePr w:type="band1Vert">
      <w:rPr>
        <w:rFonts w:cs="Times New Roman"/>
      </w:rPr>
      <w:tblPr/>
      <w:tcPr>
        <w:shd w:val="clear" w:color="auto" w:fill="DFA7A6"/>
      </w:tcPr>
    </w:tblStylePr>
    <w:tblStylePr w:type="band1Horz">
      <w:rPr>
        <w:rFonts w:cs="Times New Roman"/>
      </w:rPr>
      <w:tblPr/>
      <w:tcPr>
        <w:tcBorders>
          <w:insideH w:val="single" w:sz="6" w:space="0" w:color="C0504D"/>
          <w:insideV w:val="single" w:sz="6" w:space="0" w:color="C0504D"/>
        </w:tcBorders>
        <w:shd w:val="clear" w:color="auto" w:fill="DFA7A6"/>
      </w:tcPr>
    </w:tblStylePr>
    <w:tblStylePr w:type="nwCell">
      <w:rPr>
        <w:rFonts w:cs="Times New Roman"/>
      </w:rPr>
      <w:tblPr/>
      <w:tcPr>
        <w:shd w:val="clear" w:color="auto" w:fill="FFFFFF"/>
      </w:tcPr>
    </w:tblStylePr>
  </w:style>
  <w:style w:type="character" w:customStyle="1" w:styleId="DeltaViewInsertion">
    <w:name w:val="DeltaView Insertion"/>
    <w:uiPriority w:val="99"/>
    <w:rsid w:val="007D7116"/>
    <w:rPr>
      <w:color w:val="0000FF"/>
      <w:u w:val="double"/>
    </w:rPr>
  </w:style>
  <w:style w:type="character" w:customStyle="1" w:styleId="patent-number">
    <w:name w:val="patent-number"/>
    <w:uiPriority w:val="99"/>
    <w:rsid w:val="007D7116"/>
  </w:style>
  <w:style w:type="character" w:customStyle="1" w:styleId="patent-bibdata-value">
    <w:name w:val="patent-bibdata-value"/>
    <w:uiPriority w:val="99"/>
    <w:rsid w:val="007D7116"/>
  </w:style>
  <w:style w:type="character" w:customStyle="1" w:styleId="bylinepipe">
    <w:name w:val="bylinepipe"/>
    <w:uiPriority w:val="99"/>
    <w:rsid w:val="007D7116"/>
  </w:style>
  <w:style w:type="paragraph" w:styleId="BodyTextIndent2">
    <w:name w:val="Body Text Indent 2"/>
    <w:basedOn w:val="Normal"/>
    <w:link w:val="BodyTextIndent2Char"/>
    <w:uiPriority w:val="99"/>
    <w:rsid w:val="007D7116"/>
    <w:pPr>
      <w:spacing w:after="120" w:line="480" w:lineRule="auto"/>
      <w:ind w:left="360"/>
    </w:pPr>
    <w:rPr>
      <w:rFonts w:ascii="Times New Roman" w:hAnsi="Times New Roman"/>
      <w:szCs w:val="20"/>
      <w:lang w:eastAsia="zh-CN"/>
    </w:rPr>
  </w:style>
  <w:style w:type="character" w:customStyle="1" w:styleId="BodyTextIndent2Char">
    <w:name w:val="Body Text Indent 2 Char"/>
    <w:basedOn w:val="DefaultParagraphFont"/>
    <w:link w:val="BodyTextIndent2"/>
    <w:uiPriority w:val="99"/>
    <w:locked/>
    <w:rsid w:val="007D7116"/>
    <w:rPr>
      <w:rFonts w:ascii="Times New Roman" w:hAnsi="Times New Roman" w:cs="Times New Roman"/>
      <w:sz w:val="20"/>
      <w:szCs w:val="20"/>
    </w:rPr>
  </w:style>
  <w:style w:type="character" w:styleId="Strong">
    <w:name w:val="Strong"/>
    <w:basedOn w:val="DefaultParagraphFont"/>
    <w:uiPriority w:val="99"/>
    <w:qFormat/>
    <w:rsid w:val="007D7116"/>
    <w:rPr>
      <w:rFonts w:cs="Times New Roman"/>
      <w:b/>
    </w:rPr>
  </w:style>
  <w:style w:type="character" w:styleId="PageNumber">
    <w:name w:val="page number"/>
    <w:basedOn w:val="DefaultParagraphFont"/>
    <w:uiPriority w:val="99"/>
    <w:rsid w:val="007D7116"/>
    <w:rPr>
      <w:rFonts w:cs="Times New Roman"/>
    </w:rPr>
  </w:style>
  <w:style w:type="paragraph" w:styleId="Revision">
    <w:name w:val="Revision"/>
    <w:hidden/>
    <w:uiPriority w:val="99"/>
    <w:semiHidden/>
    <w:rsid w:val="007D7116"/>
    <w:rPr>
      <w:sz w:val="24"/>
      <w:szCs w:val="24"/>
      <w:lang w:eastAsia="en-US"/>
    </w:rPr>
  </w:style>
  <w:style w:type="paragraph" w:customStyle="1" w:styleId="BATitle">
    <w:name w:val="BA_Title"/>
    <w:basedOn w:val="Normal"/>
    <w:next w:val="BBAuthorName"/>
    <w:autoRedefine/>
    <w:uiPriority w:val="99"/>
    <w:rsid w:val="00187E9D"/>
    <w:pPr>
      <w:spacing w:before="1400" w:after="180"/>
    </w:pPr>
    <w:rPr>
      <w:rFonts w:ascii="Myriad Pro Light" w:hAnsi="Myriad Pro Light"/>
      <w:b/>
      <w:kern w:val="36"/>
      <w:sz w:val="34"/>
    </w:rPr>
  </w:style>
  <w:style w:type="paragraph" w:customStyle="1" w:styleId="BBAuthorName">
    <w:name w:val="BB_Author_Name"/>
    <w:basedOn w:val="Normal"/>
    <w:next w:val="BCAuthorAddress"/>
    <w:autoRedefine/>
    <w:uiPriority w:val="99"/>
    <w:rsid w:val="006826AF"/>
    <w:pPr>
      <w:spacing w:after="180"/>
    </w:pPr>
    <w:rPr>
      <w:rFonts w:ascii="Arial" w:hAnsi="Arial" w:cs="Arial"/>
      <w:kern w:val="26"/>
      <w:sz w:val="28"/>
      <w:szCs w:val="28"/>
    </w:rPr>
  </w:style>
  <w:style w:type="paragraph" w:customStyle="1" w:styleId="BCAuthorAddress">
    <w:name w:val="BC_Author_Address"/>
    <w:basedOn w:val="Normal"/>
    <w:next w:val="Normal"/>
    <w:autoRedefine/>
    <w:uiPriority w:val="99"/>
    <w:rsid w:val="00187E9D"/>
    <w:pPr>
      <w:spacing w:after="60"/>
    </w:pPr>
    <w:rPr>
      <w:rFonts w:ascii="Arno Pro" w:hAnsi="Arno Pro"/>
      <w:kern w:val="22"/>
      <w:sz w:val="20"/>
    </w:rPr>
  </w:style>
  <w:style w:type="paragraph" w:customStyle="1" w:styleId="VCSchemeTitle">
    <w:name w:val="VC_Scheme_Title"/>
    <w:basedOn w:val="Normal"/>
    <w:next w:val="Normal"/>
    <w:autoRedefine/>
    <w:uiPriority w:val="99"/>
    <w:rsid w:val="00187E9D"/>
    <w:pPr>
      <w:spacing w:after="180"/>
      <w:jc w:val="both"/>
    </w:pPr>
    <w:rPr>
      <w:rFonts w:ascii="Arno Pro" w:hAnsi="Arno Pro"/>
      <w:b/>
      <w:kern w:val="21"/>
      <w:sz w:val="21"/>
    </w:rPr>
  </w:style>
  <w:style w:type="paragraph" w:customStyle="1" w:styleId="BGKeywords">
    <w:name w:val="BG_Keywords"/>
    <w:basedOn w:val="Normal"/>
    <w:next w:val="Normal"/>
    <w:autoRedefine/>
    <w:uiPriority w:val="99"/>
    <w:rsid w:val="00047F69"/>
    <w:pPr>
      <w:spacing w:after="220"/>
    </w:pPr>
    <w:rPr>
      <w:rFonts w:ascii="Arno Pro" w:hAnsi="Arno Pro"/>
      <w:i/>
      <w:kern w:val="22"/>
      <w:sz w:val="20"/>
    </w:rPr>
  </w:style>
  <w:style w:type="character" w:customStyle="1" w:styleId="BDAbstractTitleChar">
    <w:name w:val="BD_Abstract_Title Char"/>
    <w:link w:val="SectionTitle"/>
    <w:uiPriority w:val="99"/>
    <w:locked/>
    <w:rsid w:val="00187E9D"/>
    <w:rPr>
      <w:rFonts w:ascii="Arno Pro" w:hAnsi="Arno Pro"/>
      <w:b/>
      <w:kern w:val="21"/>
      <w:sz w:val="19"/>
    </w:rPr>
  </w:style>
  <w:style w:type="paragraph" w:customStyle="1" w:styleId="SectionTitle">
    <w:name w:val="Section_Title"/>
    <w:basedOn w:val="Normal"/>
    <w:link w:val="BDAbstractTitleChar"/>
    <w:autoRedefine/>
    <w:uiPriority w:val="99"/>
    <w:rsid w:val="00187E9D"/>
    <w:pPr>
      <w:spacing w:before="180" w:after="120"/>
      <w:jc w:val="both"/>
    </w:pPr>
    <w:rPr>
      <w:rFonts w:ascii="Arno Pro" w:hAnsi="Arno Pro"/>
      <w:b/>
      <w:kern w:val="21"/>
      <w:sz w:val="19"/>
      <w:szCs w:val="20"/>
      <w:lang w:eastAsia="zh-CN"/>
    </w:rPr>
  </w:style>
  <w:style w:type="paragraph" w:customStyle="1" w:styleId="BDAbstract">
    <w:name w:val="BD_Abstract"/>
    <w:basedOn w:val="Normal"/>
    <w:next w:val="Normal"/>
    <w:autoRedefine/>
    <w:uiPriority w:val="99"/>
    <w:rsid w:val="00187E9D"/>
    <w:pPr>
      <w:pBdr>
        <w:top w:val="single" w:sz="4" w:space="1" w:color="auto"/>
        <w:bottom w:val="single" w:sz="4" w:space="1" w:color="auto"/>
      </w:pBdr>
      <w:spacing w:before="100" w:after="600"/>
      <w:jc w:val="both"/>
    </w:pPr>
    <w:rPr>
      <w:rFonts w:ascii="Arno Pro" w:hAnsi="Arno Pro"/>
      <w:kern w:val="21"/>
      <w:sz w:val="21"/>
    </w:rPr>
  </w:style>
  <w:style w:type="paragraph" w:customStyle="1" w:styleId="EndNoteBibliographyTitle">
    <w:name w:val="EndNote Bibliography Title"/>
    <w:basedOn w:val="Normal"/>
    <w:link w:val="EndNoteBibliographyTitleChar"/>
    <w:rsid w:val="003674FF"/>
    <w:pPr>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3674FF"/>
    <w:rPr>
      <w:rFonts w:ascii="Times New Roman" w:hAnsi="Times New Roman"/>
      <w:noProof/>
      <w:sz w:val="24"/>
      <w:szCs w:val="24"/>
      <w:lang w:eastAsia="en-US"/>
    </w:rPr>
  </w:style>
  <w:style w:type="paragraph" w:customStyle="1" w:styleId="EndNoteBibliography">
    <w:name w:val="EndNote Bibliography"/>
    <w:basedOn w:val="Normal"/>
    <w:link w:val="EndNoteBibliographyChar"/>
    <w:rsid w:val="003674FF"/>
    <w:pPr>
      <w:jc w:val="both"/>
    </w:pPr>
    <w:rPr>
      <w:rFonts w:ascii="Times New Roman" w:hAnsi="Times New Roman"/>
      <w:noProof/>
    </w:rPr>
  </w:style>
  <w:style w:type="character" w:customStyle="1" w:styleId="EndNoteBibliographyChar">
    <w:name w:val="EndNote Bibliography Char"/>
    <w:basedOn w:val="DefaultParagraphFont"/>
    <w:link w:val="EndNoteBibliography"/>
    <w:rsid w:val="003674FF"/>
    <w:rPr>
      <w:rFonts w:ascii="Times New Roman" w:hAnsi="Times New Roman"/>
      <w:noProof/>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4755150">
      <w:bodyDiv w:val="1"/>
      <w:marLeft w:val="0"/>
      <w:marRight w:val="0"/>
      <w:marTop w:val="0"/>
      <w:marBottom w:val="0"/>
      <w:divBdr>
        <w:top w:val="none" w:sz="0" w:space="0" w:color="auto"/>
        <w:left w:val="none" w:sz="0" w:space="0" w:color="auto"/>
        <w:bottom w:val="none" w:sz="0" w:space="0" w:color="auto"/>
        <w:right w:val="none" w:sz="0" w:space="0" w:color="auto"/>
      </w:divBdr>
    </w:div>
    <w:div w:id="536309232">
      <w:bodyDiv w:val="1"/>
      <w:marLeft w:val="0"/>
      <w:marRight w:val="0"/>
      <w:marTop w:val="0"/>
      <w:marBottom w:val="0"/>
      <w:divBdr>
        <w:top w:val="none" w:sz="0" w:space="0" w:color="auto"/>
        <w:left w:val="none" w:sz="0" w:space="0" w:color="auto"/>
        <w:bottom w:val="none" w:sz="0" w:space="0" w:color="auto"/>
        <w:right w:val="none" w:sz="0" w:space="0" w:color="auto"/>
      </w:divBdr>
    </w:div>
    <w:div w:id="632519902">
      <w:marLeft w:val="0"/>
      <w:marRight w:val="0"/>
      <w:marTop w:val="0"/>
      <w:marBottom w:val="0"/>
      <w:divBdr>
        <w:top w:val="none" w:sz="0" w:space="0" w:color="auto"/>
        <w:left w:val="none" w:sz="0" w:space="0" w:color="auto"/>
        <w:bottom w:val="none" w:sz="0" w:space="0" w:color="auto"/>
        <w:right w:val="none" w:sz="0" w:space="0" w:color="auto"/>
      </w:divBdr>
    </w:div>
    <w:div w:id="632519903">
      <w:marLeft w:val="0"/>
      <w:marRight w:val="0"/>
      <w:marTop w:val="0"/>
      <w:marBottom w:val="0"/>
      <w:divBdr>
        <w:top w:val="none" w:sz="0" w:space="0" w:color="auto"/>
        <w:left w:val="none" w:sz="0" w:space="0" w:color="auto"/>
        <w:bottom w:val="none" w:sz="0" w:space="0" w:color="auto"/>
        <w:right w:val="none" w:sz="0" w:space="0" w:color="auto"/>
      </w:divBdr>
    </w:div>
    <w:div w:id="632519904">
      <w:marLeft w:val="0"/>
      <w:marRight w:val="0"/>
      <w:marTop w:val="0"/>
      <w:marBottom w:val="0"/>
      <w:divBdr>
        <w:top w:val="none" w:sz="0" w:space="0" w:color="auto"/>
        <w:left w:val="none" w:sz="0" w:space="0" w:color="auto"/>
        <w:bottom w:val="none" w:sz="0" w:space="0" w:color="auto"/>
        <w:right w:val="none" w:sz="0" w:space="0" w:color="auto"/>
      </w:divBdr>
    </w:div>
    <w:div w:id="632519905">
      <w:marLeft w:val="0"/>
      <w:marRight w:val="0"/>
      <w:marTop w:val="0"/>
      <w:marBottom w:val="0"/>
      <w:divBdr>
        <w:top w:val="none" w:sz="0" w:space="0" w:color="auto"/>
        <w:left w:val="none" w:sz="0" w:space="0" w:color="auto"/>
        <w:bottom w:val="none" w:sz="0" w:space="0" w:color="auto"/>
        <w:right w:val="none" w:sz="0" w:space="0" w:color="auto"/>
      </w:divBdr>
    </w:div>
    <w:div w:id="632519906">
      <w:marLeft w:val="0"/>
      <w:marRight w:val="0"/>
      <w:marTop w:val="0"/>
      <w:marBottom w:val="0"/>
      <w:divBdr>
        <w:top w:val="none" w:sz="0" w:space="0" w:color="auto"/>
        <w:left w:val="none" w:sz="0" w:space="0" w:color="auto"/>
        <w:bottom w:val="none" w:sz="0" w:space="0" w:color="auto"/>
        <w:right w:val="none" w:sz="0" w:space="0" w:color="auto"/>
      </w:divBdr>
    </w:div>
    <w:div w:id="632519907">
      <w:marLeft w:val="0"/>
      <w:marRight w:val="0"/>
      <w:marTop w:val="0"/>
      <w:marBottom w:val="0"/>
      <w:divBdr>
        <w:top w:val="none" w:sz="0" w:space="0" w:color="auto"/>
        <w:left w:val="none" w:sz="0" w:space="0" w:color="auto"/>
        <w:bottom w:val="none" w:sz="0" w:space="0" w:color="auto"/>
        <w:right w:val="none" w:sz="0" w:space="0" w:color="auto"/>
      </w:divBdr>
    </w:div>
    <w:div w:id="632519908">
      <w:marLeft w:val="0"/>
      <w:marRight w:val="0"/>
      <w:marTop w:val="0"/>
      <w:marBottom w:val="0"/>
      <w:divBdr>
        <w:top w:val="none" w:sz="0" w:space="0" w:color="auto"/>
        <w:left w:val="none" w:sz="0" w:space="0" w:color="auto"/>
        <w:bottom w:val="none" w:sz="0" w:space="0" w:color="auto"/>
        <w:right w:val="none" w:sz="0" w:space="0" w:color="auto"/>
      </w:divBdr>
    </w:div>
    <w:div w:id="632519909">
      <w:marLeft w:val="0"/>
      <w:marRight w:val="0"/>
      <w:marTop w:val="0"/>
      <w:marBottom w:val="0"/>
      <w:divBdr>
        <w:top w:val="none" w:sz="0" w:space="0" w:color="auto"/>
        <w:left w:val="none" w:sz="0" w:space="0" w:color="auto"/>
        <w:bottom w:val="none" w:sz="0" w:space="0" w:color="auto"/>
        <w:right w:val="none" w:sz="0" w:space="0" w:color="auto"/>
      </w:divBdr>
    </w:div>
    <w:div w:id="888028606">
      <w:bodyDiv w:val="1"/>
      <w:marLeft w:val="0"/>
      <w:marRight w:val="0"/>
      <w:marTop w:val="0"/>
      <w:marBottom w:val="0"/>
      <w:divBdr>
        <w:top w:val="none" w:sz="0" w:space="0" w:color="auto"/>
        <w:left w:val="none" w:sz="0" w:space="0" w:color="auto"/>
        <w:bottom w:val="none" w:sz="0" w:space="0" w:color="auto"/>
        <w:right w:val="none" w:sz="0" w:space="0" w:color="auto"/>
      </w:divBdr>
    </w:div>
    <w:div w:id="938949655">
      <w:bodyDiv w:val="1"/>
      <w:marLeft w:val="0"/>
      <w:marRight w:val="0"/>
      <w:marTop w:val="0"/>
      <w:marBottom w:val="0"/>
      <w:divBdr>
        <w:top w:val="none" w:sz="0" w:space="0" w:color="auto"/>
        <w:left w:val="none" w:sz="0" w:space="0" w:color="auto"/>
        <w:bottom w:val="none" w:sz="0" w:space="0" w:color="auto"/>
        <w:right w:val="none" w:sz="0" w:space="0" w:color="auto"/>
      </w:divBdr>
    </w:div>
    <w:div w:id="1042243773">
      <w:bodyDiv w:val="1"/>
      <w:marLeft w:val="0"/>
      <w:marRight w:val="0"/>
      <w:marTop w:val="0"/>
      <w:marBottom w:val="0"/>
      <w:divBdr>
        <w:top w:val="none" w:sz="0" w:space="0" w:color="auto"/>
        <w:left w:val="none" w:sz="0" w:space="0" w:color="auto"/>
        <w:bottom w:val="none" w:sz="0" w:space="0" w:color="auto"/>
        <w:right w:val="none" w:sz="0" w:space="0" w:color="auto"/>
      </w:divBdr>
    </w:div>
    <w:div w:id="1200515127">
      <w:bodyDiv w:val="1"/>
      <w:marLeft w:val="0"/>
      <w:marRight w:val="0"/>
      <w:marTop w:val="0"/>
      <w:marBottom w:val="0"/>
      <w:divBdr>
        <w:top w:val="none" w:sz="0" w:space="0" w:color="auto"/>
        <w:left w:val="none" w:sz="0" w:space="0" w:color="auto"/>
        <w:bottom w:val="none" w:sz="0" w:space="0" w:color="auto"/>
        <w:right w:val="none" w:sz="0" w:space="0" w:color="auto"/>
      </w:divBdr>
    </w:div>
    <w:div w:id="1270504684">
      <w:bodyDiv w:val="1"/>
      <w:marLeft w:val="0"/>
      <w:marRight w:val="0"/>
      <w:marTop w:val="0"/>
      <w:marBottom w:val="0"/>
      <w:divBdr>
        <w:top w:val="none" w:sz="0" w:space="0" w:color="auto"/>
        <w:left w:val="none" w:sz="0" w:space="0" w:color="auto"/>
        <w:bottom w:val="none" w:sz="0" w:space="0" w:color="auto"/>
        <w:right w:val="none" w:sz="0" w:space="0" w:color="auto"/>
      </w:divBdr>
    </w:div>
    <w:div w:id="1410814116">
      <w:bodyDiv w:val="1"/>
      <w:marLeft w:val="0"/>
      <w:marRight w:val="0"/>
      <w:marTop w:val="0"/>
      <w:marBottom w:val="0"/>
      <w:divBdr>
        <w:top w:val="none" w:sz="0" w:space="0" w:color="auto"/>
        <w:left w:val="none" w:sz="0" w:space="0" w:color="auto"/>
        <w:bottom w:val="none" w:sz="0" w:space="0" w:color="auto"/>
        <w:right w:val="none" w:sz="0" w:space="0" w:color="auto"/>
      </w:divBdr>
    </w:div>
    <w:div w:id="1669943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hart" Target="charts/chart1.xml"/><Relationship Id="rId20" Type="http://schemas.openxmlformats.org/officeDocument/2006/relationships/chart" Target="charts/chart12.xml"/><Relationship Id="rId21" Type="http://schemas.openxmlformats.org/officeDocument/2006/relationships/chart" Target="charts/chart13.xml"/><Relationship Id="rId22" Type="http://schemas.openxmlformats.org/officeDocument/2006/relationships/image" Target="media/image1.png"/><Relationship Id="rId23" Type="http://schemas.openxmlformats.org/officeDocument/2006/relationships/footer" Target="footer1.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chart" Target="charts/chart2.xml"/><Relationship Id="rId11" Type="http://schemas.openxmlformats.org/officeDocument/2006/relationships/chart" Target="charts/chart3.xml"/><Relationship Id="rId12" Type="http://schemas.openxmlformats.org/officeDocument/2006/relationships/chart" Target="charts/chart4.xml"/><Relationship Id="rId13" Type="http://schemas.openxmlformats.org/officeDocument/2006/relationships/chart" Target="charts/chart5.xml"/><Relationship Id="rId14" Type="http://schemas.openxmlformats.org/officeDocument/2006/relationships/chart" Target="charts/chart6.xml"/><Relationship Id="rId15" Type="http://schemas.openxmlformats.org/officeDocument/2006/relationships/chart" Target="charts/chart7.xml"/><Relationship Id="rId16" Type="http://schemas.openxmlformats.org/officeDocument/2006/relationships/chart" Target="charts/chart8.xml"/><Relationship Id="rId17" Type="http://schemas.openxmlformats.org/officeDocument/2006/relationships/chart" Target="charts/chart9.xml"/><Relationship Id="rId18" Type="http://schemas.openxmlformats.org/officeDocument/2006/relationships/chart" Target="charts/chart10.xml"/><Relationship Id="rId19" Type="http://schemas.openxmlformats.org/officeDocument/2006/relationships/chart" Target="charts/chart1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file:///D:\Benjy\Grinstaff%20Lab--ASUS%20sync\MECHANICS\INSTRON\benjy%20Sep%20and%20Oct%202014%20latex%20tension.xls" TargetMode="External"/><Relationship Id="rId2"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1" Type="http://schemas.openxmlformats.org/officeDocument/2006/relationships/oleObject" Target="file:///D:\Benjy\Grinstaff%20Lab--ASUS%20sync\super-hydrophilic%20condom%20project\IRB%20and%20Touch%20Test\Data%20from%201-29-15%20Survey,%20recombined,%20replacing%20ABC%20with%20name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D:\Benjy\Grinstaff%20Lab--ASUS%20sync\super-hydrophilic%20condom%20project\IRB%20and%20Touch%20Test\Data%20from%201-29-15%20Survey,%20recombined,%20replacing%20ABC%20with%20name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D:\Benjy\Grinstaff%20Lab--ASUS%20sync\super-hydrophilic%20condom%20project\IRB%20and%20Touch%20Test\Data%20from%201-29-15%20Survey,%20recombined,%20replacing%20ABC%20with%20name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D:\Benjy\Grinstaff%20Lab--ASUS%20sync\super-hydrophilic%20condom%20project\IRB%20and%20Touch%20Test\Data%20from%201-29-15%20Survey,%20recombined,%20replacing%20ABC%20with%20nam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Benjy\Grinstaff%20Lab--ASUS%20sync\MECHANICS\INSTRON\benjy%20Oct%202014%20latex%20fatigu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Benjy\Grinstaff%20Lab--ASUS%20sync\MECHANICS\INSTRON\benjy%20Oct%202014%20latex%20fatigu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Benjy\Grinstaff%20Lab--ASUS%20sync\super-hydrophilic%20condom%20project\IRB%20and%20Touch%20Test\Data%20from%201-29-15%20Survey,%20recombined,%20replacing%20ABC%20with%20name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Benjy\Grinstaff%20Lab--ASUS%20sync\super-hydrophilic%20condom%20project\IRB%20and%20Touch%20Test\Data%20from%201-29-15%20Survey,%20recombined,%20replacing%20ABC%20with%20name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Benjy\Grinstaff%20Lab--ASUS%20sync\super-hydrophilic%20condom%20project\IRB%20and%20Touch%20Test\Data%20from%201-29-15%20Survey,%20recombined,%20replacing%20ABC%20with%20name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Benjy\Grinstaff%20Lab--ASUS%20sync\super-hydrophilic%20condom%20project\IRB%20and%20Touch%20Test\Data%20from%201-29-15%20Survey,%20recombined,%20replacing%20ABC%20with%20name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Benjy\Grinstaff%20Lab--ASUS%20sync\super-hydrophilic%20condom%20project\IRB%20and%20Touch%20Test\Data%20from%201-29-15%20Survey,%20recombined,%20replacing%20ABC%20with%20name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Benjy\Grinstaff%20Lab--ASUS%20sync\super-hydrophilic%20condom%20project\IRB%20and%20Touch%20Test\Data%20from%201-29-15%20Survey,%20recombined,%20replacing%20ABC%20with%20nam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Compilation!$G$1</c:f>
              <c:strCache>
                <c:ptCount val="1"/>
                <c:pt idx="0">
                  <c:v>latex2</c:v>
                </c:pt>
              </c:strCache>
            </c:strRef>
          </c:tx>
          <c:spPr>
            <a:ln w="28575">
              <a:noFill/>
            </a:ln>
          </c:spPr>
          <c:marker>
            <c:symbol val="diamond"/>
            <c:size val="3"/>
            <c:spPr>
              <a:solidFill>
                <a:srgbClr val="1F497D"/>
              </a:solidFill>
              <a:ln>
                <a:noFill/>
              </a:ln>
            </c:spPr>
          </c:marker>
          <c:xVal>
            <c:numRef>
              <c:f>Compilation!$G$9:$G$2269</c:f>
              <c:numCache>
                <c:formatCode>0.00</c:formatCode>
                <c:ptCount val="2261"/>
                <c:pt idx="0">
                  <c:v>0.0</c:v>
                </c:pt>
                <c:pt idx="1">
                  <c:v>1.29999999955999E-6</c:v>
                </c:pt>
                <c:pt idx="2">
                  <c:v>0.000170499999998697</c:v>
                </c:pt>
                <c:pt idx="3">
                  <c:v>0.00122539999999987</c:v>
                </c:pt>
                <c:pt idx="4">
                  <c:v>0.00391759999999977</c:v>
                </c:pt>
                <c:pt idx="5">
                  <c:v>0.00829799999999921</c:v>
                </c:pt>
                <c:pt idx="6">
                  <c:v>0.0137568999999999</c:v>
                </c:pt>
                <c:pt idx="7">
                  <c:v>0.0195646999999994</c:v>
                </c:pt>
                <c:pt idx="8">
                  <c:v>0.0252746999999999</c:v>
                </c:pt>
                <c:pt idx="9">
                  <c:v>0.0307867999999999</c:v>
                </c:pt>
                <c:pt idx="10">
                  <c:v>0.0361559</c:v>
                </c:pt>
                <c:pt idx="11">
                  <c:v>0.0414515999999992</c:v>
                </c:pt>
                <c:pt idx="12">
                  <c:v>0.0466928999999993</c:v>
                </c:pt>
                <c:pt idx="13">
                  <c:v>0.0518803999999989</c:v>
                </c:pt>
                <c:pt idx="14">
                  <c:v>0.0570173999999995</c:v>
                </c:pt>
                <c:pt idx="15">
                  <c:v>0.0621307999999999</c:v>
                </c:pt>
                <c:pt idx="16">
                  <c:v>0.067239699999999</c:v>
                </c:pt>
                <c:pt idx="17">
                  <c:v>0.0723484999999997</c:v>
                </c:pt>
                <c:pt idx="18">
                  <c:v>0.077457299999999</c:v>
                </c:pt>
                <c:pt idx="19">
                  <c:v>0.0825635999999989</c:v>
                </c:pt>
                <c:pt idx="20">
                  <c:v>0.0876533999999994</c:v>
                </c:pt>
                <c:pt idx="21">
                  <c:v>0.0927254999999989</c:v>
                </c:pt>
                <c:pt idx="22">
                  <c:v>0.0977896999999998</c:v>
                </c:pt>
                <c:pt idx="23">
                  <c:v>0.102853999999999</c:v>
                </c:pt>
                <c:pt idx="24">
                  <c:v>0.1079189</c:v>
                </c:pt>
                <c:pt idx="25">
                  <c:v>0.112977199999999</c:v>
                </c:pt>
                <c:pt idx="26">
                  <c:v>0.118000799999999</c:v>
                </c:pt>
                <c:pt idx="27">
                  <c:v>0.123002799999999</c:v>
                </c:pt>
                <c:pt idx="28">
                  <c:v>0.1280041</c:v>
                </c:pt>
                <c:pt idx="29">
                  <c:v>0.133004799999999</c:v>
                </c:pt>
                <c:pt idx="30">
                  <c:v>0.138021099999999</c:v>
                </c:pt>
                <c:pt idx="31">
                  <c:v>0.1430421</c:v>
                </c:pt>
                <c:pt idx="32">
                  <c:v>0.1480683</c:v>
                </c:pt>
                <c:pt idx="33">
                  <c:v>0.1530946</c:v>
                </c:pt>
                <c:pt idx="34">
                  <c:v>0.158121399999999</c:v>
                </c:pt>
                <c:pt idx="35">
                  <c:v>0.163147699999999</c:v>
                </c:pt>
                <c:pt idx="36">
                  <c:v>0.168168</c:v>
                </c:pt>
                <c:pt idx="37">
                  <c:v>0.1731831</c:v>
                </c:pt>
                <c:pt idx="38">
                  <c:v>0.178196799999999</c:v>
                </c:pt>
                <c:pt idx="39">
                  <c:v>0.1832106</c:v>
                </c:pt>
                <c:pt idx="40">
                  <c:v>0.1882244</c:v>
                </c:pt>
                <c:pt idx="41">
                  <c:v>0.193238099999999</c:v>
                </c:pt>
                <c:pt idx="42">
                  <c:v>0.1982519</c:v>
                </c:pt>
                <c:pt idx="43">
                  <c:v>0.203265599999999</c:v>
                </c:pt>
                <c:pt idx="44">
                  <c:v>0.208275499999999</c:v>
                </c:pt>
                <c:pt idx="45">
                  <c:v>0.213282699999999</c:v>
                </c:pt>
                <c:pt idx="46">
                  <c:v>0.218289899999999</c:v>
                </c:pt>
                <c:pt idx="47">
                  <c:v>0.223297799999999</c:v>
                </c:pt>
                <c:pt idx="48">
                  <c:v>0.228304999999999</c:v>
                </c:pt>
                <c:pt idx="49">
                  <c:v>0.2333056</c:v>
                </c:pt>
                <c:pt idx="50">
                  <c:v>0.238287899999999</c:v>
                </c:pt>
                <c:pt idx="51">
                  <c:v>0.243263599999999</c:v>
                </c:pt>
                <c:pt idx="52">
                  <c:v>0.2482394</c:v>
                </c:pt>
                <c:pt idx="53">
                  <c:v>0.253230799999999</c:v>
                </c:pt>
                <c:pt idx="54">
                  <c:v>0.258236099999999</c:v>
                </c:pt>
                <c:pt idx="55">
                  <c:v>0.263243899999999</c:v>
                </c:pt>
                <c:pt idx="56">
                  <c:v>0.268251199999999</c:v>
                </c:pt>
                <c:pt idx="57">
                  <c:v>0.273258399999999</c:v>
                </c:pt>
                <c:pt idx="58">
                  <c:v>0.278266199999999</c:v>
                </c:pt>
                <c:pt idx="59">
                  <c:v>0.283273399999999</c:v>
                </c:pt>
                <c:pt idx="60">
                  <c:v>0.288280599999999</c:v>
                </c:pt>
                <c:pt idx="61">
                  <c:v>0.293287799999999</c:v>
                </c:pt>
                <c:pt idx="62">
                  <c:v>0.2982872</c:v>
                </c:pt>
                <c:pt idx="63">
                  <c:v>0.3032754</c:v>
                </c:pt>
                <c:pt idx="64">
                  <c:v>0.3082642</c:v>
                </c:pt>
                <c:pt idx="65">
                  <c:v>0.313252399999999</c:v>
                </c:pt>
                <c:pt idx="66">
                  <c:v>0.3182406</c:v>
                </c:pt>
                <c:pt idx="67">
                  <c:v>0.3232288</c:v>
                </c:pt>
                <c:pt idx="68">
                  <c:v>0.328217699999999</c:v>
                </c:pt>
                <c:pt idx="69">
                  <c:v>0.3332078</c:v>
                </c:pt>
                <c:pt idx="70">
                  <c:v>0.3382137</c:v>
                </c:pt>
                <c:pt idx="71">
                  <c:v>0.3432367</c:v>
                </c:pt>
                <c:pt idx="72">
                  <c:v>0.348262899999999</c:v>
                </c:pt>
                <c:pt idx="73">
                  <c:v>0.353285799999999</c:v>
                </c:pt>
                <c:pt idx="74">
                  <c:v>0.358278</c:v>
                </c:pt>
                <c:pt idx="75">
                  <c:v>0.363260199999999</c:v>
                </c:pt>
                <c:pt idx="76">
                  <c:v>0.3682425</c:v>
                </c:pt>
                <c:pt idx="77">
                  <c:v>0.3732288</c:v>
                </c:pt>
                <c:pt idx="78">
                  <c:v>0.3782288</c:v>
                </c:pt>
                <c:pt idx="79">
                  <c:v>0.383229399999999</c:v>
                </c:pt>
                <c:pt idx="80">
                  <c:v>0.3882307</c:v>
                </c:pt>
                <c:pt idx="81">
                  <c:v>0.393231399999999</c:v>
                </c:pt>
                <c:pt idx="82">
                  <c:v>0.3982327</c:v>
                </c:pt>
                <c:pt idx="83">
                  <c:v>0.403233999999999</c:v>
                </c:pt>
                <c:pt idx="84">
                  <c:v>0.408234599999999</c:v>
                </c:pt>
                <c:pt idx="85">
                  <c:v>0.413235899999999</c:v>
                </c:pt>
                <c:pt idx="86">
                  <c:v>0.418236599999999</c:v>
                </c:pt>
                <c:pt idx="87">
                  <c:v>0.4232379</c:v>
                </c:pt>
                <c:pt idx="88">
                  <c:v>0.428239199999999</c:v>
                </c:pt>
                <c:pt idx="89">
                  <c:v>0.4332399</c:v>
                </c:pt>
                <c:pt idx="90">
                  <c:v>0.438241199999999</c:v>
                </c:pt>
                <c:pt idx="91">
                  <c:v>0.4432418</c:v>
                </c:pt>
                <c:pt idx="92">
                  <c:v>0.448243099999999</c:v>
                </c:pt>
                <c:pt idx="93">
                  <c:v>0.4532438</c:v>
                </c:pt>
                <c:pt idx="94">
                  <c:v>0.458245099999999</c:v>
                </c:pt>
                <c:pt idx="95">
                  <c:v>0.4632464</c:v>
                </c:pt>
                <c:pt idx="96">
                  <c:v>0.468247</c:v>
                </c:pt>
                <c:pt idx="97">
                  <c:v>0.4732464</c:v>
                </c:pt>
                <c:pt idx="98">
                  <c:v>0.4782365</c:v>
                </c:pt>
                <c:pt idx="99">
                  <c:v>0.4832247</c:v>
                </c:pt>
                <c:pt idx="100">
                  <c:v>0.4882169</c:v>
                </c:pt>
                <c:pt idx="101">
                  <c:v>0.4932182</c:v>
                </c:pt>
                <c:pt idx="102">
                  <c:v>0.4982254</c:v>
                </c:pt>
                <c:pt idx="103">
                  <c:v>0.503233199999999</c:v>
                </c:pt>
                <c:pt idx="104">
                  <c:v>0.5082404</c:v>
                </c:pt>
                <c:pt idx="105">
                  <c:v>0.5132476</c:v>
                </c:pt>
                <c:pt idx="106">
                  <c:v>0.518254899999999</c:v>
                </c:pt>
                <c:pt idx="107">
                  <c:v>0.523262699999999</c:v>
                </c:pt>
                <c:pt idx="108">
                  <c:v>0.528268599999999</c:v>
                </c:pt>
                <c:pt idx="109">
                  <c:v>0.533264699999999</c:v>
                </c:pt>
                <c:pt idx="110">
                  <c:v>0.538252899999999</c:v>
                </c:pt>
                <c:pt idx="111">
                  <c:v>0.543241099999999</c:v>
                </c:pt>
                <c:pt idx="112">
                  <c:v>0.5482299</c:v>
                </c:pt>
                <c:pt idx="113">
                  <c:v>0.553223999999998</c:v>
                </c:pt>
                <c:pt idx="114">
                  <c:v>0.558218799999999</c:v>
                </c:pt>
                <c:pt idx="115">
                  <c:v>0.563212799999999</c:v>
                </c:pt>
                <c:pt idx="116">
                  <c:v>0.568207599999999</c:v>
                </c:pt>
                <c:pt idx="117">
                  <c:v>0.573202299999999</c:v>
                </c:pt>
                <c:pt idx="118">
                  <c:v>0.578207599999998</c:v>
                </c:pt>
                <c:pt idx="119">
                  <c:v>0.5832213</c:v>
                </c:pt>
                <c:pt idx="120">
                  <c:v>0.5882351</c:v>
                </c:pt>
                <c:pt idx="121">
                  <c:v>0.593234499999999</c:v>
                </c:pt>
                <c:pt idx="122">
                  <c:v>0.598218699999999</c:v>
                </c:pt>
                <c:pt idx="123">
                  <c:v>0.603200299999999</c:v>
                </c:pt>
                <c:pt idx="124">
                  <c:v>0.608191199999999</c:v>
                </c:pt>
                <c:pt idx="125">
                  <c:v>0.613198999999999</c:v>
                </c:pt>
                <c:pt idx="126">
                  <c:v>0.618206199999998</c:v>
                </c:pt>
                <c:pt idx="127">
                  <c:v>0.623213399999998</c:v>
                </c:pt>
                <c:pt idx="128">
                  <c:v>0.6282213</c:v>
                </c:pt>
                <c:pt idx="129">
                  <c:v>0.6332285</c:v>
                </c:pt>
                <c:pt idx="130">
                  <c:v>0.6382357</c:v>
                </c:pt>
                <c:pt idx="131">
                  <c:v>0.6432429</c:v>
                </c:pt>
                <c:pt idx="132">
                  <c:v>0.648245499999999</c:v>
                </c:pt>
                <c:pt idx="133">
                  <c:v>0.653246199999999</c:v>
                </c:pt>
                <c:pt idx="134">
                  <c:v>0.658247499999999</c:v>
                </c:pt>
                <c:pt idx="135">
                  <c:v>0.6632488</c:v>
                </c:pt>
                <c:pt idx="136">
                  <c:v>0.668249499999999</c:v>
                </c:pt>
                <c:pt idx="137">
                  <c:v>0.6732508</c:v>
                </c:pt>
                <c:pt idx="138">
                  <c:v>0.678247499999999</c:v>
                </c:pt>
                <c:pt idx="139">
                  <c:v>0.683242199999999</c:v>
                </c:pt>
                <c:pt idx="140">
                  <c:v>0.688236999999999</c:v>
                </c:pt>
                <c:pt idx="141">
                  <c:v>0.6932311</c:v>
                </c:pt>
                <c:pt idx="142">
                  <c:v>0.698225799999999</c:v>
                </c:pt>
                <c:pt idx="143">
                  <c:v>0.703220599999998</c:v>
                </c:pt>
                <c:pt idx="144">
                  <c:v>0.708215299999999</c:v>
                </c:pt>
                <c:pt idx="145">
                  <c:v>0.713210099999999</c:v>
                </c:pt>
                <c:pt idx="146">
                  <c:v>0.718204799999999</c:v>
                </c:pt>
                <c:pt idx="147">
                  <c:v>0.7231996</c:v>
                </c:pt>
                <c:pt idx="148">
                  <c:v>0.7281943</c:v>
                </c:pt>
                <c:pt idx="149">
                  <c:v>0.7331943</c:v>
                </c:pt>
                <c:pt idx="150">
                  <c:v>0.738194999999999</c:v>
                </c:pt>
                <c:pt idx="151">
                  <c:v>0.7431963</c:v>
                </c:pt>
                <c:pt idx="152">
                  <c:v>0.7481969</c:v>
                </c:pt>
                <c:pt idx="153">
                  <c:v>0.7531982</c:v>
                </c:pt>
                <c:pt idx="154">
                  <c:v>0.7581995</c:v>
                </c:pt>
                <c:pt idx="155">
                  <c:v>0.7632002</c:v>
                </c:pt>
                <c:pt idx="156">
                  <c:v>0.7682015</c:v>
                </c:pt>
                <c:pt idx="157">
                  <c:v>0.773202199999998</c:v>
                </c:pt>
                <c:pt idx="158">
                  <c:v>0.778203499999999</c:v>
                </c:pt>
                <c:pt idx="159">
                  <c:v>0.7832048</c:v>
                </c:pt>
                <c:pt idx="160">
                  <c:v>0.788205399999999</c:v>
                </c:pt>
                <c:pt idx="161">
                  <c:v>0.793206699999998</c:v>
                </c:pt>
                <c:pt idx="162">
                  <c:v>0.798207399999999</c:v>
                </c:pt>
                <c:pt idx="163">
                  <c:v>0.803208699999999</c:v>
                </c:pt>
                <c:pt idx="164">
                  <c:v>0.808209999999999</c:v>
                </c:pt>
                <c:pt idx="165">
                  <c:v>0.813210599999999</c:v>
                </c:pt>
                <c:pt idx="166">
                  <c:v>0.8182119</c:v>
                </c:pt>
                <c:pt idx="167">
                  <c:v>0.823212599999999</c:v>
                </c:pt>
                <c:pt idx="168">
                  <c:v>0.828211899999999</c:v>
                </c:pt>
                <c:pt idx="169">
                  <c:v>0.833196899999999</c:v>
                </c:pt>
                <c:pt idx="170">
                  <c:v>0.8381791</c:v>
                </c:pt>
                <c:pt idx="171">
                  <c:v>0.843165399999999</c:v>
                </c:pt>
                <c:pt idx="172">
                  <c:v>0.848172599999999</c:v>
                </c:pt>
                <c:pt idx="173">
                  <c:v>0.853186299999998</c:v>
                </c:pt>
                <c:pt idx="174">
                  <c:v>0.858200099999999</c:v>
                </c:pt>
                <c:pt idx="175">
                  <c:v>0.863213899999999</c:v>
                </c:pt>
                <c:pt idx="176">
                  <c:v>0.868226999999999</c:v>
                </c:pt>
                <c:pt idx="177">
                  <c:v>0.873236199999999</c:v>
                </c:pt>
                <c:pt idx="178">
                  <c:v>0.878243399999999</c:v>
                </c:pt>
                <c:pt idx="179">
                  <c:v>0.883246</c:v>
                </c:pt>
                <c:pt idx="180">
                  <c:v>0.888247299999999</c:v>
                </c:pt>
                <c:pt idx="181">
                  <c:v>0.8932486</c:v>
                </c:pt>
                <c:pt idx="182">
                  <c:v>0.898249199999999</c:v>
                </c:pt>
                <c:pt idx="183">
                  <c:v>0.9032505</c:v>
                </c:pt>
                <c:pt idx="184">
                  <c:v>0.908251199999999</c:v>
                </c:pt>
                <c:pt idx="185">
                  <c:v>0.913250499999999</c:v>
                </c:pt>
                <c:pt idx="186">
                  <c:v>0.9182453</c:v>
                </c:pt>
                <c:pt idx="187">
                  <c:v>0.923239999999999</c:v>
                </c:pt>
                <c:pt idx="188">
                  <c:v>0.9282348</c:v>
                </c:pt>
                <c:pt idx="189">
                  <c:v>0.933229499999999</c:v>
                </c:pt>
                <c:pt idx="190">
                  <c:v>0.938224299999999</c:v>
                </c:pt>
                <c:pt idx="191">
                  <c:v>0.943218999999999</c:v>
                </c:pt>
                <c:pt idx="192">
                  <c:v>0.9482125</c:v>
                </c:pt>
                <c:pt idx="193">
                  <c:v>0.953200699999999</c:v>
                </c:pt>
                <c:pt idx="194">
                  <c:v>0.958188899999999</c:v>
                </c:pt>
                <c:pt idx="195">
                  <c:v>0.963181599999998</c:v>
                </c:pt>
                <c:pt idx="196">
                  <c:v>0.968176399999998</c:v>
                </c:pt>
                <c:pt idx="197">
                  <c:v>0.973171099999999</c:v>
                </c:pt>
                <c:pt idx="198">
                  <c:v>0.978165899999999</c:v>
                </c:pt>
                <c:pt idx="199">
                  <c:v>0.983160599999999</c:v>
                </c:pt>
                <c:pt idx="200">
                  <c:v>0.988159299999999</c:v>
                </c:pt>
                <c:pt idx="201">
                  <c:v>0.993159999999998</c:v>
                </c:pt>
                <c:pt idx="202">
                  <c:v>0.9981613</c:v>
                </c:pt>
                <c:pt idx="203">
                  <c:v>1.003161899999998</c:v>
                </c:pt>
                <c:pt idx="204">
                  <c:v>1.0081632</c:v>
                </c:pt>
                <c:pt idx="205">
                  <c:v>1.013164599999998</c:v>
                </c:pt>
                <c:pt idx="206">
                  <c:v>1.0181652</c:v>
                </c:pt>
                <c:pt idx="207">
                  <c:v>1.023166499999998</c:v>
                </c:pt>
                <c:pt idx="208">
                  <c:v>1.0281672</c:v>
                </c:pt>
                <c:pt idx="209">
                  <c:v>1.033168499999998</c:v>
                </c:pt>
                <c:pt idx="210">
                  <c:v>1.038169799999999</c:v>
                </c:pt>
                <c:pt idx="211">
                  <c:v>1.043170399999999</c:v>
                </c:pt>
                <c:pt idx="212">
                  <c:v>1.048171699999998</c:v>
                </c:pt>
                <c:pt idx="213">
                  <c:v>1.0531724</c:v>
                </c:pt>
                <c:pt idx="214">
                  <c:v>1.058173699999998</c:v>
                </c:pt>
                <c:pt idx="215">
                  <c:v>1.063175</c:v>
                </c:pt>
                <c:pt idx="216">
                  <c:v>1.068171099999999</c:v>
                </c:pt>
                <c:pt idx="217">
                  <c:v>1.073159899999998</c:v>
                </c:pt>
                <c:pt idx="218">
                  <c:v>1.0781481</c:v>
                </c:pt>
                <c:pt idx="219">
                  <c:v>1.083145499999999</c:v>
                </c:pt>
                <c:pt idx="220">
                  <c:v>1.0881527</c:v>
                </c:pt>
                <c:pt idx="221">
                  <c:v>1.093159899999999</c:v>
                </c:pt>
                <c:pt idx="222">
                  <c:v>1.098167699999999</c:v>
                </c:pt>
                <c:pt idx="223">
                  <c:v>1.103174999999998</c:v>
                </c:pt>
                <c:pt idx="224">
                  <c:v>1.1081822</c:v>
                </c:pt>
                <c:pt idx="225">
                  <c:v>1.113189399999998</c:v>
                </c:pt>
                <c:pt idx="226">
                  <c:v>1.118197199999999</c:v>
                </c:pt>
                <c:pt idx="227">
                  <c:v>1.123202499999999</c:v>
                </c:pt>
                <c:pt idx="228">
                  <c:v>1.1282038</c:v>
                </c:pt>
                <c:pt idx="229">
                  <c:v>1.133204399999999</c:v>
                </c:pt>
                <c:pt idx="230">
                  <c:v>1.138205699999999</c:v>
                </c:pt>
                <c:pt idx="231">
                  <c:v>1.143206399999999</c:v>
                </c:pt>
                <c:pt idx="232">
                  <c:v>1.1482077</c:v>
                </c:pt>
                <c:pt idx="233">
                  <c:v>1.153209</c:v>
                </c:pt>
                <c:pt idx="234">
                  <c:v>1.158209699999998</c:v>
                </c:pt>
                <c:pt idx="235">
                  <c:v>1.163211</c:v>
                </c:pt>
                <c:pt idx="236">
                  <c:v>1.1682116</c:v>
                </c:pt>
                <c:pt idx="237">
                  <c:v>1.173212899999999</c:v>
                </c:pt>
                <c:pt idx="238">
                  <c:v>1.178212900000001</c:v>
                </c:pt>
                <c:pt idx="239">
                  <c:v>1.183203099999998</c:v>
                </c:pt>
                <c:pt idx="240">
                  <c:v>1.188184699999999</c:v>
                </c:pt>
                <c:pt idx="241">
                  <c:v>1.193167</c:v>
                </c:pt>
                <c:pt idx="242">
                  <c:v>1.1981526</c:v>
                </c:pt>
                <c:pt idx="243">
                  <c:v>1.2031526</c:v>
                </c:pt>
                <c:pt idx="244">
                  <c:v>1.208153899999999</c:v>
                </c:pt>
                <c:pt idx="245">
                  <c:v>1.213154499999998</c:v>
                </c:pt>
                <c:pt idx="246">
                  <c:v>1.218155799999999</c:v>
                </c:pt>
                <c:pt idx="247">
                  <c:v>1.223156499999998</c:v>
                </c:pt>
                <c:pt idx="248">
                  <c:v>1.2281578</c:v>
                </c:pt>
                <c:pt idx="249">
                  <c:v>1.233159099999998</c:v>
                </c:pt>
                <c:pt idx="250">
                  <c:v>1.2381597</c:v>
                </c:pt>
                <c:pt idx="251">
                  <c:v>1.243161099999997</c:v>
                </c:pt>
                <c:pt idx="252">
                  <c:v>1.248161699999999</c:v>
                </c:pt>
                <c:pt idx="253">
                  <c:v>1.253162999999999</c:v>
                </c:pt>
                <c:pt idx="254">
                  <c:v>1.258164299999999</c:v>
                </c:pt>
                <c:pt idx="255">
                  <c:v>1.263164999999999</c:v>
                </c:pt>
                <c:pt idx="256">
                  <c:v>1.268166299999999</c:v>
                </c:pt>
                <c:pt idx="257">
                  <c:v>1.273166899999999</c:v>
                </c:pt>
                <c:pt idx="258">
                  <c:v>1.278168199999999</c:v>
                </c:pt>
                <c:pt idx="259">
                  <c:v>1.283169499999999</c:v>
                </c:pt>
                <c:pt idx="260">
                  <c:v>1.2881702</c:v>
                </c:pt>
                <c:pt idx="261">
                  <c:v>1.293171499999999</c:v>
                </c:pt>
                <c:pt idx="262">
                  <c:v>1.298172099999999</c:v>
                </c:pt>
                <c:pt idx="263">
                  <c:v>1.303167599999999</c:v>
                </c:pt>
                <c:pt idx="264">
                  <c:v>1.3081498</c:v>
                </c:pt>
                <c:pt idx="265">
                  <c:v>1.313131499999997</c:v>
                </c:pt>
                <c:pt idx="266">
                  <c:v>1.318122299999998</c:v>
                </c:pt>
                <c:pt idx="267">
                  <c:v>1.323120299999998</c:v>
                </c:pt>
                <c:pt idx="268">
                  <c:v>1.328124899999998</c:v>
                </c:pt>
                <c:pt idx="269">
                  <c:v>1.333132099999998</c:v>
                </c:pt>
                <c:pt idx="270">
                  <c:v>1.338139299999998</c:v>
                </c:pt>
                <c:pt idx="271">
                  <c:v>1.3431472</c:v>
                </c:pt>
                <c:pt idx="272">
                  <c:v>1.3481544</c:v>
                </c:pt>
                <c:pt idx="273">
                  <c:v>1.353161599999999</c:v>
                </c:pt>
                <c:pt idx="274">
                  <c:v>1.3581688</c:v>
                </c:pt>
                <c:pt idx="275">
                  <c:v>1.363176699999999</c:v>
                </c:pt>
                <c:pt idx="276">
                  <c:v>1.368181299999999</c:v>
                </c:pt>
                <c:pt idx="277">
                  <c:v>1.3731826</c:v>
                </c:pt>
                <c:pt idx="278">
                  <c:v>1.3781832</c:v>
                </c:pt>
                <c:pt idx="279">
                  <c:v>1.383184499999998</c:v>
                </c:pt>
                <c:pt idx="280">
                  <c:v>1.3881852</c:v>
                </c:pt>
                <c:pt idx="281">
                  <c:v>1.393186499999999</c:v>
                </c:pt>
                <c:pt idx="282">
                  <c:v>1.3981878</c:v>
                </c:pt>
                <c:pt idx="283">
                  <c:v>1.403188399999998</c:v>
                </c:pt>
                <c:pt idx="284">
                  <c:v>1.408189699999999</c:v>
                </c:pt>
                <c:pt idx="285">
                  <c:v>1.413190399999997</c:v>
                </c:pt>
                <c:pt idx="286">
                  <c:v>1.418179199999998</c:v>
                </c:pt>
                <c:pt idx="287">
                  <c:v>1.423154999999999</c:v>
                </c:pt>
                <c:pt idx="288">
                  <c:v>1.428130699999999</c:v>
                </c:pt>
                <c:pt idx="289">
                  <c:v>1.433116299999997</c:v>
                </c:pt>
                <c:pt idx="290">
                  <c:v>1.438114299999998</c:v>
                </c:pt>
                <c:pt idx="291">
                  <c:v>1.443114999999998</c:v>
                </c:pt>
                <c:pt idx="292">
                  <c:v>1.448116299999999</c:v>
                </c:pt>
                <c:pt idx="293">
                  <c:v>1.453117599999999</c:v>
                </c:pt>
                <c:pt idx="294">
                  <c:v>1.4581182</c:v>
                </c:pt>
                <c:pt idx="295">
                  <c:v>1.463119499999998</c:v>
                </c:pt>
                <c:pt idx="296">
                  <c:v>1.4681202</c:v>
                </c:pt>
                <c:pt idx="297">
                  <c:v>1.473121499999998</c:v>
                </c:pt>
                <c:pt idx="298">
                  <c:v>1.478122099999998</c:v>
                </c:pt>
                <c:pt idx="299">
                  <c:v>1.483123499999998</c:v>
                </c:pt>
                <c:pt idx="300">
                  <c:v>1.488124799999999</c:v>
                </c:pt>
                <c:pt idx="301">
                  <c:v>1.493125399999998</c:v>
                </c:pt>
                <c:pt idx="302">
                  <c:v>1.498126699999997</c:v>
                </c:pt>
                <c:pt idx="303">
                  <c:v>1.503127399999999</c:v>
                </c:pt>
                <c:pt idx="304">
                  <c:v>1.508128699999998</c:v>
                </c:pt>
                <c:pt idx="305">
                  <c:v>1.513129999999999</c:v>
                </c:pt>
                <c:pt idx="306">
                  <c:v>1.518130599999999</c:v>
                </c:pt>
                <c:pt idx="307">
                  <c:v>1.523131899999998</c:v>
                </c:pt>
                <c:pt idx="308">
                  <c:v>1.528132599999999</c:v>
                </c:pt>
                <c:pt idx="309">
                  <c:v>1.533133899999998</c:v>
                </c:pt>
                <c:pt idx="310">
                  <c:v>1.538131899999998</c:v>
                </c:pt>
                <c:pt idx="311">
                  <c:v>1.543126699999997</c:v>
                </c:pt>
                <c:pt idx="312">
                  <c:v>1.548121399999999</c:v>
                </c:pt>
                <c:pt idx="313">
                  <c:v>1.5531181</c:v>
                </c:pt>
                <c:pt idx="314">
                  <c:v>1.5581194</c:v>
                </c:pt>
                <c:pt idx="315">
                  <c:v>1.563120799999999</c:v>
                </c:pt>
                <c:pt idx="316">
                  <c:v>1.568121399999998</c:v>
                </c:pt>
                <c:pt idx="317">
                  <c:v>1.573122699999998</c:v>
                </c:pt>
                <c:pt idx="318">
                  <c:v>1.578123399999998</c:v>
                </c:pt>
                <c:pt idx="319">
                  <c:v>1.583124699999997</c:v>
                </c:pt>
                <c:pt idx="320">
                  <c:v>1.588126</c:v>
                </c:pt>
                <c:pt idx="321">
                  <c:v>1.593126599999998</c:v>
                </c:pt>
                <c:pt idx="322">
                  <c:v>1.598127899999999</c:v>
                </c:pt>
                <c:pt idx="323">
                  <c:v>1.603128599999998</c:v>
                </c:pt>
                <c:pt idx="324">
                  <c:v>1.608129899999998</c:v>
                </c:pt>
                <c:pt idx="325">
                  <c:v>1.613131199999998</c:v>
                </c:pt>
                <c:pt idx="326">
                  <c:v>1.618131799999998</c:v>
                </c:pt>
                <c:pt idx="327">
                  <c:v>1.623133199999999</c:v>
                </c:pt>
                <c:pt idx="328">
                  <c:v>1.628133799999999</c:v>
                </c:pt>
                <c:pt idx="329">
                  <c:v>1.633135099999999</c:v>
                </c:pt>
                <c:pt idx="330">
                  <c:v>1.638136399999999</c:v>
                </c:pt>
                <c:pt idx="331">
                  <c:v>1.643137099999999</c:v>
                </c:pt>
                <c:pt idx="332">
                  <c:v>1.648138399999999</c:v>
                </c:pt>
                <c:pt idx="333">
                  <c:v>1.653138999999999</c:v>
                </c:pt>
                <c:pt idx="334">
                  <c:v>1.658133799999999</c:v>
                </c:pt>
                <c:pt idx="335">
                  <c:v>1.663128499999998</c:v>
                </c:pt>
                <c:pt idx="336">
                  <c:v>1.668123299999998</c:v>
                </c:pt>
                <c:pt idx="337">
                  <c:v>1.673118</c:v>
                </c:pt>
                <c:pt idx="338">
                  <c:v>1.6781128</c:v>
                </c:pt>
                <c:pt idx="339">
                  <c:v>1.683107499999999</c:v>
                </c:pt>
                <c:pt idx="340">
                  <c:v>1.688102299999999</c:v>
                </c:pt>
                <c:pt idx="341">
                  <c:v>1.693096999999999</c:v>
                </c:pt>
                <c:pt idx="342">
                  <c:v>1.698094399999998</c:v>
                </c:pt>
                <c:pt idx="343">
                  <c:v>1.703094999999998</c:v>
                </c:pt>
                <c:pt idx="344">
                  <c:v>1.708096399999998</c:v>
                </c:pt>
                <c:pt idx="345">
                  <c:v>1.713096999999998</c:v>
                </c:pt>
                <c:pt idx="346">
                  <c:v>1.718098299999998</c:v>
                </c:pt>
                <c:pt idx="347">
                  <c:v>1.723099599999998</c:v>
                </c:pt>
                <c:pt idx="348">
                  <c:v>1.728100299999998</c:v>
                </c:pt>
                <c:pt idx="349">
                  <c:v>1.733101599999998</c:v>
                </c:pt>
                <c:pt idx="350">
                  <c:v>1.7381022</c:v>
                </c:pt>
                <c:pt idx="351">
                  <c:v>1.743103499999999</c:v>
                </c:pt>
                <c:pt idx="352">
                  <c:v>1.748104799999999</c:v>
                </c:pt>
                <c:pt idx="353">
                  <c:v>1.753105499999999</c:v>
                </c:pt>
                <c:pt idx="354">
                  <c:v>1.7581075</c:v>
                </c:pt>
                <c:pt idx="355">
                  <c:v>1.763114699999998</c:v>
                </c:pt>
                <c:pt idx="356">
                  <c:v>1.768121899999999</c:v>
                </c:pt>
                <c:pt idx="357">
                  <c:v>1.7731199</c:v>
                </c:pt>
                <c:pt idx="358">
                  <c:v>1.7781081</c:v>
                </c:pt>
                <c:pt idx="359">
                  <c:v>1.783096899999999</c:v>
                </c:pt>
                <c:pt idx="360">
                  <c:v>1.7880871</c:v>
                </c:pt>
                <c:pt idx="361">
                  <c:v>1.7930877</c:v>
                </c:pt>
                <c:pt idx="362">
                  <c:v>1.798089099999999</c:v>
                </c:pt>
                <c:pt idx="363">
                  <c:v>1.803090399999998</c:v>
                </c:pt>
                <c:pt idx="364">
                  <c:v>1.808091</c:v>
                </c:pt>
                <c:pt idx="365">
                  <c:v>1.813092299999999</c:v>
                </c:pt>
                <c:pt idx="366">
                  <c:v>1.818093</c:v>
                </c:pt>
                <c:pt idx="367">
                  <c:v>1.823094299999998</c:v>
                </c:pt>
                <c:pt idx="368">
                  <c:v>1.8280956</c:v>
                </c:pt>
                <c:pt idx="369">
                  <c:v>1.833096199999998</c:v>
                </c:pt>
                <c:pt idx="370">
                  <c:v>1.838097499999999</c:v>
                </c:pt>
                <c:pt idx="371">
                  <c:v>1.843098199999999</c:v>
                </c:pt>
                <c:pt idx="372">
                  <c:v>1.848099499999998</c:v>
                </c:pt>
                <c:pt idx="373">
                  <c:v>1.853100799999998</c:v>
                </c:pt>
                <c:pt idx="374">
                  <c:v>1.858101499999999</c:v>
                </c:pt>
                <c:pt idx="375">
                  <c:v>1.863102799999999</c:v>
                </c:pt>
                <c:pt idx="376">
                  <c:v>1.8681034</c:v>
                </c:pt>
                <c:pt idx="377">
                  <c:v>1.873104699999999</c:v>
                </c:pt>
                <c:pt idx="378">
                  <c:v>1.878106</c:v>
                </c:pt>
                <c:pt idx="379">
                  <c:v>1.883106699999998</c:v>
                </c:pt>
                <c:pt idx="380">
                  <c:v>1.888108</c:v>
                </c:pt>
                <c:pt idx="381">
                  <c:v>1.893108599999999</c:v>
                </c:pt>
                <c:pt idx="382">
                  <c:v>1.898109899999999</c:v>
                </c:pt>
                <c:pt idx="383">
                  <c:v>1.903110599999999</c:v>
                </c:pt>
                <c:pt idx="384">
                  <c:v>1.908111899999999</c:v>
                </c:pt>
                <c:pt idx="385">
                  <c:v>1.913113199999999</c:v>
                </c:pt>
                <c:pt idx="386">
                  <c:v>1.9181139</c:v>
                </c:pt>
                <c:pt idx="387">
                  <c:v>1.9231152</c:v>
                </c:pt>
                <c:pt idx="388">
                  <c:v>1.9281158</c:v>
                </c:pt>
                <c:pt idx="389">
                  <c:v>1.933117099999999</c:v>
                </c:pt>
                <c:pt idx="390">
                  <c:v>1.938118399999999</c:v>
                </c:pt>
                <c:pt idx="391">
                  <c:v>1.943119099999999</c:v>
                </c:pt>
                <c:pt idx="392">
                  <c:v>1.948120399999999</c:v>
                </c:pt>
                <c:pt idx="393">
                  <c:v>1.953120999999999</c:v>
                </c:pt>
                <c:pt idx="394">
                  <c:v>1.958122299999999</c:v>
                </c:pt>
                <c:pt idx="395">
                  <c:v>1.963123599999999</c:v>
                </c:pt>
                <c:pt idx="396">
                  <c:v>1.968124299999998</c:v>
                </c:pt>
                <c:pt idx="397">
                  <c:v>1.973125599999999</c:v>
                </c:pt>
                <c:pt idx="398">
                  <c:v>1.978126299999999</c:v>
                </c:pt>
                <c:pt idx="399">
                  <c:v>1.983123599999999</c:v>
                </c:pt>
                <c:pt idx="400">
                  <c:v>1.9881184</c:v>
                </c:pt>
                <c:pt idx="401">
                  <c:v>1.993113099999999</c:v>
                </c:pt>
                <c:pt idx="402">
                  <c:v>1.9981079</c:v>
                </c:pt>
                <c:pt idx="403">
                  <c:v>2.0031026</c:v>
                </c:pt>
                <c:pt idx="404">
                  <c:v>2.0080974</c:v>
                </c:pt>
                <c:pt idx="405">
                  <c:v>2.013088799999999</c:v>
                </c:pt>
                <c:pt idx="406">
                  <c:v>2.018076999999998</c:v>
                </c:pt>
                <c:pt idx="407">
                  <c:v>2.0230659</c:v>
                </c:pt>
                <c:pt idx="408">
                  <c:v>2.028058699999998</c:v>
                </c:pt>
                <c:pt idx="409">
                  <c:v>2.033059299999999</c:v>
                </c:pt>
                <c:pt idx="410">
                  <c:v>2.038060599999999</c:v>
                </c:pt>
                <c:pt idx="411">
                  <c:v>2.0430613</c:v>
                </c:pt>
                <c:pt idx="412">
                  <c:v>2.048062599999999</c:v>
                </c:pt>
                <c:pt idx="413">
                  <c:v>2.053063899999999</c:v>
                </c:pt>
                <c:pt idx="414">
                  <c:v>2.058064499999998</c:v>
                </c:pt>
                <c:pt idx="415">
                  <c:v>2.063065899999999</c:v>
                </c:pt>
                <c:pt idx="416">
                  <c:v>2.068066499999999</c:v>
                </c:pt>
                <c:pt idx="417">
                  <c:v>2.0730678</c:v>
                </c:pt>
                <c:pt idx="418">
                  <c:v>2.078069099999999</c:v>
                </c:pt>
                <c:pt idx="419">
                  <c:v>2.0830698</c:v>
                </c:pt>
                <c:pt idx="420">
                  <c:v>2.0880711</c:v>
                </c:pt>
                <c:pt idx="421">
                  <c:v>2.093071699999999</c:v>
                </c:pt>
                <c:pt idx="422">
                  <c:v>2.098072999999998</c:v>
                </c:pt>
                <c:pt idx="423">
                  <c:v>2.103073699999999</c:v>
                </c:pt>
                <c:pt idx="424">
                  <c:v>2.108074999999999</c:v>
                </c:pt>
                <c:pt idx="425">
                  <c:v>2.113076299999999</c:v>
                </c:pt>
                <c:pt idx="426">
                  <c:v>2.118076899999999</c:v>
                </c:pt>
                <c:pt idx="427">
                  <c:v>2.1230783</c:v>
                </c:pt>
                <c:pt idx="428">
                  <c:v>2.128078899999999</c:v>
                </c:pt>
                <c:pt idx="429">
                  <c:v>2.133080199999999</c:v>
                </c:pt>
                <c:pt idx="430">
                  <c:v>2.138081499999999</c:v>
                </c:pt>
                <c:pt idx="431">
                  <c:v>2.143082199999999</c:v>
                </c:pt>
                <c:pt idx="432">
                  <c:v>2.148083499999999</c:v>
                </c:pt>
                <c:pt idx="433">
                  <c:v>2.1530841</c:v>
                </c:pt>
                <c:pt idx="434">
                  <c:v>2.158085399999999</c:v>
                </c:pt>
                <c:pt idx="435">
                  <c:v>2.1630867</c:v>
                </c:pt>
                <c:pt idx="436">
                  <c:v>2.1680874</c:v>
                </c:pt>
                <c:pt idx="437">
                  <c:v>2.1730887</c:v>
                </c:pt>
                <c:pt idx="438">
                  <c:v>2.178089299999999</c:v>
                </c:pt>
                <c:pt idx="439">
                  <c:v>2.183090700000001</c:v>
                </c:pt>
                <c:pt idx="440">
                  <c:v>2.188092</c:v>
                </c:pt>
                <c:pt idx="441">
                  <c:v>2.1930926</c:v>
                </c:pt>
                <c:pt idx="442">
                  <c:v>2.1980939</c:v>
                </c:pt>
                <c:pt idx="443">
                  <c:v>2.203094600000001</c:v>
                </c:pt>
                <c:pt idx="444">
                  <c:v>2.2080959</c:v>
                </c:pt>
                <c:pt idx="445">
                  <c:v>2.2130972</c:v>
                </c:pt>
                <c:pt idx="446">
                  <c:v>2.2180978</c:v>
                </c:pt>
                <c:pt idx="447">
                  <c:v>2.2230991</c:v>
                </c:pt>
                <c:pt idx="448">
                  <c:v>2.228099800000001</c:v>
                </c:pt>
                <c:pt idx="449">
                  <c:v>2.233101100000001</c:v>
                </c:pt>
                <c:pt idx="450">
                  <c:v>2.2381024</c:v>
                </c:pt>
                <c:pt idx="451">
                  <c:v>2.243101100000001</c:v>
                </c:pt>
                <c:pt idx="452">
                  <c:v>2.248088</c:v>
                </c:pt>
                <c:pt idx="453">
                  <c:v>2.253063699999999</c:v>
                </c:pt>
                <c:pt idx="454">
                  <c:v>2.2580401</c:v>
                </c:pt>
                <c:pt idx="455">
                  <c:v>2.263031600000001</c:v>
                </c:pt>
                <c:pt idx="456">
                  <c:v>2.268032199999999</c:v>
                </c:pt>
                <c:pt idx="457">
                  <c:v>2.273033499999999</c:v>
                </c:pt>
                <c:pt idx="458">
                  <c:v>2.2780342</c:v>
                </c:pt>
                <c:pt idx="459">
                  <c:v>2.2830355</c:v>
                </c:pt>
                <c:pt idx="460">
                  <c:v>2.288036800000001</c:v>
                </c:pt>
                <c:pt idx="461">
                  <c:v>2.2930374</c:v>
                </c:pt>
                <c:pt idx="462">
                  <c:v>2.298038699999999</c:v>
                </c:pt>
                <c:pt idx="463">
                  <c:v>2.303039399999999</c:v>
                </c:pt>
                <c:pt idx="464">
                  <c:v>2.308040699999998</c:v>
                </c:pt>
                <c:pt idx="465">
                  <c:v>2.313041999999998</c:v>
                </c:pt>
                <c:pt idx="466">
                  <c:v>2.318042699999996</c:v>
                </c:pt>
                <c:pt idx="467">
                  <c:v>2.323043999999998</c:v>
                </c:pt>
                <c:pt idx="468">
                  <c:v>2.328044599999999</c:v>
                </c:pt>
                <c:pt idx="469">
                  <c:v>2.333045899999997</c:v>
                </c:pt>
                <c:pt idx="470">
                  <c:v>2.338047199999997</c:v>
                </c:pt>
                <c:pt idx="471">
                  <c:v>2.343047899999999</c:v>
                </c:pt>
                <c:pt idx="472">
                  <c:v>2.348049199999997</c:v>
                </c:pt>
                <c:pt idx="473">
                  <c:v>2.353049799999998</c:v>
                </c:pt>
                <c:pt idx="474">
                  <c:v>2.358051099999998</c:v>
                </c:pt>
                <c:pt idx="475">
                  <c:v>2.363052499999998</c:v>
                </c:pt>
                <c:pt idx="476">
                  <c:v>2.368053099999999</c:v>
                </c:pt>
                <c:pt idx="477">
                  <c:v>2.373054399999999</c:v>
                </c:pt>
                <c:pt idx="478">
                  <c:v>2.378055099999997</c:v>
                </c:pt>
                <c:pt idx="479">
                  <c:v>2.383056399999999</c:v>
                </c:pt>
                <c:pt idx="480">
                  <c:v>2.388057699999999</c:v>
                </c:pt>
                <c:pt idx="481">
                  <c:v>2.393058299999997</c:v>
                </c:pt>
                <c:pt idx="482">
                  <c:v>2.398059599999997</c:v>
                </c:pt>
                <c:pt idx="483">
                  <c:v>2.4030603</c:v>
                </c:pt>
                <c:pt idx="484">
                  <c:v>2.4080616</c:v>
                </c:pt>
                <c:pt idx="485">
                  <c:v>2.413062899999998</c:v>
                </c:pt>
                <c:pt idx="486">
                  <c:v>2.418063899999998</c:v>
                </c:pt>
                <c:pt idx="487">
                  <c:v>2.423059599999999</c:v>
                </c:pt>
                <c:pt idx="488">
                  <c:v>2.428054399999999</c:v>
                </c:pt>
                <c:pt idx="489">
                  <c:v>2.433049099999998</c:v>
                </c:pt>
                <c:pt idx="490">
                  <c:v>2.438043899999998</c:v>
                </c:pt>
                <c:pt idx="491">
                  <c:v>2.4430386</c:v>
                </c:pt>
                <c:pt idx="492">
                  <c:v>2.448033399999999</c:v>
                </c:pt>
                <c:pt idx="493">
                  <c:v>2.453028099999999</c:v>
                </c:pt>
                <c:pt idx="494">
                  <c:v>2.458022499999998</c:v>
                </c:pt>
                <c:pt idx="495">
                  <c:v>2.463018599999999</c:v>
                </c:pt>
                <c:pt idx="496">
                  <c:v>2.4680228</c:v>
                </c:pt>
                <c:pt idx="497">
                  <c:v>2.4730304</c:v>
                </c:pt>
                <c:pt idx="498">
                  <c:v>2.478037599999999</c:v>
                </c:pt>
                <c:pt idx="499">
                  <c:v>2.4830363</c:v>
                </c:pt>
                <c:pt idx="500">
                  <c:v>2.488024499999999</c:v>
                </c:pt>
                <c:pt idx="501">
                  <c:v>2.493012999999998</c:v>
                </c:pt>
                <c:pt idx="502">
                  <c:v>2.498008399999997</c:v>
                </c:pt>
                <c:pt idx="503">
                  <c:v>2.5030156</c:v>
                </c:pt>
                <c:pt idx="504">
                  <c:v>2.5080228</c:v>
                </c:pt>
                <c:pt idx="505">
                  <c:v>2.5130303</c:v>
                </c:pt>
                <c:pt idx="506">
                  <c:v>2.518037899999999</c:v>
                </c:pt>
                <c:pt idx="507">
                  <c:v>2.523045099999999</c:v>
                </c:pt>
                <c:pt idx="508">
                  <c:v>2.5280526</c:v>
                </c:pt>
                <c:pt idx="509">
                  <c:v>2.533059799999999</c:v>
                </c:pt>
                <c:pt idx="510">
                  <c:v>2.538067399999999</c:v>
                </c:pt>
                <c:pt idx="511">
                  <c:v>2.5430746</c:v>
                </c:pt>
                <c:pt idx="512">
                  <c:v>2.548082099999999</c:v>
                </c:pt>
                <c:pt idx="513">
                  <c:v>2.553088699999999</c:v>
                </c:pt>
                <c:pt idx="514">
                  <c:v>2.5580896</c:v>
                </c:pt>
                <c:pt idx="515">
                  <c:v>2.5630909</c:v>
                </c:pt>
                <c:pt idx="516">
                  <c:v>2.568086699999999</c:v>
                </c:pt>
                <c:pt idx="517">
                  <c:v>2.5730814</c:v>
                </c:pt>
                <c:pt idx="518">
                  <c:v>2.578076199999998</c:v>
                </c:pt>
                <c:pt idx="519">
                  <c:v>2.5830709</c:v>
                </c:pt>
                <c:pt idx="520">
                  <c:v>2.588065699999999</c:v>
                </c:pt>
                <c:pt idx="521">
                  <c:v>2.5930604</c:v>
                </c:pt>
                <c:pt idx="522">
                  <c:v>2.598055199999997</c:v>
                </c:pt>
                <c:pt idx="523">
                  <c:v>2.603049599999999</c:v>
                </c:pt>
                <c:pt idx="524">
                  <c:v>2.608044999999999</c:v>
                </c:pt>
                <c:pt idx="525">
                  <c:v>2.613047299999999</c:v>
                </c:pt>
                <c:pt idx="526">
                  <c:v>2.618057799999999</c:v>
                </c:pt>
                <c:pt idx="527">
                  <c:v>2.6230673</c:v>
                </c:pt>
                <c:pt idx="528">
                  <c:v>2.6280683</c:v>
                </c:pt>
                <c:pt idx="529">
                  <c:v>2.633062999999998</c:v>
                </c:pt>
                <c:pt idx="530">
                  <c:v>2.638057799999999</c:v>
                </c:pt>
                <c:pt idx="531">
                  <c:v>2.643055799999999</c:v>
                </c:pt>
                <c:pt idx="532">
                  <c:v>2.6480568</c:v>
                </c:pt>
                <c:pt idx="533">
                  <c:v>2.653057699999999</c:v>
                </c:pt>
                <c:pt idx="534">
                  <c:v>2.658055399999998</c:v>
                </c:pt>
                <c:pt idx="535">
                  <c:v>2.663053499999999</c:v>
                </c:pt>
                <c:pt idx="536">
                  <c:v>2.668051199999999</c:v>
                </c:pt>
                <c:pt idx="537">
                  <c:v>2.673051199999999</c:v>
                </c:pt>
                <c:pt idx="538">
                  <c:v>2.678056699999998</c:v>
                </c:pt>
                <c:pt idx="539">
                  <c:v>2.683064300000001</c:v>
                </c:pt>
                <c:pt idx="540">
                  <c:v>2.688071499999999</c:v>
                </c:pt>
                <c:pt idx="541">
                  <c:v>2.6930761</c:v>
                </c:pt>
                <c:pt idx="542">
                  <c:v>2.698080299999999</c:v>
                </c:pt>
                <c:pt idx="543">
                  <c:v>2.7030888</c:v>
                </c:pt>
                <c:pt idx="544">
                  <c:v>2.708099699999999</c:v>
                </c:pt>
                <c:pt idx="545">
                  <c:v>2.713106199999999</c:v>
                </c:pt>
                <c:pt idx="546">
                  <c:v>2.7180898</c:v>
                </c:pt>
                <c:pt idx="547">
                  <c:v>2.7230508</c:v>
                </c:pt>
                <c:pt idx="548">
                  <c:v>2.7280193</c:v>
                </c:pt>
                <c:pt idx="549">
                  <c:v>2.733015699999999</c:v>
                </c:pt>
                <c:pt idx="550">
                  <c:v>2.7380393</c:v>
                </c:pt>
                <c:pt idx="551">
                  <c:v>2.743067499999999</c:v>
                </c:pt>
                <c:pt idx="552">
                  <c:v>2.748086800000001</c:v>
                </c:pt>
                <c:pt idx="553">
                  <c:v>2.7530901</c:v>
                </c:pt>
                <c:pt idx="554">
                  <c:v>2.758083199999999</c:v>
                </c:pt>
                <c:pt idx="555">
                  <c:v>2.763074700000001</c:v>
                </c:pt>
                <c:pt idx="556">
                  <c:v>2.768066499999999</c:v>
                </c:pt>
                <c:pt idx="557">
                  <c:v>2.773058</c:v>
                </c:pt>
                <c:pt idx="558">
                  <c:v>2.778049399999999</c:v>
                </c:pt>
                <c:pt idx="559">
                  <c:v>2.7830409</c:v>
                </c:pt>
                <c:pt idx="560">
                  <c:v>2.788036600000001</c:v>
                </c:pt>
                <c:pt idx="561">
                  <c:v>2.793037600000001</c:v>
                </c:pt>
                <c:pt idx="562">
                  <c:v>2.798038599999999</c:v>
                </c:pt>
                <c:pt idx="563">
                  <c:v>2.803039899999999</c:v>
                </c:pt>
                <c:pt idx="564">
                  <c:v>2.808040899999998</c:v>
                </c:pt>
                <c:pt idx="565">
                  <c:v>2.813041899999999</c:v>
                </c:pt>
                <c:pt idx="566">
                  <c:v>2.818042799999997</c:v>
                </c:pt>
                <c:pt idx="567">
                  <c:v>2.823043799999999</c:v>
                </c:pt>
                <c:pt idx="568">
                  <c:v>2.828045099999997</c:v>
                </c:pt>
                <c:pt idx="569">
                  <c:v>2.833042499999996</c:v>
                </c:pt>
                <c:pt idx="570">
                  <c:v>2.838033999999998</c:v>
                </c:pt>
                <c:pt idx="571">
                  <c:v>2.843025799999999</c:v>
                </c:pt>
                <c:pt idx="572">
                  <c:v>2.848025099999999</c:v>
                </c:pt>
                <c:pt idx="573">
                  <c:v>2.853036599999999</c:v>
                </c:pt>
                <c:pt idx="574">
                  <c:v>2.858050299999998</c:v>
                </c:pt>
                <c:pt idx="575">
                  <c:v>2.863057899999999</c:v>
                </c:pt>
                <c:pt idx="576">
                  <c:v>2.868054899999999</c:v>
                </c:pt>
                <c:pt idx="577">
                  <c:v>2.873046399999997</c:v>
                </c:pt>
                <c:pt idx="578">
                  <c:v>2.878039499999997</c:v>
                </c:pt>
                <c:pt idx="579">
                  <c:v>2.883034300000001</c:v>
                </c:pt>
                <c:pt idx="580">
                  <c:v>2.888028999999998</c:v>
                </c:pt>
                <c:pt idx="581">
                  <c:v>2.893023799999999</c:v>
                </c:pt>
                <c:pt idx="582">
                  <c:v>2.898018499999997</c:v>
                </c:pt>
                <c:pt idx="583">
                  <c:v>2.903015899999999</c:v>
                </c:pt>
                <c:pt idx="584">
                  <c:v>2.908020499999999</c:v>
                </c:pt>
                <c:pt idx="585">
                  <c:v>2.9130303</c:v>
                </c:pt>
                <c:pt idx="586">
                  <c:v>2.918040799999999</c:v>
                </c:pt>
                <c:pt idx="587">
                  <c:v>2.923047999999999</c:v>
                </c:pt>
                <c:pt idx="588">
                  <c:v>2.928047299999999</c:v>
                </c:pt>
                <c:pt idx="589">
                  <c:v>2.933045299999997</c:v>
                </c:pt>
                <c:pt idx="590">
                  <c:v>2.938050299999999</c:v>
                </c:pt>
                <c:pt idx="591">
                  <c:v>2.943062399999999</c:v>
                </c:pt>
                <c:pt idx="592">
                  <c:v>2.948074499999999</c:v>
                </c:pt>
                <c:pt idx="593">
                  <c:v>2.953069599999999</c:v>
                </c:pt>
                <c:pt idx="594">
                  <c:v>2.958044999999998</c:v>
                </c:pt>
                <c:pt idx="595">
                  <c:v>2.9630207</c:v>
                </c:pt>
                <c:pt idx="596">
                  <c:v>2.968019099999999</c:v>
                </c:pt>
                <c:pt idx="597">
                  <c:v>2.973034199999999</c:v>
                </c:pt>
                <c:pt idx="598">
                  <c:v>2.978050899999998</c:v>
                </c:pt>
                <c:pt idx="599">
                  <c:v>2.983065599999999</c:v>
                </c:pt>
                <c:pt idx="600">
                  <c:v>2.988074499999999</c:v>
                </c:pt>
                <c:pt idx="601">
                  <c:v>2.993080999999999</c:v>
                </c:pt>
                <c:pt idx="602">
                  <c:v>2.998082699999998</c:v>
                </c:pt>
                <c:pt idx="603">
                  <c:v>3.003081300000001</c:v>
                </c:pt>
                <c:pt idx="604">
                  <c:v>3.008074499999999</c:v>
                </c:pt>
                <c:pt idx="605">
                  <c:v>3.013066299999999</c:v>
                </c:pt>
                <c:pt idx="606">
                  <c:v>3.018057699999998</c:v>
                </c:pt>
                <c:pt idx="607">
                  <c:v>3.023049199999999</c:v>
                </c:pt>
                <c:pt idx="608">
                  <c:v>3.028040699999999</c:v>
                </c:pt>
                <c:pt idx="609">
                  <c:v>3.033032099999999</c:v>
                </c:pt>
                <c:pt idx="610">
                  <c:v>3.038026899999999</c:v>
                </c:pt>
                <c:pt idx="611">
                  <c:v>3.043024900000001</c:v>
                </c:pt>
                <c:pt idx="612">
                  <c:v>3.0480272</c:v>
                </c:pt>
                <c:pt idx="613">
                  <c:v>3.053036699999999</c:v>
                </c:pt>
                <c:pt idx="614">
                  <c:v>3.058050499999998</c:v>
                </c:pt>
                <c:pt idx="615">
                  <c:v>3.063064199999999</c:v>
                </c:pt>
                <c:pt idx="616">
                  <c:v>3.068066199999999</c:v>
                </c:pt>
                <c:pt idx="617">
                  <c:v>3.073052399999998</c:v>
                </c:pt>
                <c:pt idx="618">
                  <c:v>3.078037699999999</c:v>
                </c:pt>
                <c:pt idx="619">
                  <c:v>3.0830321</c:v>
                </c:pt>
                <c:pt idx="620">
                  <c:v>3.088042899999999</c:v>
                </c:pt>
                <c:pt idx="621">
                  <c:v>3.093056299999999</c:v>
                </c:pt>
                <c:pt idx="622">
                  <c:v>3.098066799999999</c:v>
                </c:pt>
                <c:pt idx="623">
                  <c:v>3.1030698</c:v>
                </c:pt>
                <c:pt idx="624">
                  <c:v>3.108067499999999</c:v>
                </c:pt>
                <c:pt idx="625">
                  <c:v>3.113065499999997</c:v>
                </c:pt>
                <c:pt idx="626">
                  <c:v>3.118063199999998</c:v>
                </c:pt>
                <c:pt idx="627">
                  <c:v>3.1230612</c:v>
                </c:pt>
                <c:pt idx="628">
                  <c:v>3.1280543</c:v>
                </c:pt>
                <c:pt idx="629">
                  <c:v>3.133043499999998</c:v>
                </c:pt>
                <c:pt idx="630">
                  <c:v>3.138034</c:v>
                </c:pt>
                <c:pt idx="631">
                  <c:v>3.143036300000001</c:v>
                </c:pt>
                <c:pt idx="632">
                  <c:v>3.148045099999999</c:v>
                </c:pt>
                <c:pt idx="633">
                  <c:v>3.153055599999999</c:v>
                </c:pt>
                <c:pt idx="634">
                  <c:v>3.158066099999999</c:v>
                </c:pt>
                <c:pt idx="635">
                  <c:v>3.1630694</c:v>
                </c:pt>
                <c:pt idx="636">
                  <c:v>3.168067699999999</c:v>
                </c:pt>
                <c:pt idx="637">
                  <c:v>3.173065399999999</c:v>
                </c:pt>
                <c:pt idx="638">
                  <c:v>3.178064499999999</c:v>
                </c:pt>
                <c:pt idx="639">
                  <c:v>3.183065399999999</c:v>
                </c:pt>
                <c:pt idx="640">
                  <c:v>3.188062499999999</c:v>
                </c:pt>
                <c:pt idx="641">
                  <c:v>3.193042799999999</c:v>
                </c:pt>
                <c:pt idx="642">
                  <c:v>3.198015299999999</c:v>
                </c:pt>
                <c:pt idx="643">
                  <c:v>3.203003499999999</c:v>
                </c:pt>
                <c:pt idx="644">
                  <c:v>3.2080153</c:v>
                </c:pt>
                <c:pt idx="645">
                  <c:v>3.213029</c:v>
                </c:pt>
                <c:pt idx="646">
                  <c:v>3.218042499999997</c:v>
                </c:pt>
                <c:pt idx="647">
                  <c:v>3.223047</c:v>
                </c:pt>
                <c:pt idx="648">
                  <c:v>3.228044399999999</c:v>
                </c:pt>
                <c:pt idx="649">
                  <c:v>3.233039199999999</c:v>
                </c:pt>
                <c:pt idx="650">
                  <c:v>3.2380339</c:v>
                </c:pt>
                <c:pt idx="651">
                  <c:v>3.2430283</c:v>
                </c:pt>
                <c:pt idx="652">
                  <c:v>3.2480231</c:v>
                </c:pt>
                <c:pt idx="653">
                  <c:v>3.253017800000001</c:v>
                </c:pt>
                <c:pt idx="654">
                  <c:v>3.258014199999999</c:v>
                </c:pt>
                <c:pt idx="655">
                  <c:v>3.263015199999999</c:v>
                </c:pt>
                <c:pt idx="656">
                  <c:v>3.268016199999999</c:v>
                </c:pt>
                <c:pt idx="657">
                  <c:v>3.273017199999999</c:v>
                </c:pt>
                <c:pt idx="658">
                  <c:v>3.278018499999998</c:v>
                </c:pt>
                <c:pt idx="659">
                  <c:v>3.2830194</c:v>
                </c:pt>
                <c:pt idx="660">
                  <c:v>3.288021400000001</c:v>
                </c:pt>
                <c:pt idx="661">
                  <c:v>3.293027600000001</c:v>
                </c:pt>
                <c:pt idx="662">
                  <c:v>3.298038099999999</c:v>
                </c:pt>
                <c:pt idx="663">
                  <c:v>3.303047599999999</c:v>
                </c:pt>
                <c:pt idx="664">
                  <c:v>3.308042699999997</c:v>
                </c:pt>
                <c:pt idx="665">
                  <c:v>3.313027899999999</c:v>
                </c:pt>
                <c:pt idx="666">
                  <c:v>3.318016099999998</c:v>
                </c:pt>
                <c:pt idx="667">
                  <c:v>3.3230168</c:v>
                </c:pt>
                <c:pt idx="668">
                  <c:v>3.328023999999999</c:v>
                </c:pt>
                <c:pt idx="669">
                  <c:v>3.333031499999999</c:v>
                </c:pt>
                <c:pt idx="670">
                  <c:v>3.3380371</c:v>
                </c:pt>
                <c:pt idx="671">
                  <c:v>3.3430384</c:v>
                </c:pt>
                <c:pt idx="672">
                  <c:v>3.3480397</c:v>
                </c:pt>
                <c:pt idx="673">
                  <c:v>3.353040699999998</c:v>
                </c:pt>
                <c:pt idx="674">
                  <c:v>3.358041699999997</c:v>
                </c:pt>
                <c:pt idx="675">
                  <c:v>3.363040999999998</c:v>
                </c:pt>
                <c:pt idx="676">
                  <c:v>3.368030499999999</c:v>
                </c:pt>
                <c:pt idx="677">
                  <c:v>3.373018699999998</c:v>
                </c:pt>
                <c:pt idx="678">
                  <c:v>3.378008499999996</c:v>
                </c:pt>
                <c:pt idx="679">
                  <c:v>3.383009199999999</c:v>
                </c:pt>
                <c:pt idx="680">
                  <c:v>3.388018999999998</c:v>
                </c:pt>
                <c:pt idx="681">
                  <c:v>3.393032399999999</c:v>
                </c:pt>
                <c:pt idx="682">
                  <c:v>3.398038299999999</c:v>
                </c:pt>
                <c:pt idx="683">
                  <c:v>3.403040599999999</c:v>
                </c:pt>
                <c:pt idx="684">
                  <c:v>3.408041599999999</c:v>
                </c:pt>
                <c:pt idx="685">
                  <c:v>3.413042599999998</c:v>
                </c:pt>
                <c:pt idx="686">
                  <c:v>3.418043599999998</c:v>
                </c:pt>
                <c:pt idx="687">
                  <c:v>3.423041599999999</c:v>
                </c:pt>
                <c:pt idx="688">
                  <c:v>3.428019299999999</c:v>
                </c:pt>
                <c:pt idx="689">
                  <c:v>3.432988499999996</c:v>
                </c:pt>
                <c:pt idx="690">
                  <c:v>3.4379708</c:v>
                </c:pt>
                <c:pt idx="691">
                  <c:v>3.442977699999999</c:v>
                </c:pt>
                <c:pt idx="692">
                  <c:v>3.447997600000001</c:v>
                </c:pt>
                <c:pt idx="693">
                  <c:v>3.453017599999999</c:v>
                </c:pt>
                <c:pt idx="694">
                  <c:v>3.458030699999999</c:v>
                </c:pt>
                <c:pt idx="695">
                  <c:v>3.463032099999999</c:v>
                </c:pt>
                <c:pt idx="696">
                  <c:v>3.4680294</c:v>
                </c:pt>
                <c:pt idx="697">
                  <c:v>3.473024199999999</c:v>
                </c:pt>
                <c:pt idx="698">
                  <c:v>3.478018899999998</c:v>
                </c:pt>
                <c:pt idx="699">
                  <c:v>3.483013699999999</c:v>
                </c:pt>
                <c:pt idx="700">
                  <c:v>3.488008099999999</c:v>
                </c:pt>
                <c:pt idx="701">
                  <c:v>3.493002799999999</c:v>
                </c:pt>
                <c:pt idx="702">
                  <c:v>3.4979976</c:v>
                </c:pt>
                <c:pt idx="703">
                  <c:v>3.502995599999999</c:v>
                </c:pt>
                <c:pt idx="704">
                  <c:v>3.507993300000001</c:v>
                </c:pt>
                <c:pt idx="705">
                  <c:v>3.512991399999999</c:v>
                </c:pt>
                <c:pt idx="706">
                  <c:v>3.517989099999999</c:v>
                </c:pt>
                <c:pt idx="707">
                  <c:v>3.522987399999999</c:v>
                </c:pt>
                <c:pt idx="708">
                  <c:v>3.52799</c:v>
                </c:pt>
                <c:pt idx="709">
                  <c:v>3.532995599999999</c:v>
                </c:pt>
                <c:pt idx="710">
                  <c:v>3.5380028</c:v>
                </c:pt>
                <c:pt idx="711">
                  <c:v>3.543007999999999</c:v>
                </c:pt>
                <c:pt idx="712">
                  <c:v>3.5480038</c:v>
                </c:pt>
                <c:pt idx="713">
                  <c:v>3.552998199999998</c:v>
                </c:pt>
                <c:pt idx="714">
                  <c:v>3.558001499999999</c:v>
                </c:pt>
                <c:pt idx="715">
                  <c:v>3.563008999999999</c:v>
                </c:pt>
                <c:pt idx="716">
                  <c:v>3.5680162</c:v>
                </c:pt>
                <c:pt idx="717">
                  <c:v>3.5730175</c:v>
                </c:pt>
                <c:pt idx="718">
                  <c:v>3.578009999999998</c:v>
                </c:pt>
                <c:pt idx="719">
                  <c:v>3.583001499999999</c:v>
                </c:pt>
                <c:pt idx="720">
                  <c:v>3.587997500000001</c:v>
                </c:pt>
                <c:pt idx="721">
                  <c:v>3.592995199999998</c:v>
                </c:pt>
                <c:pt idx="722">
                  <c:v>3.597993199999999</c:v>
                </c:pt>
                <c:pt idx="723">
                  <c:v>3.602990899999999</c:v>
                </c:pt>
                <c:pt idx="724">
                  <c:v>3.607985699999999</c:v>
                </c:pt>
                <c:pt idx="725">
                  <c:v>3.612980799999999</c:v>
                </c:pt>
                <c:pt idx="726">
                  <c:v>3.617978499999999</c:v>
                </c:pt>
                <c:pt idx="727">
                  <c:v>3.6229811</c:v>
                </c:pt>
                <c:pt idx="728">
                  <c:v>3.6279886</c:v>
                </c:pt>
                <c:pt idx="729">
                  <c:v>3.6329942</c:v>
                </c:pt>
                <c:pt idx="730">
                  <c:v>3.637998399999999</c:v>
                </c:pt>
                <c:pt idx="731">
                  <c:v>3.643002699999999</c:v>
                </c:pt>
                <c:pt idx="732">
                  <c:v>3.6480116</c:v>
                </c:pt>
                <c:pt idx="733">
                  <c:v>3.653024999999999</c:v>
                </c:pt>
                <c:pt idx="734">
                  <c:v>3.6580319</c:v>
                </c:pt>
                <c:pt idx="735">
                  <c:v>3.663012199999999</c:v>
                </c:pt>
                <c:pt idx="736">
                  <c:v>3.667982000000001</c:v>
                </c:pt>
                <c:pt idx="737">
                  <c:v>3.672955099999997</c:v>
                </c:pt>
                <c:pt idx="738">
                  <c:v>3.677950899999999</c:v>
                </c:pt>
                <c:pt idx="739">
                  <c:v>3.682966899999999</c:v>
                </c:pt>
                <c:pt idx="740">
                  <c:v>3.687983600000001</c:v>
                </c:pt>
                <c:pt idx="741">
                  <c:v>3.692999399999999</c:v>
                </c:pt>
                <c:pt idx="742">
                  <c:v>3.698007599999999</c:v>
                </c:pt>
                <c:pt idx="743">
                  <c:v>3.703012499999999</c:v>
                </c:pt>
                <c:pt idx="744">
                  <c:v>3.708014800000001</c:v>
                </c:pt>
                <c:pt idx="745">
                  <c:v>3.713015799999999</c:v>
                </c:pt>
                <c:pt idx="746">
                  <c:v>3.718012799999999</c:v>
                </c:pt>
                <c:pt idx="747">
                  <c:v>3.723004900000001</c:v>
                </c:pt>
                <c:pt idx="748">
                  <c:v>3.727996400000001</c:v>
                </c:pt>
                <c:pt idx="749">
                  <c:v>3.732987899999999</c:v>
                </c:pt>
                <c:pt idx="750">
                  <c:v>3.737980300000001</c:v>
                </c:pt>
                <c:pt idx="751">
                  <c:v>3.742976999999999</c:v>
                </c:pt>
                <c:pt idx="752">
                  <c:v>3.7479751</c:v>
                </c:pt>
                <c:pt idx="753">
                  <c:v>3.752972799999999</c:v>
                </c:pt>
                <c:pt idx="754">
                  <c:v>3.7579715</c:v>
                </c:pt>
                <c:pt idx="755">
                  <c:v>3.762976399999999</c:v>
                </c:pt>
                <c:pt idx="756">
                  <c:v>3.767983900000001</c:v>
                </c:pt>
                <c:pt idx="757">
                  <c:v>3.7729911</c:v>
                </c:pt>
                <c:pt idx="758">
                  <c:v>3.7779901</c:v>
                </c:pt>
                <c:pt idx="759">
                  <c:v>3.782979599999999</c:v>
                </c:pt>
                <c:pt idx="760">
                  <c:v>3.7879691</c:v>
                </c:pt>
                <c:pt idx="761">
                  <c:v>3.792969799999999</c:v>
                </c:pt>
                <c:pt idx="762">
                  <c:v>3.7979786</c:v>
                </c:pt>
                <c:pt idx="763">
                  <c:v>3.802989099999999</c:v>
                </c:pt>
                <c:pt idx="764">
                  <c:v>3.8079947</c:v>
                </c:pt>
                <c:pt idx="765">
                  <c:v>3.812990399999998</c:v>
                </c:pt>
                <c:pt idx="766">
                  <c:v>3.817985199999998</c:v>
                </c:pt>
                <c:pt idx="767">
                  <c:v>3.822979899999999</c:v>
                </c:pt>
                <c:pt idx="768">
                  <c:v>3.827974699999999</c:v>
                </c:pt>
                <c:pt idx="769">
                  <c:v>3.832969099999997</c:v>
                </c:pt>
                <c:pt idx="770">
                  <c:v>3.837962499999997</c:v>
                </c:pt>
                <c:pt idx="771">
                  <c:v>3.842953999999998</c:v>
                </c:pt>
                <c:pt idx="772">
                  <c:v>3.847948399999998</c:v>
                </c:pt>
                <c:pt idx="773">
                  <c:v>3.852954299999998</c:v>
                </c:pt>
                <c:pt idx="774">
                  <c:v>3.857967399999999</c:v>
                </c:pt>
                <c:pt idx="775">
                  <c:v>3.862981199999999</c:v>
                </c:pt>
                <c:pt idx="776">
                  <c:v>3.8679874</c:v>
                </c:pt>
                <c:pt idx="777">
                  <c:v>3.872980799999999</c:v>
                </c:pt>
                <c:pt idx="778">
                  <c:v>3.877972299999999</c:v>
                </c:pt>
                <c:pt idx="779">
                  <c:v>3.882975899999998</c:v>
                </c:pt>
                <c:pt idx="780">
                  <c:v>3.887991300000001</c:v>
                </c:pt>
                <c:pt idx="781">
                  <c:v>3.893005399999997</c:v>
                </c:pt>
                <c:pt idx="782">
                  <c:v>3.897998499999998</c:v>
                </c:pt>
                <c:pt idx="783">
                  <c:v>3.902969299999999</c:v>
                </c:pt>
                <c:pt idx="784">
                  <c:v>3.9079389</c:v>
                </c:pt>
                <c:pt idx="785">
                  <c:v>3.912934899999999</c:v>
                </c:pt>
                <c:pt idx="786">
                  <c:v>3.917952599999999</c:v>
                </c:pt>
                <c:pt idx="787">
                  <c:v>3.922972899999999</c:v>
                </c:pt>
                <c:pt idx="788">
                  <c:v>3.927985999999999</c:v>
                </c:pt>
                <c:pt idx="789">
                  <c:v>3.932986699999998</c:v>
                </c:pt>
                <c:pt idx="790">
                  <c:v>3.9379844</c:v>
                </c:pt>
                <c:pt idx="791">
                  <c:v>3.942982399999999</c:v>
                </c:pt>
                <c:pt idx="792">
                  <c:v>3.9479801</c:v>
                </c:pt>
                <c:pt idx="793">
                  <c:v>3.952978099999997</c:v>
                </c:pt>
                <c:pt idx="794">
                  <c:v>3.957975799999999</c:v>
                </c:pt>
                <c:pt idx="795">
                  <c:v>3.962973899999999</c:v>
                </c:pt>
                <c:pt idx="796">
                  <c:v>3.967971600000001</c:v>
                </c:pt>
                <c:pt idx="797">
                  <c:v>3.972969599999998</c:v>
                </c:pt>
                <c:pt idx="798">
                  <c:v>3.9779673</c:v>
                </c:pt>
                <c:pt idx="799">
                  <c:v>3.982965299999999</c:v>
                </c:pt>
                <c:pt idx="800">
                  <c:v>3.987963399999999</c:v>
                </c:pt>
                <c:pt idx="801">
                  <c:v>3.992961099999999</c:v>
                </c:pt>
                <c:pt idx="802">
                  <c:v>3.997961699999999</c:v>
                </c:pt>
                <c:pt idx="803">
                  <c:v>4.002965999999995</c:v>
                </c:pt>
                <c:pt idx="804">
                  <c:v>4.007970199999995</c:v>
                </c:pt>
                <c:pt idx="805">
                  <c:v>4.012971199999996</c:v>
                </c:pt>
                <c:pt idx="806">
                  <c:v>4.017958699999995</c:v>
                </c:pt>
                <c:pt idx="807">
                  <c:v>4.022943999999996</c:v>
                </c:pt>
                <c:pt idx="808">
                  <c:v>4.027935799999994</c:v>
                </c:pt>
                <c:pt idx="809">
                  <c:v>4.032938399999995</c:v>
                </c:pt>
                <c:pt idx="810">
                  <c:v>4.037945599999995</c:v>
                </c:pt>
                <c:pt idx="811">
                  <c:v>4.042952199999998</c:v>
                </c:pt>
                <c:pt idx="812">
                  <c:v>4.047953799999997</c:v>
                </c:pt>
                <c:pt idx="813">
                  <c:v>4.052954799999995</c:v>
                </c:pt>
                <c:pt idx="814">
                  <c:v>4.057956099999995</c:v>
                </c:pt>
                <c:pt idx="815">
                  <c:v>4.062957099999995</c:v>
                </c:pt>
                <c:pt idx="816">
                  <c:v>4.067957399999994</c:v>
                </c:pt>
                <c:pt idx="817">
                  <c:v>4.072950499999997</c:v>
                </c:pt>
                <c:pt idx="818">
                  <c:v>4.077939699999996</c:v>
                </c:pt>
                <c:pt idx="819">
                  <c:v>4.082930199999995</c:v>
                </c:pt>
                <c:pt idx="820">
                  <c:v>4.087933399999995</c:v>
                </c:pt>
                <c:pt idx="821">
                  <c:v>4.092942899999995</c:v>
                </c:pt>
                <c:pt idx="822">
                  <c:v>4.097953399999996</c:v>
                </c:pt>
                <c:pt idx="823">
                  <c:v>4.102963599999996</c:v>
                </c:pt>
                <c:pt idx="824">
                  <c:v>4.107967499999996</c:v>
                </c:pt>
                <c:pt idx="825">
                  <c:v>4.112968799999996</c:v>
                </c:pt>
                <c:pt idx="826">
                  <c:v>4.117969799999996</c:v>
                </c:pt>
                <c:pt idx="827">
                  <c:v>4.122972099999995</c:v>
                </c:pt>
                <c:pt idx="828">
                  <c:v>4.127975999999991</c:v>
                </c:pt>
                <c:pt idx="829">
                  <c:v>4.1329698</c:v>
                </c:pt>
                <c:pt idx="830">
                  <c:v>4.137948499999998</c:v>
                </c:pt>
                <c:pt idx="831">
                  <c:v>4.142925199999995</c:v>
                </c:pt>
                <c:pt idx="832">
                  <c:v>4.147918299999992</c:v>
                </c:pt>
                <c:pt idx="833">
                  <c:v>4.152933399999995</c:v>
                </c:pt>
                <c:pt idx="834">
                  <c:v>4.157953399999995</c:v>
                </c:pt>
                <c:pt idx="835">
                  <c:v>4.162970399999994</c:v>
                </c:pt>
                <c:pt idx="836">
                  <c:v>4.167973399999995</c:v>
                </c:pt>
                <c:pt idx="837">
                  <c:v>4.172966099999996</c:v>
                </c:pt>
                <c:pt idx="838">
                  <c:v>4.177957899999994</c:v>
                </c:pt>
                <c:pt idx="839">
                  <c:v>4.1829494</c:v>
                </c:pt>
                <c:pt idx="840">
                  <c:v>4.187940899999994</c:v>
                </c:pt>
                <c:pt idx="841">
                  <c:v>4.192932399999995</c:v>
                </c:pt>
                <c:pt idx="842">
                  <c:v>4.197925499999995</c:v>
                </c:pt>
                <c:pt idx="843">
                  <c:v>4.202924499999996</c:v>
                </c:pt>
                <c:pt idx="844">
                  <c:v>4.207925499999996</c:v>
                </c:pt>
                <c:pt idx="845">
                  <c:v>4.212926399999995</c:v>
                </c:pt>
                <c:pt idx="846">
                  <c:v>4.217927399999995</c:v>
                </c:pt>
                <c:pt idx="847">
                  <c:v>4.222928399999995</c:v>
                </c:pt>
                <c:pt idx="848">
                  <c:v>4.227929699999995</c:v>
                </c:pt>
                <c:pt idx="849">
                  <c:v>4.232930699999995</c:v>
                </c:pt>
                <c:pt idx="850">
                  <c:v>4.237931999999995</c:v>
                </c:pt>
                <c:pt idx="851">
                  <c:v>4.242936199999995</c:v>
                </c:pt>
                <c:pt idx="852">
                  <c:v>4.247938899999995</c:v>
                </c:pt>
                <c:pt idx="853">
                  <c:v>4.252933899999996</c:v>
                </c:pt>
                <c:pt idx="854">
                  <c:v>4.2579221</c:v>
                </c:pt>
                <c:pt idx="855">
                  <c:v>4.26291429999999</c:v>
                </c:pt>
                <c:pt idx="856">
                  <c:v>4.267916899999992</c:v>
                </c:pt>
                <c:pt idx="857">
                  <c:v>4.2729211</c:v>
                </c:pt>
                <c:pt idx="858">
                  <c:v>4.277925399999996</c:v>
                </c:pt>
                <c:pt idx="859">
                  <c:v>4.282927699999997</c:v>
                </c:pt>
                <c:pt idx="860">
                  <c:v>4.287928699999997</c:v>
                </c:pt>
                <c:pt idx="861">
                  <c:v>4.292929999999997</c:v>
                </c:pt>
                <c:pt idx="862">
                  <c:v>4.297930899999992</c:v>
                </c:pt>
                <c:pt idx="863">
                  <c:v>4.302931899999994</c:v>
                </c:pt>
                <c:pt idx="864">
                  <c:v>4.307931299999994</c:v>
                </c:pt>
                <c:pt idx="865">
                  <c:v>4.312929299999995</c:v>
                </c:pt>
                <c:pt idx="866">
                  <c:v>4.317924399999992</c:v>
                </c:pt>
                <c:pt idx="867">
                  <c:v>4.322919099999994</c:v>
                </c:pt>
                <c:pt idx="868">
                  <c:v>4.327919799999994</c:v>
                </c:pt>
                <c:pt idx="869">
                  <c:v>4.332926999999996</c:v>
                </c:pt>
                <c:pt idx="870">
                  <c:v>4.337934499999995</c:v>
                </c:pt>
                <c:pt idx="871">
                  <c:v>4.342941699999995</c:v>
                </c:pt>
                <c:pt idx="872">
                  <c:v>4.347946599999995</c:v>
                </c:pt>
                <c:pt idx="873">
                  <c:v>4.352950899999992</c:v>
                </c:pt>
                <c:pt idx="874">
                  <c:v>4.357955099999994</c:v>
                </c:pt>
                <c:pt idx="875">
                  <c:v>4.362959399999995</c:v>
                </c:pt>
                <c:pt idx="876">
                  <c:v>4.367956099999992</c:v>
                </c:pt>
                <c:pt idx="877">
                  <c:v>4.3729292</c:v>
                </c:pt>
                <c:pt idx="878">
                  <c:v>4.377895499999997</c:v>
                </c:pt>
                <c:pt idx="879">
                  <c:v>4.382876099999995</c:v>
                </c:pt>
                <c:pt idx="880">
                  <c:v>4.387885299999992</c:v>
                </c:pt>
                <c:pt idx="881">
                  <c:v>4.392907199999995</c:v>
                </c:pt>
                <c:pt idx="882">
                  <c:v>4.397929499999996</c:v>
                </c:pt>
                <c:pt idx="883">
                  <c:v>4.402940299999996</c:v>
                </c:pt>
                <c:pt idx="884">
                  <c:v>4.407939699999996</c:v>
                </c:pt>
                <c:pt idx="885">
                  <c:v>4.412937699999995</c:v>
                </c:pt>
                <c:pt idx="886">
                  <c:v>4.417932799999996</c:v>
                </c:pt>
                <c:pt idx="887">
                  <c:v>4.422924899999994</c:v>
                </c:pt>
                <c:pt idx="888">
                  <c:v>4.427916399999994</c:v>
                </c:pt>
                <c:pt idx="889">
                  <c:v>4.432907899999996</c:v>
                </c:pt>
                <c:pt idx="890">
                  <c:v>4.4379</c:v>
                </c:pt>
                <c:pt idx="891">
                  <c:v>4.442894399999997</c:v>
                </c:pt>
                <c:pt idx="892">
                  <c:v>4.447890499999999</c:v>
                </c:pt>
                <c:pt idx="893">
                  <c:v>4.452889499999999</c:v>
                </c:pt>
                <c:pt idx="894">
                  <c:v>4.457890499999999</c:v>
                </c:pt>
                <c:pt idx="895">
                  <c:v>4.462891399999997</c:v>
                </c:pt>
                <c:pt idx="896">
                  <c:v>4.467892399999998</c:v>
                </c:pt>
                <c:pt idx="897">
                  <c:v>4.4728934</c:v>
                </c:pt>
                <c:pt idx="898">
                  <c:v>4.477897299999999</c:v>
                </c:pt>
                <c:pt idx="899">
                  <c:v>4.482901599999996</c:v>
                </c:pt>
                <c:pt idx="900">
                  <c:v>4.487905799999996</c:v>
                </c:pt>
                <c:pt idx="901">
                  <c:v>4.492907099999996</c:v>
                </c:pt>
                <c:pt idx="902">
                  <c:v>4.497908499999998</c:v>
                </c:pt>
                <c:pt idx="903">
                  <c:v>4.502915299999993</c:v>
                </c:pt>
                <c:pt idx="904">
                  <c:v>4.507922499999998</c:v>
                </c:pt>
                <c:pt idx="905">
                  <c:v>4.512930099999995</c:v>
                </c:pt>
                <c:pt idx="906">
                  <c:v>4.517927799999996</c:v>
                </c:pt>
                <c:pt idx="907">
                  <c:v>4.522920199999996</c:v>
                </c:pt>
                <c:pt idx="908">
                  <c:v>4.527911699999992</c:v>
                </c:pt>
                <c:pt idx="909">
                  <c:v>4.532905499999996</c:v>
                </c:pt>
                <c:pt idx="910">
                  <c:v>4.5379032</c:v>
                </c:pt>
                <c:pt idx="911">
                  <c:v>4.542901199999998</c:v>
                </c:pt>
                <c:pt idx="912">
                  <c:v>4.547898899999995</c:v>
                </c:pt>
                <c:pt idx="913">
                  <c:v>4.552896899999996</c:v>
                </c:pt>
                <c:pt idx="914">
                  <c:v>4.557895299999995</c:v>
                </c:pt>
                <c:pt idx="915">
                  <c:v>4.562900499999996</c:v>
                </c:pt>
                <c:pt idx="916">
                  <c:v>4.567908099999996</c:v>
                </c:pt>
                <c:pt idx="917">
                  <c:v>4.572914899999992</c:v>
                </c:pt>
                <c:pt idx="918">
                  <c:v>4.577916599999995</c:v>
                </c:pt>
                <c:pt idx="919">
                  <c:v>4.582914599999992</c:v>
                </c:pt>
                <c:pt idx="920">
                  <c:v>4.587913299999995</c:v>
                </c:pt>
                <c:pt idx="921">
                  <c:v>4.592921099999996</c:v>
                </c:pt>
                <c:pt idx="922">
                  <c:v>4.597931599999994</c:v>
                </c:pt>
                <c:pt idx="923">
                  <c:v>4.602936199999995</c:v>
                </c:pt>
                <c:pt idx="924">
                  <c:v>4.60791559999999</c:v>
                </c:pt>
                <c:pt idx="925">
                  <c:v>4.612885099999992</c:v>
                </c:pt>
                <c:pt idx="926">
                  <c:v>4.617858799999995</c:v>
                </c:pt>
                <c:pt idx="927">
                  <c:v>4.622856899999992</c:v>
                </c:pt>
                <c:pt idx="928">
                  <c:v>4.627872599999994</c:v>
                </c:pt>
                <c:pt idx="929">
                  <c:v>4.632889299999996</c:v>
                </c:pt>
                <c:pt idx="930">
                  <c:v>4.637903399999995</c:v>
                </c:pt>
                <c:pt idx="931">
                  <c:v>4.642907299999994</c:v>
                </c:pt>
                <c:pt idx="932">
                  <c:v>4.647908299999994</c:v>
                </c:pt>
                <c:pt idx="933">
                  <c:v>4.652909299999995</c:v>
                </c:pt>
                <c:pt idx="934">
                  <c:v>4.657906999999993</c:v>
                </c:pt>
                <c:pt idx="935">
                  <c:v>4.662903699999995</c:v>
                </c:pt>
                <c:pt idx="936">
                  <c:v>4.667898499999995</c:v>
                </c:pt>
                <c:pt idx="937">
                  <c:v>4.672892899999995</c:v>
                </c:pt>
                <c:pt idx="938">
                  <c:v>4.677887599999995</c:v>
                </c:pt>
                <c:pt idx="939">
                  <c:v>4.682882399999995</c:v>
                </c:pt>
                <c:pt idx="940">
                  <c:v>4.687877099999996</c:v>
                </c:pt>
                <c:pt idx="941">
                  <c:v>4.692871899999994</c:v>
                </c:pt>
                <c:pt idx="942">
                  <c:v>4.697867899999995</c:v>
                </c:pt>
                <c:pt idx="943">
                  <c:v>4.702870199999999</c:v>
                </c:pt>
                <c:pt idx="944">
                  <c:v>4.707877099999997</c:v>
                </c:pt>
                <c:pt idx="945">
                  <c:v>4.712887299999995</c:v>
                </c:pt>
                <c:pt idx="946">
                  <c:v>4.717896799999996</c:v>
                </c:pt>
                <c:pt idx="947">
                  <c:v>4.722894799999995</c:v>
                </c:pt>
                <c:pt idx="948">
                  <c:v>4.727886599999993</c:v>
                </c:pt>
                <c:pt idx="949">
                  <c:v>4.732878099999999</c:v>
                </c:pt>
                <c:pt idx="950">
                  <c:v>4.737880699999996</c:v>
                </c:pt>
                <c:pt idx="951">
                  <c:v>4.7428912</c:v>
                </c:pt>
                <c:pt idx="952">
                  <c:v>4.747900999999995</c:v>
                </c:pt>
                <c:pt idx="953">
                  <c:v>4.752905599999995</c:v>
                </c:pt>
                <c:pt idx="954">
                  <c:v>4.757902299999996</c:v>
                </c:pt>
                <c:pt idx="955">
                  <c:v>4.762897099999995</c:v>
                </c:pt>
                <c:pt idx="956">
                  <c:v>4.767891499999997</c:v>
                </c:pt>
                <c:pt idx="957">
                  <c:v>4.772886199999998</c:v>
                </c:pt>
                <c:pt idx="958">
                  <c:v>4.777880599999995</c:v>
                </c:pt>
                <c:pt idx="959">
                  <c:v>4.7828721</c:v>
                </c:pt>
                <c:pt idx="960">
                  <c:v>4.7878639</c:v>
                </c:pt>
                <c:pt idx="961">
                  <c:v>4.792857399999996</c:v>
                </c:pt>
                <c:pt idx="962">
                  <c:v>4.797863899999998</c:v>
                </c:pt>
                <c:pt idx="963">
                  <c:v>4.802874399999995</c:v>
                </c:pt>
                <c:pt idx="964">
                  <c:v>4.807885199999995</c:v>
                </c:pt>
                <c:pt idx="965">
                  <c:v>4.812890099999995</c:v>
                </c:pt>
                <c:pt idx="966">
                  <c:v>4.817887799999995</c:v>
                </c:pt>
                <c:pt idx="967">
                  <c:v>4.822882599999994</c:v>
                </c:pt>
                <c:pt idx="968">
                  <c:v>4.827881899999992</c:v>
                </c:pt>
                <c:pt idx="969">
                  <c:v>4.832888499999997</c:v>
                </c:pt>
                <c:pt idx="970">
                  <c:v>4.837894399999995</c:v>
                </c:pt>
                <c:pt idx="971">
                  <c:v>4.842882899999995</c:v>
                </c:pt>
                <c:pt idx="972">
                  <c:v>4.847853699999995</c:v>
                </c:pt>
                <c:pt idx="973">
                  <c:v>4.852828799999997</c:v>
                </c:pt>
                <c:pt idx="974">
                  <c:v>4.857831399999995</c:v>
                </c:pt>
                <c:pt idx="975">
                  <c:v>4.862852399999996</c:v>
                </c:pt>
                <c:pt idx="976">
                  <c:v>4.867873999999995</c:v>
                </c:pt>
                <c:pt idx="977">
                  <c:v>4.872882899999995</c:v>
                </c:pt>
                <c:pt idx="978">
                  <c:v>4.877884499999995</c:v>
                </c:pt>
                <c:pt idx="979">
                  <c:v>4.882885499999995</c:v>
                </c:pt>
                <c:pt idx="980">
                  <c:v>4.887886399999995</c:v>
                </c:pt>
                <c:pt idx="981">
                  <c:v>4.892887399999995</c:v>
                </c:pt>
                <c:pt idx="982">
                  <c:v>4.897888699999995</c:v>
                </c:pt>
                <c:pt idx="983">
                  <c:v>4.902889699999998</c:v>
                </c:pt>
                <c:pt idx="984">
                  <c:v>4.907888699999996</c:v>
                </c:pt>
                <c:pt idx="985">
                  <c:v>4.912886699999996</c:v>
                </c:pt>
                <c:pt idx="986">
                  <c:v>4.917884399999996</c:v>
                </c:pt>
                <c:pt idx="987">
                  <c:v>4.922879899999996</c:v>
                </c:pt>
                <c:pt idx="988">
                  <c:v>4.927874599999995</c:v>
                </c:pt>
                <c:pt idx="989">
                  <c:v>4.932869400000003</c:v>
                </c:pt>
                <c:pt idx="990">
                  <c:v>4.9378644</c:v>
                </c:pt>
                <c:pt idx="991">
                  <c:v>4.9428654</c:v>
                </c:pt>
                <c:pt idx="992">
                  <c:v>4.947872599999997</c:v>
                </c:pt>
                <c:pt idx="993">
                  <c:v>4.952880199999996</c:v>
                </c:pt>
                <c:pt idx="994">
                  <c:v>4.957880799999996</c:v>
                </c:pt>
                <c:pt idx="995">
                  <c:v>4.962872599999995</c:v>
                </c:pt>
                <c:pt idx="996">
                  <c:v>4.967861099999999</c:v>
                </c:pt>
                <c:pt idx="997">
                  <c:v>4.972854199999999</c:v>
                </c:pt>
                <c:pt idx="998">
                  <c:v>4.9778562</c:v>
                </c:pt>
                <c:pt idx="999">
                  <c:v>4.9828605</c:v>
                </c:pt>
                <c:pt idx="1000">
                  <c:v>4.987864699999998</c:v>
                </c:pt>
                <c:pt idx="1001">
                  <c:v>4.9928683</c:v>
                </c:pt>
                <c:pt idx="1002">
                  <c:v>4.9978693</c:v>
                </c:pt>
                <c:pt idx="1003">
                  <c:v>5.002870299999996</c:v>
                </c:pt>
                <c:pt idx="1004">
                  <c:v>5.007871199999999</c:v>
                </c:pt>
                <c:pt idx="1005">
                  <c:v>5.012872199999999</c:v>
                </c:pt>
                <c:pt idx="1006">
                  <c:v>5.017863</c:v>
                </c:pt>
                <c:pt idx="1007">
                  <c:v>5.022847999999995</c:v>
                </c:pt>
                <c:pt idx="1008">
                  <c:v>5.027833199999995</c:v>
                </c:pt>
                <c:pt idx="1009">
                  <c:v>5.0328289</c:v>
                </c:pt>
                <c:pt idx="1010">
                  <c:v>5.037839699999997</c:v>
                </c:pt>
                <c:pt idx="1011">
                  <c:v>5.0428535</c:v>
                </c:pt>
                <c:pt idx="1012">
                  <c:v>5.047865599999996</c:v>
                </c:pt>
                <c:pt idx="1013">
                  <c:v>5.0528673</c:v>
                </c:pt>
                <c:pt idx="1014">
                  <c:v>5.057865299999995</c:v>
                </c:pt>
                <c:pt idx="1015">
                  <c:v>5.062863699999999</c:v>
                </c:pt>
                <c:pt idx="1016">
                  <c:v>5.067869599999996</c:v>
                </c:pt>
                <c:pt idx="1017">
                  <c:v>5.072875399999996</c:v>
                </c:pt>
                <c:pt idx="1018">
                  <c:v>5.077864999999997</c:v>
                </c:pt>
                <c:pt idx="1019">
                  <c:v>5.082833199999999</c:v>
                </c:pt>
                <c:pt idx="1020">
                  <c:v>5.087803999999998</c:v>
                </c:pt>
                <c:pt idx="1021">
                  <c:v>5.092803599999995</c:v>
                </c:pt>
                <c:pt idx="1022">
                  <c:v>5.097823599999996</c:v>
                </c:pt>
                <c:pt idx="1023">
                  <c:v>5.102846599999996</c:v>
                </c:pt>
                <c:pt idx="1024">
                  <c:v>5.107865899999995</c:v>
                </c:pt>
                <c:pt idx="1025">
                  <c:v>5.112870799999995</c:v>
                </c:pt>
                <c:pt idx="1026">
                  <c:v>5.117869199999999</c:v>
                </c:pt>
                <c:pt idx="1027">
                  <c:v>5.122867199999996</c:v>
                </c:pt>
                <c:pt idx="1028">
                  <c:v>5.127864899999992</c:v>
                </c:pt>
                <c:pt idx="1029">
                  <c:v>5.132862899999997</c:v>
                </c:pt>
                <c:pt idx="1030">
                  <c:v>5.137860599999995</c:v>
                </c:pt>
                <c:pt idx="1031">
                  <c:v>5.142858699999996</c:v>
                </c:pt>
                <c:pt idx="1032">
                  <c:v>5.147856399999995</c:v>
                </c:pt>
                <c:pt idx="1033">
                  <c:v>5.152854399999994</c:v>
                </c:pt>
                <c:pt idx="1034">
                  <c:v>5.157852099999996</c:v>
                </c:pt>
                <c:pt idx="1035">
                  <c:v>5.162850099999994</c:v>
                </c:pt>
                <c:pt idx="1036">
                  <c:v>5.167847999999995</c:v>
                </c:pt>
                <c:pt idx="1037">
                  <c:v>5.172845799999997</c:v>
                </c:pt>
                <c:pt idx="1038">
                  <c:v>5.177843699999999</c:v>
                </c:pt>
                <c:pt idx="1039">
                  <c:v>5.182841599999995</c:v>
                </c:pt>
                <c:pt idx="1040">
                  <c:v>5.187842099999997</c:v>
                </c:pt>
                <c:pt idx="1041">
                  <c:v>5.192842999999995</c:v>
                </c:pt>
                <c:pt idx="1042">
                  <c:v>5.197839299999995</c:v>
                </c:pt>
                <c:pt idx="1043">
                  <c:v>5.202833999999998</c:v>
                </c:pt>
                <c:pt idx="1044">
                  <c:v>5.207829799999999</c:v>
                </c:pt>
                <c:pt idx="1045">
                  <c:v>5.212832699999995</c:v>
                </c:pt>
                <c:pt idx="1046">
                  <c:v>5.217836799999995</c:v>
                </c:pt>
                <c:pt idx="1047">
                  <c:v>5.222840999999996</c:v>
                </c:pt>
                <c:pt idx="1048">
                  <c:v>5.227842699999996</c:v>
                </c:pt>
                <c:pt idx="1049">
                  <c:v>5.2328405</c:v>
                </c:pt>
                <c:pt idx="1050">
                  <c:v>5.237838399999998</c:v>
                </c:pt>
                <c:pt idx="1051">
                  <c:v>5.242836399999996</c:v>
                </c:pt>
                <c:pt idx="1052">
                  <c:v>5.247834299999994</c:v>
                </c:pt>
                <c:pt idx="1053">
                  <c:v>5.252831999999996</c:v>
                </c:pt>
                <c:pt idx="1054">
                  <c:v>5.257827599999995</c:v>
                </c:pt>
                <c:pt idx="1055">
                  <c:v>5.262824799999995</c:v>
                </c:pt>
                <c:pt idx="1056">
                  <c:v>5.267829399999997</c:v>
                </c:pt>
                <c:pt idx="1057">
                  <c:v>5.272838999999998</c:v>
                </c:pt>
                <c:pt idx="1058">
                  <c:v>5.277850699999997</c:v>
                </c:pt>
                <c:pt idx="1059">
                  <c:v>5.282855699999995</c:v>
                </c:pt>
                <c:pt idx="1060">
                  <c:v>5.287856099999995</c:v>
                </c:pt>
                <c:pt idx="1061">
                  <c:v>5.292855699999996</c:v>
                </c:pt>
                <c:pt idx="1062">
                  <c:v>5.297862099999999</c:v>
                </c:pt>
                <c:pt idx="1063">
                  <c:v>5.302876999999996</c:v>
                </c:pt>
                <c:pt idx="1064">
                  <c:v>5.307891499999997</c:v>
                </c:pt>
                <c:pt idx="1065">
                  <c:v>5.312891299999996</c:v>
                </c:pt>
                <c:pt idx="1066">
                  <c:v>5.317868799999998</c:v>
                </c:pt>
                <c:pt idx="1067">
                  <c:v>5.322832799999995</c:v>
                </c:pt>
                <c:pt idx="1068">
                  <c:v>5.327811099999994</c:v>
                </c:pt>
                <c:pt idx="1069">
                  <c:v>5.332817299999995</c:v>
                </c:pt>
                <c:pt idx="1070">
                  <c:v>5.337839299999995</c:v>
                </c:pt>
                <c:pt idx="1071">
                  <c:v>5.342861399999998</c:v>
                </c:pt>
                <c:pt idx="1072">
                  <c:v>5.347872899999996</c:v>
                </c:pt>
                <c:pt idx="1073">
                  <c:v>5.352874499999996</c:v>
                </c:pt>
                <c:pt idx="1074">
                  <c:v>5.357870599999995</c:v>
                </c:pt>
                <c:pt idx="1075">
                  <c:v>5.362863399999997</c:v>
                </c:pt>
                <c:pt idx="1076">
                  <c:v>5.367856199999995</c:v>
                </c:pt>
                <c:pt idx="1077">
                  <c:v>5.372846299999995</c:v>
                </c:pt>
                <c:pt idx="1078">
                  <c:v>5.377837799999996</c:v>
                </c:pt>
                <c:pt idx="1079">
                  <c:v>5.382834999999994</c:v>
                </c:pt>
                <c:pt idx="1080">
                  <c:v>5.387836599999994</c:v>
                </c:pt>
                <c:pt idx="1081">
                  <c:v>5.392837299999994</c:v>
                </c:pt>
                <c:pt idx="1082">
                  <c:v>5.397834999999992</c:v>
                </c:pt>
                <c:pt idx="1083">
                  <c:v>5.402831899999996</c:v>
                </c:pt>
                <c:pt idx="1084">
                  <c:v>5.407829599999999</c:v>
                </c:pt>
                <c:pt idx="1085">
                  <c:v>5.41283</c:v>
                </c:pt>
                <c:pt idx="1086">
                  <c:v>5.417834099999995</c:v>
                </c:pt>
                <c:pt idx="1087">
                  <c:v>5.422838399999995</c:v>
                </c:pt>
                <c:pt idx="1088">
                  <c:v>5.427840399999996</c:v>
                </c:pt>
                <c:pt idx="1089">
                  <c:v>5.432834899999995</c:v>
                </c:pt>
                <c:pt idx="1090">
                  <c:v>5.437827399999999</c:v>
                </c:pt>
                <c:pt idx="1091">
                  <c:v>5.4428271</c:v>
                </c:pt>
                <c:pt idx="1092">
                  <c:v>5.447836699999995</c:v>
                </c:pt>
                <c:pt idx="1093">
                  <c:v>5.4528528</c:v>
                </c:pt>
                <c:pt idx="1094">
                  <c:v>5.457862299999999</c:v>
                </c:pt>
                <c:pt idx="1095">
                  <c:v>5.4628608</c:v>
                </c:pt>
                <c:pt idx="1096">
                  <c:v>5.467852799999997</c:v>
                </c:pt>
                <c:pt idx="1097">
                  <c:v>5.4728444</c:v>
                </c:pt>
                <c:pt idx="1098">
                  <c:v>5.477838799999999</c:v>
                </c:pt>
                <c:pt idx="1099">
                  <c:v>5.482835599999996</c:v>
                </c:pt>
                <c:pt idx="1100">
                  <c:v>5.487833399999999</c:v>
                </c:pt>
                <c:pt idx="1101">
                  <c:v>5.4928292</c:v>
                </c:pt>
                <c:pt idx="1102">
                  <c:v>5.497824699999996</c:v>
                </c:pt>
                <c:pt idx="1103">
                  <c:v>5.5028291</c:v>
                </c:pt>
                <c:pt idx="1104">
                  <c:v>5.507842599999996</c:v>
                </c:pt>
                <c:pt idx="1105">
                  <c:v>5.512858999999995</c:v>
                </c:pt>
                <c:pt idx="1106">
                  <c:v>5.5178688</c:v>
                </c:pt>
                <c:pt idx="1107">
                  <c:v>5.522865799999996</c:v>
                </c:pt>
                <c:pt idx="1108">
                  <c:v>5.527856299999992</c:v>
                </c:pt>
                <c:pt idx="1109">
                  <c:v>5.5328526</c:v>
                </c:pt>
                <c:pt idx="1110">
                  <c:v>5.5378632</c:v>
                </c:pt>
                <c:pt idx="1111">
                  <c:v>5.542881599999995</c:v>
                </c:pt>
                <c:pt idx="1112">
                  <c:v>5.547890899999996</c:v>
                </c:pt>
                <c:pt idx="1113">
                  <c:v>5.552875299999995</c:v>
                </c:pt>
                <c:pt idx="1114">
                  <c:v>5.557843299999996</c:v>
                </c:pt>
                <c:pt idx="1115">
                  <c:v>5.562818399999995</c:v>
                </c:pt>
                <c:pt idx="1116">
                  <c:v>5.567815599999991</c:v>
                </c:pt>
                <c:pt idx="1117">
                  <c:v>5.572827899999996</c:v>
                </c:pt>
                <c:pt idx="1118">
                  <c:v>5.5778428</c:v>
                </c:pt>
                <c:pt idx="1119">
                  <c:v>5.582847599999996</c:v>
                </c:pt>
                <c:pt idx="1120">
                  <c:v>5.587846399999997</c:v>
                </c:pt>
                <c:pt idx="1121">
                  <c:v>5.592844299999995</c:v>
                </c:pt>
                <c:pt idx="1122">
                  <c:v>5.597842999999997</c:v>
                </c:pt>
                <c:pt idx="1123">
                  <c:v>5.602841499999998</c:v>
                </c:pt>
                <c:pt idx="1124">
                  <c:v>5.607837099999995</c:v>
                </c:pt>
                <c:pt idx="1125">
                  <c:v>5.612832799999996</c:v>
                </c:pt>
                <c:pt idx="1126">
                  <c:v>5.617829199999996</c:v>
                </c:pt>
                <c:pt idx="1127">
                  <c:v>5.622825399999994</c:v>
                </c:pt>
                <c:pt idx="1128">
                  <c:v>5.627821599999992</c:v>
                </c:pt>
                <c:pt idx="1129">
                  <c:v>5.632817999999995</c:v>
                </c:pt>
                <c:pt idx="1130">
                  <c:v>5.637814799999995</c:v>
                </c:pt>
                <c:pt idx="1131">
                  <c:v>5.642814299999992</c:v>
                </c:pt>
                <c:pt idx="1132">
                  <c:v>5.647815099999994</c:v>
                </c:pt>
                <c:pt idx="1133">
                  <c:v>5.652823099999995</c:v>
                </c:pt>
                <c:pt idx="1134">
                  <c:v>5.657833899999994</c:v>
                </c:pt>
                <c:pt idx="1135">
                  <c:v>5.662842299999995</c:v>
                </c:pt>
                <c:pt idx="1136">
                  <c:v>5.667836199999994</c:v>
                </c:pt>
                <c:pt idx="1137">
                  <c:v>5.672817699999995</c:v>
                </c:pt>
                <c:pt idx="1138">
                  <c:v>5.677803399999997</c:v>
                </c:pt>
                <c:pt idx="1139">
                  <c:v>5.682803699999996</c:v>
                </c:pt>
                <c:pt idx="1140">
                  <c:v>5.687818099999995</c:v>
                </c:pt>
                <c:pt idx="1141">
                  <c:v>5.692833699999996</c:v>
                </c:pt>
                <c:pt idx="1142">
                  <c:v>5.697838599999992</c:v>
                </c:pt>
                <c:pt idx="1143">
                  <c:v>5.702835799999996</c:v>
                </c:pt>
                <c:pt idx="1144">
                  <c:v>5.707831399999995</c:v>
                </c:pt>
                <c:pt idx="1145">
                  <c:v>5.712831599999996</c:v>
                </c:pt>
                <c:pt idx="1146">
                  <c:v>5.717833399999995</c:v>
                </c:pt>
                <c:pt idx="1147">
                  <c:v>5.722828299999995</c:v>
                </c:pt>
                <c:pt idx="1148">
                  <c:v>5.727816499999995</c:v>
                </c:pt>
                <c:pt idx="1149">
                  <c:v>5.7328047</c:v>
                </c:pt>
                <c:pt idx="1150">
                  <c:v>5.737803299999999</c:v>
                </c:pt>
                <c:pt idx="1151">
                  <c:v>5.742815299999995</c:v>
                </c:pt>
                <c:pt idx="1152">
                  <c:v>5.747833699999997</c:v>
                </c:pt>
                <c:pt idx="1153">
                  <c:v>5.752848899999996</c:v>
                </c:pt>
                <c:pt idx="1154">
                  <c:v>5.757853499999999</c:v>
                </c:pt>
                <c:pt idx="1155">
                  <c:v>5.762849699999998</c:v>
                </c:pt>
                <c:pt idx="1156">
                  <c:v>5.767844499999996</c:v>
                </c:pt>
                <c:pt idx="1157">
                  <c:v>5.772844099999999</c:v>
                </c:pt>
                <c:pt idx="1158">
                  <c:v>5.777851299999996</c:v>
                </c:pt>
                <c:pt idx="1159">
                  <c:v>5.782856899999996</c:v>
                </c:pt>
                <c:pt idx="1160">
                  <c:v>5.787842799999999</c:v>
                </c:pt>
                <c:pt idx="1161">
                  <c:v>5.792812799999996</c:v>
                </c:pt>
                <c:pt idx="1162">
                  <c:v>5.797787899999995</c:v>
                </c:pt>
                <c:pt idx="1163">
                  <c:v>5.802784899999992</c:v>
                </c:pt>
                <c:pt idx="1164">
                  <c:v>5.8077998</c:v>
                </c:pt>
                <c:pt idx="1165">
                  <c:v>5.812818999999995</c:v>
                </c:pt>
                <c:pt idx="1166">
                  <c:v>5.817827199999995</c:v>
                </c:pt>
                <c:pt idx="1167">
                  <c:v>5.822822599999995</c:v>
                </c:pt>
                <c:pt idx="1168">
                  <c:v>5.827815699999992</c:v>
                </c:pt>
                <c:pt idx="1169">
                  <c:v>5.8328088</c:v>
                </c:pt>
                <c:pt idx="1170">
                  <c:v>5.837805099999995</c:v>
                </c:pt>
                <c:pt idx="1171">
                  <c:v>5.842804099999996</c:v>
                </c:pt>
                <c:pt idx="1172">
                  <c:v>5.847801899999995</c:v>
                </c:pt>
                <c:pt idx="1173">
                  <c:v>5.852800899999995</c:v>
                </c:pt>
                <c:pt idx="1174">
                  <c:v>5.857803199999997</c:v>
                </c:pt>
                <c:pt idx="1175">
                  <c:v>5.862803899999995</c:v>
                </c:pt>
                <c:pt idx="1176">
                  <c:v>5.867799799999998</c:v>
                </c:pt>
                <c:pt idx="1177">
                  <c:v>5.872792599999999</c:v>
                </c:pt>
                <c:pt idx="1178">
                  <c:v>5.877784199999995</c:v>
                </c:pt>
                <c:pt idx="1179">
                  <c:v>5.882779899999996</c:v>
                </c:pt>
                <c:pt idx="1180">
                  <c:v>5.887786599999995</c:v>
                </c:pt>
                <c:pt idx="1181">
                  <c:v>5.892800899999995</c:v>
                </c:pt>
                <c:pt idx="1182">
                  <c:v>5.897813999999995</c:v>
                </c:pt>
                <c:pt idx="1183">
                  <c:v>5.902817099999996</c:v>
                </c:pt>
                <c:pt idx="1184">
                  <c:v>5.9078091</c:v>
                </c:pt>
                <c:pt idx="1185">
                  <c:v>5.912800899999995</c:v>
                </c:pt>
                <c:pt idx="1186">
                  <c:v>5.917801999999996</c:v>
                </c:pt>
                <c:pt idx="1187">
                  <c:v>5.922810399999996</c:v>
                </c:pt>
                <c:pt idx="1188">
                  <c:v>5.927817599999994</c:v>
                </c:pt>
                <c:pt idx="1189">
                  <c:v>5.932817099999998</c:v>
                </c:pt>
                <c:pt idx="1190">
                  <c:v>5.937811799999999</c:v>
                </c:pt>
                <c:pt idx="1191">
                  <c:v>5.942808899999997</c:v>
                </c:pt>
                <c:pt idx="1192">
                  <c:v>5.947811199999998</c:v>
                </c:pt>
                <c:pt idx="1193">
                  <c:v>5.952816699999996</c:v>
                </c:pt>
                <c:pt idx="1194">
                  <c:v>5.957816399999996</c:v>
                </c:pt>
                <c:pt idx="1195">
                  <c:v>5.9628074</c:v>
                </c:pt>
                <c:pt idx="1196">
                  <c:v>5.967794399999996</c:v>
                </c:pt>
                <c:pt idx="1197">
                  <c:v>5.972783299999999</c:v>
                </c:pt>
                <c:pt idx="1198">
                  <c:v>5.9777833</c:v>
                </c:pt>
                <c:pt idx="1199">
                  <c:v>5.9827936</c:v>
                </c:pt>
                <c:pt idx="1200">
                  <c:v>5.987806699999997</c:v>
                </c:pt>
                <c:pt idx="1201">
                  <c:v>5.992813399999997</c:v>
                </c:pt>
                <c:pt idx="1202">
                  <c:v>5.997811099999996</c:v>
                </c:pt>
                <c:pt idx="1203">
                  <c:v>6.002808999999997</c:v>
                </c:pt>
                <c:pt idx="1204">
                  <c:v>6.007814599999992</c:v>
                </c:pt>
                <c:pt idx="1205">
                  <c:v>6.012826699999996</c:v>
                </c:pt>
                <c:pt idx="1206">
                  <c:v>6.017834099999994</c:v>
                </c:pt>
                <c:pt idx="1207">
                  <c:v>6.022822099999996</c:v>
                </c:pt>
                <c:pt idx="1208">
                  <c:v>6.027790399999995</c:v>
                </c:pt>
                <c:pt idx="1209">
                  <c:v>6.0327585</c:v>
                </c:pt>
                <c:pt idx="1210">
                  <c:v>6.0377495</c:v>
                </c:pt>
                <c:pt idx="1211">
                  <c:v>6.0427631</c:v>
                </c:pt>
                <c:pt idx="1212">
                  <c:v>6.047783099999998</c:v>
                </c:pt>
                <c:pt idx="1213">
                  <c:v>6.052798299999997</c:v>
                </c:pt>
                <c:pt idx="1214">
                  <c:v>6.057803399999996</c:v>
                </c:pt>
                <c:pt idx="1215">
                  <c:v>6.062801099999996</c:v>
                </c:pt>
                <c:pt idx="1216">
                  <c:v>6.0677927</c:v>
                </c:pt>
                <c:pt idx="1217">
                  <c:v>6.072782699999999</c:v>
                </c:pt>
                <c:pt idx="1218">
                  <c:v>6.0777725</c:v>
                </c:pt>
                <c:pt idx="1219">
                  <c:v>6.082765199999999</c:v>
                </c:pt>
                <c:pt idx="1220">
                  <c:v>6.0877663</c:v>
                </c:pt>
                <c:pt idx="1221">
                  <c:v>6.092772999999998</c:v>
                </c:pt>
                <c:pt idx="1222">
                  <c:v>6.097778699999997</c:v>
                </c:pt>
                <c:pt idx="1223">
                  <c:v>6.102782799999996</c:v>
                </c:pt>
                <c:pt idx="1224">
                  <c:v>6.107782199999996</c:v>
                </c:pt>
                <c:pt idx="1225">
                  <c:v>6.112779399999996</c:v>
                </c:pt>
                <c:pt idx="1226">
                  <c:v>6.117775599999992</c:v>
                </c:pt>
                <c:pt idx="1227">
                  <c:v>6.122774599999993</c:v>
                </c:pt>
                <c:pt idx="1228">
                  <c:v>6.127780999999992</c:v>
                </c:pt>
                <c:pt idx="1229">
                  <c:v>6.132788199999998</c:v>
                </c:pt>
                <c:pt idx="1230">
                  <c:v>6.137792499999999</c:v>
                </c:pt>
                <c:pt idx="1231">
                  <c:v>6.142788199999996</c:v>
                </c:pt>
                <c:pt idx="1232">
                  <c:v>6.147781799999995</c:v>
                </c:pt>
                <c:pt idx="1233">
                  <c:v>6.152784099999994</c:v>
                </c:pt>
                <c:pt idx="1234">
                  <c:v>6.157795599999994</c:v>
                </c:pt>
                <c:pt idx="1235">
                  <c:v>6.162806399999994</c:v>
                </c:pt>
                <c:pt idx="1236">
                  <c:v>6.167806699999994</c:v>
                </c:pt>
                <c:pt idx="1237">
                  <c:v>6.172794899999996</c:v>
                </c:pt>
                <c:pt idx="1238">
                  <c:v>6.177782399999996</c:v>
                </c:pt>
                <c:pt idx="1239">
                  <c:v>6.182776999999996</c:v>
                </c:pt>
                <c:pt idx="1240">
                  <c:v>6.187776999999996</c:v>
                </c:pt>
                <c:pt idx="1241">
                  <c:v>6.192776999999996</c:v>
                </c:pt>
                <c:pt idx="1242">
                  <c:v>6.197771099999995</c:v>
                </c:pt>
                <c:pt idx="1243">
                  <c:v>6.2027631</c:v>
                </c:pt>
                <c:pt idx="1244">
                  <c:v>6.207757799999999</c:v>
                </c:pt>
                <c:pt idx="1245">
                  <c:v>6.212760299999998</c:v>
                </c:pt>
                <c:pt idx="1246">
                  <c:v>6.2177691</c:v>
                </c:pt>
                <c:pt idx="1247">
                  <c:v>6.222777599999995</c:v>
                </c:pt>
                <c:pt idx="1248">
                  <c:v>6.227780099999996</c:v>
                </c:pt>
                <c:pt idx="1249">
                  <c:v>6.232774699999998</c:v>
                </c:pt>
                <c:pt idx="1250">
                  <c:v>6.2377693</c:v>
                </c:pt>
                <c:pt idx="1251">
                  <c:v>6.2427724</c:v>
                </c:pt>
                <c:pt idx="1252">
                  <c:v>6.247784499999996</c:v>
                </c:pt>
                <c:pt idx="1253">
                  <c:v>6.2527992</c:v>
                </c:pt>
                <c:pt idx="1254">
                  <c:v>6.257798899999996</c:v>
                </c:pt>
                <c:pt idx="1255">
                  <c:v>6.262774499999995</c:v>
                </c:pt>
                <c:pt idx="1256">
                  <c:v>6.267741399999998</c:v>
                </c:pt>
                <c:pt idx="1257">
                  <c:v>6.272719899999998</c:v>
                </c:pt>
                <c:pt idx="1258">
                  <c:v>6.277721899999999</c:v>
                </c:pt>
                <c:pt idx="1259">
                  <c:v>6.282738399999999</c:v>
                </c:pt>
                <c:pt idx="1260">
                  <c:v>6.287756899999996</c:v>
                </c:pt>
                <c:pt idx="1261">
                  <c:v>6.2927702</c:v>
                </c:pt>
                <c:pt idx="1262">
                  <c:v>6.297772999999998</c:v>
                </c:pt>
                <c:pt idx="1263">
                  <c:v>6.302772299999996</c:v>
                </c:pt>
                <c:pt idx="1264">
                  <c:v>6.307770199999998</c:v>
                </c:pt>
                <c:pt idx="1265">
                  <c:v>6.312767999999997</c:v>
                </c:pt>
                <c:pt idx="1266">
                  <c:v>6.317764399999996</c:v>
                </c:pt>
                <c:pt idx="1267">
                  <c:v>6.322759499999996</c:v>
                </c:pt>
                <c:pt idx="1268">
                  <c:v>6.327756399999995</c:v>
                </c:pt>
                <c:pt idx="1269">
                  <c:v>6.332756999999995</c:v>
                </c:pt>
                <c:pt idx="1270">
                  <c:v>6.337758299999995</c:v>
                </c:pt>
                <c:pt idx="1271">
                  <c:v>6.342760499999999</c:v>
                </c:pt>
                <c:pt idx="1272">
                  <c:v>6.347761499999999</c:v>
                </c:pt>
                <c:pt idx="1273">
                  <c:v>6.352763099999999</c:v>
                </c:pt>
                <c:pt idx="1274">
                  <c:v>6.357767699999997</c:v>
                </c:pt>
                <c:pt idx="1275">
                  <c:v>6.362775999999995</c:v>
                </c:pt>
                <c:pt idx="1276">
                  <c:v>6.367782899999994</c:v>
                </c:pt>
                <c:pt idx="1277">
                  <c:v>6.372780599999996</c:v>
                </c:pt>
                <c:pt idx="1278">
                  <c:v>6.3777691</c:v>
                </c:pt>
                <c:pt idx="1279">
                  <c:v>6.382753599999996</c:v>
                </c:pt>
                <c:pt idx="1280">
                  <c:v>6.387745499999998</c:v>
                </c:pt>
                <c:pt idx="1281">
                  <c:v>6.392751199999997</c:v>
                </c:pt>
                <c:pt idx="1282">
                  <c:v>6.397764699999995</c:v>
                </c:pt>
                <c:pt idx="1283">
                  <c:v>6.402772999999999</c:v>
                </c:pt>
                <c:pt idx="1284">
                  <c:v>6.4077712</c:v>
                </c:pt>
                <c:pt idx="1285">
                  <c:v>6.412763200000001</c:v>
                </c:pt>
                <c:pt idx="1286">
                  <c:v>6.417755499999997</c:v>
                </c:pt>
                <c:pt idx="1287">
                  <c:v>6.4227486</c:v>
                </c:pt>
                <c:pt idx="1288">
                  <c:v>6.427743</c:v>
                </c:pt>
                <c:pt idx="1289">
                  <c:v>6.432735099999999</c:v>
                </c:pt>
                <c:pt idx="1290">
                  <c:v>6.437726799999998</c:v>
                </c:pt>
                <c:pt idx="1291">
                  <c:v>6.4427202</c:v>
                </c:pt>
                <c:pt idx="1292">
                  <c:v>6.4477223</c:v>
                </c:pt>
                <c:pt idx="1293">
                  <c:v>6.452734999999996</c:v>
                </c:pt>
                <c:pt idx="1294">
                  <c:v>6.4577518</c:v>
                </c:pt>
                <c:pt idx="1295">
                  <c:v>6.4627622</c:v>
                </c:pt>
                <c:pt idx="1296">
                  <c:v>6.467760199999999</c:v>
                </c:pt>
                <c:pt idx="1297">
                  <c:v>6.472751</c:v>
                </c:pt>
                <c:pt idx="1298">
                  <c:v>6.477745899999999</c:v>
                </c:pt>
                <c:pt idx="1299">
                  <c:v>6.482752099999999</c:v>
                </c:pt>
                <c:pt idx="1300">
                  <c:v>6.487765899999998</c:v>
                </c:pt>
                <c:pt idx="1301">
                  <c:v>6.492771199999998</c:v>
                </c:pt>
                <c:pt idx="1302">
                  <c:v>6.497754799999996</c:v>
                </c:pt>
                <c:pt idx="1303">
                  <c:v>6.502728899999997</c:v>
                </c:pt>
                <c:pt idx="1304">
                  <c:v>6.507711099999995</c:v>
                </c:pt>
                <c:pt idx="1305">
                  <c:v>6.512714899999992</c:v>
                </c:pt>
                <c:pt idx="1306">
                  <c:v>6.517732899999995</c:v>
                </c:pt>
                <c:pt idx="1307">
                  <c:v>6.5227488</c:v>
                </c:pt>
                <c:pt idx="1308">
                  <c:v>6.527754599999993</c:v>
                </c:pt>
                <c:pt idx="1309">
                  <c:v>6.532751899999996</c:v>
                </c:pt>
                <c:pt idx="1310">
                  <c:v>6.537748599999999</c:v>
                </c:pt>
                <c:pt idx="1311">
                  <c:v>6.542748599999999</c:v>
                </c:pt>
                <c:pt idx="1312">
                  <c:v>6.547750899999996</c:v>
                </c:pt>
                <c:pt idx="1313">
                  <c:v>6.552751799999998</c:v>
                </c:pt>
                <c:pt idx="1314">
                  <c:v>6.5577495</c:v>
                </c:pt>
                <c:pt idx="1315">
                  <c:v>6.562748099999999</c:v>
                </c:pt>
                <c:pt idx="1316">
                  <c:v>6.567748299999996</c:v>
                </c:pt>
                <c:pt idx="1317">
                  <c:v>6.572744899999996</c:v>
                </c:pt>
                <c:pt idx="1318">
                  <c:v>6.577739599999997</c:v>
                </c:pt>
                <c:pt idx="1319">
                  <c:v>6.5827338</c:v>
                </c:pt>
                <c:pt idx="1320">
                  <c:v>6.587731199999999</c:v>
                </c:pt>
                <c:pt idx="1321">
                  <c:v>6.592735799999996</c:v>
                </c:pt>
                <c:pt idx="1322">
                  <c:v>6.597745999999995</c:v>
                </c:pt>
                <c:pt idx="1323">
                  <c:v>6.6027591</c:v>
                </c:pt>
                <c:pt idx="1324">
                  <c:v>6.607766699999995</c:v>
                </c:pt>
                <c:pt idx="1325">
                  <c:v>6.612761499999999</c:v>
                </c:pt>
                <c:pt idx="1326">
                  <c:v>6.617746099999996</c:v>
                </c:pt>
                <c:pt idx="1327">
                  <c:v>6.622733199999995</c:v>
                </c:pt>
                <c:pt idx="1328">
                  <c:v>6.627731299999992</c:v>
                </c:pt>
                <c:pt idx="1329">
                  <c:v>6.632737699999996</c:v>
                </c:pt>
                <c:pt idx="1330">
                  <c:v>6.637743099999999</c:v>
                </c:pt>
                <c:pt idx="1331">
                  <c:v>6.642742999999998</c:v>
                </c:pt>
                <c:pt idx="1332">
                  <c:v>6.647737899999995</c:v>
                </c:pt>
                <c:pt idx="1333">
                  <c:v>6.652735399999994</c:v>
                </c:pt>
                <c:pt idx="1334">
                  <c:v>6.657737099999996</c:v>
                </c:pt>
                <c:pt idx="1335">
                  <c:v>6.662739399999996</c:v>
                </c:pt>
                <c:pt idx="1336">
                  <c:v>6.667735799999994</c:v>
                </c:pt>
                <c:pt idx="1337">
                  <c:v>6.672722499999999</c:v>
                </c:pt>
                <c:pt idx="1338">
                  <c:v>6.677707299999995</c:v>
                </c:pt>
                <c:pt idx="1339">
                  <c:v>6.682702799999999</c:v>
                </c:pt>
                <c:pt idx="1340">
                  <c:v>6.687714599999992</c:v>
                </c:pt>
                <c:pt idx="1341">
                  <c:v>6.692735899999993</c:v>
                </c:pt>
                <c:pt idx="1342">
                  <c:v>6.697752799999995</c:v>
                </c:pt>
                <c:pt idx="1343">
                  <c:v>6.7027582</c:v>
                </c:pt>
                <c:pt idx="1344">
                  <c:v>6.707754899999995</c:v>
                </c:pt>
                <c:pt idx="1345">
                  <c:v>6.7127539</c:v>
                </c:pt>
                <c:pt idx="1346">
                  <c:v>6.7177622</c:v>
                </c:pt>
                <c:pt idx="1347">
                  <c:v>6.722773699999998</c:v>
                </c:pt>
                <c:pt idx="1348">
                  <c:v>6.727776799999995</c:v>
                </c:pt>
                <c:pt idx="1349">
                  <c:v>6.7327572</c:v>
                </c:pt>
                <c:pt idx="1350">
                  <c:v>6.737726599999998</c:v>
                </c:pt>
                <c:pt idx="1351">
                  <c:v>6.7427065</c:v>
                </c:pt>
                <c:pt idx="1352">
                  <c:v>6.747710199999997</c:v>
                </c:pt>
                <c:pt idx="1353">
                  <c:v>6.752732699999997</c:v>
                </c:pt>
                <c:pt idx="1354">
                  <c:v>6.757755999999995</c:v>
                </c:pt>
                <c:pt idx="1355">
                  <c:v>6.762767799999999</c:v>
                </c:pt>
                <c:pt idx="1356">
                  <c:v>6.767767399999998</c:v>
                </c:pt>
                <c:pt idx="1357">
                  <c:v>6.772757799999999</c:v>
                </c:pt>
                <c:pt idx="1358">
                  <c:v>6.7777476</c:v>
                </c:pt>
                <c:pt idx="1359">
                  <c:v>6.782739599999997</c:v>
                </c:pt>
                <c:pt idx="1360">
                  <c:v>6.787735599999996</c:v>
                </c:pt>
                <c:pt idx="1361">
                  <c:v>6.792734499999995</c:v>
                </c:pt>
                <c:pt idx="1362">
                  <c:v>6.797734199999995</c:v>
                </c:pt>
                <c:pt idx="1363">
                  <c:v>6.802736799999996</c:v>
                </c:pt>
                <c:pt idx="1364">
                  <c:v>6.807738399999996</c:v>
                </c:pt>
                <c:pt idx="1365">
                  <c:v>6.812736699999995</c:v>
                </c:pt>
                <c:pt idx="1366">
                  <c:v>6.817732199999996</c:v>
                </c:pt>
                <c:pt idx="1367">
                  <c:v>6.822724299999994</c:v>
                </c:pt>
                <c:pt idx="1368">
                  <c:v>6.827717899999992</c:v>
                </c:pt>
                <c:pt idx="1369">
                  <c:v>6.832717399999996</c:v>
                </c:pt>
                <c:pt idx="1370">
                  <c:v>6.8377229</c:v>
                </c:pt>
                <c:pt idx="1371">
                  <c:v>6.842730199999996</c:v>
                </c:pt>
                <c:pt idx="1372">
                  <c:v>6.847730999999995</c:v>
                </c:pt>
                <c:pt idx="1373">
                  <c:v>6.852723899999995</c:v>
                </c:pt>
                <c:pt idx="1374">
                  <c:v>6.857716599999992</c:v>
                </c:pt>
                <c:pt idx="1375">
                  <c:v>6.862718599999994</c:v>
                </c:pt>
                <c:pt idx="1376">
                  <c:v>6.867727699999995</c:v>
                </c:pt>
                <c:pt idx="1377">
                  <c:v>6.872731499999999</c:v>
                </c:pt>
                <c:pt idx="1378">
                  <c:v>6.877726</c:v>
                </c:pt>
                <c:pt idx="1379">
                  <c:v>6.882714699999995</c:v>
                </c:pt>
                <c:pt idx="1380">
                  <c:v>6.887707799999998</c:v>
                </c:pt>
                <c:pt idx="1381">
                  <c:v>6.892709699999997</c:v>
                </c:pt>
                <c:pt idx="1382">
                  <c:v>6.897715899999993</c:v>
                </c:pt>
                <c:pt idx="1383">
                  <c:v>6.902720099999999</c:v>
                </c:pt>
                <c:pt idx="1384">
                  <c:v>6.907715499999997</c:v>
                </c:pt>
                <c:pt idx="1385">
                  <c:v>6.91270641</c:v>
                </c:pt>
                <c:pt idx="1386">
                  <c:v>6.917700919999995</c:v>
                </c:pt>
                <c:pt idx="1387">
                  <c:v>6.922704429999995</c:v>
                </c:pt>
                <c:pt idx="1388">
                  <c:v>6.927716309999994</c:v>
                </c:pt>
                <c:pt idx="1389">
                  <c:v>6.93272746</c:v>
                </c:pt>
                <c:pt idx="1390">
                  <c:v>6.93773311</c:v>
                </c:pt>
                <c:pt idx="1391">
                  <c:v>6.942733259999996</c:v>
                </c:pt>
                <c:pt idx="1392">
                  <c:v>6.947735469999996</c:v>
                </c:pt>
                <c:pt idx="1393">
                  <c:v>6.952748249999995</c:v>
                </c:pt>
                <c:pt idx="1394">
                  <c:v>6.957765619999996</c:v>
                </c:pt>
                <c:pt idx="1395">
                  <c:v>6.962775369999996</c:v>
                </c:pt>
                <c:pt idx="1396">
                  <c:v>6.9677616</c:v>
                </c:pt>
                <c:pt idx="1397">
                  <c:v>6.972726349999998</c:v>
                </c:pt>
                <c:pt idx="1398">
                  <c:v>6.97769389</c:v>
                </c:pt>
                <c:pt idx="1399">
                  <c:v>6.982684299999996</c:v>
                </c:pt>
                <c:pt idx="1400">
                  <c:v>6.987697490000003</c:v>
                </c:pt>
                <c:pt idx="1401">
                  <c:v>6.992718549999995</c:v>
                </c:pt>
                <c:pt idx="1402">
                  <c:v>6.997732639999996</c:v>
                </c:pt>
                <c:pt idx="1403">
                  <c:v>7.002737219999994</c:v>
                </c:pt>
                <c:pt idx="1404">
                  <c:v>7.007734599999994</c:v>
                </c:pt>
                <c:pt idx="1405">
                  <c:v>7.012727869999994</c:v>
                </c:pt>
                <c:pt idx="1406">
                  <c:v>7.017719589999995</c:v>
                </c:pt>
                <c:pt idx="1407">
                  <c:v>7.022708929999995</c:v>
                </c:pt>
                <c:pt idx="1408">
                  <c:v>7.027699659999995</c:v>
                </c:pt>
                <c:pt idx="1409">
                  <c:v>7.032694169999997</c:v>
                </c:pt>
                <c:pt idx="1410">
                  <c:v>7.037694649999995</c:v>
                </c:pt>
                <c:pt idx="1411">
                  <c:v>7.04269744</c:v>
                </c:pt>
                <c:pt idx="1412">
                  <c:v>7.047698249999995</c:v>
                </c:pt>
                <c:pt idx="1413">
                  <c:v>7.052698659999995</c:v>
                </c:pt>
                <c:pt idx="1414">
                  <c:v>7.057697179999996</c:v>
                </c:pt>
                <c:pt idx="1415">
                  <c:v>7.06269561</c:v>
                </c:pt>
                <c:pt idx="1416">
                  <c:v>7.067695769999995</c:v>
                </c:pt>
                <c:pt idx="1417">
                  <c:v>7.072697</c:v>
                </c:pt>
                <c:pt idx="1418">
                  <c:v>7.077699529999999</c:v>
                </c:pt>
                <c:pt idx="1419">
                  <c:v>7.082696579999996</c:v>
                </c:pt>
                <c:pt idx="1420">
                  <c:v>7.087688539999995</c:v>
                </c:pt>
                <c:pt idx="1421">
                  <c:v>7.092682639999996</c:v>
                </c:pt>
                <c:pt idx="1422">
                  <c:v>7.097686729999996</c:v>
                </c:pt>
                <c:pt idx="1423">
                  <c:v>7.102700819999994</c:v>
                </c:pt>
                <c:pt idx="1424">
                  <c:v>7.107713599999995</c:v>
                </c:pt>
                <c:pt idx="1425">
                  <c:v>7.112717449999994</c:v>
                </c:pt>
                <c:pt idx="1426">
                  <c:v>7.117711299999992</c:v>
                </c:pt>
                <c:pt idx="1427">
                  <c:v>7.122700799999996</c:v>
                </c:pt>
                <c:pt idx="1428">
                  <c:v>7.127695309999994</c:v>
                </c:pt>
                <c:pt idx="1429">
                  <c:v>7.132694229999996</c:v>
                </c:pt>
                <c:pt idx="1430">
                  <c:v>7.137696109999998</c:v>
                </c:pt>
                <c:pt idx="1431">
                  <c:v>7.142694549999992</c:v>
                </c:pt>
                <c:pt idx="1432">
                  <c:v>7.147688729999995</c:v>
                </c:pt>
                <c:pt idx="1433">
                  <c:v>7.152687329999994</c:v>
                </c:pt>
                <c:pt idx="1434">
                  <c:v>7.15769486999999</c:v>
                </c:pt>
                <c:pt idx="1435">
                  <c:v>7.162709039999994</c:v>
                </c:pt>
                <c:pt idx="1436">
                  <c:v>7.167721739999995</c:v>
                </c:pt>
                <c:pt idx="1437">
                  <c:v>7.172724189999998</c:v>
                </c:pt>
                <c:pt idx="1438">
                  <c:v>7.177716239999993</c:v>
                </c:pt>
                <c:pt idx="1439">
                  <c:v>7.182707049999995</c:v>
                </c:pt>
                <c:pt idx="1440">
                  <c:v>7.187709749999995</c:v>
                </c:pt>
                <c:pt idx="1441">
                  <c:v>7.192723929999996</c:v>
                </c:pt>
                <c:pt idx="1442">
                  <c:v>7.197738179999994</c:v>
                </c:pt>
                <c:pt idx="1443">
                  <c:v>7.202734079999994</c:v>
                </c:pt>
                <c:pt idx="1444">
                  <c:v>7.207707029999995</c:v>
                </c:pt>
                <c:pt idx="1445">
                  <c:v>7.212674319999996</c:v>
                </c:pt>
                <c:pt idx="1446">
                  <c:v>7.217658419999998</c:v>
                </c:pt>
                <c:pt idx="1447">
                  <c:v>7.222663739999999</c:v>
                </c:pt>
                <c:pt idx="1448">
                  <c:v>7.227678939999996</c:v>
                </c:pt>
                <c:pt idx="1449">
                  <c:v>7.232690529999997</c:v>
                </c:pt>
                <c:pt idx="1450">
                  <c:v>7.237694669999995</c:v>
                </c:pt>
                <c:pt idx="1451">
                  <c:v>7.242693679999999</c:v>
                </c:pt>
                <c:pt idx="1452">
                  <c:v>7.247690269999996</c:v>
                </c:pt>
                <c:pt idx="1453">
                  <c:v>7.252689779999996</c:v>
                </c:pt>
                <c:pt idx="1454">
                  <c:v>7.257689399999998</c:v>
                </c:pt>
                <c:pt idx="1455">
                  <c:v>7.262686319999995</c:v>
                </c:pt>
                <c:pt idx="1456">
                  <c:v>7.267682019999996</c:v>
                </c:pt>
                <c:pt idx="1457">
                  <c:v>7.27267775</c:v>
                </c:pt>
                <c:pt idx="1458">
                  <c:v>7.277674589999997</c:v>
                </c:pt>
                <c:pt idx="1459">
                  <c:v>7.282671839999995</c:v>
                </c:pt>
                <c:pt idx="1460">
                  <c:v>7.287672039999999</c:v>
                </c:pt>
                <c:pt idx="1461">
                  <c:v>7.292674409999996</c:v>
                </c:pt>
                <c:pt idx="1462">
                  <c:v>7.297677189999999</c:v>
                </c:pt>
                <c:pt idx="1463">
                  <c:v>7.302683949999996</c:v>
                </c:pt>
                <c:pt idx="1464">
                  <c:v>7.307694109999996</c:v>
                </c:pt>
                <c:pt idx="1465">
                  <c:v>7.312704219999991</c:v>
                </c:pt>
                <c:pt idx="1466">
                  <c:v>7.317705609999994</c:v>
                </c:pt>
                <c:pt idx="1467">
                  <c:v>7.322693849999995</c:v>
                </c:pt>
                <c:pt idx="1468">
                  <c:v>7.327679499999999</c:v>
                </c:pt>
                <c:pt idx="1469">
                  <c:v>7.332675359999995</c:v>
                </c:pt>
                <c:pt idx="1470">
                  <c:v>7.337685309999996</c:v>
                </c:pt>
                <c:pt idx="1471">
                  <c:v>7.342699889999999</c:v>
                </c:pt>
                <c:pt idx="1472">
                  <c:v>7.347707429999996</c:v>
                </c:pt>
                <c:pt idx="1473">
                  <c:v>7.352707709999996</c:v>
                </c:pt>
                <c:pt idx="1474">
                  <c:v>7.357703569999995</c:v>
                </c:pt>
                <c:pt idx="1475">
                  <c:v>7.362701509999994</c:v>
                </c:pt>
                <c:pt idx="1476">
                  <c:v>7.367701179999994</c:v>
                </c:pt>
                <c:pt idx="1477">
                  <c:v>7.37269704</c:v>
                </c:pt>
                <c:pt idx="1478">
                  <c:v>7.377687319999996</c:v>
                </c:pt>
                <c:pt idx="1479">
                  <c:v>7.382673549999996</c:v>
                </c:pt>
                <c:pt idx="1480">
                  <c:v>7.387663989999998</c:v>
                </c:pt>
                <c:pt idx="1481">
                  <c:v>7.392666239999996</c:v>
                </c:pt>
                <c:pt idx="1482">
                  <c:v>7.397679679999995</c:v>
                </c:pt>
                <c:pt idx="1483">
                  <c:v>7.402697379999998</c:v>
                </c:pt>
                <c:pt idx="1484">
                  <c:v>7.407707619999996</c:v>
                </c:pt>
                <c:pt idx="1485">
                  <c:v>7.412706009999995</c:v>
                </c:pt>
                <c:pt idx="1486">
                  <c:v>7.417697809999996</c:v>
                </c:pt>
                <c:pt idx="1487">
                  <c:v>7.422692359999997</c:v>
                </c:pt>
                <c:pt idx="1488">
                  <c:v>7.427697429999998</c:v>
                </c:pt>
                <c:pt idx="1489">
                  <c:v>7.432707429999999</c:v>
                </c:pt>
                <c:pt idx="1490">
                  <c:v>7.437706319999998</c:v>
                </c:pt>
                <c:pt idx="1491">
                  <c:v>7.442684099999997</c:v>
                </c:pt>
                <c:pt idx="1492">
                  <c:v>7.44765242</c:v>
                </c:pt>
                <c:pt idx="1493">
                  <c:v>7.452635209999996</c:v>
                </c:pt>
                <c:pt idx="1494">
                  <c:v>7.45764213</c:v>
                </c:pt>
                <c:pt idx="1495">
                  <c:v>7.462661999999999</c:v>
                </c:pt>
                <c:pt idx="1496">
                  <c:v>7.46767859</c:v>
                </c:pt>
                <c:pt idx="1497">
                  <c:v>7.472681039999999</c:v>
                </c:pt>
                <c:pt idx="1498">
                  <c:v>7.477674069999995</c:v>
                </c:pt>
                <c:pt idx="1499">
                  <c:v>7.482664969999996</c:v>
                </c:pt>
                <c:pt idx="1500">
                  <c:v>7.48766042</c:v>
                </c:pt>
                <c:pt idx="1501">
                  <c:v>7.492662170000003</c:v>
                </c:pt>
                <c:pt idx="1502">
                  <c:v>7.497664259999995</c:v>
                </c:pt>
                <c:pt idx="1503">
                  <c:v>7.502666339999998</c:v>
                </c:pt>
                <c:pt idx="1504">
                  <c:v>7.50766876</c:v>
                </c:pt>
                <c:pt idx="1505">
                  <c:v>7.51267109</c:v>
                </c:pt>
                <c:pt idx="1506">
                  <c:v>7.517669319999999</c:v>
                </c:pt>
                <c:pt idx="1507">
                  <c:v>7.522663659999997</c:v>
                </c:pt>
                <c:pt idx="1508">
                  <c:v>7.527658289999996</c:v>
                </c:pt>
                <c:pt idx="1509">
                  <c:v>7.532654389999998</c:v>
                </c:pt>
                <c:pt idx="1510">
                  <c:v>7.537657619999996</c:v>
                </c:pt>
                <c:pt idx="1511">
                  <c:v>7.5426688</c:v>
                </c:pt>
                <c:pt idx="1512">
                  <c:v>7.547681989999997</c:v>
                </c:pt>
                <c:pt idx="1513">
                  <c:v>7.552690839999996</c:v>
                </c:pt>
                <c:pt idx="1514">
                  <c:v>7.557687719999996</c:v>
                </c:pt>
                <c:pt idx="1515">
                  <c:v>7.562676819999994</c:v>
                </c:pt>
                <c:pt idx="1516">
                  <c:v>7.56766935</c:v>
                </c:pt>
                <c:pt idx="1517">
                  <c:v>7.57266933</c:v>
                </c:pt>
                <c:pt idx="1518">
                  <c:v>7.577674689999998</c:v>
                </c:pt>
                <c:pt idx="1519">
                  <c:v>7.582677369999995</c:v>
                </c:pt>
                <c:pt idx="1520">
                  <c:v>7.587675239999995</c:v>
                </c:pt>
                <c:pt idx="1521">
                  <c:v>7.592670519999995</c:v>
                </c:pt>
                <c:pt idx="1522">
                  <c:v>7.597668359999997</c:v>
                </c:pt>
                <c:pt idx="1523">
                  <c:v>7.602671679999995</c:v>
                </c:pt>
                <c:pt idx="1524">
                  <c:v>7.607673879999994</c:v>
                </c:pt>
                <c:pt idx="1525">
                  <c:v>7.612670249999992</c:v>
                </c:pt>
                <c:pt idx="1526">
                  <c:v>7.617658959999995</c:v>
                </c:pt>
                <c:pt idx="1527">
                  <c:v>7.622644629999994</c:v>
                </c:pt>
                <c:pt idx="1528">
                  <c:v>7.627638709999995</c:v>
                </c:pt>
                <c:pt idx="1529">
                  <c:v>7.632643719999999</c:v>
                </c:pt>
                <c:pt idx="1530">
                  <c:v>7.637656889999996</c:v>
                </c:pt>
                <c:pt idx="1531">
                  <c:v>7.642668729999999</c:v>
                </c:pt>
                <c:pt idx="1532">
                  <c:v>7.647671759999996</c:v>
                </c:pt>
                <c:pt idx="1533">
                  <c:v>7.652669309999998</c:v>
                </c:pt>
                <c:pt idx="1534">
                  <c:v>7.657669329999996</c:v>
                </c:pt>
                <c:pt idx="1535">
                  <c:v>7.662678279999992</c:v>
                </c:pt>
                <c:pt idx="1536">
                  <c:v>7.667690459999996</c:v>
                </c:pt>
                <c:pt idx="1537">
                  <c:v>7.672689619999996</c:v>
                </c:pt>
                <c:pt idx="1538">
                  <c:v>7.677665639999995</c:v>
                </c:pt>
                <c:pt idx="1539">
                  <c:v>7.682628859999995</c:v>
                </c:pt>
                <c:pt idx="1540">
                  <c:v>7.687604919999995</c:v>
                </c:pt>
                <c:pt idx="1541">
                  <c:v>7.692609609999996</c:v>
                </c:pt>
                <c:pt idx="1542">
                  <c:v>7.697633369999996</c:v>
                </c:pt>
                <c:pt idx="1543">
                  <c:v>7.70265849</c:v>
                </c:pt>
                <c:pt idx="1544">
                  <c:v>7.707671409999999</c:v>
                </c:pt>
                <c:pt idx="1545">
                  <c:v>7.712671609999997</c:v>
                </c:pt>
                <c:pt idx="1546">
                  <c:v>7.717664739999996</c:v>
                </c:pt>
                <c:pt idx="1547">
                  <c:v>7.722656049999995</c:v>
                </c:pt>
                <c:pt idx="1548">
                  <c:v>7.727650409999996</c:v>
                </c:pt>
                <c:pt idx="1549">
                  <c:v>7.732646919999999</c:v>
                </c:pt>
                <c:pt idx="1550">
                  <c:v>7.73764671</c:v>
                </c:pt>
                <c:pt idx="1551">
                  <c:v>7.742649720000003</c:v>
                </c:pt>
                <c:pt idx="1552">
                  <c:v>7.747654349999996</c:v>
                </c:pt>
                <c:pt idx="1553">
                  <c:v>7.752659859999996</c:v>
                </c:pt>
                <c:pt idx="1554">
                  <c:v>7.75766254</c:v>
                </c:pt>
                <c:pt idx="1555">
                  <c:v>7.76266216</c:v>
                </c:pt>
                <c:pt idx="1556">
                  <c:v>7.767658559999994</c:v>
                </c:pt>
                <c:pt idx="1557">
                  <c:v>7.77265299</c:v>
                </c:pt>
                <c:pt idx="1558">
                  <c:v>7.777652329999999</c:v>
                </c:pt>
                <c:pt idx="1559">
                  <c:v>7.78265672</c:v>
                </c:pt>
                <c:pt idx="1560">
                  <c:v>7.787662150000003</c:v>
                </c:pt>
                <c:pt idx="1561">
                  <c:v>7.79266117</c:v>
                </c:pt>
                <c:pt idx="1562">
                  <c:v>7.797652639999996</c:v>
                </c:pt>
                <c:pt idx="1563">
                  <c:v>7.802648329999998</c:v>
                </c:pt>
                <c:pt idx="1564">
                  <c:v>7.807653669999995</c:v>
                </c:pt>
                <c:pt idx="1565">
                  <c:v>7.812664006999996</c:v>
                </c:pt>
                <c:pt idx="1566">
                  <c:v>7.817668355999999</c:v>
                </c:pt>
                <c:pt idx="1567">
                  <c:v>7.822661436</c:v>
                </c:pt>
                <c:pt idx="1568">
                  <c:v>7.827649444999999</c:v>
                </c:pt>
                <c:pt idx="1569">
                  <c:v>7.832639984</c:v>
                </c:pt>
                <c:pt idx="1570">
                  <c:v>7.837637909999996</c:v>
                </c:pt>
                <c:pt idx="1571">
                  <c:v>7.842640138999998</c:v>
                </c:pt>
                <c:pt idx="1572">
                  <c:v>7.847639754999998</c:v>
                </c:pt>
                <c:pt idx="1573">
                  <c:v>7.852634063999994</c:v>
                </c:pt>
                <c:pt idx="1574">
                  <c:v>7.857625269999993</c:v>
                </c:pt>
                <c:pt idx="1575">
                  <c:v>7.862621812999996</c:v>
                </c:pt>
                <c:pt idx="1576">
                  <c:v>7.867626704999997</c:v>
                </c:pt>
                <c:pt idx="1577">
                  <c:v>7.872635612999996</c:v>
                </c:pt>
                <c:pt idx="1578">
                  <c:v>7.877642564</c:v>
                </c:pt>
                <c:pt idx="1579">
                  <c:v>7.882641412</c:v>
                </c:pt>
                <c:pt idx="1580">
                  <c:v>7.887637103999999</c:v>
                </c:pt>
                <c:pt idx="1581">
                  <c:v>7.892638482</c:v>
                </c:pt>
                <c:pt idx="1582">
                  <c:v>7.897650750999995</c:v>
                </c:pt>
                <c:pt idx="1583">
                  <c:v>7.9026704767</c:v>
                </c:pt>
                <c:pt idx="1584">
                  <c:v>7.907682171199998</c:v>
                </c:pt>
                <c:pt idx="1585">
                  <c:v>7.912669791000004</c:v>
                </c:pt>
                <c:pt idx="1586">
                  <c:v>7.917636788499998</c:v>
                </c:pt>
                <c:pt idx="1587">
                  <c:v>7.922605394</c:v>
                </c:pt>
                <c:pt idx="1588">
                  <c:v>7.927597429999995</c:v>
                </c:pt>
                <c:pt idx="1589">
                  <c:v>7.932611408999999</c:v>
                </c:pt>
                <c:pt idx="1590">
                  <c:v>7.937633778</c:v>
                </c:pt>
                <c:pt idx="1591">
                  <c:v>7.942650563999996</c:v>
                </c:pt>
                <c:pt idx="1592">
                  <c:v>7.947656418999998</c:v>
                </c:pt>
                <c:pt idx="1593">
                  <c:v>7.952657243999996</c:v>
                </c:pt>
                <c:pt idx="1594">
                  <c:v>7.957655333999996</c:v>
                </c:pt>
                <c:pt idx="1595">
                  <c:v>7.962652297</c:v>
                </c:pt>
                <c:pt idx="1596">
                  <c:v>7.967647088</c:v>
                </c:pt>
                <c:pt idx="1597">
                  <c:v>7.972637954999999</c:v>
                </c:pt>
                <c:pt idx="1598">
                  <c:v>7.977630809999995</c:v>
                </c:pt>
                <c:pt idx="1599">
                  <c:v>7.982628172000003</c:v>
                </c:pt>
                <c:pt idx="1600">
                  <c:v>7.987629233</c:v>
                </c:pt>
                <c:pt idx="1601">
                  <c:v>7.992631460999998</c:v>
                </c:pt>
                <c:pt idx="1602">
                  <c:v>7.997631998999998</c:v>
                </c:pt>
                <c:pt idx="1603">
                  <c:v>8.002631124</c:v>
                </c:pt>
                <c:pt idx="1604">
                  <c:v>8.007630002000002</c:v>
                </c:pt>
                <c:pt idx="1605">
                  <c:v>8.012632270000008</c:v>
                </c:pt>
                <c:pt idx="1606">
                  <c:v>8.01763599</c:v>
                </c:pt>
                <c:pt idx="1607">
                  <c:v>8.022636800000007</c:v>
                </c:pt>
                <c:pt idx="1608">
                  <c:v>8.027630780000001</c:v>
                </c:pt>
                <c:pt idx="1609">
                  <c:v>8.03261679</c:v>
                </c:pt>
                <c:pt idx="1610">
                  <c:v>8.037606310000002</c:v>
                </c:pt>
                <c:pt idx="1611">
                  <c:v>8.042607840000002</c:v>
                </c:pt>
                <c:pt idx="1612">
                  <c:v>8.04761873</c:v>
                </c:pt>
                <c:pt idx="1613">
                  <c:v>8.05263061000001</c:v>
                </c:pt>
                <c:pt idx="1614">
                  <c:v>8.057633400000002</c:v>
                </c:pt>
                <c:pt idx="1615">
                  <c:v>8.062627610000006</c:v>
                </c:pt>
                <c:pt idx="1616">
                  <c:v>8.067618920000001</c:v>
                </c:pt>
                <c:pt idx="1617">
                  <c:v>8.072612720000002</c:v>
                </c:pt>
                <c:pt idx="1618">
                  <c:v>8.077609670000004</c:v>
                </c:pt>
                <c:pt idx="1619">
                  <c:v>8.082604090000007</c:v>
                </c:pt>
                <c:pt idx="1620">
                  <c:v>8.087595010000004</c:v>
                </c:pt>
                <c:pt idx="1621">
                  <c:v>8.09258689000001</c:v>
                </c:pt>
                <c:pt idx="1622">
                  <c:v>8.097586170000006</c:v>
                </c:pt>
                <c:pt idx="1623">
                  <c:v>8.102598010000004</c:v>
                </c:pt>
                <c:pt idx="1624">
                  <c:v>8.10761548</c:v>
                </c:pt>
                <c:pt idx="1625">
                  <c:v>8.112629590000002</c:v>
                </c:pt>
                <c:pt idx="1626">
                  <c:v>8.117633459999998</c:v>
                </c:pt>
                <c:pt idx="1627">
                  <c:v>8.122626720000001</c:v>
                </c:pt>
                <c:pt idx="1628">
                  <c:v>8.127618799999998</c:v>
                </c:pt>
                <c:pt idx="1629">
                  <c:v>8.13262013</c:v>
                </c:pt>
                <c:pt idx="1630">
                  <c:v>8.13763301</c:v>
                </c:pt>
                <c:pt idx="1631">
                  <c:v>8.14264674</c:v>
                </c:pt>
                <c:pt idx="1632">
                  <c:v>8.147643389999998</c:v>
                </c:pt>
                <c:pt idx="1633">
                  <c:v>8.152621439999998</c:v>
                </c:pt>
                <c:pt idx="1634">
                  <c:v>8.157594990000006</c:v>
                </c:pt>
                <c:pt idx="1635">
                  <c:v>8.16258453000001</c:v>
                </c:pt>
                <c:pt idx="1636">
                  <c:v>8.167594100000002</c:v>
                </c:pt>
                <c:pt idx="1637">
                  <c:v>8.172610950000002</c:v>
                </c:pt>
                <c:pt idx="1638">
                  <c:v>8.17762339</c:v>
                </c:pt>
                <c:pt idx="1639">
                  <c:v>8.182624880000002</c:v>
                </c:pt>
                <c:pt idx="1640">
                  <c:v>8.18761989</c:v>
                </c:pt>
                <c:pt idx="1641">
                  <c:v>8.19261458</c:v>
                </c:pt>
                <c:pt idx="1642">
                  <c:v>8.19761216</c:v>
                </c:pt>
                <c:pt idx="1643">
                  <c:v>8.202613340000001</c:v>
                </c:pt>
                <c:pt idx="1644">
                  <c:v>8.2076127</c:v>
                </c:pt>
                <c:pt idx="1645">
                  <c:v>8.212610530000002</c:v>
                </c:pt>
                <c:pt idx="1646">
                  <c:v>8.217607820000001</c:v>
                </c:pt>
                <c:pt idx="1647">
                  <c:v>8.222603280000001</c:v>
                </c:pt>
                <c:pt idx="1648">
                  <c:v>8.227596310000002</c:v>
                </c:pt>
                <c:pt idx="1649">
                  <c:v>8.232587820000002</c:v>
                </c:pt>
                <c:pt idx="1650">
                  <c:v>8.237581220000001</c:v>
                </c:pt>
                <c:pt idx="1651">
                  <c:v>8.242579</c:v>
                </c:pt>
                <c:pt idx="1652">
                  <c:v>8.247582670000001</c:v>
                </c:pt>
                <c:pt idx="1653">
                  <c:v>8.252592990000008</c:v>
                </c:pt>
                <c:pt idx="1654">
                  <c:v>8.257603820000003</c:v>
                </c:pt>
                <c:pt idx="1655">
                  <c:v>8.262606520000007</c:v>
                </c:pt>
                <c:pt idx="1656">
                  <c:v>8.267596520000006</c:v>
                </c:pt>
                <c:pt idx="1657">
                  <c:v>8.272580620000004</c:v>
                </c:pt>
                <c:pt idx="1658">
                  <c:v>8.27757262</c:v>
                </c:pt>
                <c:pt idx="1659">
                  <c:v>8.282576260000002</c:v>
                </c:pt>
                <c:pt idx="1660">
                  <c:v>8.28758515</c:v>
                </c:pt>
                <c:pt idx="1661">
                  <c:v>8.292590920000002</c:v>
                </c:pt>
                <c:pt idx="1662">
                  <c:v>8.297590510000002</c:v>
                </c:pt>
                <c:pt idx="1663">
                  <c:v>8.30258956000001</c:v>
                </c:pt>
                <c:pt idx="1664">
                  <c:v>8.30759115</c:v>
                </c:pt>
                <c:pt idx="1665">
                  <c:v>8.31259402000001</c:v>
                </c:pt>
                <c:pt idx="1666">
                  <c:v>8.317592950000008</c:v>
                </c:pt>
                <c:pt idx="1667">
                  <c:v>8.322583600000008</c:v>
                </c:pt>
                <c:pt idx="1668">
                  <c:v>8.327569740000001</c:v>
                </c:pt>
                <c:pt idx="1669">
                  <c:v>8.332560030000006</c:v>
                </c:pt>
                <c:pt idx="1670">
                  <c:v>8.33756404</c:v>
                </c:pt>
                <c:pt idx="1671">
                  <c:v>8.34258088000001</c:v>
                </c:pt>
                <c:pt idx="1672">
                  <c:v>8.34760029</c:v>
                </c:pt>
                <c:pt idx="1673">
                  <c:v>8.352612750000007</c:v>
                </c:pt>
                <c:pt idx="1674">
                  <c:v>8.357614420000002</c:v>
                </c:pt>
                <c:pt idx="1675">
                  <c:v>8.36261065000001</c:v>
                </c:pt>
                <c:pt idx="1676">
                  <c:v>8.367610560000002</c:v>
                </c:pt>
                <c:pt idx="1677">
                  <c:v>8.37261662000001</c:v>
                </c:pt>
                <c:pt idx="1678">
                  <c:v>8.377623660000001</c:v>
                </c:pt>
                <c:pt idx="1679">
                  <c:v>8.382617060000004</c:v>
                </c:pt>
                <c:pt idx="1680">
                  <c:v>8.387591530000006</c:v>
                </c:pt>
                <c:pt idx="1681">
                  <c:v>8.39256231000001</c:v>
                </c:pt>
                <c:pt idx="1682">
                  <c:v>8.397549230000008</c:v>
                </c:pt>
                <c:pt idx="1683">
                  <c:v>8.402559880000008</c:v>
                </c:pt>
                <c:pt idx="1684">
                  <c:v>8.407580850000007</c:v>
                </c:pt>
                <c:pt idx="1685">
                  <c:v>8.412596750000007</c:v>
                </c:pt>
                <c:pt idx="1686">
                  <c:v>8.417600020000001</c:v>
                </c:pt>
                <c:pt idx="1687">
                  <c:v>8.42259252000001</c:v>
                </c:pt>
                <c:pt idx="1688">
                  <c:v>8.42758149</c:v>
                </c:pt>
                <c:pt idx="1689">
                  <c:v>8.432571979999998</c:v>
                </c:pt>
                <c:pt idx="1690">
                  <c:v>8.43756775</c:v>
                </c:pt>
                <c:pt idx="1691">
                  <c:v>8.442566600000002</c:v>
                </c:pt>
                <c:pt idx="1692">
                  <c:v>8.447567500000001</c:v>
                </c:pt>
                <c:pt idx="1693">
                  <c:v>8.452570610000007</c:v>
                </c:pt>
                <c:pt idx="1694">
                  <c:v>8.457572120000001</c:v>
                </c:pt>
                <c:pt idx="1695">
                  <c:v>8.46257076</c:v>
                </c:pt>
                <c:pt idx="1696">
                  <c:v>8.467566370000008</c:v>
                </c:pt>
                <c:pt idx="1697">
                  <c:v>8.47255883000001</c:v>
                </c:pt>
                <c:pt idx="1698">
                  <c:v>8.47755161</c:v>
                </c:pt>
                <c:pt idx="1699">
                  <c:v>8.482547800000007</c:v>
                </c:pt>
                <c:pt idx="1700">
                  <c:v>8.487553200000002</c:v>
                </c:pt>
                <c:pt idx="1701">
                  <c:v>8.492565650000006</c:v>
                </c:pt>
                <c:pt idx="1702">
                  <c:v>8.497574830000006</c:v>
                </c:pt>
                <c:pt idx="1703">
                  <c:v>8.502575600000003</c:v>
                </c:pt>
                <c:pt idx="1704">
                  <c:v>8.507568919999998</c:v>
                </c:pt>
                <c:pt idx="1705">
                  <c:v>8.51256444</c:v>
                </c:pt>
                <c:pt idx="1706">
                  <c:v>8.51756821</c:v>
                </c:pt>
                <c:pt idx="1707">
                  <c:v>8.52257411</c:v>
                </c:pt>
                <c:pt idx="1708">
                  <c:v>8.5275748</c:v>
                </c:pt>
                <c:pt idx="1709">
                  <c:v>8.532568520000003</c:v>
                </c:pt>
                <c:pt idx="1710">
                  <c:v>8.53756069</c:v>
                </c:pt>
                <c:pt idx="1711">
                  <c:v>8.542558880000001</c:v>
                </c:pt>
                <c:pt idx="1712">
                  <c:v>8.547563299999998</c:v>
                </c:pt>
                <c:pt idx="1713">
                  <c:v>8.552569120000004</c:v>
                </c:pt>
                <c:pt idx="1714">
                  <c:v>8.55756895</c:v>
                </c:pt>
                <c:pt idx="1715">
                  <c:v>8.562561160000001</c:v>
                </c:pt>
                <c:pt idx="1716">
                  <c:v>8.567550950000004</c:v>
                </c:pt>
                <c:pt idx="1717">
                  <c:v>8.572546190000007</c:v>
                </c:pt>
                <c:pt idx="1718">
                  <c:v>8.577551020000001</c:v>
                </c:pt>
                <c:pt idx="1719">
                  <c:v>8.582560850000008</c:v>
                </c:pt>
                <c:pt idx="1720">
                  <c:v>8.587569330000002</c:v>
                </c:pt>
                <c:pt idx="1721">
                  <c:v>8.59257277</c:v>
                </c:pt>
                <c:pt idx="1722">
                  <c:v>8.5975719</c:v>
                </c:pt>
                <c:pt idx="1723">
                  <c:v>8.6025735</c:v>
                </c:pt>
                <c:pt idx="1724">
                  <c:v>8.60758079</c:v>
                </c:pt>
                <c:pt idx="1725">
                  <c:v>8.612590780000001</c:v>
                </c:pt>
                <c:pt idx="1726">
                  <c:v>8.61758938</c:v>
                </c:pt>
                <c:pt idx="1727">
                  <c:v>8.622564870000006</c:v>
                </c:pt>
                <c:pt idx="1728">
                  <c:v>8.627530040000003</c:v>
                </c:pt>
                <c:pt idx="1729">
                  <c:v>8.632506350000008</c:v>
                </c:pt>
                <c:pt idx="1730">
                  <c:v>8.637508230000001</c:v>
                </c:pt>
                <c:pt idx="1731">
                  <c:v>8.642527639999998</c:v>
                </c:pt>
                <c:pt idx="1732">
                  <c:v>8.647547640000001</c:v>
                </c:pt>
                <c:pt idx="1733">
                  <c:v>8.652559190000006</c:v>
                </c:pt>
                <c:pt idx="1734">
                  <c:v>8.657559760000001</c:v>
                </c:pt>
                <c:pt idx="1735">
                  <c:v>8.662553690000004</c:v>
                </c:pt>
                <c:pt idx="1736">
                  <c:v>8.667545160000001</c:v>
                </c:pt>
                <c:pt idx="1737">
                  <c:v>8.67253565000001</c:v>
                </c:pt>
                <c:pt idx="1738">
                  <c:v>8.677526870000004</c:v>
                </c:pt>
                <c:pt idx="1739">
                  <c:v>8.682521300000001</c:v>
                </c:pt>
                <c:pt idx="1740">
                  <c:v>8.687520630000001</c:v>
                </c:pt>
                <c:pt idx="1741">
                  <c:v>8.692525300000001</c:v>
                </c:pt>
                <c:pt idx="1742">
                  <c:v>8.69752972</c:v>
                </c:pt>
                <c:pt idx="1743">
                  <c:v>8.70253349</c:v>
                </c:pt>
                <c:pt idx="1744">
                  <c:v>8.70753438</c:v>
                </c:pt>
                <c:pt idx="1745">
                  <c:v>8.71253225000001</c:v>
                </c:pt>
                <c:pt idx="1746">
                  <c:v>8.71752946</c:v>
                </c:pt>
                <c:pt idx="1747">
                  <c:v>8.722530030000006</c:v>
                </c:pt>
                <c:pt idx="1748">
                  <c:v>8.72753486</c:v>
                </c:pt>
                <c:pt idx="1749">
                  <c:v>8.732539690000004</c:v>
                </c:pt>
                <c:pt idx="1750">
                  <c:v>8.73753895</c:v>
                </c:pt>
                <c:pt idx="1751">
                  <c:v>8.742532220000004</c:v>
                </c:pt>
                <c:pt idx="1752">
                  <c:v>8.74752959</c:v>
                </c:pt>
                <c:pt idx="1753">
                  <c:v>8.75253778</c:v>
                </c:pt>
                <c:pt idx="1754">
                  <c:v>8.757551060000001</c:v>
                </c:pt>
                <c:pt idx="1755">
                  <c:v>8.76256015</c:v>
                </c:pt>
                <c:pt idx="1756">
                  <c:v>8.7675585</c:v>
                </c:pt>
                <c:pt idx="1757">
                  <c:v>8.772547520000008</c:v>
                </c:pt>
                <c:pt idx="1758">
                  <c:v>8.777537680000001</c:v>
                </c:pt>
                <c:pt idx="1759">
                  <c:v>8.782533410000002</c:v>
                </c:pt>
                <c:pt idx="1760">
                  <c:v>8.78753341</c:v>
                </c:pt>
                <c:pt idx="1761">
                  <c:v>8.792533160000001</c:v>
                </c:pt>
                <c:pt idx="1762">
                  <c:v>8.7975275</c:v>
                </c:pt>
                <c:pt idx="1763">
                  <c:v>8.802520610000007</c:v>
                </c:pt>
                <c:pt idx="1764">
                  <c:v>8.807518720000001</c:v>
                </c:pt>
                <c:pt idx="1765">
                  <c:v>8.812525680000001</c:v>
                </c:pt>
                <c:pt idx="1766">
                  <c:v>8.81753657000001</c:v>
                </c:pt>
                <c:pt idx="1767">
                  <c:v>8.822543210000008</c:v>
                </c:pt>
                <c:pt idx="1768">
                  <c:v>8.82753951000001</c:v>
                </c:pt>
                <c:pt idx="1769">
                  <c:v>8.832530660000008</c:v>
                </c:pt>
                <c:pt idx="1770">
                  <c:v>8.83752729</c:v>
                </c:pt>
                <c:pt idx="1771">
                  <c:v>8.84253622000001</c:v>
                </c:pt>
                <c:pt idx="1772">
                  <c:v>8.84755318</c:v>
                </c:pt>
                <c:pt idx="1773">
                  <c:v>8.85256236000001</c:v>
                </c:pt>
                <c:pt idx="1774">
                  <c:v>8.857548260000006</c:v>
                </c:pt>
                <c:pt idx="1775">
                  <c:v>8.86251784000001</c:v>
                </c:pt>
                <c:pt idx="1776">
                  <c:v>8.867490790000006</c:v>
                </c:pt>
                <c:pt idx="1777">
                  <c:v>8.872483740000008</c:v>
                </c:pt>
                <c:pt idx="1778">
                  <c:v>8.877494720000006</c:v>
                </c:pt>
                <c:pt idx="1779">
                  <c:v>8.882508970000008</c:v>
                </c:pt>
                <c:pt idx="1780">
                  <c:v>8.887519380000002</c:v>
                </c:pt>
                <c:pt idx="1781">
                  <c:v>8.892523630000004</c:v>
                </c:pt>
                <c:pt idx="1782">
                  <c:v>8.897523550000002</c:v>
                </c:pt>
                <c:pt idx="1783">
                  <c:v>8.902525020000002</c:v>
                </c:pt>
                <c:pt idx="1784">
                  <c:v>8.90752575</c:v>
                </c:pt>
                <c:pt idx="1785">
                  <c:v>8.912523000000001</c:v>
                </c:pt>
                <c:pt idx="1786">
                  <c:v>8.917516700000001</c:v>
                </c:pt>
                <c:pt idx="1787">
                  <c:v>8.922510400000001</c:v>
                </c:pt>
                <c:pt idx="1788">
                  <c:v>8.927508099999998</c:v>
                </c:pt>
                <c:pt idx="1789">
                  <c:v>8.932507500000006</c:v>
                </c:pt>
                <c:pt idx="1790">
                  <c:v>8.937506900000004</c:v>
                </c:pt>
                <c:pt idx="1791">
                  <c:v>8.942506900000006</c:v>
                </c:pt>
                <c:pt idx="1792">
                  <c:v>8.947507100000001</c:v>
                </c:pt>
                <c:pt idx="1793">
                  <c:v>8.952510100000006</c:v>
                </c:pt>
                <c:pt idx="1794">
                  <c:v>8.957518200000002</c:v>
                </c:pt>
                <c:pt idx="1795">
                  <c:v>8.962529500000007</c:v>
                </c:pt>
                <c:pt idx="1796">
                  <c:v>8.96753630000001</c:v>
                </c:pt>
                <c:pt idx="1797">
                  <c:v>8.97253160000001</c:v>
                </c:pt>
                <c:pt idx="1798">
                  <c:v>8.977516700000004</c:v>
                </c:pt>
                <c:pt idx="1799">
                  <c:v>8.982502600000008</c:v>
                </c:pt>
                <c:pt idx="1800">
                  <c:v>8.987502200000006</c:v>
                </c:pt>
                <c:pt idx="1801">
                  <c:v>8.992514500000007</c:v>
                </c:pt>
                <c:pt idx="1802">
                  <c:v>8.997527700000001</c:v>
                </c:pt>
                <c:pt idx="1803">
                  <c:v>9.002533000000006</c:v>
                </c:pt>
                <c:pt idx="1804">
                  <c:v>9.007527600000001</c:v>
                </c:pt>
                <c:pt idx="1805">
                  <c:v>9.012520700000001</c:v>
                </c:pt>
                <c:pt idx="1806">
                  <c:v>9.017516500000002</c:v>
                </c:pt>
                <c:pt idx="1807">
                  <c:v>9.0225133</c:v>
                </c:pt>
                <c:pt idx="1808">
                  <c:v>9.027506900000002</c:v>
                </c:pt>
                <c:pt idx="1809">
                  <c:v>9.032492900000004</c:v>
                </c:pt>
                <c:pt idx="1810">
                  <c:v>9.0374789</c:v>
                </c:pt>
                <c:pt idx="1811">
                  <c:v>9.0424755</c:v>
                </c:pt>
                <c:pt idx="1812">
                  <c:v>9.047484900000002</c:v>
                </c:pt>
                <c:pt idx="1813">
                  <c:v>9.052503900000006</c:v>
                </c:pt>
                <c:pt idx="1814">
                  <c:v>9.057520400000001</c:v>
                </c:pt>
                <c:pt idx="1815">
                  <c:v>9.062525200000006</c:v>
                </c:pt>
                <c:pt idx="1816">
                  <c:v>9.067517600000002</c:v>
                </c:pt>
                <c:pt idx="1817">
                  <c:v>9.07250660000001</c:v>
                </c:pt>
                <c:pt idx="1818">
                  <c:v>9.077505300000002</c:v>
                </c:pt>
                <c:pt idx="1819">
                  <c:v>9.082514500000007</c:v>
                </c:pt>
                <c:pt idx="1820">
                  <c:v>9.087522100000001</c:v>
                </c:pt>
                <c:pt idx="1821">
                  <c:v>9.092513700000001</c:v>
                </c:pt>
                <c:pt idx="1822">
                  <c:v>9.0974885</c:v>
                </c:pt>
                <c:pt idx="1823">
                  <c:v>9.102465600000002</c:v>
                </c:pt>
                <c:pt idx="1824">
                  <c:v>9.107462400000001</c:v>
                </c:pt>
                <c:pt idx="1825">
                  <c:v>9.112477800000002</c:v>
                </c:pt>
                <c:pt idx="1826">
                  <c:v>9.117496000000002</c:v>
                </c:pt>
                <c:pt idx="1827">
                  <c:v>9.122504700000002</c:v>
                </c:pt>
                <c:pt idx="1828">
                  <c:v>9.1275032</c:v>
                </c:pt>
                <c:pt idx="1829">
                  <c:v>9.132496800000007</c:v>
                </c:pt>
                <c:pt idx="1830">
                  <c:v>9.137494400000001</c:v>
                </c:pt>
                <c:pt idx="1831">
                  <c:v>9.142495400000001</c:v>
                </c:pt>
                <c:pt idx="1832">
                  <c:v>9.147496100000001</c:v>
                </c:pt>
                <c:pt idx="1833">
                  <c:v>9.152495000000008</c:v>
                </c:pt>
                <c:pt idx="1834">
                  <c:v>9.157493700000001</c:v>
                </c:pt>
                <c:pt idx="1835">
                  <c:v>9.16249400000001</c:v>
                </c:pt>
                <c:pt idx="1836">
                  <c:v>9.167493200000002</c:v>
                </c:pt>
                <c:pt idx="1837">
                  <c:v>9.17248920000001</c:v>
                </c:pt>
                <c:pt idx="1838">
                  <c:v>9.177482700000002</c:v>
                </c:pt>
                <c:pt idx="1839">
                  <c:v>9.182475</c:v>
                </c:pt>
                <c:pt idx="1840">
                  <c:v>9.1874721</c:v>
                </c:pt>
                <c:pt idx="1841">
                  <c:v>9.192477400000001</c:v>
                </c:pt>
                <c:pt idx="1842">
                  <c:v>9.1974888</c:v>
                </c:pt>
                <c:pt idx="1843">
                  <c:v>9.2025015</c:v>
                </c:pt>
                <c:pt idx="1844">
                  <c:v>9.207504400000001</c:v>
                </c:pt>
                <c:pt idx="1845">
                  <c:v>9.212495900000002</c:v>
                </c:pt>
                <c:pt idx="1846">
                  <c:v>9.2174847</c:v>
                </c:pt>
                <c:pt idx="1847">
                  <c:v>9.222478599999998</c:v>
                </c:pt>
                <c:pt idx="1848">
                  <c:v>9.2274795</c:v>
                </c:pt>
                <c:pt idx="1849">
                  <c:v>9.232481700000001</c:v>
                </c:pt>
                <c:pt idx="1850">
                  <c:v>9.237479599999998</c:v>
                </c:pt>
                <c:pt idx="1851">
                  <c:v>9.242474399999998</c:v>
                </c:pt>
                <c:pt idx="1852">
                  <c:v>9.247468499999998</c:v>
                </c:pt>
                <c:pt idx="1853">
                  <c:v>9.252468100000001</c:v>
                </c:pt>
                <c:pt idx="1854">
                  <c:v>9.257469</c:v>
                </c:pt>
                <c:pt idx="1855">
                  <c:v>9.262468700000001</c:v>
                </c:pt>
                <c:pt idx="1856">
                  <c:v>9.267459400000003</c:v>
                </c:pt>
                <c:pt idx="1857">
                  <c:v>9.272445100000002</c:v>
                </c:pt>
                <c:pt idx="1858">
                  <c:v>9.277432200000006</c:v>
                </c:pt>
                <c:pt idx="1859">
                  <c:v>9.282430100000002</c:v>
                </c:pt>
                <c:pt idx="1860">
                  <c:v>9.287441500000001</c:v>
                </c:pt>
                <c:pt idx="1861">
                  <c:v>9.292458000000003</c:v>
                </c:pt>
                <c:pt idx="1862">
                  <c:v>9.297469</c:v>
                </c:pt>
                <c:pt idx="1863">
                  <c:v>9.302471800000002</c:v>
                </c:pt>
                <c:pt idx="1864">
                  <c:v>9.307470100000001</c:v>
                </c:pt>
                <c:pt idx="1865">
                  <c:v>9.312474500000007</c:v>
                </c:pt>
                <c:pt idx="1866">
                  <c:v>9.317485000000006</c:v>
                </c:pt>
                <c:pt idx="1867">
                  <c:v>9.322491300000004</c:v>
                </c:pt>
                <c:pt idx="1868">
                  <c:v>9.327480900000004</c:v>
                </c:pt>
                <c:pt idx="1869">
                  <c:v>9.332451300000004</c:v>
                </c:pt>
                <c:pt idx="1870">
                  <c:v>9.337424400000001</c:v>
                </c:pt>
                <c:pt idx="1871">
                  <c:v>9.342418100000001</c:v>
                </c:pt>
                <c:pt idx="1872">
                  <c:v>9.347433700000001</c:v>
                </c:pt>
                <c:pt idx="1873">
                  <c:v>9.35245780000001</c:v>
                </c:pt>
                <c:pt idx="1874">
                  <c:v>9.357475000000002</c:v>
                </c:pt>
                <c:pt idx="1875">
                  <c:v>9.362480600000015</c:v>
                </c:pt>
                <c:pt idx="1876">
                  <c:v>9.367477600000002</c:v>
                </c:pt>
                <c:pt idx="1877">
                  <c:v>9.372468300000006</c:v>
                </c:pt>
                <c:pt idx="1878">
                  <c:v>9.377458300000004</c:v>
                </c:pt>
                <c:pt idx="1879">
                  <c:v>9.382450400000008</c:v>
                </c:pt>
                <c:pt idx="1880">
                  <c:v>9.3874484</c:v>
                </c:pt>
                <c:pt idx="1881">
                  <c:v>9.392452000000007</c:v>
                </c:pt>
                <c:pt idx="1882">
                  <c:v>9.397458100000001</c:v>
                </c:pt>
                <c:pt idx="1883">
                  <c:v>9.402462000000008</c:v>
                </c:pt>
                <c:pt idx="1884">
                  <c:v>9.4074609</c:v>
                </c:pt>
                <c:pt idx="1885">
                  <c:v>9.412457400000002</c:v>
                </c:pt>
                <c:pt idx="1886">
                  <c:v>9.417452200000006</c:v>
                </c:pt>
                <c:pt idx="1887">
                  <c:v>9.422445300000006</c:v>
                </c:pt>
                <c:pt idx="1888">
                  <c:v>9.427441000000001</c:v>
                </c:pt>
                <c:pt idx="1889">
                  <c:v>9.432440800000007</c:v>
                </c:pt>
                <c:pt idx="1890">
                  <c:v>9.437444600000002</c:v>
                </c:pt>
                <c:pt idx="1891">
                  <c:v>9.442446100000006</c:v>
                </c:pt>
                <c:pt idx="1892">
                  <c:v>9.447441300000001</c:v>
                </c:pt>
                <c:pt idx="1893">
                  <c:v>9.452437500000016</c:v>
                </c:pt>
                <c:pt idx="1894">
                  <c:v>9.457438800000007</c:v>
                </c:pt>
                <c:pt idx="1895">
                  <c:v>9.46244670000001</c:v>
                </c:pt>
                <c:pt idx="1896">
                  <c:v>9.467452400000002</c:v>
                </c:pt>
                <c:pt idx="1897">
                  <c:v>9.47245080000001</c:v>
                </c:pt>
                <c:pt idx="1898">
                  <c:v>9.477441600000002</c:v>
                </c:pt>
                <c:pt idx="1899">
                  <c:v>9.48243050000001</c:v>
                </c:pt>
                <c:pt idx="1900">
                  <c:v>9.4874247</c:v>
                </c:pt>
                <c:pt idx="1901">
                  <c:v>9.4924286</c:v>
                </c:pt>
                <c:pt idx="1902">
                  <c:v>9.497433900000002</c:v>
                </c:pt>
                <c:pt idx="1903">
                  <c:v>9.502434400000007</c:v>
                </c:pt>
                <c:pt idx="1904">
                  <c:v>9.5074283</c:v>
                </c:pt>
                <c:pt idx="1905">
                  <c:v>9.512421300000001</c:v>
                </c:pt>
                <c:pt idx="1906">
                  <c:v>9.517421099999998</c:v>
                </c:pt>
                <c:pt idx="1907">
                  <c:v>9.5224281</c:v>
                </c:pt>
                <c:pt idx="1908">
                  <c:v>9.527439900000002</c:v>
                </c:pt>
                <c:pt idx="1909">
                  <c:v>9.532447000000004</c:v>
                </c:pt>
                <c:pt idx="1910">
                  <c:v>9.537446800000006</c:v>
                </c:pt>
                <c:pt idx="1911">
                  <c:v>9.542444300000006</c:v>
                </c:pt>
                <c:pt idx="1912">
                  <c:v>9.547449700000001</c:v>
                </c:pt>
                <c:pt idx="1913">
                  <c:v>9.552464800000008</c:v>
                </c:pt>
                <c:pt idx="1914">
                  <c:v>9.557480900000008</c:v>
                </c:pt>
                <c:pt idx="1915">
                  <c:v>9.562480400000008</c:v>
                </c:pt>
                <c:pt idx="1916">
                  <c:v>9.567455800000004</c:v>
                </c:pt>
                <c:pt idx="1917">
                  <c:v>9.572418600000004</c:v>
                </c:pt>
                <c:pt idx="1918">
                  <c:v>9.5773948</c:v>
                </c:pt>
                <c:pt idx="1919">
                  <c:v>9.582398100000002</c:v>
                </c:pt>
                <c:pt idx="1920">
                  <c:v>9.587418600000001</c:v>
                </c:pt>
                <c:pt idx="1921">
                  <c:v>9.59244050000001</c:v>
                </c:pt>
                <c:pt idx="1922">
                  <c:v>9.5974526</c:v>
                </c:pt>
                <c:pt idx="1923">
                  <c:v>9.6024554</c:v>
                </c:pt>
                <c:pt idx="1924">
                  <c:v>9.607451300000001</c:v>
                </c:pt>
                <c:pt idx="1925">
                  <c:v>9.612446100000006</c:v>
                </c:pt>
                <c:pt idx="1926">
                  <c:v>9.617440000000001</c:v>
                </c:pt>
                <c:pt idx="1927">
                  <c:v>9.622429200000002</c:v>
                </c:pt>
                <c:pt idx="1928">
                  <c:v>9.6274182</c:v>
                </c:pt>
                <c:pt idx="1929">
                  <c:v>9.632411600000001</c:v>
                </c:pt>
                <c:pt idx="1930">
                  <c:v>9.637411499999998</c:v>
                </c:pt>
                <c:pt idx="1931">
                  <c:v>9.642415900000001</c:v>
                </c:pt>
                <c:pt idx="1932">
                  <c:v>9.647419300000001</c:v>
                </c:pt>
                <c:pt idx="1933">
                  <c:v>9.652420000000004</c:v>
                </c:pt>
                <c:pt idx="1934">
                  <c:v>9.657416400000004</c:v>
                </c:pt>
                <c:pt idx="1935">
                  <c:v>9.662414900000008</c:v>
                </c:pt>
                <c:pt idx="1936">
                  <c:v>9.667417500000002</c:v>
                </c:pt>
                <c:pt idx="1937">
                  <c:v>9.672419900000004</c:v>
                </c:pt>
                <c:pt idx="1938">
                  <c:v>9.677419</c:v>
                </c:pt>
                <c:pt idx="1939">
                  <c:v>9.682409300000008</c:v>
                </c:pt>
                <c:pt idx="1940">
                  <c:v>9.6873986</c:v>
                </c:pt>
                <c:pt idx="1941">
                  <c:v>9.692397300000001</c:v>
                </c:pt>
                <c:pt idx="1942">
                  <c:v>9.697408000000001</c:v>
                </c:pt>
                <c:pt idx="1943">
                  <c:v>9.7024255</c:v>
                </c:pt>
                <c:pt idx="1944">
                  <c:v>9.707436300000004</c:v>
                </c:pt>
                <c:pt idx="1945">
                  <c:v>9.712437300000004</c:v>
                </c:pt>
                <c:pt idx="1946">
                  <c:v>9.7174289</c:v>
                </c:pt>
                <c:pt idx="1947">
                  <c:v>9.7224188</c:v>
                </c:pt>
                <c:pt idx="1948">
                  <c:v>9.7274124</c:v>
                </c:pt>
                <c:pt idx="1949">
                  <c:v>9.732407400000001</c:v>
                </c:pt>
                <c:pt idx="1950">
                  <c:v>9.737402999999998</c:v>
                </c:pt>
                <c:pt idx="1951">
                  <c:v>9.742396300000001</c:v>
                </c:pt>
                <c:pt idx="1952">
                  <c:v>9.747391399999998</c:v>
                </c:pt>
                <c:pt idx="1953">
                  <c:v>9.752395900000001</c:v>
                </c:pt>
                <c:pt idx="1954">
                  <c:v>9.7574097</c:v>
                </c:pt>
                <c:pt idx="1955">
                  <c:v>9.7624282</c:v>
                </c:pt>
                <c:pt idx="1956">
                  <c:v>9.767439500000007</c:v>
                </c:pt>
                <c:pt idx="1957">
                  <c:v>9.772435600000006</c:v>
                </c:pt>
                <c:pt idx="1958">
                  <c:v>9.777424400000001</c:v>
                </c:pt>
                <c:pt idx="1959">
                  <c:v>9.782417700000003</c:v>
                </c:pt>
                <c:pt idx="1960">
                  <c:v>9.7874254</c:v>
                </c:pt>
                <c:pt idx="1961">
                  <c:v>9.792441300000003</c:v>
                </c:pt>
                <c:pt idx="1962">
                  <c:v>9.797450600000001</c:v>
                </c:pt>
                <c:pt idx="1963">
                  <c:v>9.802438200000008</c:v>
                </c:pt>
                <c:pt idx="1964">
                  <c:v>9.807409300000008</c:v>
                </c:pt>
                <c:pt idx="1965">
                  <c:v>9.812383100000003</c:v>
                </c:pt>
                <c:pt idx="1966">
                  <c:v>9.8173792</c:v>
                </c:pt>
                <c:pt idx="1967">
                  <c:v>9.822393100000001</c:v>
                </c:pt>
                <c:pt idx="1968">
                  <c:v>9.8274103</c:v>
                </c:pt>
                <c:pt idx="1969">
                  <c:v>9.832415700000002</c:v>
                </c:pt>
                <c:pt idx="1970">
                  <c:v>9.837411399999998</c:v>
                </c:pt>
                <c:pt idx="1971">
                  <c:v>9.842406200000008</c:v>
                </c:pt>
                <c:pt idx="1972">
                  <c:v>9.8474027</c:v>
                </c:pt>
                <c:pt idx="1973">
                  <c:v>9.85240400000001</c:v>
                </c:pt>
                <c:pt idx="1974">
                  <c:v>9.857402700000006</c:v>
                </c:pt>
                <c:pt idx="1975">
                  <c:v>9.862398500000004</c:v>
                </c:pt>
                <c:pt idx="1976">
                  <c:v>9.867394200000006</c:v>
                </c:pt>
                <c:pt idx="1977">
                  <c:v>9.872390400000002</c:v>
                </c:pt>
                <c:pt idx="1978">
                  <c:v>9.877386800000007</c:v>
                </c:pt>
                <c:pt idx="1979">
                  <c:v>9.882383000000002</c:v>
                </c:pt>
                <c:pt idx="1980">
                  <c:v>9.887379600000001</c:v>
                </c:pt>
                <c:pt idx="1981">
                  <c:v>9.892377600000001</c:v>
                </c:pt>
                <c:pt idx="1982">
                  <c:v>9.897379600000002</c:v>
                </c:pt>
                <c:pt idx="1983">
                  <c:v>9.902389100000002</c:v>
                </c:pt>
                <c:pt idx="1984">
                  <c:v>9.907401200000002</c:v>
                </c:pt>
                <c:pt idx="1985">
                  <c:v>9.9124084</c:v>
                </c:pt>
                <c:pt idx="1986">
                  <c:v>9.917405000000002</c:v>
                </c:pt>
                <c:pt idx="1987">
                  <c:v>9.922391000000001</c:v>
                </c:pt>
                <c:pt idx="1988">
                  <c:v>9.92738</c:v>
                </c:pt>
                <c:pt idx="1989">
                  <c:v>9.932381800000001</c:v>
                </c:pt>
                <c:pt idx="1990">
                  <c:v>9.937395599999998</c:v>
                </c:pt>
                <c:pt idx="1991">
                  <c:v>9.942408100000001</c:v>
                </c:pt>
                <c:pt idx="1992">
                  <c:v>9.947411299999998</c:v>
                </c:pt>
                <c:pt idx="1993">
                  <c:v>9.95240740000001</c:v>
                </c:pt>
                <c:pt idx="1994">
                  <c:v>9.957402600000008</c:v>
                </c:pt>
                <c:pt idx="1995">
                  <c:v>9.96240150000001</c:v>
                </c:pt>
                <c:pt idx="1996">
                  <c:v>9.967400800000007</c:v>
                </c:pt>
                <c:pt idx="1997">
                  <c:v>9.972396100000002</c:v>
                </c:pt>
                <c:pt idx="1998">
                  <c:v>9.977383900000001</c:v>
                </c:pt>
                <c:pt idx="1999">
                  <c:v>9.982371599999998</c:v>
                </c:pt>
                <c:pt idx="2000">
                  <c:v>9.9873683</c:v>
                </c:pt>
                <c:pt idx="2001">
                  <c:v>9.992378800000001</c:v>
                </c:pt>
                <c:pt idx="2002">
                  <c:v>9.997397800000001</c:v>
                </c:pt>
                <c:pt idx="2003">
                  <c:v>10.0024137</c:v>
                </c:pt>
                <c:pt idx="2004">
                  <c:v>10.0074177</c:v>
                </c:pt>
                <c:pt idx="2005">
                  <c:v>10.01241220000001</c:v>
                </c:pt>
                <c:pt idx="2006">
                  <c:v>10.01740600000001</c:v>
                </c:pt>
                <c:pt idx="2007">
                  <c:v>10.02240550000001</c:v>
                </c:pt>
                <c:pt idx="2008">
                  <c:v>10.0274124</c:v>
                </c:pt>
                <c:pt idx="2009">
                  <c:v>10.03241650000001</c:v>
                </c:pt>
                <c:pt idx="2010">
                  <c:v>10.03740420000001</c:v>
                </c:pt>
                <c:pt idx="2011">
                  <c:v>10.0423773</c:v>
                </c:pt>
                <c:pt idx="2012">
                  <c:v>10.0473535</c:v>
                </c:pt>
                <c:pt idx="2013">
                  <c:v>10.0523511</c:v>
                </c:pt>
                <c:pt idx="2014">
                  <c:v>10.057367</c:v>
                </c:pt>
                <c:pt idx="2015">
                  <c:v>10.06238610000001</c:v>
                </c:pt>
                <c:pt idx="2016">
                  <c:v>10.0673966</c:v>
                </c:pt>
                <c:pt idx="2017">
                  <c:v>10.0723937</c:v>
                </c:pt>
                <c:pt idx="2018">
                  <c:v>10.0773851</c:v>
                </c:pt>
                <c:pt idx="2019">
                  <c:v>10.0823768</c:v>
                </c:pt>
                <c:pt idx="2020">
                  <c:v>10.087371</c:v>
                </c:pt>
                <c:pt idx="2021">
                  <c:v>10.0923691</c:v>
                </c:pt>
                <c:pt idx="2022">
                  <c:v>10.0973686</c:v>
                </c:pt>
                <c:pt idx="2023">
                  <c:v>10.1023702</c:v>
                </c:pt>
                <c:pt idx="2024">
                  <c:v>10.1073728</c:v>
                </c:pt>
                <c:pt idx="2025">
                  <c:v>10.1123749</c:v>
                </c:pt>
                <c:pt idx="2026">
                  <c:v>10.11737179999999</c:v>
                </c:pt>
                <c:pt idx="2027">
                  <c:v>10.1223649</c:v>
                </c:pt>
                <c:pt idx="2028">
                  <c:v>10.127358</c:v>
                </c:pt>
                <c:pt idx="2029">
                  <c:v>10.1323539</c:v>
                </c:pt>
                <c:pt idx="2030">
                  <c:v>10.1373592</c:v>
                </c:pt>
                <c:pt idx="2031">
                  <c:v>10.1423726</c:v>
                </c:pt>
                <c:pt idx="2032">
                  <c:v>10.1473846</c:v>
                </c:pt>
                <c:pt idx="2033">
                  <c:v>10.1523885</c:v>
                </c:pt>
                <c:pt idx="2034">
                  <c:v>10.1573826</c:v>
                </c:pt>
                <c:pt idx="2035">
                  <c:v>10.1623765</c:v>
                </c:pt>
                <c:pt idx="2036">
                  <c:v>10.1673767</c:v>
                </c:pt>
                <c:pt idx="2037">
                  <c:v>10.1723823</c:v>
                </c:pt>
                <c:pt idx="2038">
                  <c:v>10.1773859</c:v>
                </c:pt>
                <c:pt idx="2039">
                  <c:v>10.18238</c:v>
                </c:pt>
                <c:pt idx="2040">
                  <c:v>10.1873718</c:v>
                </c:pt>
                <c:pt idx="2041">
                  <c:v>10.1923688</c:v>
                </c:pt>
                <c:pt idx="2042">
                  <c:v>10.1973722</c:v>
                </c:pt>
                <c:pt idx="2043">
                  <c:v>10.2023781</c:v>
                </c:pt>
                <c:pt idx="2044">
                  <c:v>10.2073789</c:v>
                </c:pt>
                <c:pt idx="2045">
                  <c:v>10.2123701</c:v>
                </c:pt>
                <c:pt idx="2046">
                  <c:v>10.2173585</c:v>
                </c:pt>
                <c:pt idx="2047">
                  <c:v>10.2223488</c:v>
                </c:pt>
                <c:pt idx="2048">
                  <c:v>10.2273486</c:v>
                </c:pt>
                <c:pt idx="2049">
                  <c:v>10.2323571</c:v>
                </c:pt>
                <c:pt idx="2050">
                  <c:v>10.2373681</c:v>
                </c:pt>
                <c:pt idx="2051">
                  <c:v>10.2423729</c:v>
                </c:pt>
                <c:pt idx="2052">
                  <c:v>10.24737199999999</c:v>
                </c:pt>
                <c:pt idx="2053">
                  <c:v>10.2523735</c:v>
                </c:pt>
                <c:pt idx="2054">
                  <c:v>10.2573802</c:v>
                </c:pt>
                <c:pt idx="2055">
                  <c:v>10.2623907</c:v>
                </c:pt>
                <c:pt idx="2056">
                  <c:v>10.2673966</c:v>
                </c:pt>
                <c:pt idx="2057">
                  <c:v>10.2723831</c:v>
                </c:pt>
                <c:pt idx="2058">
                  <c:v>10.2773513</c:v>
                </c:pt>
                <c:pt idx="2059">
                  <c:v>10.2823181</c:v>
                </c:pt>
                <c:pt idx="2060">
                  <c:v>10.2873072</c:v>
                </c:pt>
                <c:pt idx="2061">
                  <c:v>10.2923231</c:v>
                </c:pt>
                <c:pt idx="2062">
                  <c:v>10.297349</c:v>
                </c:pt>
                <c:pt idx="2063">
                  <c:v>10.30237</c:v>
                </c:pt>
                <c:pt idx="2064">
                  <c:v>10.3073767</c:v>
                </c:pt>
                <c:pt idx="2065">
                  <c:v>10.3123716</c:v>
                </c:pt>
                <c:pt idx="2066">
                  <c:v>10.3173634</c:v>
                </c:pt>
                <c:pt idx="2067">
                  <c:v>10.3223538</c:v>
                </c:pt>
                <c:pt idx="2068">
                  <c:v>10.3273472</c:v>
                </c:pt>
                <c:pt idx="2069">
                  <c:v>10.3323424</c:v>
                </c:pt>
                <c:pt idx="2070">
                  <c:v>10.3373421</c:v>
                </c:pt>
                <c:pt idx="2071">
                  <c:v>10.3423483</c:v>
                </c:pt>
                <c:pt idx="2072">
                  <c:v>10.3473541</c:v>
                </c:pt>
                <c:pt idx="2073">
                  <c:v>10.35235820000001</c:v>
                </c:pt>
                <c:pt idx="2074">
                  <c:v>10.3573585</c:v>
                </c:pt>
                <c:pt idx="2075">
                  <c:v>10.36235680000001</c:v>
                </c:pt>
                <c:pt idx="2076">
                  <c:v>10.3673531</c:v>
                </c:pt>
                <c:pt idx="2077">
                  <c:v>10.37234990000001</c:v>
                </c:pt>
                <c:pt idx="2078">
                  <c:v>10.3773478</c:v>
                </c:pt>
                <c:pt idx="2079">
                  <c:v>10.38234680000001</c:v>
                </c:pt>
                <c:pt idx="2080">
                  <c:v>10.3873435</c:v>
                </c:pt>
                <c:pt idx="2081">
                  <c:v>10.39233660000001</c:v>
                </c:pt>
                <c:pt idx="2082">
                  <c:v>10.3973301</c:v>
                </c:pt>
                <c:pt idx="2083">
                  <c:v>10.4023316</c:v>
                </c:pt>
                <c:pt idx="2084">
                  <c:v>10.4073407</c:v>
                </c:pt>
                <c:pt idx="2085">
                  <c:v>10.4123497</c:v>
                </c:pt>
                <c:pt idx="2086">
                  <c:v>10.4173492</c:v>
                </c:pt>
                <c:pt idx="2087">
                  <c:v>10.4223396</c:v>
                </c:pt>
                <c:pt idx="2088">
                  <c:v>10.4273263</c:v>
                </c:pt>
                <c:pt idx="2089">
                  <c:v>10.4323178</c:v>
                </c:pt>
                <c:pt idx="2090">
                  <c:v>10.4373189</c:v>
                </c:pt>
                <c:pt idx="2091">
                  <c:v>10.4423223</c:v>
                </c:pt>
                <c:pt idx="2092">
                  <c:v>10.4473227</c:v>
                </c:pt>
                <c:pt idx="2093">
                  <c:v>10.45231720000001</c:v>
                </c:pt>
                <c:pt idx="2094">
                  <c:v>10.457312</c:v>
                </c:pt>
                <c:pt idx="2095">
                  <c:v>10.4623131</c:v>
                </c:pt>
                <c:pt idx="2096">
                  <c:v>10.4673213</c:v>
                </c:pt>
                <c:pt idx="2097">
                  <c:v>10.4723298</c:v>
                </c:pt>
                <c:pt idx="2098">
                  <c:v>10.4773323</c:v>
                </c:pt>
                <c:pt idx="2099">
                  <c:v>10.4823256</c:v>
                </c:pt>
                <c:pt idx="2100">
                  <c:v>10.4873187</c:v>
                </c:pt>
                <c:pt idx="2101">
                  <c:v>10.4923223</c:v>
                </c:pt>
                <c:pt idx="2102">
                  <c:v>10.4973387</c:v>
                </c:pt>
                <c:pt idx="2103">
                  <c:v>10.5023577</c:v>
                </c:pt>
                <c:pt idx="2104">
                  <c:v>10.5073583</c:v>
                </c:pt>
                <c:pt idx="2105">
                  <c:v>10.5123354</c:v>
                </c:pt>
                <c:pt idx="2106">
                  <c:v>10.5173023</c:v>
                </c:pt>
                <c:pt idx="2107">
                  <c:v>10.5222805</c:v>
                </c:pt>
                <c:pt idx="2108">
                  <c:v>10.5272828</c:v>
                </c:pt>
                <c:pt idx="2109">
                  <c:v>10.5322986</c:v>
                </c:pt>
                <c:pt idx="2110">
                  <c:v>10.5373155</c:v>
                </c:pt>
                <c:pt idx="2111">
                  <c:v>10.5423268</c:v>
                </c:pt>
                <c:pt idx="2112">
                  <c:v>10.5473301</c:v>
                </c:pt>
                <c:pt idx="2113">
                  <c:v>10.5523298</c:v>
                </c:pt>
                <c:pt idx="2114">
                  <c:v>10.5573268</c:v>
                </c:pt>
                <c:pt idx="2115">
                  <c:v>10.5623221</c:v>
                </c:pt>
                <c:pt idx="2116">
                  <c:v>10.5673155</c:v>
                </c:pt>
                <c:pt idx="2117">
                  <c:v>10.5723093</c:v>
                </c:pt>
                <c:pt idx="2118">
                  <c:v>10.577304</c:v>
                </c:pt>
                <c:pt idx="2119">
                  <c:v>10.5822988</c:v>
                </c:pt>
                <c:pt idx="2120">
                  <c:v>10.5872934</c:v>
                </c:pt>
                <c:pt idx="2121">
                  <c:v>10.5922881</c:v>
                </c:pt>
                <c:pt idx="2122">
                  <c:v>10.5972829</c:v>
                </c:pt>
                <c:pt idx="2123">
                  <c:v>10.6022801</c:v>
                </c:pt>
                <c:pt idx="2124">
                  <c:v>10.6072786</c:v>
                </c:pt>
                <c:pt idx="2125">
                  <c:v>10.6122796</c:v>
                </c:pt>
                <c:pt idx="2126">
                  <c:v>10.6172807</c:v>
                </c:pt>
                <c:pt idx="2127">
                  <c:v>10.6222817</c:v>
                </c:pt>
                <c:pt idx="2128">
                  <c:v>10.6272823</c:v>
                </c:pt>
                <c:pt idx="2129">
                  <c:v>10.6322802</c:v>
                </c:pt>
                <c:pt idx="2130">
                  <c:v>10.63727869999999</c:v>
                </c:pt>
                <c:pt idx="2131">
                  <c:v>10.6422836</c:v>
                </c:pt>
                <c:pt idx="2132">
                  <c:v>10.647291</c:v>
                </c:pt>
                <c:pt idx="2133">
                  <c:v>10.6522984</c:v>
                </c:pt>
                <c:pt idx="2134">
                  <c:v>10.6572969</c:v>
                </c:pt>
                <c:pt idx="2135">
                  <c:v>10.6622915</c:v>
                </c:pt>
                <c:pt idx="2136">
                  <c:v>10.66728620000001</c:v>
                </c:pt>
                <c:pt idx="2137">
                  <c:v>10.672281</c:v>
                </c:pt>
                <c:pt idx="2138">
                  <c:v>10.6772757</c:v>
                </c:pt>
                <c:pt idx="2139">
                  <c:v>10.6822701</c:v>
                </c:pt>
                <c:pt idx="2140">
                  <c:v>10.6872619</c:v>
                </c:pt>
                <c:pt idx="2141">
                  <c:v>10.6922537</c:v>
                </c:pt>
                <c:pt idx="2142">
                  <c:v>10.6972564</c:v>
                </c:pt>
                <c:pt idx="2143">
                  <c:v>10.7022724</c:v>
                </c:pt>
                <c:pt idx="2144">
                  <c:v>10.7072891</c:v>
                </c:pt>
                <c:pt idx="2145">
                  <c:v>10.7123006</c:v>
                </c:pt>
                <c:pt idx="2146">
                  <c:v>10.7172983</c:v>
                </c:pt>
                <c:pt idx="2147">
                  <c:v>10.7222875</c:v>
                </c:pt>
                <c:pt idx="2148">
                  <c:v>10.727278</c:v>
                </c:pt>
                <c:pt idx="2149">
                  <c:v>10.7322812</c:v>
                </c:pt>
                <c:pt idx="2150">
                  <c:v>10.737293</c:v>
                </c:pt>
                <c:pt idx="2151">
                  <c:v>10.7423009</c:v>
                </c:pt>
                <c:pt idx="2152">
                  <c:v>10.7472852</c:v>
                </c:pt>
                <c:pt idx="2153">
                  <c:v>10.7522609</c:v>
                </c:pt>
                <c:pt idx="2154">
                  <c:v>10.7572452</c:v>
                </c:pt>
                <c:pt idx="2155">
                  <c:v>10.7622543</c:v>
                </c:pt>
                <c:pt idx="2156">
                  <c:v>10.7672714</c:v>
                </c:pt>
                <c:pt idx="2157">
                  <c:v>10.7722861</c:v>
                </c:pt>
                <c:pt idx="2158">
                  <c:v>10.7772897</c:v>
                </c:pt>
                <c:pt idx="2159">
                  <c:v>10.78228450000001</c:v>
                </c:pt>
                <c:pt idx="2160">
                  <c:v>10.7872792</c:v>
                </c:pt>
                <c:pt idx="2161">
                  <c:v>10.792274</c:v>
                </c:pt>
                <c:pt idx="2162">
                  <c:v>10.79726869999999</c:v>
                </c:pt>
                <c:pt idx="2163">
                  <c:v>10.8022635</c:v>
                </c:pt>
                <c:pt idx="2164">
                  <c:v>10.8072586</c:v>
                </c:pt>
                <c:pt idx="2165">
                  <c:v>10.8122585</c:v>
                </c:pt>
                <c:pt idx="2166">
                  <c:v>10.8172595</c:v>
                </c:pt>
                <c:pt idx="2167">
                  <c:v>10.8222605</c:v>
                </c:pt>
                <c:pt idx="2168">
                  <c:v>10.8272612</c:v>
                </c:pt>
                <c:pt idx="2169">
                  <c:v>10.83225920000001</c:v>
                </c:pt>
                <c:pt idx="2170">
                  <c:v>10.8372569</c:v>
                </c:pt>
                <c:pt idx="2171">
                  <c:v>10.8422549</c:v>
                </c:pt>
                <c:pt idx="2172">
                  <c:v>10.8472569</c:v>
                </c:pt>
                <c:pt idx="2173">
                  <c:v>10.85226410000001</c:v>
                </c:pt>
                <c:pt idx="2174">
                  <c:v>10.8572713</c:v>
                </c:pt>
                <c:pt idx="2175">
                  <c:v>10.8622736</c:v>
                </c:pt>
                <c:pt idx="2176">
                  <c:v>10.8672693</c:v>
                </c:pt>
                <c:pt idx="2177">
                  <c:v>10.8722641</c:v>
                </c:pt>
                <c:pt idx="2178">
                  <c:v>10.8772588</c:v>
                </c:pt>
                <c:pt idx="2179">
                  <c:v>10.8822539</c:v>
                </c:pt>
                <c:pt idx="2180">
                  <c:v>10.8872519</c:v>
                </c:pt>
                <c:pt idx="2181">
                  <c:v>10.89224960000001</c:v>
                </c:pt>
                <c:pt idx="2182">
                  <c:v>10.8972476</c:v>
                </c:pt>
                <c:pt idx="2183">
                  <c:v>10.90224630000001</c:v>
                </c:pt>
                <c:pt idx="2184">
                  <c:v>10.9072476</c:v>
                </c:pt>
                <c:pt idx="2185">
                  <c:v>10.9122486</c:v>
                </c:pt>
                <c:pt idx="2186">
                  <c:v>10.9172486</c:v>
                </c:pt>
                <c:pt idx="2187">
                  <c:v>10.9222411</c:v>
                </c:pt>
                <c:pt idx="2188">
                  <c:v>10.9272296</c:v>
                </c:pt>
                <c:pt idx="2189">
                  <c:v>10.9322207</c:v>
                </c:pt>
                <c:pt idx="2190">
                  <c:v>10.9372302</c:v>
                </c:pt>
                <c:pt idx="2191">
                  <c:v>10.9422502</c:v>
                </c:pt>
                <c:pt idx="2192">
                  <c:v>10.9472696</c:v>
                </c:pt>
                <c:pt idx="2193">
                  <c:v>10.9522771</c:v>
                </c:pt>
                <c:pt idx="2194">
                  <c:v>10.9572771</c:v>
                </c:pt>
                <c:pt idx="2195">
                  <c:v>10.96227480000001</c:v>
                </c:pt>
                <c:pt idx="2196">
                  <c:v>10.9672745</c:v>
                </c:pt>
                <c:pt idx="2197">
                  <c:v>10.9722784</c:v>
                </c:pt>
                <c:pt idx="2198">
                  <c:v>10.9772787</c:v>
                </c:pt>
                <c:pt idx="2199">
                  <c:v>10.9822571</c:v>
                </c:pt>
                <c:pt idx="2200">
                  <c:v>10.9872299</c:v>
                </c:pt>
                <c:pt idx="2201">
                  <c:v>10.9922112</c:v>
                </c:pt>
                <c:pt idx="2202">
                  <c:v>10.997219</c:v>
                </c:pt>
                <c:pt idx="2203">
                  <c:v>11.0022413</c:v>
                </c:pt>
                <c:pt idx="2204">
                  <c:v>11.0072623</c:v>
                </c:pt>
                <c:pt idx="2205">
                  <c:v>11.0122728</c:v>
                </c:pt>
                <c:pt idx="2206">
                  <c:v>11.0172741</c:v>
                </c:pt>
                <c:pt idx="2207">
                  <c:v>11.0222695</c:v>
                </c:pt>
                <c:pt idx="2208">
                  <c:v>11.0272642</c:v>
                </c:pt>
                <c:pt idx="2209">
                  <c:v>11.032259</c:v>
                </c:pt>
                <c:pt idx="2210">
                  <c:v>11.0372537</c:v>
                </c:pt>
                <c:pt idx="2211">
                  <c:v>11.0422485</c:v>
                </c:pt>
                <c:pt idx="2212">
                  <c:v>11.0472432</c:v>
                </c:pt>
                <c:pt idx="2213">
                  <c:v>11.05224320000001</c:v>
                </c:pt>
                <c:pt idx="2214">
                  <c:v>11.05724420000001</c:v>
                </c:pt>
                <c:pt idx="2215">
                  <c:v>11.06224520000001</c:v>
                </c:pt>
                <c:pt idx="2216">
                  <c:v>11.0672455</c:v>
                </c:pt>
                <c:pt idx="2217">
                  <c:v>11.0722386</c:v>
                </c:pt>
                <c:pt idx="2218">
                  <c:v>11.0772301</c:v>
                </c:pt>
                <c:pt idx="2219">
                  <c:v>11.0822226</c:v>
                </c:pt>
                <c:pt idx="2220">
                  <c:v>11.0872245</c:v>
                </c:pt>
                <c:pt idx="2221">
                  <c:v>11.0922317</c:v>
                </c:pt>
                <c:pt idx="2222">
                  <c:v>11.0972386</c:v>
                </c:pt>
                <c:pt idx="2223">
                  <c:v>11.1022406</c:v>
                </c:pt>
                <c:pt idx="2224">
                  <c:v>11.1072386</c:v>
                </c:pt>
                <c:pt idx="2225">
                  <c:v>11.1122383</c:v>
                </c:pt>
                <c:pt idx="2226">
                  <c:v>11.1172392</c:v>
                </c:pt>
                <c:pt idx="2227">
                  <c:v>11.1222402</c:v>
                </c:pt>
                <c:pt idx="2228">
                  <c:v>11.1272405</c:v>
                </c:pt>
                <c:pt idx="2229">
                  <c:v>11.1322353</c:v>
                </c:pt>
                <c:pt idx="2230">
                  <c:v>11.1372304</c:v>
                </c:pt>
                <c:pt idx="2231">
                  <c:v>11.1422284</c:v>
                </c:pt>
                <c:pt idx="2232">
                  <c:v>11.1472261</c:v>
                </c:pt>
                <c:pt idx="2233">
                  <c:v>11.1522241</c:v>
                </c:pt>
                <c:pt idx="2234">
                  <c:v>11.1572218</c:v>
                </c:pt>
                <c:pt idx="2235">
                  <c:v>11.1622199</c:v>
                </c:pt>
                <c:pt idx="2236">
                  <c:v>11.1672179</c:v>
                </c:pt>
                <c:pt idx="2237">
                  <c:v>11.1722156</c:v>
                </c:pt>
                <c:pt idx="2238">
                  <c:v>11.1772221</c:v>
                </c:pt>
                <c:pt idx="2239">
                  <c:v>11.1822293</c:v>
                </c:pt>
                <c:pt idx="2240">
                  <c:v>11.1872369</c:v>
                </c:pt>
                <c:pt idx="2241">
                  <c:v>11.1922441</c:v>
                </c:pt>
                <c:pt idx="2242">
                  <c:v>11.1972497</c:v>
                </c:pt>
                <c:pt idx="2243">
                  <c:v>11.2022539</c:v>
                </c:pt>
                <c:pt idx="2244">
                  <c:v>11.2072582</c:v>
                </c:pt>
                <c:pt idx="2245">
                  <c:v>11.2122611</c:v>
                </c:pt>
                <c:pt idx="2246">
                  <c:v>11.2172454</c:v>
                </c:pt>
                <c:pt idx="2247">
                  <c:v>11.2222152</c:v>
                </c:pt>
                <c:pt idx="2248">
                  <c:v>11.2271877</c:v>
                </c:pt>
                <c:pt idx="2249">
                  <c:v>11.2321837</c:v>
                </c:pt>
                <c:pt idx="2250">
                  <c:v>11.2372011</c:v>
                </c:pt>
                <c:pt idx="2251">
                  <c:v>11.2422211</c:v>
                </c:pt>
                <c:pt idx="2252">
                  <c:v>11.2472378</c:v>
                </c:pt>
                <c:pt idx="2253">
                  <c:v>11.2522447</c:v>
                </c:pt>
                <c:pt idx="2254">
                  <c:v>11.2572473</c:v>
                </c:pt>
                <c:pt idx="2255">
                  <c:v>11.262247</c:v>
                </c:pt>
                <c:pt idx="2256">
                  <c:v>11.267242</c:v>
                </c:pt>
                <c:pt idx="2257">
                  <c:v>11.2722319</c:v>
                </c:pt>
                <c:pt idx="2258">
                  <c:v>11.2772204</c:v>
                </c:pt>
                <c:pt idx="2259">
                  <c:v>11.2822086</c:v>
                </c:pt>
                <c:pt idx="2260">
                  <c:v>11.287202</c:v>
                </c:pt>
              </c:numCache>
            </c:numRef>
          </c:xVal>
          <c:yVal>
            <c:numRef>
              <c:f>Compilation!$H$8:$H$2269</c:f>
              <c:numCache>
                <c:formatCode>0.00</c:formatCode>
                <c:ptCount val="2262"/>
                <c:pt idx="0" formatCode="General">
                  <c:v>0.0</c:v>
                </c:pt>
                <c:pt idx="1">
                  <c:v>0.0525098916666667</c:v>
                </c:pt>
                <c:pt idx="2">
                  <c:v>0.052349425</c:v>
                </c:pt>
                <c:pt idx="3">
                  <c:v>0.05256785</c:v>
                </c:pt>
                <c:pt idx="4">
                  <c:v>0.05308593</c:v>
                </c:pt>
                <c:pt idx="5">
                  <c:v>0.053784515</c:v>
                </c:pt>
                <c:pt idx="6">
                  <c:v>0.054707595</c:v>
                </c:pt>
                <c:pt idx="7">
                  <c:v>0.0560296383333333</c:v>
                </c:pt>
                <c:pt idx="8">
                  <c:v>0.0577395933333334</c:v>
                </c:pt>
                <c:pt idx="9">
                  <c:v>0.0594341966666667</c:v>
                </c:pt>
                <c:pt idx="10">
                  <c:v>0.0607446766666667</c:v>
                </c:pt>
                <c:pt idx="11">
                  <c:v>0.0616892083333333</c:v>
                </c:pt>
                <c:pt idx="12">
                  <c:v>0.0622487466666666</c:v>
                </c:pt>
                <c:pt idx="13">
                  <c:v>0.063021745</c:v>
                </c:pt>
                <c:pt idx="14">
                  <c:v>0.0643269783333334</c:v>
                </c:pt>
                <c:pt idx="15">
                  <c:v>0.06569461</c:v>
                </c:pt>
                <c:pt idx="16">
                  <c:v>0.0667838216666667</c:v>
                </c:pt>
                <c:pt idx="17">
                  <c:v>0.0675234483333333</c:v>
                </c:pt>
                <c:pt idx="18">
                  <c:v>0.0680234133333334</c:v>
                </c:pt>
                <c:pt idx="19">
                  <c:v>0.0685353916666667</c:v>
                </c:pt>
                <c:pt idx="20">
                  <c:v>0.0692332</c:v>
                </c:pt>
                <c:pt idx="21">
                  <c:v>0.07015535</c:v>
                </c:pt>
                <c:pt idx="22">
                  <c:v>0.07117206</c:v>
                </c:pt>
                <c:pt idx="23">
                  <c:v>0.0718579466666667</c:v>
                </c:pt>
                <c:pt idx="24">
                  <c:v>0.0721391283333333</c:v>
                </c:pt>
                <c:pt idx="25">
                  <c:v>0.0722866666666667</c:v>
                </c:pt>
                <c:pt idx="26">
                  <c:v>0.0727657066666667</c:v>
                </c:pt>
                <c:pt idx="27">
                  <c:v>0.07381419</c:v>
                </c:pt>
                <c:pt idx="28">
                  <c:v>0.0749350833333334</c:v>
                </c:pt>
                <c:pt idx="29">
                  <c:v>0.0755537766666667</c:v>
                </c:pt>
                <c:pt idx="30">
                  <c:v>0.0757322483333334</c:v>
                </c:pt>
                <c:pt idx="31">
                  <c:v>0.0761154416666666</c:v>
                </c:pt>
                <c:pt idx="32">
                  <c:v>0.0767630833333334</c:v>
                </c:pt>
                <c:pt idx="33">
                  <c:v>0.0774138916666667</c:v>
                </c:pt>
                <c:pt idx="34">
                  <c:v>0.0782848333333333</c:v>
                </c:pt>
                <c:pt idx="35">
                  <c:v>0.0791751933333333</c:v>
                </c:pt>
                <c:pt idx="36">
                  <c:v>0.0795582616666667</c:v>
                </c:pt>
                <c:pt idx="37">
                  <c:v>0.0799571166666667</c:v>
                </c:pt>
                <c:pt idx="38">
                  <c:v>0.0802118483333334</c:v>
                </c:pt>
                <c:pt idx="39">
                  <c:v>0.0808628283333334</c:v>
                </c:pt>
                <c:pt idx="40">
                  <c:v>0.0816365866666667</c:v>
                </c:pt>
                <c:pt idx="41">
                  <c:v>0.0825271016666667</c:v>
                </c:pt>
                <c:pt idx="42">
                  <c:v>0.08323427</c:v>
                </c:pt>
                <c:pt idx="43">
                  <c:v>0.0837509050000001</c:v>
                </c:pt>
                <c:pt idx="44">
                  <c:v>0.0842055616666667</c:v>
                </c:pt>
                <c:pt idx="45">
                  <c:v>0.08472108</c:v>
                </c:pt>
                <c:pt idx="46">
                  <c:v>0.0852603316666666</c:v>
                </c:pt>
                <c:pt idx="47">
                  <c:v>0.0858960666666668</c:v>
                </c:pt>
                <c:pt idx="48">
                  <c:v>0.08649629</c:v>
                </c:pt>
                <c:pt idx="49">
                  <c:v>0.0870449</c:v>
                </c:pt>
                <c:pt idx="50">
                  <c:v>0.0875365766666667</c:v>
                </c:pt>
                <c:pt idx="51">
                  <c:v>0.0880076700000001</c:v>
                </c:pt>
                <c:pt idx="52">
                  <c:v>0.0884330516666666</c:v>
                </c:pt>
                <c:pt idx="53">
                  <c:v>0.0887747700000001</c:v>
                </c:pt>
                <c:pt idx="54">
                  <c:v>0.0891834966666667</c:v>
                </c:pt>
                <c:pt idx="55">
                  <c:v>0.0896412416666667</c:v>
                </c:pt>
                <c:pt idx="56">
                  <c:v>0.0900818966666667</c:v>
                </c:pt>
                <c:pt idx="57">
                  <c:v>0.0906216600000001</c:v>
                </c:pt>
                <c:pt idx="58">
                  <c:v>0.0911096266666667</c:v>
                </c:pt>
                <c:pt idx="59">
                  <c:v>0.0914603783333334</c:v>
                </c:pt>
                <c:pt idx="60">
                  <c:v>0.0917322616666666</c:v>
                </c:pt>
                <c:pt idx="61">
                  <c:v>0.0919830366666666</c:v>
                </c:pt>
                <c:pt idx="62">
                  <c:v>0.0923887983333333</c:v>
                </c:pt>
                <c:pt idx="63">
                  <c:v>0.0928868533333333</c:v>
                </c:pt>
                <c:pt idx="64">
                  <c:v>0.093376605</c:v>
                </c:pt>
                <c:pt idx="65">
                  <c:v>0.0937279783333335</c:v>
                </c:pt>
                <c:pt idx="66">
                  <c:v>0.0939618333333334</c:v>
                </c:pt>
                <c:pt idx="67">
                  <c:v>0.0941759750000001</c:v>
                </c:pt>
                <c:pt idx="68">
                  <c:v>0.0944846316666666</c:v>
                </c:pt>
                <c:pt idx="69">
                  <c:v>0.0948997983333334</c:v>
                </c:pt>
                <c:pt idx="70">
                  <c:v>0.0953336083333333</c:v>
                </c:pt>
                <c:pt idx="71">
                  <c:v>0.0956934416666667</c:v>
                </c:pt>
                <c:pt idx="72">
                  <c:v>0.0958522783333334</c:v>
                </c:pt>
                <c:pt idx="73">
                  <c:v>0.0959808783333334</c:v>
                </c:pt>
                <c:pt idx="74">
                  <c:v>0.0962518783333334</c:v>
                </c:pt>
                <c:pt idx="75">
                  <c:v>0.096667185</c:v>
                </c:pt>
                <c:pt idx="76">
                  <c:v>0.0971391333333333</c:v>
                </c:pt>
                <c:pt idx="77">
                  <c:v>0.0975257250000001</c:v>
                </c:pt>
                <c:pt idx="78">
                  <c:v>0.0977694833333333</c:v>
                </c:pt>
                <c:pt idx="79">
                  <c:v>0.0978797516666666</c:v>
                </c:pt>
                <c:pt idx="80">
                  <c:v>0.0980142966666667</c:v>
                </c:pt>
                <c:pt idx="81">
                  <c:v>0.0982664833333334</c:v>
                </c:pt>
                <c:pt idx="82">
                  <c:v>0.0985096516666667</c:v>
                </c:pt>
                <c:pt idx="83">
                  <c:v>0.0987596966666668</c:v>
                </c:pt>
                <c:pt idx="84">
                  <c:v>0.0989901516666667</c:v>
                </c:pt>
                <c:pt idx="85">
                  <c:v>0.0991639533333333</c:v>
                </c:pt>
                <c:pt idx="86">
                  <c:v>0.0992475233333334</c:v>
                </c:pt>
                <c:pt idx="87">
                  <c:v>0.09930424</c:v>
                </c:pt>
                <c:pt idx="88">
                  <c:v>0.0994452733333333</c:v>
                </c:pt>
                <c:pt idx="89">
                  <c:v>0.0996853383333334</c:v>
                </c:pt>
                <c:pt idx="90">
                  <c:v>0.10001304</c:v>
                </c:pt>
                <c:pt idx="91">
                  <c:v>0.100374035</c:v>
                </c:pt>
                <c:pt idx="92">
                  <c:v>0.100587976666667</c:v>
                </c:pt>
                <c:pt idx="93">
                  <c:v>0.100688295</c:v>
                </c:pt>
                <c:pt idx="94">
                  <c:v>0.100799355</c:v>
                </c:pt>
                <c:pt idx="95">
                  <c:v>0.101010145</c:v>
                </c:pt>
                <c:pt idx="96">
                  <c:v>0.101303138333333</c:v>
                </c:pt>
                <c:pt idx="97">
                  <c:v>0.101691578333333</c:v>
                </c:pt>
                <c:pt idx="98">
                  <c:v>0.102065923333333</c:v>
                </c:pt>
                <c:pt idx="99">
                  <c:v>0.102350395</c:v>
                </c:pt>
                <c:pt idx="100">
                  <c:v>0.10257725</c:v>
                </c:pt>
                <c:pt idx="101">
                  <c:v>0.102713983333333</c:v>
                </c:pt>
                <c:pt idx="102">
                  <c:v>0.102946611666667</c:v>
                </c:pt>
                <c:pt idx="103">
                  <c:v>0.103289261666667</c:v>
                </c:pt>
                <c:pt idx="104">
                  <c:v>0.10363441</c:v>
                </c:pt>
                <c:pt idx="105">
                  <c:v>0.103899433333333</c:v>
                </c:pt>
                <c:pt idx="106">
                  <c:v>0.104064726666667</c:v>
                </c:pt>
                <c:pt idx="107">
                  <c:v>0.104239396666667</c:v>
                </c:pt>
                <c:pt idx="108">
                  <c:v>0.104562053333333</c:v>
                </c:pt>
                <c:pt idx="109">
                  <c:v>0.10487445</c:v>
                </c:pt>
                <c:pt idx="110">
                  <c:v>0.105133901666667</c:v>
                </c:pt>
                <c:pt idx="111">
                  <c:v>0.10537963</c:v>
                </c:pt>
                <c:pt idx="112">
                  <c:v>0.105479328333333</c:v>
                </c:pt>
                <c:pt idx="113">
                  <c:v>0.105624305</c:v>
                </c:pt>
                <c:pt idx="114">
                  <c:v>0.105942956666667</c:v>
                </c:pt>
                <c:pt idx="115">
                  <c:v>0.106398341666667</c:v>
                </c:pt>
                <c:pt idx="116">
                  <c:v>0.106721123333333</c:v>
                </c:pt>
                <c:pt idx="117">
                  <c:v>0.106855761666667</c:v>
                </c:pt>
                <c:pt idx="118">
                  <c:v>0.106920643333333</c:v>
                </c:pt>
                <c:pt idx="119">
                  <c:v>0.107045316666667</c:v>
                </c:pt>
                <c:pt idx="120">
                  <c:v>0.10728833</c:v>
                </c:pt>
                <c:pt idx="121">
                  <c:v>0.107716878333333</c:v>
                </c:pt>
                <c:pt idx="122">
                  <c:v>0.108129485</c:v>
                </c:pt>
                <c:pt idx="123">
                  <c:v>0.10829987</c:v>
                </c:pt>
                <c:pt idx="124">
                  <c:v>0.108267568333333</c:v>
                </c:pt>
                <c:pt idx="125">
                  <c:v>0.108263595</c:v>
                </c:pt>
                <c:pt idx="126">
                  <c:v>0.108490185</c:v>
                </c:pt>
                <c:pt idx="127">
                  <c:v>0.10892426</c:v>
                </c:pt>
                <c:pt idx="128">
                  <c:v>0.109342361666667</c:v>
                </c:pt>
                <c:pt idx="129">
                  <c:v>0.109582906666667</c:v>
                </c:pt>
                <c:pt idx="130">
                  <c:v>0.109639655</c:v>
                </c:pt>
                <c:pt idx="131">
                  <c:v>0.109648845</c:v>
                </c:pt>
                <c:pt idx="132">
                  <c:v>0.109706166666667</c:v>
                </c:pt>
                <c:pt idx="133">
                  <c:v>0.109945206666667</c:v>
                </c:pt>
                <c:pt idx="134">
                  <c:v>0.110365093333333</c:v>
                </c:pt>
                <c:pt idx="135">
                  <c:v>0.110716558333333</c:v>
                </c:pt>
                <c:pt idx="136">
                  <c:v>0.110873843333333</c:v>
                </c:pt>
                <c:pt idx="137">
                  <c:v>0.110929785</c:v>
                </c:pt>
                <c:pt idx="138">
                  <c:v>0.110999013333333</c:v>
                </c:pt>
                <c:pt idx="139">
                  <c:v>0.111187636666667</c:v>
                </c:pt>
                <c:pt idx="140">
                  <c:v>0.111486965</c:v>
                </c:pt>
                <c:pt idx="141">
                  <c:v>0.111782736666667</c:v>
                </c:pt>
                <c:pt idx="142">
                  <c:v>0.111960448333333</c:v>
                </c:pt>
                <c:pt idx="143">
                  <c:v>0.112039378333333</c:v>
                </c:pt>
                <c:pt idx="144">
                  <c:v>0.112169391666667</c:v>
                </c:pt>
                <c:pt idx="145">
                  <c:v>0.112421175</c:v>
                </c:pt>
                <c:pt idx="146">
                  <c:v>0.112715331666667</c:v>
                </c:pt>
                <c:pt idx="147">
                  <c:v>0.113028116666667</c:v>
                </c:pt>
                <c:pt idx="148">
                  <c:v>0.113224083333333</c:v>
                </c:pt>
                <c:pt idx="149">
                  <c:v>0.113410688333333</c:v>
                </c:pt>
                <c:pt idx="150">
                  <c:v>0.113586211666667</c:v>
                </c:pt>
                <c:pt idx="151">
                  <c:v>0.113793385</c:v>
                </c:pt>
                <c:pt idx="152">
                  <c:v>0.1139957</c:v>
                </c:pt>
                <c:pt idx="153">
                  <c:v>0.11422347</c:v>
                </c:pt>
                <c:pt idx="154">
                  <c:v>0.114425225</c:v>
                </c:pt>
                <c:pt idx="155">
                  <c:v>0.114577418333333</c:v>
                </c:pt>
                <c:pt idx="156">
                  <c:v>0.114695711666667</c:v>
                </c:pt>
                <c:pt idx="157">
                  <c:v>0.114893525</c:v>
                </c:pt>
                <c:pt idx="158">
                  <c:v>0.11520336</c:v>
                </c:pt>
                <c:pt idx="159">
                  <c:v>0.115472078333333</c:v>
                </c:pt>
                <c:pt idx="160">
                  <c:v>0.115607105</c:v>
                </c:pt>
                <c:pt idx="161">
                  <c:v>0.115722153333333</c:v>
                </c:pt>
                <c:pt idx="162">
                  <c:v>0.11582744</c:v>
                </c:pt>
                <c:pt idx="163">
                  <c:v>0.116084563333333</c:v>
                </c:pt>
                <c:pt idx="164">
                  <c:v>0.116513995</c:v>
                </c:pt>
                <c:pt idx="165">
                  <c:v>0.116887238333333</c:v>
                </c:pt>
                <c:pt idx="166">
                  <c:v>0.117038516666667</c:v>
                </c:pt>
                <c:pt idx="167">
                  <c:v>0.116976256666667</c:v>
                </c:pt>
                <c:pt idx="168">
                  <c:v>0.11696803</c:v>
                </c:pt>
                <c:pt idx="169">
                  <c:v>0.117191703333333</c:v>
                </c:pt>
                <c:pt idx="170">
                  <c:v>0.117558008333333</c:v>
                </c:pt>
                <c:pt idx="171">
                  <c:v>0.117937941666667</c:v>
                </c:pt>
                <c:pt idx="172">
                  <c:v>0.118186448333333</c:v>
                </c:pt>
                <c:pt idx="173">
                  <c:v>0.118265828333333</c:v>
                </c:pt>
                <c:pt idx="174">
                  <c:v>0.118361041666667</c:v>
                </c:pt>
                <c:pt idx="175">
                  <c:v>0.118579125</c:v>
                </c:pt>
                <c:pt idx="176">
                  <c:v>0.118835626666667</c:v>
                </c:pt>
                <c:pt idx="177">
                  <c:v>0.118975745</c:v>
                </c:pt>
                <c:pt idx="178">
                  <c:v>0.119123126666667</c:v>
                </c:pt>
                <c:pt idx="179">
                  <c:v>0.119215498333333</c:v>
                </c:pt>
                <c:pt idx="180">
                  <c:v>0.119175916666667</c:v>
                </c:pt>
                <c:pt idx="181">
                  <c:v>0.119185495</c:v>
                </c:pt>
                <c:pt idx="182">
                  <c:v>0.119288218333333</c:v>
                </c:pt>
                <c:pt idx="183">
                  <c:v>0.119422996666667</c:v>
                </c:pt>
                <c:pt idx="184">
                  <c:v>0.11959686</c:v>
                </c:pt>
                <c:pt idx="185">
                  <c:v>0.119727493333333</c:v>
                </c:pt>
                <c:pt idx="186">
                  <c:v>0.119802898333333</c:v>
                </c:pt>
                <c:pt idx="187">
                  <c:v>0.119850256666667</c:v>
                </c:pt>
                <c:pt idx="188">
                  <c:v>0.119907331666667</c:v>
                </c:pt>
                <c:pt idx="189">
                  <c:v>0.119989365</c:v>
                </c:pt>
                <c:pt idx="190">
                  <c:v>0.120093813333333</c:v>
                </c:pt>
                <c:pt idx="191">
                  <c:v>0.120218346666667</c:v>
                </c:pt>
                <c:pt idx="192">
                  <c:v>0.120342336666667</c:v>
                </c:pt>
                <c:pt idx="193">
                  <c:v>0.120490525</c:v>
                </c:pt>
                <c:pt idx="194">
                  <c:v>0.120648338333333</c:v>
                </c:pt>
                <c:pt idx="195">
                  <c:v>0.120859313333333</c:v>
                </c:pt>
                <c:pt idx="196">
                  <c:v>0.121010653333333</c:v>
                </c:pt>
                <c:pt idx="197">
                  <c:v>0.121049008333333</c:v>
                </c:pt>
                <c:pt idx="198">
                  <c:v>0.121112695</c:v>
                </c:pt>
                <c:pt idx="199">
                  <c:v>0.121232355</c:v>
                </c:pt>
                <c:pt idx="200">
                  <c:v>0.121419256666667</c:v>
                </c:pt>
                <c:pt idx="201">
                  <c:v>0.121675835</c:v>
                </c:pt>
                <c:pt idx="202">
                  <c:v>0.121904723333333</c:v>
                </c:pt>
                <c:pt idx="203">
                  <c:v>0.122022768333333</c:v>
                </c:pt>
                <c:pt idx="204">
                  <c:v>0.122076195</c:v>
                </c:pt>
                <c:pt idx="205">
                  <c:v>0.122148326666667</c:v>
                </c:pt>
                <c:pt idx="206">
                  <c:v>0.122282918333333</c:v>
                </c:pt>
                <c:pt idx="207">
                  <c:v>0.122528988333333</c:v>
                </c:pt>
                <c:pt idx="208">
                  <c:v>0.12282934</c:v>
                </c:pt>
                <c:pt idx="209">
                  <c:v>0.122955178333333</c:v>
                </c:pt>
                <c:pt idx="210">
                  <c:v>0.122917148333333</c:v>
                </c:pt>
                <c:pt idx="211">
                  <c:v>0.122965328333333</c:v>
                </c:pt>
                <c:pt idx="212">
                  <c:v>0.123358875</c:v>
                </c:pt>
                <c:pt idx="213">
                  <c:v>0.123764496666667</c:v>
                </c:pt>
                <c:pt idx="214">
                  <c:v>0.124163863333333</c:v>
                </c:pt>
                <c:pt idx="215">
                  <c:v>0.124446753333333</c:v>
                </c:pt>
                <c:pt idx="216">
                  <c:v>0.12453349</c:v>
                </c:pt>
                <c:pt idx="217">
                  <c:v>0.124504075</c:v>
                </c:pt>
                <c:pt idx="218">
                  <c:v>0.124516011666667</c:v>
                </c:pt>
                <c:pt idx="219">
                  <c:v>0.124553513333333</c:v>
                </c:pt>
                <c:pt idx="220">
                  <c:v>0.124684255</c:v>
                </c:pt>
                <c:pt idx="221">
                  <c:v>0.124810931666667</c:v>
                </c:pt>
                <c:pt idx="222">
                  <c:v>0.124898848333333</c:v>
                </c:pt>
                <c:pt idx="223">
                  <c:v>0.124989915</c:v>
                </c:pt>
                <c:pt idx="224">
                  <c:v>0.12510082</c:v>
                </c:pt>
                <c:pt idx="225">
                  <c:v>0.125231733333333</c:v>
                </c:pt>
                <c:pt idx="226">
                  <c:v>0.12538683</c:v>
                </c:pt>
                <c:pt idx="227">
                  <c:v>0.12553581</c:v>
                </c:pt>
                <c:pt idx="228">
                  <c:v>0.125677325</c:v>
                </c:pt>
                <c:pt idx="229">
                  <c:v>0.125799156666667</c:v>
                </c:pt>
                <c:pt idx="230">
                  <c:v>0.12592335</c:v>
                </c:pt>
                <c:pt idx="231">
                  <c:v>0.126001301666667</c:v>
                </c:pt>
                <c:pt idx="232">
                  <c:v>0.126186431666667</c:v>
                </c:pt>
                <c:pt idx="233">
                  <c:v>0.126420613333333</c:v>
                </c:pt>
                <c:pt idx="234">
                  <c:v>0.126590021666667</c:v>
                </c:pt>
                <c:pt idx="235">
                  <c:v>0.126733056666667</c:v>
                </c:pt>
                <c:pt idx="236">
                  <c:v>0.126838528333333</c:v>
                </c:pt>
                <c:pt idx="237">
                  <c:v>0.126926958333333</c:v>
                </c:pt>
                <c:pt idx="238">
                  <c:v>0.126991498333333</c:v>
                </c:pt>
                <c:pt idx="239">
                  <c:v>0.127063831666667</c:v>
                </c:pt>
                <c:pt idx="240">
                  <c:v>0.127191625</c:v>
                </c:pt>
                <c:pt idx="241">
                  <c:v>0.127399851666667</c:v>
                </c:pt>
                <c:pt idx="242">
                  <c:v>0.127529585</c:v>
                </c:pt>
                <c:pt idx="243">
                  <c:v>0.12765963</c:v>
                </c:pt>
                <c:pt idx="244">
                  <c:v>0.127822656666667</c:v>
                </c:pt>
                <c:pt idx="245">
                  <c:v>0.127957326666667</c:v>
                </c:pt>
                <c:pt idx="246">
                  <c:v>0.128100098333333</c:v>
                </c:pt>
                <c:pt idx="247">
                  <c:v>0.128283615</c:v>
                </c:pt>
                <c:pt idx="248">
                  <c:v>0.128490975</c:v>
                </c:pt>
                <c:pt idx="249">
                  <c:v>0.128678961666667</c:v>
                </c:pt>
                <c:pt idx="250">
                  <c:v>0.12884837</c:v>
                </c:pt>
                <c:pt idx="251">
                  <c:v>0.128976908333333</c:v>
                </c:pt>
                <c:pt idx="252">
                  <c:v>0.129034013333333</c:v>
                </c:pt>
                <c:pt idx="253">
                  <c:v>0.129061533333333</c:v>
                </c:pt>
                <c:pt idx="254">
                  <c:v>0.129176133333333</c:v>
                </c:pt>
                <c:pt idx="255">
                  <c:v>0.129443438333333</c:v>
                </c:pt>
                <c:pt idx="256">
                  <c:v>0.129719653333333</c:v>
                </c:pt>
                <c:pt idx="257">
                  <c:v>0.129936015</c:v>
                </c:pt>
                <c:pt idx="258">
                  <c:v>0.130100455</c:v>
                </c:pt>
                <c:pt idx="259">
                  <c:v>0.130136761666667</c:v>
                </c:pt>
                <c:pt idx="260">
                  <c:v>0.130096838333333</c:v>
                </c:pt>
                <c:pt idx="261">
                  <c:v>0.13015205</c:v>
                </c:pt>
                <c:pt idx="262">
                  <c:v>0.130378843333333</c:v>
                </c:pt>
                <c:pt idx="263">
                  <c:v>0.130643726666667</c:v>
                </c:pt>
                <c:pt idx="264">
                  <c:v>0.130916371666667</c:v>
                </c:pt>
                <c:pt idx="265">
                  <c:v>0.131052996666667</c:v>
                </c:pt>
                <c:pt idx="266">
                  <c:v>0.131019935</c:v>
                </c:pt>
                <c:pt idx="267">
                  <c:v>0.131007005</c:v>
                </c:pt>
                <c:pt idx="268">
                  <c:v>0.131119648333333</c:v>
                </c:pt>
                <c:pt idx="269">
                  <c:v>0.13133098</c:v>
                </c:pt>
                <c:pt idx="270">
                  <c:v>0.131573806666667</c:v>
                </c:pt>
                <c:pt idx="271">
                  <c:v>0.131715958333333</c:v>
                </c:pt>
                <c:pt idx="272">
                  <c:v>0.131689338333333</c:v>
                </c:pt>
                <c:pt idx="273">
                  <c:v>0.131650098333333</c:v>
                </c:pt>
                <c:pt idx="274">
                  <c:v>0.131688065</c:v>
                </c:pt>
                <c:pt idx="275">
                  <c:v>0.131866521666667</c:v>
                </c:pt>
                <c:pt idx="276">
                  <c:v>0.13208754</c:v>
                </c:pt>
                <c:pt idx="277">
                  <c:v>0.132227953333333</c:v>
                </c:pt>
                <c:pt idx="278">
                  <c:v>0.132293145</c:v>
                </c:pt>
                <c:pt idx="279">
                  <c:v>0.132391525</c:v>
                </c:pt>
                <c:pt idx="280">
                  <c:v>0.132605045</c:v>
                </c:pt>
                <c:pt idx="281">
                  <c:v>0.132842191666667</c:v>
                </c:pt>
                <c:pt idx="282">
                  <c:v>0.133016488333333</c:v>
                </c:pt>
                <c:pt idx="283">
                  <c:v>0.133065926666667</c:v>
                </c:pt>
                <c:pt idx="284">
                  <c:v>0.133004583333333</c:v>
                </c:pt>
                <c:pt idx="285">
                  <c:v>0.133047376666667</c:v>
                </c:pt>
                <c:pt idx="286">
                  <c:v>0.133332285</c:v>
                </c:pt>
                <c:pt idx="287">
                  <c:v>0.133651495</c:v>
                </c:pt>
                <c:pt idx="288">
                  <c:v>0.133869331666667</c:v>
                </c:pt>
                <c:pt idx="289">
                  <c:v>0.133898698333333</c:v>
                </c:pt>
                <c:pt idx="290">
                  <c:v>0.133788973333333</c:v>
                </c:pt>
                <c:pt idx="291">
                  <c:v>0.133773466666667</c:v>
                </c:pt>
                <c:pt idx="292">
                  <c:v>0.13400965</c:v>
                </c:pt>
                <c:pt idx="293">
                  <c:v>0.134390561666667</c:v>
                </c:pt>
                <c:pt idx="294">
                  <c:v>0.13470909</c:v>
                </c:pt>
                <c:pt idx="295">
                  <c:v>0.13485318</c:v>
                </c:pt>
                <c:pt idx="296">
                  <c:v>0.134810588333333</c:v>
                </c:pt>
                <c:pt idx="297">
                  <c:v>0.134758371666667</c:v>
                </c:pt>
                <c:pt idx="298">
                  <c:v>0.134896208333333</c:v>
                </c:pt>
                <c:pt idx="299">
                  <c:v>0.135240641666667</c:v>
                </c:pt>
                <c:pt idx="300">
                  <c:v>0.135575825</c:v>
                </c:pt>
                <c:pt idx="301">
                  <c:v>0.13583824</c:v>
                </c:pt>
                <c:pt idx="302">
                  <c:v>0.135852008333333</c:v>
                </c:pt>
                <c:pt idx="303">
                  <c:v>0.135694848333333</c:v>
                </c:pt>
                <c:pt idx="304">
                  <c:v>0.13562517</c:v>
                </c:pt>
                <c:pt idx="305">
                  <c:v>0.135805815</c:v>
                </c:pt>
                <c:pt idx="306">
                  <c:v>0.136124653333333</c:v>
                </c:pt>
                <c:pt idx="307">
                  <c:v>0.13640762</c:v>
                </c:pt>
                <c:pt idx="308">
                  <c:v>0.136549631666667</c:v>
                </c:pt>
                <c:pt idx="309">
                  <c:v>0.136561551666667</c:v>
                </c:pt>
                <c:pt idx="310">
                  <c:v>0.136563461666667</c:v>
                </c:pt>
                <c:pt idx="311">
                  <c:v>0.136651875</c:v>
                </c:pt>
                <c:pt idx="312">
                  <c:v>0.1368258</c:v>
                </c:pt>
                <c:pt idx="313">
                  <c:v>0.13700896</c:v>
                </c:pt>
                <c:pt idx="314">
                  <c:v>0.137197335</c:v>
                </c:pt>
                <c:pt idx="315">
                  <c:v>0.137358081666667</c:v>
                </c:pt>
                <c:pt idx="316">
                  <c:v>0.13746194</c:v>
                </c:pt>
                <c:pt idx="317">
                  <c:v>0.137538525</c:v>
                </c:pt>
                <c:pt idx="318">
                  <c:v>0.137693885</c:v>
                </c:pt>
                <c:pt idx="319">
                  <c:v>0.137853125</c:v>
                </c:pt>
                <c:pt idx="320">
                  <c:v>0.137926576666667</c:v>
                </c:pt>
                <c:pt idx="321">
                  <c:v>0.138063325</c:v>
                </c:pt>
                <c:pt idx="322">
                  <c:v>0.138247898333333</c:v>
                </c:pt>
                <c:pt idx="323">
                  <c:v>0.138421186666667</c:v>
                </c:pt>
                <c:pt idx="324">
                  <c:v>0.13854606</c:v>
                </c:pt>
                <c:pt idx="325">
                  <c:v>0.138576033333333</c:v>
                </c:pt>
                <c:pt idx="326">
                  <c:v>0.138596398333333</c:v>
                </c:pt>
                <c:pt idx="327">
                  <c:v>0.138713265</c:v>
                </c:pt>
                <c:pt idx="328">
                  <c:v>0.138900786666667</c:v>
                </c:pt>
                <c:pt idx="329">
                  <c:v>0.139103456666667</c:v>
                </c:pt>
                <c:pt idx="330">
                  <c:v>0.13928997</c:v>
                </c:pt>
                <c:pt idx="331">
                  <c:v>0.139458183333333</c:v>
                </c:pt>
                <c:pt idx="332">
                  <c:v>0.139548785</c:v>
                </c:pt>
                <c:pt idx="333">
                  <c:v>0.13961525</c:v>
                </c:pt>
                <c:pt idx="334">
                  <c:v>0.139807428333333</c:v>
                </c:pt>
                <c:pt idx="335">
                  <c:v>0.140069735</c:v>
                </c:pt>
                <c:pt idx="336">
                  <c:v>0.140312453333333</c:v>
                </c:pt>
                <c:pt idx="337">
                  <c:v>0.140467628333333</c:v>
                </c:pt>
                <c:pt idx="338">
                  <c:v>0.140561815</c:v>
                </c:pt>
                <c:pt idx="339">
                  <c:v>0.140650741666667</c:v>
                </c:pt>
                <c:pt idx="340">
                  <c:v>0.14073588</c:v>
                </c:pt>
                <c:pt idx="341">
                  <c:v>0.14087415</c:v>
                </c:pt>
                <c:pt idx="342">
                  <c:v>0.141073251666667</c:v>
                </c:pt>
                <c:pt idx="343">
                  <c:v>0.141296116666667</c:v>
                </c:pt>
                <c:pt idx="344">
                  <c:v>0.141510445</c:v>
                </c:pt>
                <c:pt idx="345">
                  <c:v>0.141586611666667</c:v>
                </c:pt>
                <c:pt idx="346">
                  <c:v>0.141600613333333</c:v>
                </c:pt>
                <c:pt idx="347">
                  <c:v>0.141599945</c:v>
                </c:pt>
                <c:pt idx="348">
                  <c:v>0.141702685</c:v>
                </c:pt>
                <c:pt idx="349">
                  <c:v>0.141921438333333</c:v>
                </c:pt>
                <c:pt idx="350">
                  <c:v>0.142193601666667</c:v>
                </c:pt>
                <c:pt idx="351">
                  <c:v>0.142421356666667</c:v>
                </c:pt>
                <c:pt idx="352">
                  <c:v>0.142517593333333</c:v>
                </c:pt>
                <c:pt idx="353">
                  <c:v>0.142480821666667</c:v>
                </c:pt>
                <c:pt idx="354">
                  <c:v>0.142459758333333</c:v>
                </c:pt>
                <c:pt idx="355">
                  <c:v>0.142551803333333</c:v>
                </c:pt>
                <c:pt idx="356">
                  <c:v>0.142710935</c:v>
                </c:pt>
                <c:pt idx="357">
                  <c:v>0.142938845</c:v>
                </c:pt>
                <c:pt idx="358">
                  <c:v>0.143160003333333</c:v>
                </c:pt>
                <c:pt idx="359">
                  <c:v>0.14317818</c:v>
                </c:pt>
                <c:pt idx="360">
                  <c:v>0.143134423333333</c:v>
                </c:pt>
                <c:pt idx="361">
                  <c:v>0.143203248333333</c:v>
                </c:pt>
                <c:pt idx="362">
                  <c:v>0.143410281666667</c:v>
                </c:pt>
                <c:pt idx="363">
                  <c:v>0.143639851666667</c:v>
                </c:pt>
                <c:pt idx="364">
                  <c:v>0.143828025</c:v>
                </c:pt>
                <c:pt idx="365">
                  <c:v>0.144017488333334</c:v>
                </c:pt>
                <c:pt idx="366">
                  <c:v>0.144173003333333</c:v>
                </c:pt>
                <c:pt idx="367">
                  <c:v>0.144220376666667</c:v>
                </c:pt>
                <c:pt idx="368">
                  <c:v>0.144319143333333</c:v>
                </c:pt>
                <c:pt idx="369">
                  <c:v>0.144470716666667</c:v>
                </c:pt>
                <c:pt idx="370">
                  <c:v>0.144616266666667</c:v>
                </c:pt>
                <c:pt idx="371">
                  <c:v>0.144749103333333</c:v>
                </c:pt>
                <c:pt idx="372">
                  <c:v>0.144910641666667</c:v>
                </c:pt>
                <c:pt idx="373">
                  <c:v>0.145073623333333</c:v>
                </c:pt>
                <c:pt idx="374">
                  <c:v>0.145261285</c:v>
                </c:pt>
                <c:pt idx="375">
                  <c:v>0.145411615</c:v>
                </c:pt>
                <c:pt idx="376">
                  <c:v>0.145537436666667</c:v>
                </c:pt>
                <c:pt idx="377">
                  <c:v>0.145655498333333</c:v>
                </c:pt>
                <c:pt idx="378">
                  <c:v>0.14580957</c:v>
                </c:pt>
                <c:pt idx="379">
                  <c:v>0.146009058333333</c:v>
                </c:pt>
                <c:pt idx="380">
                  <c:v>0.14610972</c:v>
                </c:pt>
                <c:pt idx="381">
                  <c:v>0.146158411666667</c:v>
                </c:pt>
                <c:pt idx="382">
                  <c:v>0.14620934</c:v>
                </c:pt>
                <c:pt idx="383">
                  <c:v>0.146212785</c:v>
                </c:pt>
                <c:pt idx="384">
                  <c:v>0.146356891666667</c:v>
                </c:pt>
                <c:pt idx="385">
                  <c:v>0.14657133</c:v>
                </c:pt>
                <c:pt idx="386">
                  <c:v>0.146829196666667</c:v>
                </c:pt>
                <c:pt idx="387">
                  <c:v>0.147037395</c:v>
                </c:pt>
                <c:pt idx="388">
                  <c:v>0.147113296666667</c:v>
                </c:pt>
                <c:pt idx="389">
                  <c:v>0.147143938333333</c:v>
                </c:pt>
                <c:pt idx="390">
                  <c:v>0.147146296666667</c:v>
                </c:pt>
                <c:pt idx="391">
                  <c:v>0.147227601666667</c:v>
                </c:pt>
                <c:pt idx="392">
                  <c:v>0.14744224</c:v>
                </c:pt>
                <c:pt idx="393">
                  <c:v>0.147623025</c:v>
                </c:pt>
                <c:pt idx="394">
                  <c:v>0.147768203333333</c:v>
                </c:pt>
                <c:pt idx="395">
                  <c:v>0.147854458333333</c:v>
                </c:pt>
                <c:pt idx="396">
                  <c:v>0.147930625</c:v>
                </c:pt>
                <c:pt idx="397">
                  <c:v>0.14797935</c:v>
                </c:pt>
                <c:pt idx="398">
                  <c:v>0.148100111666667</c:v>
                </c:pt>
                <c:pt idx="399">
                  <c:v>0.148252925</c:v>
                </c:pt>
                <c:pt idx="400">
                  <c:v>0.148469458333334</c:v>
                </c:pt>
                <c:pt idx="401">
                  <c:v>0.148655536666667</c:v>
                </c:pt>
                <c:pt idx="402">
                  <c:v>0.148766395</c:v>
                </c:pt>
                <c:pt idx="403">
                  <c:v>0.148826386666667</c:v>
                </c:pt>
                <c:pt idx="404">
                  <c:v>0.1488773</c:v>
                </c:pt>
                <c:pt idx="405">
                  <c:v>0.148985363333333</c:v>
                </c:pt>
                <c:pt idx="406">
                  <c:v>0.149134655</c:v>
                </c:pt>
                <c:pt idx="407">
                  <c:v>0.149303116666667</c:v>
                </c:pt>
                <c:pt idx="408">
                  <c:v>0.1494421</c:v>
                </c:pt>
                <c:pt idx="409">
                  <c:v>0.149481076666667</c:v>
                </c:pt>
                <c:pt idx="410">
                  <c:v>0.149477086666667</c:v>
                </c:pt>
                <c:pt idx="411">
                  <c:v>0.149576723333333</c:v>
                </c:pt>
                <c:pt idx="412">
                  <c:v>0.149823228333333</c:v>
                </c:pt>
                <c:pt idx="413">
                  <c:v>0.150080785</c:v>
                </c:pt>
                <c:pt idx="414">
                  <c:v>0.150264691666667</c:v>
                </c:pt>
                <c:pt idx="415">
                  <c:v>0.150386756666667</c:v>
                </c:pt>
                <c:pt idx="416">
                  <c:v>0.150498065</c:v>
                </c:pt>
                <c:pt idx="417">
                  <c:v>0.150634658333333</c:v>
                </c:pt>
                <c:pt idx="418">
                  <c:v>0.150855273333333</c:v>
                </c:pt>
                <c:pt idx="419">
                  <c:v>0.151075718333333</c:v>
                </c:pt>
                <c:pt idx="420">
                  <c:v>0.151222431666667</c:v>
                </c:pt>
                <c:pt idx="421">
                  <c:v>0.15119173</c:v>
                </c:pt>
                <c:pt idx="422">
                  <c:v>0.151219591666667</c:v>
                </c:pt>
                <c:pt idx="423">
                  <c:v>0.151407858333333</c:v>
                </c:pt>
                <c:pt idx="424">
                  <c:v>0.151666595</c:v>
                </c:pt>
                <c:pt idx="425">
                  <c:v>0.151883205</c:v>
                </c:pt>
                <c:pt idx="426">
                  <c:v>0.151950461666667</c:v>
                </c:pt>
                <c:pt idx="427">
                  <c:v>0.151931293333333</c:v>
                </c:pt>
                <c:pt idx="428">
                  <c:v>0.151982421666667</c:v>
                </c:pt>
                <c:pt idx="429">
                  <c:v>0.152169013333333</c:v>
                </c:pt>
                <c:pt idx="430">
                  <c:v>0.15243312</c:v>
                </c:pt>
                <c:pt idx="431">
                  <c:v>0.152602636666667</c:v>
                </c:pt>
                <c:pt idx="432">
                  <c:v>0.15262699</c:v>
                </c:pt>
                <c:pt idx="433">
                  <c:v>0.152567261666667</c:v>
                </c:pt>
                <c:pt idx="434">
                  <c:v>0.152533718333333</c:v>
                </c:pt>
                <c:pt idx="435">
                  <c:v>0.152664476666667</c:v>
                </c:pt>
                <c:pt idx="436">
                  <c:v>0.152949508333333</c:v>
                </c:pt>
                <c:pt idx="437">
                  <c:v>0.153192148333333</c:v>
                </c:pt>
                <c:pt idx="438">
                  <c:v>0.153296053333333</c:v>
                </c:pt>
                <c:pt idx="439">
                  <c:v>0.153253521666667</c:v>
                </c:pt>
                <c:pt idx="440">
                  <c:v>0.153239521666667</c:v>
                </c:pt>
                <c:pt idx="441">
                  <c:v>0.153314011666667</c:v>
                </c:pt>
                <c:pt idx="442">
                  <c:v>0.153555363333333</c:v>
                </c:pt>
                <c:pt idx="443">
                  <c:v>0.15383684</c:v>
                </c:pt>
                <c:pt idx="444">
                  <c:v>0.154029298333333</c:v>
                </c:pt>
                <c:pt idx="445">
                  <c:v>0.154045906666667</c:v>
                </c:pt>
                <c:pt idx="446">
                  <c:v>0.153965053333333</c:v>
                </c:pt>
                <c:pt idx="447">
                  <c:v>0.153991518333333</c:v>
                </c:pt>
                <c:pt idx="448">
                  <c:v>0.154204155</c:v>
                </c:pt>
                <c:pt idx="449">
                  <c:v>0.154486035</c:v>
                </c:pt>
                <c:pt idx="450">
                  <c:v>0.154638073333333</c:v>
                </c:pt>
                <c:pt idx="451">
                  <c:v>0.154660611666667</c:v>
                </c:pt>
                <c:pt idx="452">
                  <c:v>0.154677375</c:v>
                </c:pt>
                <c:pt idx="453">
                  <c:v>0.154806781666667</c:v>
                </c:pt>
                <c:pt idx="454">
                  <c:v>0.154949708333333</c:v>
                </c:pt>
                <c:pt idx="455">
                  <c:v>0.155173536666667</c:v>
                </c:pt>
                <c:pt idx="456">
                  <c:v>0.155417668333333</c:v>
                </c:pt>
                <c:pt idx="457">
                  <c:v>0.155578708333333</c:v>
                </c:pt>
                <c:pt idx="458">
                  <c:v>0.155728186666667</c:v>
                </c:pt>
                <c:pt idx="459">
                  <c:v>0.155894753333333</c:v>
                </c:pt>
                <c:pt idx="460">
                  <c:v>0.156065821666667</c:v>
                </c:pt>
                <c:pt idx="461">
                  <c:v>0.156200506666667</c:v>
                </c:pt>
                <c:pt idx="462">
                  <c:v>0.15623658</c:v>
                </c:pt>
                <c:pt idx="463">
                  <c:v>0.15617117</c:v>
                </c:pt>
                <c:pt idx="464">
                  <c:v>0.156192218333333</c:v>
                </c:pt>
                <c:pt idx="465">
                  <c:v>0.156410815</c:v>
                </c:pt>
                <c:pt idx="466">
                  <c:v>0.156726968333333</c:v>
                </c:pt>
                <c:pt idx="467">
                  <c:v>0.156920931666667</c:v>
                </c:pt>
                <c:pt idx="468">
                  <c:v>0.156949336666667</c:v>
                </c:pt>
                <c:pt idx="469">
                  <c:v>0.156878245</c:v>
                </c:pt>
                <c:pt idx="470">
                  <c:v>0.156860938333333</c:v>
                </c:pt>
                <c:pt idx="471">
                  <c:v>0.157106745</c:v>
                </c:pt>
                <c:pt idx="472">
                  <c:v>0.15747901</c:v>
                </c:pt>
                <c:pt idx="473">
                  <c:v>0.157807565</c:v>
                </c:pt>
                <c:pt idx="474">
                  <c:v>0.157858756666667</c:v>
                </c:pt>
                <c:pt idx="475">
                  <c:v>0.15777292</c:v>
                </c:pt>
                <c:pt idx="476">
                  <c:v>0.157741193333334</c:v>
                </c:pt>
                <c:pt idx="477">
                  <c:v>0.157818461666667</c:v>
                </c:pt>
                <c:pt idx="478">
                  <c:v>0.158001855</c:v>
                </c:pt>
                <c:pt idx="479">
                  <c:v>0.158259908333333</c:v>
                </c:pt>
                <c:pt idx="480">
                  <c:v>0.158417178333333</c:v>
                </c:pt>
                <c:pt idx="481">
                  <c:v>0.158420515</c:v>
                </c:pt>
                <c:pt idx="482">
                  <c:v>0.158444791666667</c:v>
                </c:pt>
                <c:pt idx="483">
                  <c:v>0.158547175</c:v>
                </c:pt>
                <c:pt idx="484">
                  <c:v>0.158711725</c:v>
                </c:pt>
                <c:pt idx="485">
                  <c:v>0.158935816666667</c:v>
                </c:pt>
                <c:pt idx="486">
                  <c:v>0.15914735</c:v>
                </c:pt>
                <c:pt idx="487">
                  <c:v>0.159277658333333</c:v>
                </c:pt>
                <c:pt idx="488">
                  <c:v>0.159319645</c:v>
                </c:pt>
                <c:pt idx="489">
                  <c:v>0.159359335</c:v>
                </c:pt>
                <c:pt idx="490">
                  <c:v>0.159457621666667</c:v>
                </c:pt>
                <c:pt idx="491">
                  <c:v>0.159621875</c:v>
                </c:pt>
                <c:pt idx="492">
                  <c:v>0.159779796666667</c:v>
                </c:pt>
                <c:pt idx="493">
                  <c:v>0.15999771</c:v>
                </c:pt>
                <c:pt idx="494">
                  <c:v>0.16018649</c:v>
                </c:pt>
                <c:pt idx="495">
                  <c:v>0.160338093333333</c:v>
                </c:pt>
                <c:pt idx="496">
                  <c:v>0.160465358333333</c:v>
                </c:pt>
                <c:pt idx="497">
                  <c:v>0.160573438333333</c:v>
                </c:pt>
                <c:pt idx="498">
                  <c:v>0.16067846</c:v>
                </c:pt>
                <c:pt idx="499">
                  <c:v>0.160856358333333</c:v>
                </c:pt>
                <c:pt idx="500">
                  <c:v>0.161070686666667</c:v>
                </c:pt>
                <c:pt idx="501">
                  <c:v>0.161285123333333</c:v>
                </c:pt>
                <c:pt idx="502">
                  <c:v>0.161391248333333</c:v>
                </c:pt>
                <c:pt idx="503">
                  <c:v>0.16142639</c:v>
                </c:pt>
                <c:pt idx="504">
                  <c:v>0.161481151666667</c:v>
                </c:pt>
                <c:pt idx="505">
                  <c:v>0.161650543333333</c:v>
                </c:pt>
                <c:pt idx="506">
                  <c:v>0.161867045</c:v>
                </c:pt>
                <c:pt idx="507">
                  <c:v>0.162085331666667</c:v>
                </c:pt>
                <c:pt idx="508">
                  <c:v>0.162220978333333</c:v>
                </c:pt>
                <c:pt idx="509">
                  <c:v>0.162261755</c:v>
                </c:pt>
                <c:pt idx="510">
                  <c:v>0.162307608333333</c:v>
                </c:pt>
                <c:pt idx="511">
                  <c:v>0.162398876666667</c:v>
                </c:pt>
                <c:pt idx="512">
                  <c:v>0.162545421666667</c:v>
                </c:pt>
                <c:pt idx="513">
                  <c:v>0.16269895</c:v>
                </c:pt>
                <c:pt idx="514">
                  <c:v>0.16284613</c:v>
                </c:pt>
                <c:pt idx="515">
                  <c:v>0.162951865</c:v>
                </c:pt>
                <c:pt idx="516">
                  <c:v>0.163039425</c:v>
                </c:pt>
                <c:pt idx="517">
                  <c:v>0.163158231666667</c:v>
                </c:pt>
                <c:pt idx="518">
                  <c:v>0.163298363333333</c:v>
                </c:pt>
                <c:pt idx="519">
                  <c:v>0.163454593333333</c:v>
                </c:pt>
                <c:pt idx="520">
                  <c:v>0.163587306666667</c:v>
                </c:pt>
                <c:pt idx="521">
                  <c:v>0.163663613333333</c:v>
                </c:pt>
                <c:pt idx="522">
                  <c:v>0.163761308333333</c:v>
                </c:pt>
                <c:pt idx="523">
                  <c:v>0.16387389</c:v>
                </c:pt>
                <c:pt idx="524">
                  <c:v>0.163980853333333</c:v>
                </c:pt>
                <c:pt idx="525">
                  <c:v>0.164087443333333</c:v>
                </c:pt>
                <c:pt idx="526">
                  <c:v>0.164149701666667</c:v>
                </c:pt>
                <c:pt idx="527">
                  <c:v>0.16421772</c:v>
                </c:pt>
                <c:pt idx="528">
                  <c:v>0.164356998333333</c:v>
                </c:pt>
                <c:pt idx="529">
                  <c:v>0.164601735</c:v>
                </c:pt>
                <c:pt idx="530">
                  <c:v>0.164902381666667</c:v>
                </c:pt>
                <c:pt idx="531">
                  <c:v>0.165072456666667</c:v>
                </c:pt>
                <c:pt idx="532">
                  <c:v>0.165059945</c:v>
                </c:pt>
                <c:pt idx="533">
                  <c:v>0.165083663333333</c:v>
                </c:pt>
                <c:pt idx="534">
                  <c:v>0.165182476666667</c:v>
                </c:pt>
                <c:pt idx="535">
                  <c:v>0.165364736666667</c:v>
                </c:pt>
                <c:pt idx="536">
                  <c:v>0.165562393333333</c:v>
                </c:pt>
                <c:pt idx="537">
                  <c:v>0.165710785</c:v>
                </c:pt>
                <c:pt idx="538">
                  <c:v>0.165825538333333</c:v>
                </c:pt>
                <c:pt idx="539">
                  <c:v>0.165916358333333</c:v>
                </c:pt>
                <c:pt idx="540">
                  <c:v>0.165964896666667</c:v>
                </c:pt>
                <c:pt idx="541">
                  <c:v>0.166049335</c:v>
                </c:pt>
                <c:pt idx="542">
                  <c:v>0.166204075</c:v>
                </c:pt>
                <c:pt idx="543">
                  <c:v>0.166412101666667</c:v>
                </c:pt>
                <c:pt idx="544">
                  <c:v>0.166670616666667</c:v>
                </c:pt>
                <c:pt idx="545">
                  <c:v>0.166919116666667</c:v>
                </c:pt>
                <c:pt idx="546">
                  <c:v>0.167083666666667</c:v>
                </c:pt>
                <c:pt idx="547">
                  <c:v>0.167149216666667</c:v>
                </c:pt>
                <c:pt idx="548">
                  <c:v>0.167167866666667</c:v>
                </c:pt>
                <c:pt idx="549">
                  <c:v>0.1672294</c:v>
                </c:pt>
                <c:pt idx="550">
                  <c:v>0.16738995</c:v>
                </c:pt>
                <c:pt idx="551">
                  <c:v>0.1675921</c:v>
                </c:pt>
                <c:pt idx="552">
                  <c:v>0.167769166666667</c:v>
                </c:pt>
                <c:pt idx="553">
                  <c:v>0.167914216666667</c:v>
                </c:pt>
                <c:pt idx="554">
                  <c:v>0.168031866666667</c:v>
                </c:pt>
                <c:pt idx="555">
                  <c:v>0.168108983333333</c:v>
                </c:pt>
                <c:pt idx="556">
                  <c:v>0.16818355</c:v>
                </c:pt>
                <c:pt idx="557">
                  <c:v>0.1683252</c:v>
                </c:pt>
                <c:pt idx="558">
                  <c:v>0.168550333333333</c:v>
                </c:pt>
                <c:pt idx="559">
                  <c:v>0.168786383333333</c:v>
                </c:pt>
                <c:pt idx="560">
                  <c:v>0.168951466666667</c:v>
                </c:pt>
                <c:pt idx="561">
                  <c:v>0.168963383333333</c:v>
                </c:pt>
                <c:pt idx="562">
                  <c:v>0.16894635</c:v>
                </c:pt>
                <c:pt idx="563">
                  <c:v>0.168959966666667</c:v>
                </c:pt>
                <c:pt idx="564">
                  <c:v>0.169183616666667</c:v>
                </c:pt>
                <c:pt idx="565">
                  <c:v>0.169547733333333</c:v>
                </c:pt>
                <c:pt idx="566">
                  <c:v>0.169937466666667</c:v>
                </c:pt>
                <c:pt idx="567">
                  <c:v>0.170133116666667</c:v>
                </c:pt>
                <c:pt idx="568">
                  <c:v>0.170063616666667</c:v>
                </c:pt>
                <c:pt idx="569">
                  <c:v>0.169936433333334</c:v>
                </c:pt>
                <c:pt idx="570">
                  <c:v>0.169959766666667</c:v>
                </c:pt>
                <c:pt idx="571">
                  <c:v>0.17016165</c:v>
                </c:pt>
                <c:pt idx="572">
                  <c:v>0.170412533333333</c:v>
                </c:pt>
                <c:pt idx="573">
                  <c:v>0.170569933333333</c:v>
                </c:pt>
                <c:pt idx="574">
                  <c:v>0.170669533333333</c:v>
                </c:pt>
                <c:pt idx="575">
                  <c:v>0.170754066666667</c:v>
                </c:pt>
                <c:pt idx="576">
                  <c:v>0.170919766666667</c:v>
                </c:pt>
                <c:pt idx="577">
                  <c:v>0.171094666666667</c:v>
                </c:pt>
                <c:pt idx="578">
                  <c:v>0.1712386</c:v>
                </c:pt>
                <c:pt idx="579">
                  <c:v>0.1713642</c:v>
                </c:pt>
                <c:pt idx="580">
                  <c:v>0.171440383333334</c:v>
                </c:pt>
                <c:pt idx="581">
                  <c:v>0.171512483333333</c:v>
                </c:pt>
                <c:pt idx="582">
                  <c:v>0.171637716666667</c:v>
                </c:pt>
                <c:pt idx="583">
                  <c:v>0.171771983333333</c:v>
                </c:pt>
                <c:pt idx="584">
                  <c:v>0.171873366666667</c:v>
                </c:pt>
                <c:pt idx="585">
                  <c:v>0.171974966666667</c:v>
                </c:pt>
                <c:pt idx="586">
                  <c:v>0.172015533333333</c:v>
                </c:pt>
                <c:pt idx="587">
                  <c:v>0.17210235</c:v>
                </c:pt>
                <c:pt idx="588">
                  <c:v>0.172239583333333</c:v>
                </c:pt>
                <c:pt idx="589">
                  <c:v>0.172507233333333</c:v>
                </c:pt>
                <c:pt idx="590">
                  <c:v>0.1727469</c:v>
                </c:pt>
                <c:pt idx="591">
                  <c:v>0.172885783333333</c:v>
                </c:pt>
                <c:pt idx="592">
                  <c:v>0.1729045</c:v>
                </c:pt>
                <c:pt idx="593">
                  <c:v>0.172946783333333</c:v>
                </c:pt>
                <c:pt idx="594">
                  <c:v>0.173147916666667</c:v>
                </c:pt>
                <c:pt idx="595">
                  <c:v>0.173416516666667</c:v>
                </c:pt>
                <c:pt idx="596">
                  <c:v>0.173651433333333</c:v>
                </c:pt>
                <c:pt idx="597">
                  <c:v>0.173701183333333</c:v>
                </c:pt>
                <c:pt idx="598">
                  <c:v>0.173626583333333</c:v>
                </c:pt>
                <c:pt idx="599">
                  <c:v>0.173574766666667</c:v>
                </c:pt>
                <c:pt idx="600">
                  <c:v>0.173683183333333</c:v>
                </c:pt>
                <c:pt idx="601">
                  <c:v>0.174007766666667</c:v>
                </c:pt>
                <c:pt idx="602">
                  <c:v>0.174377983333333</c:v>
                </c:pt>
                <c:pt idx="603">
                  <c:v>0.174499233333334</c:v>
                </c:pt>
                <c:pt idx="604">
                  <c:v>0.174386683333333</c:v>
                </c:pt>
                <c:pt idx="605">
                  <c:v>0.17430875</c:v>
                </c:pt>
                <c:pt idx="606">
                  <c:v>0.17440145</c:v>
                </c:pt>
                <c:pt idx="607">
                  <c:v>0.174680116666667</c:v>
                </c:pt>
                <c:pt idx="608">
                  <c:v>0.175047566666667</c:v>
                </c:pt>
                <c:pt idx="609">
                  <c:v>0.175285466666667</c:v>
                </c:pt>
                <c:pt idx="610">
                  <c:v>0.175334066666667</c:v>
                </c:pt>
                <c:pt idx="611">
                  <c:v>0.175310833333333</c:v>
                </c:pt>
                <c:pt idx="612">
                  <c:v>0.175337666666667</c:v>
                </c:pt>
                <c:pt idx="613">
                  <c:v>0.175548666666667</c:v>
                </c:pt>
                <c:pt idx="614">
                  <c:v>0.175831816666667</c:v>
                </c:pt>
                <c:pt idx="615">
                  <c:v>0.17606855</c:v>
                </c:pt>
                <c:pt idx="616">
                  <c:v>0.176162333333333</c:v>
                </c:pt>
                <c:pt idx="617">
                  <c:v>0.176155233333333</c:v>
                </c:pt>
                <c:pt idx="618">
                  <c:v>0.176189716666667</c:v>
                </c:pt>
                <c:pt idx="619">
                  <c:v>0.176275333333333</c:v>
                </c:pt>
                <c:pt idx="620">
                  <c:v>0.176459566666667</c:v>
                </c:pt>
                <c:pt idx="621">
                  <c:v>0.176679283333333</c:v>
                </c:pt>
                <c:pt idx="622">
                  <c:v>0.176898566666667</c:v>
                </c:pt>
                <c:pt idx="623">
                  <c:v>0.176971166666667</c:v>
                </c:pt>
                <c:pt idx="624">
                  <c:v>0.17695515</c:v>
                </c:pt>
                <c:pt idx="625">
                  <c:v>0.176952133333333</c:v>
                </c:pt>
                <c:pt idx="626">
                  <c:v>0.177041183333333</c:v>
                </c:pt>
                <c:pt idx="627">
                  <c:v>0.177157616666667</c:v>
                </c:pt>
                <c:pt idx="628">
                  <c:v>0.177322516666667</c:v>
                </c:pt>
                <c:pt idx="629">
                  <c:v>0.177478683333333</c:v>
                </c:pt>
                <c:pt idx="630">
                  <c:v>0.1775929</c:v>
                </c:pt>
                <c:pt idx="631">
                  <c:v>0.177678333333333</c:v>
                </c:pt>
                <c:pt idx="632">
                  <c:v>0.177767016666667</c:v>
                </c:pt>
                <c:pt idx="633">
                  <c:v>0.17783755</c:v>
                </c:pt>
                <c:pt idx="634">
                  <c:v>0.1779099</c:v>
                </c:pt>
                <c:pt idx="635">
                  <c:v>0.177996566666667</c:v>
                </c:pt>
                <c:pt idx="636">
                  <c:v>0.178195733333333</c:v>
                </c:pt>
                <c:pt idx="637">
                  <c:v>0.178359233333333</c:v>
                </c:pt>
                <c:pt idx="638">
                  <c:v>0.178417883333334</c:v>
                </c:pt>
                <c:pt idx="639">
                  <c:v>0.17843865</c:v>
                </c:pt>
                <c:pt idx="640">
                  <c:v>0.178502333333333</c:v>
                </c:pt>
                <c:pt idx="641">
                  <c:v>0.178690466666667</c:v>
                </c:pt>
                <c:pt idx="642">
                  <c:v>0.178901083333333</c:v>
                </c:pt>
                <c:pt idx="643">
                  <c:v>0.17911455</c:v>
                </c:pt>
                <c:pt idx="644">
                  <c:v>0.179310416666667</c:v>
                </c:pt>
                <c:pt idx="645">
                  <c:v>0.179490083333333</c:v>
                </c:pt>
                <c:pt idx="646">
                  <c:v>0.17965365</c:v>
                </c:pt>
                <c:pt idx="647">
                  <c:v>0.179807833333333</c:v>
                </c:pt>
                <c:pt idx="648">
                  <c:v>0.179914516666667</c:v>
                </c:pt>
                <c:pt idx="649">
                  <c:v>0.180017116666667</c:v>
                </c:pt>
                <c:pt idx="650">
                  <c:v>0.180197183333333</c:v>
                </c:pt>
                <c:pt idx="651">
                  <c:v>0.18038115</c:v>
                </c:pt>
                <c:pt idx="652">
                  <c:v>0.18054965</c:v>
                </c:pt>
                <c:pt idx="653">
                  <c:v>0.180721716666667</c:v>
                </c:pt>
                <c:pt idx="654">
                  <c:v>0.1808508</c:v>
                </c:pt>
                <c:pt idx="655">
                  <c:v>0.18090165</c:v>
                </c:pt>
                <c:pt idx="656">
                  <c:v>0.180949</c:v>
                </c:pt>
                <c:pt idx="657">
                  <c:v>0.1810455</c:v>
                </c:pt>
                <c:pt idx="658">
                  <c:v>0.18115785</c:v>
                </c:pt>
                <c:pt idx="659">
                  <c:v>0.181310516666667</c:v>
                </c:pt>
                <c:pt idx="660">
                  <c:v>0.181502833333333</c:v>
                </c:pt>
                <c:pt idx="661">
                  <c:v>0.181648116666667</c:v>
                </c:pt>
                <c:pt idx="662">
                  <c:v>0.18166725</c:v>
                </c:pt>
                <c:pt idx="663">
                  <c:v>0.181732916666667</c:v>
                </c:pt>
                <c:pt idx="664">
                  <c:v>0.181901733333333</c:v>
                </c:pt>
                <c:pt idx="665">
                  <c:v>0.182101566666667</c:v>
                </c:pt>
                <c:pt idx="666">
                  <c:v>0.182277416666667</c:v>
                </c:pt>
                <c:pt idx="667">
                  <c:v>0.18244895</c:v>
                </c:pt>
                <c:pt idx="668">
                  <c:v>0.182466883333333</c:v>
                </c:pt>
                <c:pt idx="669">
                  <c:v>0.1824687</c:v>
                </c:pt>
                <c:pt idx="670">
                  <c:v>0.182619333333333</c:v>
                </c:pt>
                <c:pt idx="671">
                  <c:v>0.1828681</c:v>
                </c:pt>
                <c:pt idx="672">
                  <c:v>0.183115616666667</c:v>
                </c:pt>
                <c:pt idx="673">
                  <c:v>0.183253516666667</c:v>
                </c:pt>
                <c:pt idx="674">
                  <c:v>0.1832197</c:v>
                </c:pt>
                <c:pt idx="675">
                  <c:v>0.18329545</c:v>
                </c:pt>
                <c:pt idx="676">
                  <c:v>0.1834517</c:v>
                </c:pt>
                <c:pt idx="677">
                  <c:v>0.183593266666667</c:v>
                </c:pt>
                <c:pt idx="678">
                  <c:v>0.18370115</c:v>
                </c:pt>
                <c:pt idx="679">
                  <c:v>0.18378655</c:v>
                </c:pt>
                <c:pt idx="680">
                  <c:v>0.1838973</c:v>
                </c:pt>
                <c:pt idx="681">
                  <c:v>0.183985066666667</c:v>
                </c:pt>
                <c:pt idx="682">
                  <c:v>0.184105116666667</c:v>
                </c:pt>
                <c:pt idx="683">
                  <c:v>0.1842311</c:v>
                </c:pt>
                <c:pt idx="684">
                  <c:v>0.184308</c:v>
                </c:pt>
                <c:pt idx="685">
                  <c:v>0.184326216666667</c:v>
                </c:pt>
                <c:pt idx="686">
                  <c:v>0.184433216666667</c:v>
                </c:pt>
                <c:pt idx="687">
                  <c:v>0.1846789</c:v>
                </c:pt>
                <c:pt idx="688">
                  <c:v>0.184971666666667</c:v>
                </c:pt>
                <c:pt idx="689">
                  <c:v>0.185162733333333</c:v>
                </c:pt>
                <c:pt idx="690">
                  <c:v>0.1852127</c:v>
                </c:pt>
                <c:pt idx="691">
                  <c:v>0.18518435</c:v>
                </c:pt>
                <c:pt idx="692">
                  <c:v>0.185168116666667</c:v>
                </c:pt>
                <c:pt idx="693">
                  <c:v>0.185248133333334</c:v>
                </c:pt>
                <c:pt idx="694">
                  <c:v>0.185505766666667</c:v>
                </c:pt>
                <c:pt idx="695">
                  <c:v>0.18583955</c:v>
                </c:pt>
                <c:pt idx="696">
                  <c:v>0.186045883333333</c:v>
                </c:pt>
                <c:pt idx="697">
                  <c:v>0.186145466666667</c:v>
                </c:pt>
                <c:pt idx="698">
                  <c:v>0.186166466666667</c:v>
                </c:pt>
                <c:pt idx="699">
                  <c:v>0.18616465</c:v>
                </c:pt>
                <c:pt idx="700">
                  <c:v>0.186207866666667</c:v>
                </c:pt>
                <c:pt idx="701">
                  <c:v>0.186439983333334</c:v>
                </c:pt>
                <c:pt idx="702">
                  <c:v>0.186720283333333</c:v>
                </c:pt>
                <c:pt idx="703">
                  <c:v>0.1868476</c:v>
                </c:pt>
                <c:pt idx="704">
                  <c:v>0.186844566666667</c:v>
                </c:pt>
                <c:pt idx="705">
                  <c:v>0.186807016666667</c:v>
                </c:pt>
                <c:pt idx="706">
                  <c:v>0.186838116666667</c:v>
                </c:pt>
                <c:pt idx="707">
                  <c:v>0.187013733333333</c:v>
                </c:pt>
                <c:pt idx="708">
                  <c:v>0.187245383333334</c:v>
                </c:pt>
                <c:pt idx="709">
                  <c:v>0.187408133333334</c:v>
                </c:pt>
                <c:pt idx="710">
                  <c:v>0.187454333333334</c:v>
                </c:pt>
                <c:pt idx="711">
                  <c:v>0.187508183333333</c:v>
                </c:pt>
                <c:pt idx="712">
                  <c:v>0.187709283333334</c:v>
                </c:pt>
                <c:pt idx="713">
                  <c:v>0.187962766666667</c:v>
                </c:pt>
                <c:pt idx="714">
                  <c:v>0.188170883333333</c:v>
                </c:pt>
                <c:pt idx="715">
                  <c:v>0.188298916666667</c:v>
                </c:pt>
                <c:pt idx="716">
                  <c:v>0.1883699</c:v>
                </c:pt>
                <c:pt idx="717">
                  <c:v>0.188512716666667</c:v>
                </c:pt>
                <c:pt idx="718">
                  <c:v>0.188749483333334</c:v>
                </c:pt>
                <c:pt idx="719">
                  <c:v>0.188894033333333</c:v>
                </c:pt>
                <c:pt idx="720">
                  <c:v>0.188954666666667</c:v>
                </c:pt>
                <c:pt idx="721">
                  <c:v>0.188956166666667</c:v>
                </c:pt>
                <c:pt idx="722">
                  <c:v>0.1889843</c:v>
                </c:pt>
                <c:pt idx="723">
                  <c:v>0.18906025</c:v>
                </c:pt>
                <c:pt idx="724">
                  <c:v>0.189244483333334</c:v>
                </c:pt>
                <c:pt idx="725">
                  <c:v>0.189550266666667</c:v>
                </c:pt>
                <c:pt idx="726">
                  <c:v>0.1897577</c:v>
                </c:pt>
                <c:pt idx="727">
                  <c:v>0.1898078</c:v>
                </c:pt>
                <c:pt idx="728">
                  <c:v>0.18979655</c:v>
                </c:pt>
                <c:pt idx="729">
                  <c:v>0.1898433</c:v>
                </c:pt>
                <c:pt idx="730">
                  <c:v>0.190120016666667</c:v>
                </c:pt>
                <c:pt idx="731">
                  <c:v>0.190455716666667</c:v>
                </c:pt>
                <c:pt idx="732">
                  <c:v>0.1906551</c:v>
                </c:pt>
                <c:pt idx="733">
                  <c:v>0.190656883333333</c:v>
                </c:pt>
                <c:pt idx="734">
                  <c:v>0.190604616666667</c:v>
                </c:pt>
                <c:pt idx="735">
                  <c:v>0.1906387</c:v>
                </c:pt>
                <c:pt idx="736">
                  <c:v>0.19080635</c:v>
                </c:pt>
                <c:pt idx="737">
                  <c:v>0.191032216666667</c:v>
                </c:pt>
                <c:pt idx="738">
                  <c:v>0.191302783333333</c:v>
                </c:pt>
                <c:pt idx="739">
                  <c:v>0.191411466666667</c:v>
                </c:pt>
                <c:pt idx="740">
                  <c:v>0.191351283333333</c:v>
                </c:pt>
                <c:pt idx="741">
                  <c:v>0.19133235</c:v>
                </c:pt>
                <c:pt idx="742">
                  <c:v>0.19143065</c:v>
                </c:pt>
                <c:pt idx="743">
                  <c:v>0.19163</c:v>
                </c:pt>
                <c:pt idx="744">
                  <c:v>0.19183855</c:v>
                </c:pt>
                <c:pt idx="745">
                  <c:v>0.192033416666667</c:v>
                </c:pt>
                <c:pt idx="746">
                  <c:v>0.192113466666667</c:v>
                </c:pt>
                <c:pt idx="747">
                  <c:v>0.192229933333333</c:v>
                </c:pt>
                <c:pt idx="748">
                  <c:v>0.192376783333333</c:v>
                </c:pt>
                <c:pt idx="749">
                  <c:v>0.192487983333333</c:v>
                </c:pt>
                <c:pt idx="750">
                  <c:v>0.192568333333333</c:v>
                </c:pt>
                <c:pt idx="751">
                  <c:v>0.192712533333333</c:v>
                </c:pt>
                <c:pt idx="752">
                  <c:v>0.19283125</c:v>
                </c:pt>
                <c:pt idx="753">
                  <c:v>0.192908583333333</c:v>
                </c:pt>
                <c:pt idx="754">
                  <c:v>0.1930003</c:v>
                </c:pt>
                <c:pt idx="755">
                  <c:v>0.1931785</c:v>
                </c:pt>
                <c:pt idx="756">
                  <c:v>0.1934003</c:v>
                </c:pt>
                <c:pt idx="757">
                  <c:v>0.1935636</c:v>
                </c:pt>
                <c:pt idx="758">
                  <c:v>0.1936711</c:v>
                </c:pt>
                <c:pt idx="759">
                  <c:v>0.193747333333334</c:v>
                </c:pt>
                <c:pt idx="760">
                  <c:v>0.19389705</c:v>
                </c:pt>
                <c:pt idx="761">
                  <c:v>0.194075116666667</c:v>
                </c:pt>
                <c:pt idx="762">
                  <c:v>0.19424095</c:v>
                </c:pt>
                <c:pt idx="763">
                  <c:v>0.194319133333333</c:v>
                </c:pt>
                <c:pt idx="764">
                  <c:v>0.19435915</c:v>
                </c:pt>
                <c:pt idx="765">
                  <c:v>0.194518833333333</c:v>
                </c:pt>
                <c:pt idx="766">
                  <c:v>0.19479415</c:v>
                </c:pt>
                <c:pt idx="767">
                  <c:v>0.1950328</c:v>
                </c:pt>
                <c:pt idx="768">
                  <c:v>0.195174033333333</c:v>
                </c:pt>
                <c:pt idx="769">
                  <c:v>0.195218616666667</c:v>
                </c:pt>
                <c:pt idx="770">
                  <c:v>0.195179066666667</c:v>
                </c:pt>
                <c:pt idx="771">
                  <c:v>0.195250983333333</c:v>
                </c:pt>
                <c:pt idx="772">
                  <c:v>0.195457433333333</c:v>
                </c:pt>
                <c:pt idx="773">
                  <c:v>0.19569435</c:v>
                </c:pt>
                <c:pt idx="774">
                  <c:v>0.195866733333333</c:v>
                </c:pt>
                <c:pt idx="775">
                  <c:v>0.195944883333333</c:v>
                </c:pt>
                <c:pt idx="776">
                  <c:v>0.196052216666667</c:v>
                </c:pt>
                <c:pt idx="777">
                  <c:v>0.196190983333333</c:v>
                </c:pt>
                <c:pt idx="778">
                  <c:v>0.196374433333333</c:v>
                </c:pt>
                <c:pt idx="779">
                  <c:v>0.196567183333333</c:v>
                </c:pt>
                <c:pt idx="780">
                  <c:v>0.196788833333333</c:v>
                </c:pt>
                <c:pt idx="781">
                  <c:v>0.196873866666667</c:v>
                </c:pt>
                <c:pt idx="782">
                  <c:v>0.196940033333333</c:v>
                </c:pt>
                <c:pt idx="783">
                  <c:v>0.197019566666667</c:v>
                </c:pt>
                <c:pt idx="784">
                  <c:v>0.19711485</c:v>
                </c:pt>
                <c:pt idx="785">
                  <c:v>0.197201883333333</c:v>
                </c:pt>
                <c:pt idx="786">
                  <c:v>0.1973295</c:v>
                </c:pt>
                <c:pt idx="787">
                  <c:v>0.1974696</c:v>
                </c:pt>
                <c:pt idx="788">
                  <c:v>0.197620216666667</c:v>
                </c:pt>
                <c:pt idx="789">
                  <c:v>0.1977721</c:v>
                </c:pt>
                <c:pt idx="790">
                  <c:v>0.197912866666667</c:v>
                </c:pt>
                <c:pt idx="791">
                  <c:v>0.198024783333333</c:v>
                </c:pt>
                <c:pt idx="792">
                  <c:v>0.198139916666667</c:v>
                </c:pt>
                <c:pt idx="793">
                  <c:v>0.198376433333333</c:v>
                </c:pt>
                <c:pt idx="794">
                  <c:v>0.1985903</c:v>
                </c:pt>
                <c:pt idx="795">
                  <c:v>0.198747116666667</c:v>
                </c:pt>
                <c:pt idx="796">
                  <c:v>0.198845016666667</c:v>
                </c:pt>
                <c:pt idx="797">
                  <c:v>0.198903783333333</c:v>
                </c:pt>
                <c:pt idx="798">
                  <c:v>0.198940516666667</c:v>
                </c:pt>
                <c:pt idx="799">
                  <c:v>0.19904685</c:v>
                </c:pt>
                <c:pt idx="800">
                  <c:v>0.199225516666667</c:v>
                </c:pt>
                <c:pt idx="801">
                  <c:v>0.199389183333333</c:v>
                </c:pt>
                <c:pt idx="802">
                  <c:v>0.199532366666667</c:v>
                </c:pt>
                <c:pt idx="803">
                  <c:v>0.199672916666667</c:v>
                </c:pt>
                <c:pt idx="804">
                  <c:v>0.19974545</c:v>
                </c:pt>
                <c:pt idx="805">
                  <c:v>0.199814833333333</c:v>
                </c:pt>
                <c:pt idx="806">
                  <c:v>0.199917683333333</c:v>
                </c:pt>
                <c:pt idx="807">
                  <c:v>0.200079066666667</c:v>
                </c:pt>
                <c:pt idx="808">
                  <c:v>0.200279483333333</c:v>
                </c:pt>
                <c:pt idx="809">
                  <c:v>0.200533116666667</c:v>
                </c:pt>
                <c:pt idx="810">
                  <c:v>0.200663766666667</c:v>
                </c:pt>
                <c:pt idx="811">
                  <c:v>0.200710683333333</c:v>
                </c:pt>
                <c:pt idx="812">
                  <c:v>0.200796</c:v>
                </c:pt>
                <c:pt idx="813">
                  <c:v>0.2009773</c:v>
                </c:pt>
                <c:pt idx="814">
                  <c:v>0.201249866666667</c:v>
                </c:pt>
                <c:pt idx="815">
                  <c:v>0.201530783333333</c:v>
                </c:pt>
                <c:pt idx="816">
                  <c:v>0.201745533333333</c:v>
                </c:pt>
                <c:pt idx="817">
                  <c:v>0.201803416666667</c:v>
                </c:pt>
                <c:pt idx="818">
                  <c:v>0.2017839</c:v>
                </c:pt>
                <c:pt idx="819">
                  <c:v>0.201877883333333</c:v>
                </c:pt>
                <c:pt idx="820">
                  <c:v>0.20202075</c:v>
                </c:pt>
                <c:pt idx="821">
                  <c:v>0.202168733333333</c:v>
                </c:pt>
                <c:pt idx="822">
                  <c:v>0.202339216666667</c:v>
                </c:pt>
                <c:pt idx="823">
                  <c:v>0.202497883333333</c:v>
                </c:pt>
                <c:pt idx="824">
                  <c:v>0.202712633333333</c:v>
                </c:pt>
                <c:pt idx="825">
                  <c:v>0.202889816666667</c:v>
                </c:pt>
                <c:pt idx="826">
                  <c:v>0.203027483333333</c:v>
                </c:pt>
                <c:pt idx="827">
                  <c:v>0.203036633333333</c:v>
                </c:pt>
                <c:pt idx="828">
                  <c:v>0.203034516666667</c:v>
                </c:pt>
                <c:pt idx="829">
                  <c:v>0.203186783333333</c:v>
                </c:pt>
                <c:pt idx="830">
                  <c:v>0.20342475</c:v>
                </c:pt>
                <c:pt idx="831">
                  <c:v>0.203660166666667</c:v>
                </c:pt>
                <c:pt idx="832">
                  <c:v>0.203829933333333</c:v>
                </c:pt>
                <c:pt idx="833">
                  <c:v>0.203874116666667</c:v>
                </c:pt>
                <c:pt idx="834">
                  <c:v>0.203850566666667</c:v>
                </c:pt>
                <c:pt idx="835">
                  <c:v>0.203985733333333</c:v>
                </c:pt>
                <c:pt idx="836">
                  <c:v>0.20422745</c:v>
                </c:pt>
                <c:pt idx="837">
                  <c:v>0.2044919</c:v>
                </c:pt>
                <c:pt idx="838">
                  <c:v>0.204710266666667</c:v>
                </c:pt>
                <c:pt idx="839">
                  <c:v>0.20481695</c:v>
                </c:pt>
                <c:pt idx="840">
                  <c:v>0.204788166666667</c:v>
                </c:pt>
                <c:pt idx="841">
                  <c:v>0.20479735</c:v>
                </c:pt>
                <c:pt idx="842">
                  <c:v>0.20494465</c:v>
                </c:pt>
                <c:pt idx="843">
                  <c:v>0.205212216666667</c:v>
                </c:pt>
                <c:pt idx="844">
                  <c:v>0.205439366666667</c:v>
                </c:pt>
                <c:pt idx="845">
                  <c:v>0.205630433333333</c:v>
                </c:pt>
                <c:pt idx="846">
                  <c:v>0.205785216666667</c:v>
                </c:pt>
                <c:pt idx="847">
                  <c:v>0.205892216666667</c:v>
                </c:pt>
                <c:pt idx="848">
                  <c:v>0.20599785</c:v>
                </c:pt>
                <c:pt idx="849">
                  <c:v>0.206125783333333</c:v>
                </c:pt>
                <c:pt idx="850">
                  <c:v>0.2062203</c:v>
                </c:pt>
                <c:pt idx="851">
                  <c:v>0.2062948</c:v>
                </c:pt>
                <c:pt idx="852">
                  <c:v>0.20640245</c:v>
                </c:pt>
                <c:pt idx="853">
                  <c:v>0.206585033333333</c:v>
                </c:pt>
                <c:pt idx="854">
                  <c:v>0.20681165</c:v>
                </c:pt>
                <c:pt idx="855">
                  <c:v>0.207088933333333</c:v>
                </c:pt>
                <c:pt idx="856">
                  <c:v>0.207245466666667</c:v>
                </c:pt>
                <c:pt idx="857">
                  <c:v>0.207213266666667</c:v>
                </c:pt>
                <c:pt idx="858">
                  <c:v>0.207127033333333</c:v>
                </c:pt>
                <c:pt idx="859">
                  <c:v>0.207135633333333</c:v>
                </c:pt>
                <c:pt idx="860">
                  <c:v>0.207354583333333</c:v>
                </c:pt>
                <c:pt idx="861">
                  <c:v>0.207743866666667</c:v>
                </c:pt>
                <c:pt idx="862">
                  <c:v>0.208240483333334</c:v>
                </c:pt>
                <c:pt idx="863">
                  <c:v>0.20857105</c:v>
                </c:pt>
                <c:pt idx="864">
                  <c:v>0.208726533333333</c:v>
                </c:pt>
                <c:pt idx="865">
                  <c:v>0.208907566666667</c:v>
                </c:pt>
                <c:pt idx="866">
                  <c:v>0.209191716666667</c:v>
                </c:pt>
                <c:pt idx="867">
                  <c:v>0.209500716666667</c:v>
                </c:pt>
                <c:pt idx="868">
                  <c:v>0.209752516666667</c:v>
                </c:pt>
                <c:pt idx="869">
                  <c:v>0.20981455</c:v>
                </c:pt>
                <c:pt idx="870">
                  <c:v>0.2097182</c:v>
                </c:pt>
                <c:pt idx="871">
                  <c:v>0.209710633333333</c:v>
                </c:pt>
                <c:pt idx="872">
                  <c:v>0.209901466666667</c:v>
                </c:pt>
                <c:pt idx="873">
                  <c:v>0.210275533333333</c:v>
                </c:pt>
                <c:pt idx="874">
                  <c:v>0.21054225</c:v>
                </c:pt>
                <c:pt idx="875">
                  <c:v>0.21069845</c:v>
                </c:pt>
                <c:pt idx="876">
                  <c:v>0.21075615</c:v>
                </c:pt>
                <c:pt idx="877">
                  <c:v>0.210756083333333</c:v>
                </c:pt>
                <c:pt idx="878">
                  <c:v>0.210796883333333</c:v>
                </c:pt>
                <c:pt idx="879">
                  <c:v>0.210988883333333</c:v>
                </c:pt>
                <c:pt idx="880">
                  <c:v>0.2112133</c:v>
                </c:pt>
                <c:pt idx="881">
                  <c:v>0.211361766666667</c:v>
                </c:pt>
                <c:pt idx="882">
                  <c:v>0.211443216666667</c:v>
                </c:pt>
                <c:pt idx="883">
                  <c:v>0.211445166666667</c:v>
                </c:pt>
                <c:pt idx="884">
                  <c:v>0.211450416666667</c:v>
                </c:pt>
                <c:pt idx="885">
                  <c:v>0.2115569</c:v>
                </c:pt>
                <c:pt idx="886">
                  <c:v>0.211674033333333</c:v>
                </c:pt>
                <c:pt idx="887">
                  <c:v>0.211795583333333</c:v>
                </c:pt>
                <c:pt idx="888">
                  <c:v>0.211967816666667</c:v>
                </c:pt>
                <c:pt idx="889">
                  <c:v>0.21215365</c:v>
                </c:pt>
                <c:pt idx="890">
                  <c:v>0.212375366666667</c:v>
                </c:pt>
                <c:pt idx="891">
                  <c:v>0.212697816666667</c:v>
                </c:pt>
                <c:pt idx="892">
                  <c:v>0.212965766666667</c:v>
                </c:pt>
                <c:pt idx="893">
                  <c:v>0.2131934</c:v>
                </c:pt>
                <c:pt idx="894">
                  <c:v>0.213493983333333</c:v>
                </c:pt>
                <c:pt idx="895">
                  <c:v>0.213823416666667</c:v>
                </c:pt>
                <c:pt idx="896">
                  <c:v>0.2142361</c:v>
                </c:pt>
                <c:pt idx="897">
                  <c:v>0.214502733333333</c:v>
                </c:pt>
                <c:pt idx="898">
                  <c:v>0.214621133333333</c:v>
                </c:pt>
                <c:pt idx="899">
                  <c:v>0.21461965</c:v>
                </c:pt>
                <c:pt idx="900">
                  <c:v>0.214602083333333</c:v>
                </c:pt>
                <c:pt idx="901">
                  <c:v>0.214674666666667</c:v>
                </c:pt>
                <c:pt idx="902">
                  <c:v>0.214984833333333</c:v>
                </c:pt>
                <c:pt idx="903">
                  <c:v>0.215468333333334</c:v>
                </c:pt>
                <c:pt idx="904">
                  <c:v>0.215788766666667</c:v>
                </c:pt>
                <c:pt idx="905">
                  <c:v>0.215875866666667</c:v>
                </c:pt>
                <c:pt idx="906">
                  <c:v>0.215812983333333</c:v>
                </c:pt>
                <c:pt idx="907">
                  <c:v>0.215800116666667</c:v>
                </c:pt>
                <c:pt idx="908">
                  <c:v>0.215925933333333</c:v>
                </c:pt>
                <c:pt idx="909">
                  <c:v>0.216241333333333</c:v>
                </c:pt>
                <c:pt idx="910">
                  <c:v>0.216624733333333</c:v>
                </c:pt>
                <c:pt idx="911">
                  <c:v>0.216806516666667</c:v>
                </c:pt>
                <c:pt idx="912">
                  <c:v>0.216729916666667</c:v>
                </c:pt>
                <c:pt idx="913">
                  <c:v>0.216594966666667</c:v>
                </c:pt>
                <c:pt idx="914">
                  <c:v>0.216541216666667</c:v>
                </c:pt>
                <c:pt idx="915">
                  <c:v>0.216687866666667</c:v>
                </c:pt>
                <c:pt idx="916">
                  <c:v>0.217063716666667</c:v>
                </c:pt>
                <c:pt idx="917">
                  <c:v>0.21742665</c:v>
                </c:pt>
                <c:pt idx="918">
                  <c:v>0.217608883333333</c:v>
                </c:pt>
                <c:pt idx="919">
                  <c:v>0.21761535</c:v>
                </c:pt>
                <c:pt idx="920">
                  <c:v>0.217575866666667</c:v>
                </c:pt>
                <c:pt idx="921">
                  <c:v>0.21760985</c:v>
                </c:pt>
                <c:pt idx="922">
                  <c:v>0.217745166666667</c:v>
                </c:pt>
                <c:pt idx="923">
                  <c:v>0.2179159</c:v>
                </c:pt>
                <c:pt idx="924">
                  <c:v>0.218100566666667</c:v>
                </c:pt>
                <c:pt idx="925">
                  <c:v>0.218220466666667</c:v>
                </c:pt>
                <c:pt idx="926">
                  <c:v>0.21822495</c:v>
                </c:pt>
                <c:pt idx="927">
                  <c:v>0.2181815</c:v>
                </c:pt>
                <c:pt idx="928">
                  <c:v>0.218229183333334</c:v>
                </c:pt>
                <c:pt idx="929">
                  <c:v>0.21843585</c:v>
                </c:pt>
                <c:pt idx="930">
                  <c:v>0.218668666666667</c:v>
                </c:pt>
                <c:pt idx="931">
                  <c:v>0.2189047</c:v>
                </c:pt>
                <c:pt idx="932">
                  <c:v>0.2189855</c:v>
                </c:pt>
                <c:pt idx="933">
                  <c:v>0.21899705</c:v>
                </c:pt>
                <c:pt idx="934">
                  <c:v>0.21903465</c:v>
                </c:pt>
                <c:pt idx="935">
                  <c:v>0.219158183333333</c:v>
                </c:pt>
                <c:pt idx="936">
                  <c:v>0.219432916666667</c:v>
                </c:pt>
                <c:pt idx="937">
                  <c:v>0.219695566666667</c:v>
                </c:pt>
                <c:pt idx="938">
                  <c:v>0.219866283333333</c:v>
                </c:pt>
                <c:pt idx="939">
                  <c:v>0.219985766666667</c:v>
                </c:pt>
                <c:pt idx="940">
                  <c:v>0.220205383333333</c:v>
                </c:pt>
                <c:pt idx="941">
                  <c:v>0.220502083333333</c:v>
                </c:pt>
                <c:pt idx="942">
                  <c:v>0.220826083333333</c:v>
                </c:pt>
                <c:pt idx="943">
                  <c:v>0.221090683333333</c:v>
                </c:pt>
                <c:pt idx="944">
                  <c:v>0.22131155</c:v>
                </c:pt>
                <c:pt idx="945">
                  <c:v>0.2215009</c:v>
                </c:pt>
                <c:pt idx="946">
                  <c:v>0.221672416666667</c:v>
                </c:pt>
                <c:pt idx="947">
                  <c:v>0.221778883333333</c:v>
                </c:pt>
                <c:pt idx="948">
                  <c:v>0.221844083333333</c:v>
                </c:pt>
                <c:pt idx="949">
                  <c:v>0.221888733333333</c:v>
                </c:pt>
                <c:pt idx="950">
                  <c:v>0.22200325</c:v>
                </c:pt>
                <c:pt idx="951">
                  <c:v>0.2221529</c:v>
                </c:pt>
                <c:pt idx="952">
                  <c:v>0.222356583333333</c:v>
                </c:pt>
                <c:pt idx="953">
                  <c:v>0.222567816666667</c:v>
                </c:pt>
                <c:pt idx="954">
                  <c:v>0.2227491</c:v>
                </c:pt>
                <c:pt idx="955">
                  <c:v>0.222886683333333</c:v>
                </c:pt>
                <c:pt idx="956">
                  <c:v>0.223021983333333</c:v>
                </c:pt>
                <c:pt idx="957">
                  <c:v>0.223028833333333</c:v>
                </c:pt>
                <c:pt idx="958">
                  <c:v>0.223038683333333</c:v>
                </c:pt>
                <c:pt idx="959">
                  <c:v>0.223148566666667</c:v>
                </c:pt>
                <c:pt idx="960">
                  <c:v>0.223343033333333</c:v>
                </c:pt>
                <c:pt idx="961">
                  <c:v>0.223607</c:v>
                </c:pt>
                <c:pt idx="962">
                  <c:v>0.223844333333333</c:v>
                </c:pt>
                <c:pt idx="963">
                  <c:v>0.223912083333333</c:v>
                </c:pt>
                <c:pt idx="964">
                  <c:v>0.223944416666667</c:v>
                </c:pt>
                <c:pt idx="965">
                  <c:v>0.224066616666667</c:v>
                </c:pt>
                <c:pt idx="966">
                  <c:v>0.224236666666667</c:v>
                </c:pt>
                <c:pt idx="967">
                  <c:v>0.224481383333333</c:v>
                </c:pt>
                <c:pt idx="968">
                  <c:v>0.2246553</c:v>
                </c:pt>
                <c:pt idx="969">
                  <c:v>0.224745283333333</c:v>
                </c:pt>
                <c:pt idx="970">
                  <c:v>0.224817383333333</c:v>
                </c:pt>
                <c:pt idx="971">
                  <c:v>0.2249098</c:v>
                </c:pt>
                <c:pt idx="972">
                  <c:v>0.225083316666667</c:v>
                </c:pt>
                <c:pt idx="973">
                  <c:v>0.225286516666667</c:v>
                </c:pt>
                <c:pt idx="974">
                  <c:v>0.225429166666667</c:v>
                </c:pt>
                <c:pt idx="975">
                  <c:v>0.22551445</c:v>
                </c:pt>
                <c:pt idx="976">
                  <c:v>0.22560995</c:v>
                </c:pt>
                <c:pt idx="977">
                  <c:v>0.2257116</c:v>
                </c:pt>
                <c:pt idx="978">
                  <c:v>0.225827416666667</c:v>
                </c:pt>
                <c:pt idx="979">
                  <c:v>0.225938216666667</c:v>
                </c:pt>
                <c:pt idx="980">
                  <c:v>0.226050416666667</c:v>
                </c:pt>
                <c:pt idx="981">
                  <c:v>0.2261393</c:v>
                </c:pt>
                <c:pt idx="982">
                  <c:v>0.2262725</c:v>
                </c:pt>
                <c:pt idx="983">
                  <c:v>0.226497316666667</c:v>
                </c:pt>
                <c:pt idx="984">
                  <c:v>0.226709516666667</c:v>
                </c:pt>
                <c:pt idx="985">
                  <c:v>0.226835733333333</c:v>
                </c:pt>
                <c:pt idx="986">
                  <c:v>0.226905016666667</c:v>
                </c:pt>
                <c:pt idx="987">
                  <c:v>0.226981616666667</c:v>
                </c:pt>
                <c:pt idx="988">
                  <c:v>0.227139383333333</c:v>
                </c:pt>
                <c:pt idx="989">
                  <c:v>0.227408333333334</c:v>
                </c:pt>
                <c:pt idx="990">
                  <c:v>0.227677616666667</c:v>
                </c:pt>
                <c:pt idx="991">
                  <c:v>0.22784115</c:v>
                </c:pt>
                <c:pt idx="992">
                  <c:v>0.227908316666667</c:v>
                </c:pt>
                <c:pt idx="993">
                  <c:v>0.227930866666667</c:v>
                </c:pt>
                <c:pt idx="994">
                  <c:v>0.2279807</c:v>
                </c:pt>
                <c:pt idx="995">
                  <c:v>0.2281462</c:v>
                </c:pt>
                <c:pt idx="996">
                  <c:v>0.2284457</c:v>
                </c:pt>
                <c:pt idx="997">
                  <c:v>0.228686033333333</c:v>
                </c:pt>
                <c:pt idx="998">
                  <c:v>0.228798766666667</c:v>
                </c:pt>
                <c:pt idx="999">
                  <c:v>0.228762266666667</c:v>
                </c:pt>
                <c:pt idx="1000">
                  <c:v>0.228701583333333</c:v>
                </c:pt>
                <c:pt idx="1001">
                  <c:v>0.228850733333333</c:v>
                </c:pt>
                <c:pt idx="1002">
                  <c:v>0.22913355</c:v>
                </c:pt>
                <c:pt idx="1003">
                  <c:v>0.2294448</c:v>
                </c:pt>
                <c:pt idx="1004">
                  <c:v>0.229645633333333</c:v>
                </c:pt>
                <c:pt idx="1005">
                  <c:v>0.229716066666667</c:v>
                </c:pt>
                <c:pt idx="1006">
                  <c:v>0.229671083333333</c:v>
                </c:pt>
                <c:pt idx="1007">
                  <c:v>0.229696366666667</c:v>
                </c:pt>
                <c:pt idx="1008">
                  <c:v>0.229895083333333</c:v>
                </c:pt>
                <c:pt idx="1009">
                  <c:v>0.230220166666667</c:v>
                </c:pt>
                <c:pt idx="1010">
                  <c:v>0.230465766666667</c:v>
                </c:pt>
                <c:pt idx="1011">
                  <c:v>0.230563666666667</c:v>
                </c:pt>
                <c:pt idx="1012">
                  <c:v>0.230559683333333</c:v>
                </c:pt>
                <c:pt idx="1013">
                  <c:v>0.230539016666667</c:v>
                </c:pt>
                <c:pt idx="1014">
                  <c:v>0.230648116666667</c:v>
                </c:pt>
                <c:pt idx="1015">
                  <c:v>0.23098395</c:v>
                </c:pt>
                <c:pt idx="1016">
                  <c:v>0.231313566666667</c:v>
                </c:pt>
                <c:pt idx="1017">
                  <c:v>0.231450333333333</c:v>
                </c:pt>
                <c:pt idx="1018">
                  <c:v>0.23148045</c:v>
                </c:pt>
                <c:pt idx="1019">
                  <c:v>0.231537583333333</c:v>
                </c:pt>
                <c:pt idx="1020">
                  <c:v>0.231674383333333</c:v>
                </c:pt>
                <c:pt idx="1021">
                  <c:v>0.231892933333333</c:v>
                </c:pt>
                <c:pt idx="1022">
                  <c:v>0.23216285</c:v>
                </c:pt>
                <c:pt idx="1023">
                  <c:v>0.232335766666667</c:v>
                </c:pt>
                <c:pt idx="1024">
                  <c:v>0.232407833333333</c:v>
                </c:pt>
                <c:pt idx="1025">
                  <c:v>0.232489483333333</c:v>
                </c:pt>
                <c:pt idx="1026">
                  <c:v>0.232647666666667</c:v>
                </c:pt>
                <c:pt idx="1027">
                  <c:v>0.232859716666667</c:v>
                </c:pt>
                <c:pt idx="1028">
                  <c:v>0.233035833333333</c:v>
                </c:pt>
                <c:pt idx="1029">
                  <c:v>0.2332489</c:v>
                </c:pt>
                <c:pt idx="1030">
                  <c:v>0.233544383333333</c:v>
                </c:pt>
                <c:pt idx="1031">
                  <c:v>0.2338068</c:v>
                </c:pt>
                <c:pt idx="1032">
                  <c:v>0.23414655</c:v>
                </c:pt>
                <c:pt idx="1033">
                  <c:v>0.2345006</c:v>
                </c:pt>
                <c:pt idx="1034">
                  <c:v>0.234715716666667</c:v>
                </c:pt>
                <c:pt idx="1035">
                  <c:v>0.234821633333333</c:v>
                </c:pt>
                <c:pt idx="1036">
                  <c:v>0.234904633333333</c:v>
                </c:pt>
                <c:pt idx="1037">
                  <c:v>0.2349883</c:v>
                </c:pt>
                <c:pt idx="1038">
                  <c:v>0.235165316666667</c:v>
                </c:pt>
                <c:pt idx="1039">
                  <c:v>0.23540365</c:v>
                </c:pt>
                <c:pt idx="1040">
                  <c:v>0.235701483333333</c:v>
                </c:pt>
                <c:pt idx="1041">
                  <c:v>0.235881433333333</c:v>
                </c:pt>
                <c:pt idx="1042">
                  <c:v>0.235933316666667</c:v>
                </c:pt>
                <c:pt idx="1043">
                  <c:v>0.2359772</c:v>
                </c:pt>
                <c:pt idx="1044">
                  <c:v>0.23603275</c:v>
                </c:pt>
                <c:pt idx="1045">
                  <c:v>0.236291616666667</c:v>
                </c:pt>
                <c:pt idx="1046">
                  <c:v>0.236628083333333</c:v>
                </c:pt>
                <c:pt idx="1047">
                  <c:v>0.236947866666667</c:v>
                </c:pt>
                <c:pt idx="1048">
                  <c:v>0.237104516666667</c:v>
                </c:pt>
                <c:pt idx="1049">
                  <c:v>0.2370703</c:v>
                </c:pt>
                <c:pt idx="1050">
                  <c:v>0.237059216666667</c:v>
                </c:pt>
                <c:pt idx="1051">
                  <c:v>0.237213066666667</c:v>
                </c:pt>
                <c:pt idx="1052">
                  <c:v>0.237474766666667</c:v>
                </c:pt>
                <c:pt idx="1053">
                  <c:v>0.237733033333333</c:v>
                </c:pt>
                <c:pt idx="1054">
                  <c:v>0.237978216666667</c:v>
                </c:pt>
                <c:pt idx="1055">
                  <c:v>0.238082883333333</c:v>
                </c:pt>
                <c:pt idx="1056">
                  <c:v>0.238183383333333</c:v>
                </c:pt>
                <c:pt idx="1057">
                  <c:v>0.238335216666667</c:v>
                </c:pt>
                <c:pt idx="1058">
                  <c:v>0.23849985</c:v>
                </c:pt>
                <c:pt idx="1059">
                  <c:v>0.2386894</c:v>
                </c:pt>
                <c:pt idx="1060">
                  <c:v>0.238889466666667</c:v>
                </c:pt>
                <c:pt idx="1061">
                  <c:v>0.239101166666667</c:v>
                </c:pt>
                <c:pt idx="1062">
                  <c:v>0.239243516666667</c:v>
                </c:pt>
                <c:pt idx="1063">
                  <c:v>0.239366483333333</c:v>
                </c:pt>
                <c:pt idx="1064">
                  <c:v>0.239533983333333</c:v>
                </c:pt>
                <c:pt idx="1065">
                  <c:v>0.239747783333333</c:v>
                </c:pt>
                <c:pt idx="1066">
                  <c:v>0.2400252</c:v>
                </c:pt>
                <c:pt idx="1067">
                  <c:v>0.240290733333333</c:v>
                </c:pt>
                <c:pt idx="1068">
                  <c:v>0.240550866666667</c:v>
                </c:pt>
                <c:pt idx="1069">
                  <c:v>0.240754083333333</c:v>
                </c:pt>
                <c:pt idx="1070">
                  <c:v>0.240903966666667</c:v>
                </c:pt>
                <c:pt idx="1071">
                  <c:v>0.241050716666667</c:v>
                </c:pt>
                <c:pt idx="1072">
                  <c:v>0.241313583333333</c:v>
                </c:pt>
                <c:pt idx="1073">
                  <c:v>0.241658916666667</c:v>
                </c:pt>
                <c:pt idx="1074">
                  <c:v>0.24198435</c:v>
                </c:pt>
                <c:pt idx="1075">
                  <c:v>0.242238083333333</c:v>
                </c:pt>
                <c:pt idx="1076">
                  <c:v>0.242427733333333</c:v>
                </c:pt>
                <c:pt idx="1077">
                  <c:v>0.242580216666667</c:v>
                </c:pt>
                <c:pt idx="1078">
                  <c:v>0.2427262</c:v>
                </c:pt>
                <c:pt idx="1079">
                  <c:v>0.242967</c:v>
                </c:pt>
                <c:pt idx="1080">
                  <c:v>0.243466316666667</c:v>
                </c:pt>
                <c:pt idx="1081">
                  <c:v>0.244015</c:v>
                </c:pt>
                <c:pt idx="1082">
                  <c:v>0.2445214</c:v>
                </c:pt>
                <c:pt idx="1083">
                  <c:v>0.244891216666667</c:v>
                </c:pt>
                <c:pt idx="1084">
                  <c:v>0.245123583333333</c:v>
                </c:pt>
                <c:pt idx="1085">
                  <c:v>0.245301916666667</c:v>
                </c:pt>
                <c:pt idx="1086">
                  <c:v>0.24556375</c:v>
                </c:pt>
                <c:pt idx="1087">
                  <c:v>0.245842966666667</c:v>
                </c:pt>
                <c:pt idx="1088">
                  <c:v>0.246071366666667</c:v>
                </c:pt>
                <c:pt idx="1089">
                  <c:v>0.246224816666667</c:v>
                </c:pt>
                <c:pt idx="1090">
                  <c:v>0.24632505</c:v>
                </c:pt>
                <c:pt idx="1091">
                  <c:v>0.24639385</c:v>
                </c:pt>
                <c:pt idx="1092">
                  <c:v>0.246529316666667</c:v>
                </c:pt>
                <c:pt idx="1093">
                  <c:v>0.246748633333333</c:v>
                </c:pt>
                <c:pt idx="1094">
                  <c:v>0.246936216666667</c:v>
                </c:pt>
                <c:pt idx="1095">
                  <c:v>0.247077116666667</c:v>
                </c:pt>
                <c:pt idx="1096">
                  <c:v>0.2472425</c:v>
                </c:pt>
                <c:pt idx="1097">
                  <c:v>0.247387583333333</c:v>
                </c:pt>
                <c:pt idx="1098">
                  <c:v>0.247565316666667</c:v>
                </c:pt>
                <c:pt idx="1099">
                  <c:v>0.247770916666667</c:v>
                </c:pt>
                <c:pt idx="1100">
                  <c:v>0.2480289</c:v>
                </c:pt>
                <c:pt idx="1101">
                  <c:v>0.248238466666667</c:v>
                </c:pt>
                <c:pt idx="1102">
                  <c:v>0.248412</c:v>
                </c:pt>
                <c:pt idx="1103">
                  <c:v>0.24867485</c:v>
                </c:pt>
                <c:pt idx="1104">
                  <c:v>0.248973133333333</c:v>
                </c:pt>
                <c:pt idx="1105">
                  <c:v>0.2491776</c:v>
                </c:pt>
                <c:pt idx="1106">
                  <c:v>0.24934165</c:v>
                </c:pt>
                <c:pt idx="1107">
                  <c:v>0.249484283333334</c:v>
                </c:pt>
                <c:pt idx="1108">
                  <c:v>0.249615983333333</c:v>
                </c:pt>
                <c:pt idx="1109">
                  <c:v>0.249784566666667</c:v>
                </c:pt>
                <c:pt idx="1110">
                  <c:v>0.250073533333333</c:v>
                </c:pt>
                <c:pt idx="1111">
                  <c:v>0.250435566666667</c:v>
                </c:pt>
                <c:pt idx="1112">
                  <c:v>0.250690516666667</c:v>
                </c:pt>
                <c:pt idx="1113">
                  <c:v>0.250789116666667</c:v>
                </c:pt>
                <c:pt idx="1114">
                  <c:v>0.250794916666667</c:v>
                </c:pt>
                <c:pt idx="1115">
                  <c:v>0.250851266666667</c:v>
                </c:pt>
                <c:pt idx="1116">
                  <c:v>0.251026233333333</c:v>
                </c:pt>
                <c:pt idx="1117">
                  <c:v>0.251305483333333</c:v>
                </c:pt>
                <c:pt idx="1118">
                  <c:v>0.251646383333333</c:v>
                </c:pt>
                <c:pt idx="1119">
                  <c:v>0.251944733333333</c:v>
                </c:pt>
                <c:pt idx="1120">
                  <c:v>0.25208005</c:v>
                </c:pt>
                <c:pt idx="1121">
                  <c:v>0.252082383333333</c:v>
                </c:pt>
                <c:pt idx="1122">
                  <c:v>0.252151483333333</c:v>
                </c:pt>
                <c:pt idx="1123">
                  <c:v>0.252337683333333</c:v>
                </c:pt>
                <c:pt idx="1124">
                  <c:v>0.252586883333334</c:v>
                </c:pt>
                <c:pt idx="1125">
                  <c:v>0.252925666666667</c:v>
                </c:pt>
                <c:pt idx="1126">
                  <c:v>0.2532985</c:v>
                </c:pt>
                <c:pt idx="1127">
                  <c:v>0.253502883333333</c:v>
                </c:pt>
                <c:pt idx="1128">
                  <c:v>0.253524266666667</c:v>
                </c:pt>
                <c:pt idx="1129">
                  <c:v>0.253595916666667</c:v>
                </c:pt>
                <c:pt idx="1130">
                  <c:v>0.253813116666667</c:v>
                </c:pt>
                <c:pt idx="1131">
                  <c:v>0.254270183333333</c:v>
                </c:pt>
                <c:pt idx="1132">
                  <c:v>0.254795233333333</c:v>
                </c:pt>
                <c:pt idx="1133">
                  <c:v>0.25517835</c:v>
                </c:pt>
                <c:pt idx="1134">
                  <c:v>0.25537765</c:v>
                </c:pt>
                <c:pt idx="1135">
                  <c:v>0.255444666666667</c:v>
                </c:pt>
                <c:pt idx="1136">
                  <c:v>0.255558016666667</c:v>
                </c:pt>
                <c:pt idx="1137">
                  <c:v>0.255851916666667</c:v>
                </c:pt>
                <c:pt idx="1138">
                  <c:v>0.2562809</c:v>
                </c:pt>
                <c:pt idx="1139">
                  <c:v>0.2566788</c:v>
                </c:pt>
                <c:pt idx="1140">
                  <c:v>0.256974816666667</c:v>
                </c:pt>
                <c:pt idx="1141">
                  <c:v>0.257197533333333</c:v>
                </c:pt>
                <c:pt idx="1142">
                  <c:v>0.257424666666667</c:v>
                </c:pt>
                <c:pt idx="1143">
                  <c:v>0.2576738</c:v>
                </c:pt>
                <c:pt idx="1144">
                  <c:v>0.257930616666667</c:v>
                </c:pt>
                <c:pt idx="1145">
                  <c:v>0.258247983333333</c:v>
                </c:pt>
                <c:pt idx="1146">
                  <c:v>0.258572216666667</c:v>
                </c:pt>
                <c:pt idx="1147">
                  <c:v>0.258804816666667</c:v>
                </c:pt>
                <c:pt idx="1148">
                  <c:v>0.258984966666667</c:v>
                </c:pt>
                <c:pt idx="1149">
                  <c:v>0.259129616666667</c:v>
                </c:pt>
                <c:pt idx="1150">
                  <c:v>0.259257316666667</c:v>
                </c:pt>
                <c:pt idx="1151">
                  <c:v>0.259358266666667</c:v>
                </c:pt>
                <c:pt idx="1152">
                  <c:v>0.259545583333333</c:v>
                </c:pt>
                <c:pt idx="1153">
                  <c:v>0.259897616666667</c:v>
                </c:pt>
                <c:pt idx="1154">
                  <c:v>0.260221316666667</c:v>
                </c:pt>
                <c:pt idx="1155">
                  <c:v>0.260506733333333</c:v>
                </c:pt>
                <c:pt idx="1156">
                  <c:v>0.260735833333333</c:v>
                </c:pt>
                <c:pt idx="1157">
                  <c:v>0.260887633333333</c:v>
                </c:pt>
                <c:pt idx="1158">
                  <c:v>0.260986083333334</c:v>
                </c:pt>
                <c:pt idx="1159">
                  <c:v>0.261138283333333</c:v>
                </c:pt>
                <c:pt idx="1160">
                  <c:v>0.26133905</c:v>
                </c:pt>
                <c:pt idx="1161">
                  <c:v>0.261658716666667</c:v>
                </c:pt>
                <c:pt idx="1162">
                  <c:v>0.262009383333333</c:v>
                </c:pt>
                <c:pt idx="1163">
                  <c:v>0.262276583333333</c:v>
                </c:pt>
                <c:pt idx="1164">
                  <c:v>0.2623761</c:v>
                </c:pt>
                <c:pt idx="1165">
                  <c:v>0.262465366666667</c:v>
                </c:pt>
                <c:pt idx="1166">
                  <c:v>0.2626157</c:v>
                </c:pt>
                <c:pt idx="1167">
                  <c:v>0.262955516666667</c:v>
                </c:pt>
                <c:pt idx="1168">
                  <c:v>0.2634022</c:v>
                </c:pt>
                <c:pt idx="1169">
                  <c:v>0.263757933333333</c:v>
                </c:pt>
                <c:pt idx="1170">
                  <c:v>0.263890316666667</c:v>
                </c:pt>
                <c:pt idx="1171">
                  <c:v>0.263951816666667</c:v>
                </c:pt>
                <c:pt idx="1172">
                  <c:v>0.264039483333333</c:v>
                </c:pt>
                <c:pt idx="1173">
                  <c:v>0.26428705</c:v>
                </c:pt>
                <c:pt idx="1174">
                  <c:v>0.264662816666667</c:v>
                </c:pt>
                <c:pt idx="1175">
                  <c:v>0.265086383333334</c:v>
                </c:pt>
                <c:pt idx="1176">
                  <c:v>0.2654039</c:v>
                </c:pt>
                <c:pt idx="1177">
                  <c:v>0.265566483333333</c:v>
                </c:pt>
                <c:pt idx="1178">
                  <c:v>0.265725116666667</c:v>
                </c:pt>
                <c:pt idx="1179">
                  <c:v>0.265888033333333</c:v>
                </c:pt>
                <c:pt idx="1180">
                  <c:v>0.2663057</c:v>
                </c:pt>
                <c:pt idx="1181">
                  <c:v>0.266944933333333</c:v>
                </c:pt>
                <c:pt idx="1182">
                  <c:v>0.267571866666667</c:v>
                </c:pt>
                <c:pt idx="1183">
                  <c:v>0.26799825</c:v>
                </c:pt>
                <c:pt idx="1184">
                  <c:v>0.268278183333333</c:v>
                </c:pt>
                <c:pt idx="1185">
                  <c:v>0.2685112</c:v>
                </c:pt>
                <c:pt idx="1186">
                  <c:v>0.268830416666667</c:v>
                </c:pt>
                <c:pt idx="1187">
                  <c:v>0.269183516666667</c:v>
                </c:pt>
                <c:pt idx="1188">
                  <c:v>0.269515316666667</c:v>
                </c:pt>
                <c:pt idx="1189">
                  <c:v>0.269804366666667</c:v>
                </c:pt>
                <c:pt idx="1190">
                  <c:v>0.270001283333333</c:v>
                </c:pt>
                <c:pt idx="1191">
                  <c:v>0.270208033333333</c:v>
                </c:pt>
                <c:pt idx="1192">
                  <c:v>0.270573016666667</c:v>
                </c:pt>
                <c:pt idx="1193">
                  <c:v>0.27094095</c:v>
                </c:pt>
                <c:pt idx="1194">
                  <c:v>0.271219166666667</c:v>
                </c:pt>
                <c:pt idx="1195">
                  <c:v>0.271413416666667</c:v>
                </c:pt>
                <c:pt idx="1196">
                  <c:v>0.27162615</c:v>
                </c:pt>
                <c:pt idx="1197">
                  <c:v>0.271851283333333</c:v>
                </c:pt>
                <c:pt idx="1198">
                  <c:v>0.27212125</c:v>
                </c:pt>
                <c:pt idx="1199">
                  <c:v>0.272377866666667</c:v>
                </c:pt>
                <c:pt idx="1200">
                  <c:v>0.272643883333333</c:v>
                </c:pt>
                <c:pt idx="1201">
                  <c:v>0.27286335</c:v>
                </c:pt>
                <c:pt idx="1202">
                  <c:v>0.273019916666667</c:v>
                </c:pt>
                <c:pt idx="1203">
                  <c:v>0.273212733333333</c:v>
                </c:pt>
                <c:pt idx="1204">
                  <c:v>0.273487433333333</c:v>
                </c:pt>
                <c:pt idx="1205">
                  <c:v>0.273846366666667</c:v>
                </c:pt>
                <c:pt idx="1206">
                  <c:v>0.274152533333333</c:v>
                </c:pt>
                <c:pt idx="1207">
                  <c:v>0.274383466666667</c:v>
                </c:pt>
                <c:pt idx="1208">
                  <c:v>0.27452195</c:v>
                </c:pt>
                <c:pt idx="1209">
                  <c:v>0.27469155</c:v>
                </c:pt>
                <c:pt idx="1210">
                  <c:v>0.275004966666667</c:v>
                </c:pt>
                <c:pt idx="1211">
                  <c:v>0.275407583333333</c:v>
                </c:pt>
                <c:pt idx="1212">
                  <c:v>0.275773083333333</c:v>
                </c:pt>
                <c:pt idx="1213">
                  <c:v>0.27594765</c:v>
                </c:pt>
                <c:pt idx="1214">
                  <c:v>0.275986983333334</c:v>
                </c:pt>
                <c:pt idx="1215">
                  <c:v>0.276249683333333</c:v>
                </c:pt>
                <c:pt idx="1216">
                  <c:v>0.276646333333333</c:v>
                </c:pt>
                <c:pt idx="1217">
                  <c:v>0.277167116666667</c:v>
                </c:pt>
                <c:pt idx="1218">
                  <c:v>0.27768655</c:v>
                </c:pt>
                <c:pt idx="1219">
                  <c:v>0.2781844</c:v>
                </c:pt>
                <c:pt idx="1220">
                  <c:v>0.278652933333333</c:v>
                </c:pt>
                <c:pt idx="1221">
                  <c:v>0.279091583333333</c:v>
                </c:pt>
                <c:pt idx="1222">
                  <c:v>0.279523</c:v>
                </c:pt>
                <c:pt idx="1223">
                  <c:v>0.279976733333333</c:v>
                </c:pt>
                <c:pt idx="1224">
                  <c:v>0.2804342</c:v>
                </c:pt>
                <c:pt idx="1225">
                  <c:v>0.280815483333334</c:v>
                </c:pt>
                <c:pt idx="1226">
                  <c:v>0.2811534</c:v>
                </c:pt>
                <c:pt idx="1227">
                  <c:v>0.281448283333333</c:v>
                </c:pt>
                <c:pt idx="1228">
                  <c:v>0.281640116666667</c:v>
                </c:pt>
                <c:pt idx="1229">
                  <c:v>0.2818917</c:v>
                </c:pt>
                <c:pt idx="1230">
                  <c:v>0.28223005</c:v>
                </c:pt>
                <c:pt idx="1231">
                  <c:v>0.282763</c:v>
                </c:pt>
                <c:pt idx="1232">
                  <c:v>0.28339535</c:v>
                </c:pt>
                <c:pt idx="1233">
                  <c:v>0.283975583333333</c:v>
                </c:pt>
                <c:pt idx="1234">
                  <c:v>0.284424233333333</c:v>
                </c:pt>
                <c:pt idx="1235">
                  <c:v>0.28469025</c:v>
                </c:pt>
                <c:pt idx="1236">
                  <c:v>0.284914866666667</c:v>
                </c:pt>
                <c:pt idx="1237">
                  <c:v>0.285139966666667</c:v>
                </c:pt>
                <c:pt idx="1238">
                  <c:v>0.285451516666667</c:v>
                </c:pt>
                <c:pt idx="1239">
                  <c:v>0.2858166</c:v>
                </c:pt>
                <c:pt idx="1240">
                  <c:v>0.286178566666667</c:v>
                </c:pt>
                <c:pt idx="1241">
                  <c:v>0.286503783333333</c:v>
                </c:pt>
                <c:pt idx="1242">
                  <c:v>0.286734166666667</c:v>
                </c:pt>
                <c:pt idx="1243">
                  <c:v>0.286974516666667</c:v>
                </c:pt>
                <c:pt idx="1244">
                  <c:v>0.28722265</c:v>
                </c:pt>
                <c:pt idx="1245">
                  <c:v>0.28752555</c:v>
                </c:pt>
                <c:pt idx="1246">
                  <c:v>0.287923333333333</c:v>
                </c:pt>
                <c:pt idx="1247">
                  <c:v>0.288385</c:v>
                </c:pt>
                <c:pt idx="1248">
                  <c:v>0.288779816666667</c:v>
                </c:pt>
                <c:pt idx="1249">
                  <c:v>0.289097733333333</c:v>
                </c:pt>
                <c:pt idx="1250">
                  <c:v>0.289283066666667</c:v>
                </c:pt>
                <c:pt idx="1251">
                  <c:v>0.28939865</c:v>
                </c:pt>
                <c:pt idx="1252">
                  <c:v>0.2895968</c:v>
                </c:pt>
                <c:pt idx="1253">
                  <c:v>0.289936216666667</c:v>
                </c:pt>
                <c:pt idx="1254">
                  <c:v>0.290404816666667</c:v>
                </c:pt>
                <c:pt idx="1255">
                  <c:v>0.290923066666667</c:v>
                </c:pt>
                <c:pt idx="1256">
                  <c:v>0.291275516666667</c:v>
                </c:pt>
                <c:pt idx="1257">
                  <c:v>0.29152315</c:v>
                </c:pt>
                <c:pt idx="1258">
                  <c:v>0.291708383333333</c:v>
                </c:pt>
                <c:pt idx="1259">
                  <c:v>0.29201825</c:v>
                </c:pt>
                <c:pt idx="1260">
                  <c:v>0.292526283333333</c:v>
                </c:pt>
                <c:pt idx="1261">
                  <c:v>0.293384833333334</c:v>
                </c:pt>
                <c:pt idx="1262">
                  <c:v>0.294355433333333</c:v>
                </c:pt>
                <c:pt idx="1263">
                  <c:v>0.295080983333334</c:v>
                </c:pt>
                <c:pt idx="1264">
                  <c:v>0.295520766666667</c:v>
                </c:pt>
                <c:pt idx="1265">
                  <c:v>0.295924983333334</c:v>
                </c:pt>
                <c:pt idx="1266">
                  <c:v>0.296452583333333</c:v>
                </c:pt>
                <c:pt idx="1267">
                  <c:v>0.2970725</c:v>
                </c:pt>
                <c:pt idx="1268">
                  <c:v>0.297635083333333</c:v>
                </c:pt>
                <c:pt idx="1269">
                  <c:v>0.298047933333333</c:v>
                </c:pt>
                <c:pt idx="1270">
                  <c:v>0.298308266666667</c:v>
                </c:pt>
                <c:pt idx="1271">
                  <c:v>0.298629233333333</c:v>
                </c:pt>
                <c:pt idx="1272">
                  <c:v>0.2989905</c:v>
                </c:pt>
                <c:pt idx="1273">
                  <c:v>0.29939165</c:v>
                </c:pt>
                <c:pt idx="1274">
                  <c:v>0.299729683333333</c:v>
                </c:pt>
                <c:pt idx="1275">
                  <c:v>0.300006933333333</c:v>
                </c:pt>
                <c:pt idx="1276">
                  <c:v>0.300320633333333</c:v>
                </c:pt>
                <c:pt idx="1277">
                  <c:v>0.30059535</c:v>
                </c:pt>
                <c:pt idx="1278">
                  <c:v>0.300956266666667</c:v>
                </c:pt>
                <c:pt idx="1279">
                  <c:v>0.30131905</c:v>
                </c:pt>
                <c:pt idx="1280">
                  <c:v>0.301648266666667</c:v>
                </c:pt>
                <c:pt idx="1281">
                  <c:v>0.301890816666667</c:v>
                </c:pt>
                <c:pt idx="1282">
                  <c:v>0.302150566666667</c:v>
                </c:pt>
                <c:pt idx="1283">
                  <c:v>0.30256205</c:v>
                </c:pt>
                <c:pt idx="1284">
                  <c:v>0.3030577</c:v>
                </c:pt>
                <c:pt idx="1285">
                  <c:v>0.303637516666667</c:v>
                </c:pt>
                <c:pt idx="1286">
                  <c:v>0.304109883333333</c:v>
                </c:pt>
                <c:pt idx="1287">
                  <c:v>0.304382333333333</c:v>
                </c:pt>
                <c:pt idx="1288">
                  <c:v>0.304490666666667</c:v>
                </c:pt>
                <c:pt idx="1289">
                  <c:v>0.30472555</c:v>
                </c:pt>
                <c:pt idx="1290">
                  <c:v>0.305258166666667</c:v>
                </c:pt>
                <c:pt idx="1291">
                  <c:v>0.305911183333333</c:v>
                </c:pt>
                <c:pt idx="1292">
                  <c:v>0.306374666666667</c:v>
                </c:pt>
                <c:pt idx="1293">
                  <c:v>0.306640433333333</c:v>
                </c:pt>
                <c:pt idx="1294">
                  <c:v>0.306835033333333</c:v>
                </c:pt>
                <c:pt idx="1295">
                  <c:v>0.30725365</c:v>
                </c:pt>
                <c:pt idx="1296">
                  <c:v>0.3079406</c:v>
                </c:pt>
                <c:pt idx="1297">
                  <c:v>0.308638966666667</c:v>
                </c:pt>
                <c:pt idx="1298">
                  <c:v>0.309176866666667</c:v>
                </c:pt>
                <c:pt idx="1299">
                  <c:v>0.309414016666667</c:v>
                </c:pt>
                <c:pt idx="1300">
                  <c:v>0.30951885</c:v>
                </c:pt>
                <c:pt idx="1301">
                  <c:v>0.309814516666667</c:v>
                </c:pt>
                <c:pt idx="1302">
                  <c:v>0.310546283333334</c:v>
                </c:pt>
                <c:pt idx="1303">
                  <c:v>0.311474816666667</c:v>
                </c:pt>
                <c:pt idx="1304">
                  <c:v>0.312280533333334</c:v>
                </c:pt>
                <c:pt idx="1305">
                  <c:v>0.312772416666667</c:v>
                </c:pt>
                <c:pt idx="1306">
                  <c:v>0.313108916666667</c:v>
                </c:pt>
                <c:pt idx="1307">
                  <c:v>0.3134491</c:v>
                </c:pt>
                <c:pt idx="1308">
                  <c:v>0.313995566666667</c:v>
                </c:pt>
                <c:pt idx="1309">
                  <c:v>0.314735466666667</c:v>
                </c:pt>
                <c:pt idx="1310">
                  <c:v>0.3157244</c:v>
                </c:pt>
                <c:pt idx="1311">
                  <c:v>0.316795766666667</c:v>
                </c:pt>
                <c:pt idx="1312">
                  <c:v>0.317772283333334</c:v>
                </c:pt>
                <c:pt idx="1313">
                  <c:v>0.31847165</c:v>
                </c:pt>
                <c:pt idx="1314">
                  <c:v>0.3189148</c:v>
                </c:pt>
                <c:pt idx="1315">
                  <c:v>0.319294016666667</c:v>
                </c:pt>
                <c:pt idx="1316">
                  <c:v>0.319727983333333</c:v>
                </c:pt>
                <c:pt idx="1317">
                  <c:v>0.32016865</c:v>
                </c:pt>
                <c:pt idx="1318">
                  <c:v>0.3205959</c:v>
                </c:pt>
                <c:pt idx="1319">
                  <c:v>0.32100535</c:v>
                </c:pt>
                <c:pt idx="1320">
                  <c:v>0.321352816666667</c:v>
                </c:pt>
                <c:pt idx="1321">
                  <c:v>0.321722216666667</c:v>
                </c:pt>
                <c:pt idx="1322">
                  <c:v>0.322172983333334</c:v>
                </c:pt>
                <c:pt idx="1323">
                  <c:v>0.322616316666667</c:v>
                </c:pt>
                <c:pt idx="1324">
                  <c:v>0.323057166666667</c:v>
                </c:pt>
                <c:pt idx="1325">
                  <c:v>0.32358325</c:v>
                </c:pt>
                <c:pt idx="1326">
                  <c:v>0.324027266666667</c:v>
                </c:pt>
                <c:pt idx="1327">
                  <c:v>0.324460033333334</c:v>
                </c:pt>
                <c:pt idx="1328">
                  <c:v>0.324878616666667</c:v>
                </c:pt>
                <c:pt idx="1329">
                  <c:v>0.325258883333333</c:v>
                </c:pt>
                <c:pt idx="1330">
                  <c:v>0.325577916666667</c:v>
                </c:pt>
                <c:pt idx="1331">
                  <c:v>0.325911683333333</c:v>
                </c:pt>
                <c:pt idx="1332">
                  <c:v>0.326325</c:v>
                </c:pt>
                <c:pt idx="1333">
                  <c:v>0.32679635</c:v>
                </c:pt>
                <c:pt idx="1334">
                  <c:v>0.3272669</c:v>
                </c:pt>
                <c:pt idx="1335">
                  <c:v>0.327676066666667</c:v>
                </c:pt>
                <c:pt idx="1336">
                  <c:v>0.327977133333333</c:v>
                </c:pt>
                <c:pt idx="1337">
                  <c:v>0.32823325</c:v>
                </c:pt>
                <c:pt idx="1338">
                  <c:v>0.3286027</c:v>
                </c:pt>
                <c:pt idx="1339">
                  <c:v>0.32912835</c:v>
                </c:pt>
                <c:pt idx="1340">
                  <c:v>0.329767416666667</c:v>
                </c:pt>
                <c:pt idx="1341">
                  <c:v>0.330418566666667</c:v>
                </c:pt>
                <c:pt idx="1342">
                  <c:v>0.330982016666667</c:v>
                </c:pt>
                <c:pt idx="1343">
                  <c:v>0.331310116666667</c:v>
                </c:pt>
                <c:pt idx="1344">
                  <c:v>0.33152795</c:v>
                </c:pt>
                <c:pt idx="1345">
                  <c:v>0.33186295</c:v>
                </c:pt>
                <c:pt idx="1346">
                  <c:v>0.3323727</c:v>
                </c:pt>
                <c:pt idx="1347">
                  <c:v>0.332985533333333</c:v>
                </c:pt>
                <c:pt idx="1348">
                  <c:v>0.333615516666667</c:v>
                </c:pt>
                <c:pt idx="1349">
                  <c:v>0.334098616666667</c:v>
                </c:pt>
                <c:pt idx="1350">
                  <c:v>0.334429366666667</c:v>
                </c:pt>
                <c:pt idx="1351">
                  <c:v>0.334791783333333</c:v>
                </c:pt>
                <c:pt idx="1352">
                  <c:v>0.335394533333333</c:v>
                </c:pt>
                <c:pt idx="1353">
                  <c:v>0.3362157</c:v>
                </c:pt>
                <c:pt idx="1354">
                  <c:v>0.336958866666667</c:v>
                </c:pt>
                <c:pt idx="1355">
                  <c:v>0.3375108</c:v>
                </c:pt>
                <c:pt idx="1356">
                  <c:v>0.33792425</c:v>
                </c:pt>
                <c:pt idx="1357">
                  <c:v>0.338225166666667</c:v>
                </c:pt>
                <c:pt idx="1358">
                  <c:v>0.338587633333333</c:v>
                </c:pt>
                <c:pt idx="1359">
                  <c:v>0.339164183333333</c:v>
                </c:pt>
                <c:pt idx="1360">
                  <c:v>0.339794683333334</c:v>
                </c:pt>
                <c:pt idx="1361">
                  <c:v>0.34038735</c:v>
                </c:pt>
                <c:pt idx="1362">
                  <c:v>0.340950583333334</c:v>
                </c:pt>
                <c:pt idx="1363">
                  <c:v>0.34145285</c:v>
                </c:pt>
                <c:pt idx="1364">
                  <c:v>0.341983883333334</c:v>
                </c:pt>
                <c:pt idx="1365">
                  <c:v>0.3426175</c:v>
                </c:pt>
                <c:pt idx="1366">
                  <c:v>0.343229583333333</c:v>
                </c:pt>
                <c:pt idx="1367">
                  <c:v>0.343716983333334</c:v>
                </c:pt>
                <c:pt idx="1368">
                  <c:v>0.34410075</c:v>
                </c:pt>
                <c:pt idx="1369">
                  <c:v>0.344413433333333</c:v>
                </c:pt>
                <c:pt idx="1370">
                  <c:v>0.344867016666667</c:v>
                </c:pt>
                <c:pt idx="1371">
                  <c:v>0.34546055</c:v>
                </c:pt>
                <c:pt idx="1372">
                  <c:v>0.346162633333333</c:v>
                </c:pt>
                <c:pt idx="1373">
                  <c:v>0.346783483333333</c:v>
                </c:pt>
                <c:pt idx="1374">
                  <c:v>0.347226266666667</c:v>
                </c:pt>
                <c:pt idx="1375">
                  <c:v>0.347730666666667</c:v>
                </c:pt>
                <c:pt idx="1376">
                  <c:v>0.348347766666667</c:v>
                </c:pt>
                <c:pt idx="1377">
                  <c:v>0.349025116666667</c:v>
                </c:pt>
                <c:pt idx="1378">
                  <c:v>0.349684866666667</c:v>
                </c:pt>
                <c:pt idx="1379">
                  <c:v>0.350270116666667</c:v>
                </c:pt>
                <c:pt idx="1380">
                  <c:v>0.350711183333333</c:v>
                </c:pt>
                <c:pt idx="1381">
                  <c:v>0.351123133333333</c:v>
                </c:pt>
                <c:pt idx="1382">
                  <c:v>0.35170785</c:v>
                </c:pt>
                <c:pt idx="1383">
                  <c:v>0.352484016666667</c:v>
                </c:pt>
                <c:pt idx="1384">
                  <c:v>0.3533499</c:v>
                </c:pt>
                <c:pt idx="1385">
                  <c:v>0.354090266666667</c:v>
                </c:pt>
                <c:pt idx="1386">
                  <c:v>0.354661383333333</c:v>
                </c:pt>
                <c:pt idx="1387">
                  <c:v>0.35511745</c:v>
                </c:pt>
                <c:pt idx="1388">
                  <c:v>0.355659766666667</c:v>
                </c:pt>
                <c:pt idx="1389">
                  <c:v>0.356402316666667</c:v>
                </c:pt>
                <c:pt idx="1390">
                  <c:v>0.35728545</c:v>
                </c:pt>
                <c:pt idx="1391">
                  <c:v>0.3580171</c:v>
                </c:pt>
                <c:pt idx="1392">
                  <c:v>0.3585609</c:v>
                </c:pt>
                <c:pt idx="1393">
                  <c:v>0.358983566666667</c:v>
                </c:pt>
                <c:pt idx="1394">
                  <c:v>0.359349916666667</c:v>
                </c:pt>
                <c:pt idx="1395">
                  <c:v>0.35991805</c:v>
                </c:pt>
                <c:pt idx="1396">
                  <c:v>0.360561133333333</c:v>
                </c:pt>
                <c:pt idx="1397">
                  <c:v>0.361108383333333</c:v>
                </c:pt>
                <c:pt idx="1398">
                  <c:v>0.361519366666667</c:v>
                </c:pt>
                <c:pt idx="1399">
                  <c:v>0.361914716666667</c:v>
                </c:pt>
                <c:pt idx="1400">
                  <c:v>0.3623729</c:v>
                </c:pt>
                <c:pt idx="1401">
                  <c:v>0.362972416666667</c:v>
                </c:pt>
                <c:pt idx="1402">
                  <c:v>0.363718966666667</c:v>
                </c:pt>
                <c:pt idx="1403">
                  <c:v>0.364383716666667</c:v>
                </c:pt>
                <c:pt idx="1404">
                  <c:v>0.3649557</c:v>
                </c:pt>
                <c:pt idx="1405">
                  <c:v>0.365491983333333</c:v>
                </c:pt>
                <c:pt idx="1406">
                  <c:v>0.36611815</c:v>
                </c:pt>
                <c:pt idx="1407">
                  <c:v>0.366730866666667</c:v>
                </c:pt>
                <c:pt idx="1408">
                  <c:v>0.36731235</c:v>
                </c:pt>
                <c:pt idx="1409">
                  <c:v>0.367889</c:v>
                </c:pt>
                <c:pt idx="1410">
                  <c:v>0.36853775</c:v>
                </c:pt>
                <c:pt idx="1411">
                  <c:v>0.369265766666667</c:v>
                </c:pt>
                <c:pt idx="1412">
                  <c:v>0.370141333333333</c:v>
                </c:pt>
                <c:pt idx="1413">
                  <c:v>0.371123166666667</c:v>
                </c:pt>
                <c:pt idx="1414">
                  <c:v>0.371940783333333</c:v>
                </c:pt>
                <c:pt idx="1415">
                  <c:v>0.372585366666667</c:v>
                </c:pt>
                <c:pt idx="1416">
                  <c:v>0.373150816666667</c:v>
                </c:pt>
                <c:pt idx="1417">
                  <c:v>0.373716183333333</c:v>
                </c:pt>
                <c:pt idx="1418">
                  <c:v>0.3743724</c:v>
                </c:pt>
                <c:pt idx="1419">
                  <c:v>0.37518495</c:v>
                </c:pt>
                <c:pt idx="1420">
                  <c:v>0.37594705</c:v>
                </c:pt>
                <c:pt idx="1421">
                  <c:v>0.376567033333333</c:v>
                </c:pt>
                <c:pt idx="1422">
                  <c:v>0.377129383333334</c:v>
                </c:pt>
                <c:pt idx="1423">
                  <c:v>0.377686533333333</c:v>
                </c:pt>
                <c:pt idx="1424">
                  <c:v>0.3783257</c:v>
                </c:pt>
                <c:pt idx="1425">
                  <c:v>0.37909525</c:v>
                </c:pt>
                <c:pt idx="1426">
                  <c:v>0.3798804</c:v>
                </c:pt>
                <c:pt idx="1427">
                  <c:v>0.380543183333333</c:v>
                </c:pt>
                <c:pt idx="1428">
                  <c:v>0.381083633333333</c:v>
                </c:pt>
                <c:pt idx="1429">
                  <c:v>0.38149645</c:v>
                </c:pt>
                <c:pt idx="1430">
                  <c:v>0.38196245</c:v>
                </c:pt>
                <c:pt idx="1431">
                  <c:v>0.382619933333333</c:v>
                </c:pt>
                <c:pt idx="1432">
                  <c:v>0.38353055</c:v>
                </c:pt>
                <c:pt idx="1433">
                  <c:v>0.384541783333333</c:v>
                </c:pt>
                <c:pt idx="1434">
                  <c:v>0.385409683333333</c:v>
                </c:pt>
                <c:pt idx="1435">
                  <c:v>0.38600555</c:v>
                </c:pt>
                <c:pt idx="1436">
                  <c:v>0.386458783333334</c:v>
                </c:pt>
                <c:pt idx="1437">
                  <c:v>0.386970733333334</c:v>
                </c:pt>
                <c:pt idx="1438">
                  <c:v>0.3876666</c:v>
                </c:pt>
                <c:pt idx="1439">
                  <c:v>0.388460266666667</c:v>
                </c:pt>
                <c:pt idx="1440">
                  <c:v>0.389182533333333</c:v>
                </c:pt>
                <c:pt idx="1441">
                  <c:v>0.389732666666667</c:v>
                </c:pt>
                <c:pt idx="1442">
                  <c:v>0.390271433333333</c:v>
                </c:pt>
                <c:pt idx="1443">
                  <c:v>0.390864466666667</c:v>
                </c:pt>
                <c:pt idx="1444">
                  <c:v>0.391575283333333</c:v>
                </c:pt>
                <c:pt idx="1445">
                  <c:v>0.392417116666667</c:v>
                </c:pt>
                <c:pt idx="1446">
                  <c:v>0.393250216666667</c:v>
                </c:pt>
                <c:pt idx="1447">
                  <c:v>0.394004</c:v>
                </c:pt>
                <c:pt idx="1448">
                  <c:v>0.3946635</c:v>
                </c:pt>
                <c:pt idx="1449">
                  <c:v>0.395310366666667</c:v>
                </c:pt>
                <c:pt idx="1450">
                  <c:v>0.3959964</c:v>
                </c:pt>
                <c:pt idx="1451">
                  <c:v>0.396686916666667</c:v>
                </c:pt>
                <c:pt idx="1452">
                  <c:v>0.397308766666667</c:v>
                </c:pt>
                <c:pt idx="1453">
                  <c:v>0.398040166666667</c:v>
                </c:pt>
                <c:pt idx="1454">
                  <c:v>0.398829083333334</c:v>
                </c:pt>
                <c:pt idx="1455">
                  <c:v>0.39965595</c:v>
                </c:pt>
                <c:pt idx="1456">
                  <c:v>0.400589316666667</c:v>
                </c:pt>
                <c:pt idx="1457">
                  <c:v>0.401571083333333</c:v>
                </c:pt>
                <c:pt idx="1458">
                  <c:v>0.402478</c:v>
                </c:pt>
                <c:pt idx="1459">
                  <c:v>0.403393366666667</c:v>
                </c:pt>
                <c:pt idx="1460">
                  <c:v>0.404376033333333</c:v>
                </c:pt>
                <c:pt idx="1461">
                  <c:v>0.405413416666667</c:v>
                </c:pt>
                <c:pt idx="1462">
                  <c:v>0.406478383333334</c:v>
                </c:pt>
                <c:pt idx="1463">
                  <c:v>0.407468566666667</c:v>
                </c:pt>
                <c:pt idx="1464">
                  <c:v>0.408279983333333</c:v>
                </c:pt>
                <c:pt idx="1465">
                  <c:v>0.40886545</c:v>
                </c:pt>
                <c:pt idx="1466">
                  <c:v>0.409384966666667</c:v>
                </c:pt>
                <c:pt idx="1467">
                  <c:v>0.409999266666667</c:v>
                </c:pt>
                <c:pt idx="1468">
                  <c:v>0.410799033333333</c:v>
                </c:pt>
                <c:pt idx="1469">
                  <c:v>0.411693433333333</c:v>
                </c:pt>
                <c:pt idx="1470">
                  <c:v>0.41259145</c:v>
                </c:pt>
                <c:pt idx="1471">
                  <c:v>0.413300316666667</c:v>
                </c:pt>
                <c:pt idx="1472">
                  <c:v>0.413868016666667</c:v>
                </c:pt>
                <c:pt idx="1473">
                  <c:v>0.41444985</c:v>
                </c:pt>
                <c:pt idx="1474">
                  <c:v>0.415157316666667</c:v>
                </c:pt>
                <c:pt idx="1475">
                  <c:v>0.416004416666667</c:v>
                </c:pt>
                <c:pt idx="1476">
                  <c:v>0.4169231</c:v>
                </c:pt>
                <c:pt idx="1477">
                  <c:v>0.417623016666667</c:v>
                </c:pt>
                <c:pt idx="1478">
                  <c:v>0.418148683333333</c:v>
                </c:pt>
                <c:pt idx="1479">
                  <c:v>0.418718283333333</c:v>
                </c:pt>
                <c:pt idx="1480">
                  <c:v>0.41942605</c:v>
                </c:pt>
                <c:pt idx="1481">
                  <c:v>0.420414633333334</c:v>
                </c:pt>
                <c:pt idx="1482">
                  <c:v>0.421616116666667</c:v>
                </c:pt>
                <c:pt idx="1483">
                  <c:v>0.4227329</c:v>
                </c:pt>
                <c:pt idx="1484">
                  <c:v>0.423606883333333</c:v>
                </c:pt>
                <c:pt idx="1485">
                  <c:v>0.424351766666667</c:v>
                </c:pt>
                <c:pt idx="1486">
                  <c:v>0.425121066666667</c:v>
                </c:pt>
                <c:pt idx="1487">
                  <c:v>0.425977016666667</c:v>
                </c:pt>
                <c:pt idx="1488">
                  <c:v>0.4267939</c:v>
                </c:pt>
                <c:pt idx="1489">
                  <c:v>0.427556633333333</c:v>
                </c:pt>
                <c:pt idx="1490">
                  <c:v>0.4283793</c:v>
                </c:pt>
                <c:pt idx="1491">
                  <c:v>0.429366</c:v>
                </c:pt>
                <c:pt idx="1492">
                  <c:v>0.430591833333333</c:v>
                </c:pt>
                <c:pt idx="1493">
                  <c:v>0.431860483333334</c:v>
                </c:pt>
                <c:pt idx="1494">
                  <c:v>0.43303895</c:v>
                </c:pt>
                <c:pt idx="1495">
                  <c:v>0.434033666666667</c:v>
                </c:pt>
                <c:pt idx="1496">
                  <c:v>0.434941216666667</c:v>
                </c:pt>
                <c:pt idx="1497">
                  <c:v>0.435943616666667</c:v>
                </c:pt>
                <c:pt idx="1498">
                  <c:v>0.4369868</c:v>
                </c:pt>
                <c:pt idx="1499">
                  <c:v>0.437985616666667</c:v>
                </c:pt>
                <c:pt idx="1500">
                  <c:v>0.4388207</c:v>
                </c:pt>
                <c:pt idx="1501">
                  <c:v>0.439555416666667</c:v>
                </c:pt>
                <c:pt idx="1502">
                  <c:v>0.440227916666667</c:v>
                </c:pt>
                <c:pt idx="1503">
                  <c:v>0.440967616666667</c:v>
                </c:pt>
                <c:pt idx="1504">
                  <c:v>0.4418348</c:v>
                </c:pt>
                <c:pt idx="1505">
                  <c:v>0.442818983333334</c:v>
                </c:pt>
                <c:pt idx="1506">
                  <c:v>0.443959016666667</c:v>
                </c:pt>
                <c:pt idx="1507">
                  <c:v>0.445075516666667</c:v>
                </c:pt>
                <c:pt idx="1508">
                  <c:v>0.445960083333333</c:v>
                </c:pt>
                <c:pt idx="1509">
                  <c:v>0.446716566666667</c:v>
                </c:pt>
                <c:pt idx="1510">
                  <c:v>0.447565283333333</c:v>
                </c:pt>
                <c:pt idx="1511">
                  <c:v>0.448624533333333</c:v>
                </c:pt>
                <c:pt idx="1512">
                  <c:v>0.449963966666667</c:v>
                </c:pt>
                <c:pt idx="1513">
                  <c:v>0.451313883333333</c:v>
                </c:pt>
                <c:pt idx="1514">
                  <c:v>0.452395183333333</c:v>
                </c:pt>
                <c:pt idx="1515">
                  <c:v>0.453144816666667</c:v>
                </c:pt>
                <c:pt idx="1516">
                  <c:v>0.453759516666666</c:v>
                </c:pt>
                <c:pt idx="1517">
                  <c:v>0.4544322</c:v>
                </c:pt>
                <c:pt idx="1518">
                  <c:v>0.4553093</c:v>
                </c:pt>
                <c:pt idx="1519">
                  <c:v>0.456330833333333</c:v>
                </c:pt>
                <c:pt idx="1520">
                  <c:v>0.457366</c:v>
                </c:pt>
                <c:pt idx="1521">
                  <c:v>0.458323333333333</c:v>
                </c:pt>
                <c:pt idx="1522">
                  <c:v>0.4592215</c:v>
                </c:pt>
                <c:pt idx="1523">
                  <c:v>0.4600736</c:v>
                </c:pt>
                <c:pt idx="1524">
                  <c:v>0.460877083333333</c:v>
                </c:pt>
                <c:pt idx="1525">
                  <c:v>0.461752616666667</c:v>
                </c:pt>
                <c:pt idx="1526">
                  <c:v>0.46267295</c:v>
                </c:pt>
                <c:pt idx="1527">
                  <c:v>0.463728416666667</c:v>
                </c:pt>
                <c:pt idx="1528">
                  <c:v>0.464705533333333</c:v>
                </c:pt>
                <c:pt idx="1529">
                  <c:v>0.46566405</c:v>
                </c:pt>
                <c:pt idx="1530">
                  <c:v>0.46666985</c:v>
                </c:pt>
                <c:pt idx="1531">
                  <c:v>0.467804533333333</c:v>
                </c:pt>
                <c:pt idx="1532">
                  <c:v>0.469193983333333</c:v>
                </c:pt>
                <c:pt idx="1533">
                  <c:v>0.470645516666667</c:v>
                </c:pt>
                <c:pt idx="1534">
                  <c:v>0.472021666666667</c:v>
                </c:pt>
                <c:pt idx="1535">
                  <c:v>0.473281616666667</c:v>
                </c:pt>
                <c:pt idx="1536">
                  <c:v>0.474331433333333</c:v>
                </c:pt>
                <c:pt idx="1537">
                  <c:v>0.475299266666667</c:v>
                </c:pt>
                <c:pt idx="1538">
                  <c:v>0.47628575</c:v>
                </c:pt>
                <c:pt idx="1539">
                  <c:v>0.477506133333333</c:v>
                </c:pt>
                <c:pt idx="1540">
                  <c:v>0.480577416666667</c:v>
                </c:pt>
                <c:pt idx="1541">
                  <c:v>0.484700816666667</c:v>
                </c:pt>
                <c:pt idx="1542">
                  <c:v>0.487954483333333</c:v>
                </c:pt>
                <c:pt idx="1543">
                  <c:v>0.490708466666667</c:v>
                </c:pt>
                <c:pt idx="1544">
                  <c:v>0.492220533333333</c:v>
                </c:pt>
                <c:pt idx="1545">
                  <c:v>0.493374866666667</c:v>
                </c:pt>
                <c:pt idx="1546">
                  <c:v>0.49446055</c:v>
                </c:pt>
                <c:pt idx="1547">
                  <c:v>0.497950616666667</c:v>
                </c:pt>
                <c:pt idx="1548">
                  <c:v>0.505878683333334</c:v>
                </c:pt>
                <c:pt idx="1549">
                  <c:v>0.520242433333334</c:v>
                </c:pt>
                <c:pt idx="1550">
                  <c:v>0.532186349999999</c:v>
                </c:pt>
                <c:pt idx="1551">
                  <c:v>0.5408916</c:v>
                </c:pt>
                <c:pt idx="1552">
                  <c:v>0.548865466666667</c:v>
                </c:pt>
                <c:pt idx="1553">
                  <c:v>0.553980283333334</c:v>
                </c:pt>
                <c:pt idx="1554">
                  <c:v>0.553722366666667</c:v>
                </c:pt>
                <c:pt idx="1555">
                  <c:v>0.547907566666667</c:v>
                </c:pt>
                <c:pt idx="1556">
                  <c:v>0.539010149999999</c:v>
                </c:pt>
                <c:pt idx="1557">
                  <c:v>0.529710633333334</c:v>
                </c:pt>
                <c:pt idx="1558">
                  <c:v>0.522732116666667</c:v>
                </c:pt>
                <c:pt idx="1559">
                  <c:v>0.521375616666667</c:v>
                </c:pt>
                <c:pt idx="1560">
                  <c:v>0.525838383333333</c:v>
                </c:pt>
                <c:pt idx="1561">
                  <c:v>0.534285483333334</c:v>
                </c:pt>
                <c:pt idx="1562">
                  <c:v>0.543656816666667</c:v>
                </c:pt>
                <c:pt idx="1563">
                  <c:v>0.55160405</c:v>
                </c:pt>
                <c:pt idx="1564">
                  <c:v>0.557164166666667</c:v>
                </c:pt>
                <c:pt idx="1565">
                  <c:v>0.560335249999999</c:v>
                </c:pt>
                <c:pt idx="1566">
                  <c:v>0.561177799999999</c:v>
                </c:pt>
                <c:pt idx="1567">
                  <c:v>0.560785016666667</c:v>
                </c:pt>
                <c:pt idx="1568">
                  <c:v>0.5613034</c:v>
                </c:pt>
                <c:pt idx="1569">
                  <c:v>0.5648993</c:v>
                </c:pt>
                <c:pt idx="1570">
                  <c:v>0.572013733333334</c:v>
                </c:pt>
                <c:pt idx="1571">
                  <c:v>0.581064199999999</c:v>
                </c:pt>
                <c:pt idx="1572">
                  <c:v>0.590476699999999</c:v>
                </c:pt>
                <c:pt idx="1573">
                  <c:v>0.59910845</c:v>
                </c:pt>
                <c:pt idx="1574">
                  <c:v>0.60629795</c:v>
                </c:pt>
                <c:pt idx="1575">
                  <c:v>0.61234075</c:v>
                </c:pt>
                <c:pt idx="1576">
                  <c:v>0.617765516666667</c:v>
                </c:pt>
                <c:pt idx="1577">
                  <c:v>0.622971916666667</c:v>
                </c:pt>
                <c:pt idx="1578">
                  <c:v>0.628167883333334</c:v>
                </c:pt>
                <c:pt idx="1579">
                  <c:v>0.634973366666667</c:v>
                </c:pt>
                <c:pt idx="1580">
                  <c:v>0.642419416666667</c:v>
                </c:pt>
                <c:pt idx="1581">
                  <c:v>0.649292083333334</c:v>
                </c:pt>
                <c:pt idx="1582">
                  <c:v>0.654253183333333</c:v>
                </c:pt>
                <c:pt idx="1583">
                  <c:v>0.657792766666667</c:v>
                </c:pt>
                <c:pt idx="1584">
                  <c:v>0.662028483333334</c:v>
                </c:pt>
                <c:pt idx="1585">
                  <c:v>0.665572533333334</c:v>
                </c:pt>
                <c:pt idx="1586">
                  <c:v>0.668518366666666</c:v>
                </c:pt>
                <c:pt idx="1587">
                  <c:v>0.672621650000001</c:v>
                </c:pt>
                <c:pt idx="1588">
                  <c:v>0.6793209</c:v>
                </c:pt>
                <c:pt idx="1589">
                  <c:v>0.688315616666667</c:v>
                </c:pt>
                <c:pt idx="1590">
                  <c:v>0.698576616666667</c:v>
                </c:pt>
                <c:pt idx="1591">
                  <c:v>0.707562883333333</c:v>
                </c:pt>
                <c:pt idx="1592">
                  <c:v>0.712894583333334</c:v>
                </c:pt>
                <c:pt idx="1593">
                  <c:v>0.716709966666667</c:v>
                </c:pt>
                <c:pt idx="1594">
                  <c:v>0.721407799999999</c:v>
                </c:pt>
                <c:pt idx="1595">
                  <c:v>0.725799550000001</c:v>
                </c:pt>
                <c:pt idx="1596">
                  <c:v>0.732163149999999</c:v>
                </c:pt>
                <c:pt idx="1597">
                  <c:v>0.739283549999999</c:v>
                </c:pt>
                <c:pt idx="1598">
                  <c:v>0.746227483333333</c:v>
                </c:pt>
                <c:pt idx="1599">
                  <c:v>0.754063516666667</c:v>
                </c:pt>
                <c:pt idx="1600">
                  <c:v>0.759984733333334</c:v>
                </c:pt>
                <c:pt idx="1601">
                  <c:v>0.76450525</c:v>
                </c:pt>
                <c:pt idx="1602">
                  <c:v>0.767714533333334</c:v>
                </c:pt>
                <c:pt idx="1603">
                  <c:v>0.771615966666666</c:v>
                </c:pt>
                <c:pt idx="1604">
                  <c:v>0.776394016666667</c:v>
                </c:pt>
                <c:pt idx="1605">
                  <c:v>0.781362883333333</c:v>
                </c:pt>
                <c:pt idx="1606">
                  <c:v>0.786730949999999</c:v>
                </c:pt>
                <c:pt idx="1607">
                  <c:v>0.792782933333334</c:v>
                </c:pt>
                <c:pt idx="1608">
                  <c:v>0.799542599999999</c:v>
                </c:pt>
                <c:pt idx="1609">
                  <c:v>0.806585083333333</c:v>
                </c:pt>
                <c:pt idx="1610">
                  <c:v>0.814103149999999</c:v>
                </c:pt>
                <c:pt idx="1611">
                  <c:v>0.821256383333333</c:v>
                </c:pt>
                <c:pt idx="1612">
                  <c:v>0.82714515</c:v>
                </c:pt>
                <c:pt idx="1613">
                  <c:v>0.833499</c:v>
                </c:pt>
                <c:pt idx="1614">
                  <c:v>0.84022935</c:v>
                </c:pt>
                <c:pt idx="1615">
                  <c:v>0.846371366666667</c:v>
                </c:pt>
                <c:pt idx="1616">
                  <c:v>0.852140533333334</c:v>
                </c:pt>
                <c:pt idx="1617">
                  <c:v>0.858044183333334</c:v>
                </c:pt>
                <c:pt idx="1618">
                  <c:v>0.864650183333333</c:v>
                </c:pt>
                <c:pt idx="1619">
                  <c:v>0.871911583333334</c:v>
                </c:pt>
                <c:pt idx="1620">
                  <c:v>0.879380416666667</c:v>
                </c:pt>
                <c:pt idx="1621">
                  <c:v>0.887519549999999</c:v>
                </c:pt>
                <c:pt idx="1622">
                  <c:v>0.893672616666667</c:v>
                </c:pt>
                <c:pt idx="1623">
                  <c:v>0.899563849999999</c:v>
                </c:pt>
                <c:pt idx="1624">
                  <c:v>0.9061578</c:v>
                </c:pt>
                <c:pt idx="1625">
                  <c:v>0.912733</c:v>
                </c:pt>
                <c:pt idx="1626">
                  <c:v>0.918710416666667</c:v>
                </c:pt>
                <c:pt idx="1627">
                  <c:v>0.924559683333334</c:v>
                </c:pt>
                <c:pt idx="1628">
                  <c:v>0.930825933333334</c:v>
                </c:pt>
                <c:pt idx="1629">
                  <c:v>0.937849966666667</c:v>
                </c:pt>
                <c:pt idx="1630">
                  <c:v>0.945241316666667</c:v>
                </c:pt>
                <c:pt idx="1631">
                  <c:v>0.95202985</c:v>
                </c:pt>
                <c:pt idx="1632">
                  <c:v>0.9582512</c:v>
                </c:pt>
                <c:pt idx="1633">
                  <c:v>0.964657966666667</c:v>
                </c:pt>
                <c:pt idx="1634">
                  <c:v>0.971419183333333</c:v>
                </c:pt>
                <c:pt idx="1635">
                  <c:v>0.978261049999999</c:v>
                </c:pt>
                <c:pt idx="1636">
                  <c:v>0.98504585</c:v>
                </c:pt>
                <c:pt idx="1637">
                  <c:v>0.991700533333334</c:v>
                </c:pt>
                <c:pt idx="1638">
                  <c:v>0.998387366666666</c:v>
                </c:pt>
                <c:pt idx="1639">
                  <c:v>1.00541375</c:v>
                </c:pt>
                <c:pt idx="1640">
                  <c:v>1.012590783333333</c:v>
                </c:pt>
                <c:pt idx="1641">
                  <c:v>1.019454183333333</c:v>
                </c:pt>
                <c:pt idx="1642">
                  <c:v>1.025809349999999</c:v>
                </c:pt>
                <c:pt idx="1643">
                  <c:v>1.032312466666668</c:v>
                </c:pt>
                <c:pt idx="1644">
                  <c:v>1.039468183333333</c:v>
                </c:pt>
                <c:pt idx="1645">
                  <c:v>1.0465355</c:v>
                </c:pt>
                <c:pt idx="1646">
                  <c:v>1.053265233333333</c:v>
                </c:pt>
                <c:pt idx="1647">
                  <c:v>1.059932766666667</c:v>
                </c:pt>
                <c:pt idx="1648">
                  <c:v>1.066494616666666</c:v>
                </c:pt>
                <c:pt idx="1649">
                  <c:v>1.0733181</c:v>
                </c:pt>
                <c:pt idx="1650">
                  <c:v>1.080334316666666</c:v>
                </c:pt>
                <c:pt idx="1651">
                  <c:v>1.086882866666668</c:v>
                </c:pt>
                <c:pt idx="1652">
                  <c:v>1.093225799999999</c:v>
                </c:pt>
                <c:pt idx="1653">
                  <c:v>1.100075366666668</c:v>
                </c:pt>
                <c:pt idx="1654">
                  <c:v>1.107465483333333</c:v>
                </c:pt>
                <c:pt idx="1655">
                  <c:v>1.114692283333333</c:v>
                </c:pt>
                <c:pt idx="1656">
                  <c:v>1.121581716666666</c:v>
                </c:pt>
                <c:pt idx="1657">
                  <c:v>1.1283394</c:v>
                </c:pt>
                <c:pt idx="1658">
                  <c:v>1.135132583333334</c:v>
                </c:pt>
                <c:pt idx="1659">
                  <c:v>1.142286383333334</c:v>
                </c:pt>
                <c:pt idx="1660">
                  <c:v>1.149618383333333</c:v>
                </c:pt>
                <c:pt idx="1661">
                  <c:v>1.15682495</c:v>
                </c:pt>
                <c:pt idx="1662">
                  <c:v>1.163531716666666</c:v>
                </c:pt>
                <c:pt idx="1663">
                  <c:v>1.17014945</c:v>
                </c:pt>
                <c:pt idx="1664">
                  <c:v>1.177157583333335</c:v>
                </c:pt>
                <c:pt idx="1665">
                  <c:v>1.18428605</c:v>
                </c:pt>
                <c:pt idx="1666">
                  <c:v>1.191413283333333</c:v>
                </c:pt>
                <c:pt idx="1667">
                  <c:v>1.19867995</c:v>
                </c:pt>
                <c:pt idx="1668">
                  <c:v>1.205499599999998</c:v>
                </c:pt>
                <c:pt idx="1669">
                  <c:v>1.212031516666667</c:v>
                </c:pt>
                <c:pt idx="1670">
                  <c:v>1.218896849999999</c:v>
                </c:pt>
                <c:pt idx="1671">
                  <c:v>1.225923616666665</c:v>
                </c:pt>
                <c:pt idx="1672">
                  <c:v>1.233114299999998</c:v>
                </c:pt>
                <c:pt idx="1673">
                  <c:v>1.240413883333334</c:v>
                </c:pt>
                <c:pt idx="1674">
                  <c:v>1.24730915</c:v>
                </c:pt>
                <c:pt idx="1675">
                  <c:v>1.253977916666666</c:v>
                </c:pt>
                <c:pt idx="1676">
                  <c:v>1.260965316666666</c:v>
                </c:pt>
                <c:pt idx="1677">
                  <c:v>1.268278683333333</c:v>
                </c:pt>
                <c:pt idx="1678">
                  <c:v>1.27565575</c:v>
                </c:pt>
                <c:pt idx="1679">
                  <c:v>1.282919566666667</c:v>
                </c:pt>
                <c:pt idx="1680">
                  <c:v>1.289935166666666</c:v>
                </c:pt>
                <c:pt idx="1681">
                  <c:v>1.296731833333333</c:v>
                </c:pt>
                <c:pt idx="1682">
                  <c:v>1.303393766666667</c:v>
                </c:pt>
                <c:pt idx="1683">
                  <c:v>1.310389866666667</c:v>
                </c:pt>
                <c:pt idx="1684">
                  <c:v>1.317640399999999</c:v>
                </c:pt>
                <c:pt idx="1685">
                  <c:v>1.324787116666668</c:v>
                </c:pt>
                <c:pt idx="1686">
                  <c:v>1.331964633333332</c:v>
                </c:pt>
                <c:pt idx="1687">
                  <c:v>1.338875416666666</c:v>
                </c:pt>
                <c:pt idx="1688">
                  <c:v>1.345673333333333</c:v>
                </c:pt>
                <c:pt idx="1689">
                  <c:v>1.352781933333334</c:v>
                </c:pt>
                <c:pt idx="1690">
                  <c:v>1.360080516666667</c:v>
                </c:pt>
                <c:pt idx="1691">
                  <c:v>1.367256166666668</c:v>
                </c:pt>
                <c:pt idx="1692">
                  <c:v>1.374316333333334</c:v>
                </c:pt>
                <c:pt idx="1693">
                  <c:v>1.381402966666667</c:v>
                </c:pt>
                <c:pt idx="1694">
                  <c:v>1.388669516666666</c:v>
                </c:pt>
                <c:pt idx="1695">
                  <c:v>1.395829883333332</c:v>
                </c:pt>
                <c:pt idx="1696">
                  <c:v>1.402839766666666</c:v>
                </c:pt>
                <c:pt idx="1697">
                  <c:v>1.410060133333333</c:v>
                </c:pt>
                <c:pt idx="1698">
                  <c:v>1.417394849999998</c:v>
                </c:pt>
                <c:pt idx="1699">
                  <c:v>1.424741866666666</c:v>
                </c:pt>
                <c:pt idx="1700">
                  <c:v>1.432031516666666</c:v>
                </c:pt>
                <c:pt idx="1701">
                  <c:v>1.439056916666666</c:v>
                </c:pt>
                <c:pt idx="1702">
                  <c:v>1.445882883333333</c:v>
                </c:pt>
                <c:pt idx="1703">
                  <c:v>1.453271133333333</c:v>
                </c:pt>
                <c:pt idx="1704">
                  <c:v>1.461217433333334</c:v>
                </c:pt>
                <c:pt idx="1705">
                  <c:v>1.468444983333333</c:v>
                </c:pt>
                <c:pt idx="1706">
                  <c:v>1.474972683333333</c:v>
                </c:pt>
                <c:pt idx="1707">
                  <c:v>1.48195785</c:v>
                </c:pt>
                <c:pt idx="1708">
                  <c:v>1.489579299999998</c:v>
                </c:pt>
                <c:pt idx="1709">
                  <c:v>1.497357466666667</c:v>
                </c:pt>
                <c:pt idx="1710">
                  <c:v>1.504901916666667</c:v>
                </c:pt>
                <c:pt idx="1711">
                  <c:v>1.511921366666666</c:v>
                </c:pt>
                <c:pt idx="1712">
                  <c:v>1.519041633333333</c:v>
                </c:pt>
                <c:pt idx="1713">
                  <c:v>1.52733785</c:v>
                </c:pt>
                <c:pt idx="1714">
                  <c:v>1.536509649999999</c:v>
                </c:pt>
                <c:pt idx="1715">
                  <c:v>1.545880233333333</c:v>
                </c:pt>
                <c:pt idx="1716">
                  <c:v>1.555205883333333</c:v>
                </c:pt>
                <c:pt idx="1717">
                  <c:v>1.564582316666667</c:v>
                </c:pt>
                <c:pt idx="1718">
                  <c:v>1.57442515</c:v>
                </c:pt>
                <c:pt idx="1719">
                  <c:v>1.5844016</c:v>
                </c:pt>
                <c:pt idx="1720">
                  <c:v>1.593810066666667</c:v>
                </c:pt>
                <c:pt idx="1721">
                  <c:v>1.602541166666667</c:v>
                </c:pt>
                <c:pt idx="1722">
                  <c:v>1.610964416666666</c:v>
                </c:pt>
                <c:pt idx="1723">
                  <c:v>1.619644083333333</c:v>
                </c:pt>
                <c:pt idx="1724">
                  <c:v>1.6284821</c:v>
                </c:pt>
                <c:pt idx="1725">
                  <c:v>1.636970416666666</c:v>
                </c:pt>
                <c:pt idx="1726">
                  <c:v>1.6454226</c:v>
                </c:pt>
                <c:pt idx="1727">
                  <c:v>1.653840883333333</c:v>
                </c:pt>
                <c:pt idx="1728">
                  <c:v>1.66206645</c:v>
                </c:pt>
                <c:pt idx="1729">
                  <c:v>1.670205</c:v>
                </c:pt>
                <c:pt idx="1730">
                  <c:v>1.678201</c:v>
                </c:pt>
                <c:pt idx="1731">
                  <c:v>1.685953</c:v>
                </c:pt>
                <c:pt idx="1732">
                  <c:v>1.693879333333333</c:v>
                </c:pt>
                <c:pt idx="1733">
                  <c:v>1.702262666666667</c:v>
                </c:pt>
                <c:pt idx="1734">
                  <c:v>1.710779833333333</c:v>
                </c:pt>
                <c:pt idx="1735">
                  <c:v>1.718887</c:v>
                </c:pt>
                <c:pt idx="1736">
                  <c:v>1.726260833333333</c:v>
                </c:pt>
                <c:pt idx="1737">
                  <c:v>1.733546999999999</c:v>
                </c:pt>
                <c:pt idx="1738">
                  <c:v>1.741476499999999</c:v>
                </c:pt>
                <c:pt idx="1739">
                  <c:v>1.749626166666667</c:v>
                </c:pt>
                <c:pt idx="1740">
                  <c:v>1.757671833333333</c:v>
                </c:pt>
                <c:pt idx="1741">
                  <c:v>1.765530499999999</c:v>
                </c:pt>
                <c:pt idx="1742">
                  <c:v>1.773081</c:v>
                </c:pt>
                <c:pt idx="1743">
                  <c:v>1.780892833333333</c:v>
                </c:pt>
                <c:pt idx="1744">
                  <c:v>1.789135333333333</c:v>
                </c:pt>
                <c:pt idx="1745">
                  <c:v>1.797004333333333</c:v>
                </c:pt>
                <c:pt idx="1746">
                  <c:v>1.804374666666666</c:v>
                </c:pt>
                <c:pt idx="1747">
                  <c:v>1.811976</c:v>
                </c:pt>
                <c:pt idx="1748">
                  <c:v>1.819803</c:v>
                </c:pt>
                <c:pt idx="1749">
                  <c:v>1.827908333333333</c:v>
                </c:pt>
                <c:pt idx="1750">
                  <c:v>1.836027</c:v>
                </c:pt>
                <c:pt idx="1751">
                  <c:v>1.843693</c:v>
                </c:pt>
                <c:pt idx="1752">
                  <c:v>1.851262166666667</c:v>
                </c:pt>
                <c:pt idx="1753">
                  <c:v>1.859238166666667</c:v>
                </c:pt>
                <c:pt idx="1754">
                  <c:v>1.867530166666667</c:v>
                </c:pt>
                <c:pt idx="1755">
                  <c:v>1.875321666666667</c:v>
                </c:pt>
                <c:pt idx="1756">
                  <c:v>1.882748833333334</c:v>
                </c:pt>
                <c:pt idx="1757">
                  <c:v>1.890386333333334</c:v>
                </c:pt>
                <c:pt idx="1758">
                  <c:v>1.898160833333334</c:v>
                </c:pt>
                <c:pt idx="1759">
                  <c:v>1.905849166666667</c:v>
                </c:pt>
                <c:pt idx="1760">
                  <c:v>1.9133905</c:v>
                </c:pt>
                <c:pt idx="1761">
                  <c:v>1.920778333333334</c:v>
                </c:pt>
                <c:pt idx="1762">
                  <c:v>1.928316333333334</c:v>
                </c:pt>
                <c:pt idx="1763">
                  <c:v>1.936123499999999</c:v>
                </c:pt>
                <c:pt idx="1764">
                  <c:v>1.943821666666666</c:v>
                </c:pt>
                <c:pt idx="1765">
                  <c:v>1.9512145</c:v>
                </c:pt>
                <c:pt idx="1766">
                  <c:v>1.959050333333334</c:v>
                </c:pt>
                <c:pt idx="1767">
                  <c:v>1.967222166666667</c:v>
                </c:pt>
                <c:pt idx="1768">
                  <c:v>1.975157333333334</c:v>
                </c:pt>
                <c:pt idx="1769">
                  <c:v>1.982792666666667</c:v>
                </c:pt>
                <c:pt idx="1770">
                  <c:v>1.990133666666667</c:v>
                </c:pt>
                <c:pt idx="1771">
                  <c:v>1.997322833333334</c:v>
                </c:pt>
                <c:pt idx="1772">
                  <c:v>2.005199166666668</c:v>
                </c:pt>
                <c:pt idx="1773">
                  <c:v>2.013539</c:v>
                </c:pt>
                <c:pt idx="1774">
                  <c:v>2.021334166666668</c:v>
                </c:pt>
                <c:pt idx="1775">
                  <c:v>2.028745333333333</c:v>
                </c:pt>
                <c:pt idx="1776">
                  <c:v>2.036200166666666</c:v>
                </c:pt>
                <c:pt idx="1777">
                  <c:v>2.044059499999998</c:v>
                </c:pt>
                <c:pt idx="1778">
                  <c:v>2.052730499999999</c:v>
                </c:pt>
                <c:pt idx="1779">
                  <c:v>2.061343333333333</c:v>
                </c:pt>
                <c:pt idx="1780">
                  <c:v>2.069271666666668</c:v>
                </c:pt>
                <c:pt idx="1781">
                  <c:v>2.076780499999998</c:v>
                </c:pt>
                <c:pt idx="1782">
                  <c:v>2.084145166666666</c:v>
                </c:pt>
                <c:pt idx="1783">
                  <c:v>2.091856499999997</c:v>
                </c:pt>
                <c:pt idx="1784">
                  <c:v>2.100398333333333</c:v>
                </c:pt>
                <c:pt idx="1785">
                  <c:v>2.1085935</c:v>
                </c:pt>
                <c:pt idx="1786">
                  <c:v>2.115850666666664</c:v>
                </c:pt>
                <c:pt idx="1787">
                  <c:v>2.123054333333333</c:v>
                </c:pt>
                <c:pt idx="1788">
                  <c:v>2.1309775</c:v>
                </c:pt>
                <c:pt idx="1789">
                  <c:v>2.139435166666666</c:v>
                </c:pt>
                <c:pt idx="1790">
                  <c:v>2.147656666666667</c:v>
                </c:pt>
                <c:pt idx="1791">
                  <c:v>2.155328499999998</c:v>
                </c:pt>
                <c:pt idx="1792">
                  <c:v>2.162826499999999</c:v>
                </c:pt>
                <c:pt idx="1793">
                  <c:v>2.170843166666666</c:v>
                </c:pt>
                <c:pt idx="1794">
                  <c:v>2.179230333333333</c:v>
                </c:pt>
                <c:pt idx="1795">
                  <c:v>2.187302000000001</c:v>
                </c:pt>
                <c:pt idx="1796">
                  <c:v>2.194975999999999</c:v>
                </c:pt>
                <c:pt idx="1797">
                  <c:v>2.202869666666666</c:v>
                </c:pt>
                <c:pt idx="1798">
                  <c:v>2.210931166666669</c:v>
                </c:pt>
                <c:pt idx="1799">
                  <c:v>2.218903666666666</c:v>
                </c:pt>
                <c:pt idx="1800">
                  <c:v>2.226895833333333</c:v>
                </c:pt>
                <c:pt idx="1801">
                  <c:v>2.234668999999998</c:v>
                </c:pt>
                <c:pt idx="1802">
                  <c:v>2.242810499999999</c:v>
                </c:pt>
                <c:pt idx="1803">
                  <c:v>2.251576166666667</c:v>
                </c:pt>
                <c:pt idx="1804">
                  <c:v>2.259821666666668</c:v>
                </c:pt>
                <c:pt idx="1805">
                  <c:v>2.267289666666668</c:v>
                </c:pt>
                <c:pt idx="1806">
                  <c:v>2.274936499999999</c:v>
                </c:pt>
                <c:pt idx="1807">
                  <c:v>2.283106</c:v>
                </c:pt>
                <c:pt idx="1808">
                  <c:v>2.291721666666669</c:v>
                </c:pt>
                <c:pt idx="1809">
                  <c:v>2.300197666666668</c:v>
                </c:pt>
                <c:pt idx="1810">
                  <c:v>2.307749333333333</c:v>
                </c:pt>
                <c:pt idx="1811">
                  <c:v>2.314808166666664</c:v>
                </c:pt>
                <c:pt idx="1812">
                  <c:v>2.322364333333333</c:v>
                </c:pt>
                <c:pt idx="1813">
                  <c:v>2.330992666666666</c:v>
                </c:pt>
                <c:pt idx="1814">
                  <c:v>2.340043166666664</c:v>
                </c:pt>
                <c:pt idx="1815">
                  <c:v>2.348540999999999</c:v>
                </c:pt>
                <c:pt idx="1816">
                  <c:v>2.356234666666666</c:v>
                </c:pt>
                <c:pt idx="1817">
                  <c:v>2.363688999999998</c:v>
                </c:pt>
                <c:pt idx="1818">
                  <c:v>2.371706333333331</c:v>
                </c:pt>
                <c:pt idx="1819">
                  <c:v>2.380383833333333</c:v>
                </c:pt>
                <c:pt idx="1820">
                  <c:v>2.388932833333333</c:v>
                </c:pt>
                <c:pt idx="1821">
                  <c:v>2.396883999999997</c:v>
                </c:pt>
                <c:pt idx="1822">
                  <c:v>2.404196499999999</c:v>
                </c:pt>
                <c:pt idx="1823">
                  <c:v>2.411565666666667</c:v>
                </c:pt>
                <c:pt idx="1824">
                  <c:v>2.419779166666666</c:v>
                </c:pt>
                <c:pt idx="1825">
                  <c:v>2.428466833333333</c:v>
                </c:pt>
                <c:pt idx="1826">
                  <c:v>2.436854999999997</c:v>
                </c:pt>
                <c:pt idx="1827">
                  <c:v>2.444872499999998</c:v>
                </c:pt>
                <c:pt idx="1828">
                  <c:v>2.452713666666666</c:v>
                </c:pt>
                <c:pt idx="1829">
                  <c:v>2.4609005</c:v>
                </c:pt>
                <c:pt idx="1830">
                  <c:v>2.4695295</c:v>
                </c:pt>
                <c:pt idx="1831">
                  <c:v>2.477978833333333</c:v>
                </c:pt>
                <c:pt idx="1832">
                  <c:v>2.485888</c:v>
                </c:pt>
                <c:pt idx="1833">
                  <c:v>2.493644499999998</c:v>
                </c:pt>
                <c:pt idx="1834">
                  <c:v>2.501754166666666</c:v>
                </c:pt>
                <c:pt idx="1835">
                  <c:v>2.509984833333333</c:v>
                </c:pt>
                <c:pt idx="1836">
                  <c:v>2.518017166666666</c:v>
                </c:pt>
                <c:pt idx="1837">
                  <c:v>2.526298166666666</c:v>
                </c:pt>
                <c:pt idx="1838">
                  <c:v>2.534760333333333</c:v>
                </c:pt>
                <c:pt idx="1839">
                  <c:v>2.542876999999998</c:v>
                </c:pt>
                <c:pt idx="1840">
                  <c:v>2.550807833333333</c:v>
                </c:pt>
                <c:pt idx="1841">
                  <c:v>2.558673999999998</c:v>
                </c:pt>
                <c:pt idx="1842">
                  <c:v>2.566685833333333</c:v>
                </c:pt>
                <c:pt idx="1843">
                  <c:v>2.575187666666668</c:v>
                </c:pt>
                <c:pt idx="1844">
                  <c:v>2.5834355</c:v>
                </c:pt>
                <c:pt idx="1845">
                  <c:v>2.591213333333333</c:v>
                </c:pt>
                <c:pt idx="1846">
                  <c:v>2.599077666666667</c:v>
                </c:pt>
                <c:pt idx="1847">
                  <c:v>2.607057</c:v>
                </c:pt>
                <c:pt idx="1848">
                  <c:v>2.615161166666667</c:v>
                </c:pt>
                <c:pt idx="1849">
                  <c:v>2.623542333333333</c:v>
                </c:pt>
                <c:pt idx="1850">
                  <c:v>2.631804833333333</c:v>
                </c:pt>
                <c:pt idx="1851">
                  <c:v>2.6399175</c:v>
                </c:pt>
                <c:pt idx="1852">
                  <c:v>2.648232666666668</c:v>
                </c:pt>
                <c:pt idx="1853">
                  <c:v>2.656497333333333</c:v>
                </c:pt>
                <c:pt idx="1854">
                  <c:v>2.664529833333335</c:v>
                </c:pt>
                <c:pt idx="1855">
                  <c:v>2.672587666666667</c:v>
                </c:pt>
                <c:pt idx="1856">
                  <c:v>2.680823166666668</c:v>
                </c:pt>
                <c:pt idx="1857">
                  <c:v>2.689167166666668</c:v>
                </c:pt>
                <c:pt idx="1858">
                  <c:v>2.697508333333333</c:v>
                </c:pt>
                <c:pt idx="1859">
                  <c:v>2.705923499999999</c:v>
                </c:pt>
                <c:pt idx="1860">
                  <c:v>2.714195333333333</c:v>
                </c:pt>
                <c:pt idx="1861">
                  <c:v>2.722331666666669</c:v>
                </c:pt>
                <c:pt idx="1862">
                  <c:v>2.730714833333334</c:v>
                </c:pt>
                <c:pt idx="1863">
                  <c:v>2.739470499999998</c:v>
                </c:pt>
                <c:pt idx="1864">
                  <c:v>2.748261666666668</c:v>
                </c:pt>
                <c:pt idx="1865">
                  <c:v>2.756538999999999</c:v>
                </c:pt>
                <c:pt idx="1866">
                  <c:v>2.764339000000001</c:v>
                </c:pt>
                <c:pt idx="1867">
                  <c:v>2.77244233333333</c:v>
                </c:pt>
                <c:pt idx="1868">
                  <c:v>2.780821666666668</c:v>
                </c:pt>
                <c:pt idx="1869">
                  <c:v>2.789106166666668</c:v>
                </c:pt>
                <c:pt idx="1870">
                  <c:v>2.797166499999999</c:v>
                </c:pt>
                <c:pt idx="1871">
                  <c:v>2.804956833333333</c:v>
                </c:pt>
                <c:pt idx="1872">
                  <c:v>2.812718666666665</c:v>
                </c:pt>
                <c:pt idx="1873">
                  <c:v>2.8211365</c:v>
                </c:pt>
                <c:pt idx="1874">
                  <c:v>2.829916999999999</c:v>
                </c:pt>
                <c:pt idx="1875">
                  <c:v>2.838089999999998</c:v>
                </c:pt>
                <c:pt idx="1876">
                  <c:v>2.846129666666666</c:v>
                </c:pt>
                <c:pt idx="1877">
                  <c:v>2.854485499999997</c:v>
                </c:pt>
                <c:pt idx="1878">
                  <c:v>2.863104333333334</c:v>
                </c:pt>
                <c:pt idx="1879">
                  <c:v>2.871761666666666</c:v>
                </c:pt>
                <c:pt idx="1880">
                  <c:v>2.880080833333333</c:v>
                </c:pt>
                <c:pt idx="1881">
                  <c:v>2.887752666666667</c:v>
                </c:pt>
                <c:pt idx="1882">
                  <c:v>2.895583499999998</c:v>
                </c:pt>
                <c:pt idx="1883">
                  <c:v>2.904345666666666</c:v>
                </c:pt>
                <c:pt idx="1884">
                  <c:v>2.913141666666666</c:v>
                </c:pt>
                <c:pt idx="1885">
                  <c:v>2.921013999999999</c:v>
                </c:pt>
                <c:pt idx="1886">
                  <c:v>2.928684833333333</c:v>
                </c:pt>
                <c:pt idx="1887">
                  <c:v>2.936765499999997</c:v>
                </c:pt>
                <c:pt idx="1888">
                  <c:v>2.945510333333333</c:v>
                </c:pt>
                <c:pt idx="1889">
                  <c:v>2.954603999999998</c:v>
                </c:pt>
                <c:pt idx="1890">
                  <c:v>2.963062166666667</c:v>
                </c:pt>
                <c:pt idx="1891">
                  <c:v>2.9705875</c:v>
                </c:pt>
                <c:pt idx="1892">
                  <c:v>2.978031999999999</c:v>
                </c:pt>
                <c:pt idx="1893">
                  <c:v>2.986432333333333</c:v>
                </c:pt>
                <c:pt idx="1894">
                  <c:v>2.995447333333331</c:v>
                </c:pt>
                <c:pt idx="1895">
                  <c:v>3.003965</c:v>
                </c:pt>
                <c:pt idx="1896">
                  <c:v>3.011930166666667</c:v>
                </c:pt>
                <c:pt idx="1897">
                  <c:v>3.019869499999997</c:v>
                </c:pt>
                <c:pt idx="1898">
                  <c:v>3.027909499999999</c:v>
                </c:pt>
                <c:pt idx="1899">
                  <c:v>3.036562666666666</c:v>
                </c:pt>
                <c:pt idx="1900">
                  <c:v>3.045674333333333</c:v>
                </c:pt>
                <c:pt idx="1901">
                  <c:v>3.054085333333333</c:v>
                </c:pt>
                <c:pt idx="1902">
                  <c:v>3.061595333333333</c:v>
                </c:pt>
                <c:pt idx="1903">
                  <c:v>3.069294999999999</c:v>
                </c:pt>
                <c:pt idx="1904">
                  <c:v>3.077779166666666</c:v>
                </c:pt>
                <c:pt idx="1905">
                  <c:v>3.086594499999999</c:v>
                </c:pt>
                <c:pt idx="1906">
                  <c:v>3.095065499999997</c:v>
                </c:pt>
                <c:pt idx="1907">
                  <c:v>3.103146499999999</c:v>
                </c:pt>
                <c:pt idx="1908">
                  <c:v>3.1114345</c:v>
                </c:pt>
                <c:pt idx="1909">
                  <c:v>3.1200705</c:v>
                </c:pt>
                <c:pt idx="1910">
                  <c:v>3.128783333333333</c:v>
                </c:pt>
                <c:pt idx="1911">
                  <c:v>3.137167333333333</c:v>
                </c:pt>
                <c:pt idx="1912">
                  <c:v>3.145121333333335</c:v>
                </c:pt>
                <c:pt idx="1913">
                  <c:v>3.153569999999999</c:v>
                </c:pt>
                <c:pt idx="1914">
                  <c:v>3.162419833333333</c:v>
                </c:pt>
                <c:pt idx="1915">
                  <c:v>3.170781833333334</c:v>
                </c:pt>
                <c:pt idx="1916">
                  <c:v>3.179009833333333</c:v>
                </c:pt>
                <c:pt idx="1917">
                  <c:v>3.186960499999999</c:v>
                </c:pt>
                <c:pt idx="1918">
                  <c:v>3.194822333333333</c:v>
                </c:pt>
                <c:pt idx="1919">
                  <c:v>3.203354500000001</c:v>
                </c:pt>
                <c:pt idx="1920">
                  <c:v>3.212114166666668</c:v>
                </c:pt>
                <c:pt idx="1921">
                  <c:v>3.2204035</c:v>
                </c:pt>
                <c:pt idx="1922">
                  <c:v>3.2286445</c:v>
                </c:pt>
                <c:pt idx="1923">
                  <c:v>3.237094666666668</c:v>
                </c:pt>
                <c:pt idx="1924">
                  <c:v>3.245769</c:v>
                </c:pt>
                <c:pt idx="1925">
                  <c:v>3.254496833333333</c:v>
                </c:pt>
                <c:pt idx="1926">
                  <c:v>3.262822499999998</c:v>
                </c:pt>
                <c:pt idx="1927">
                  <c:v>3.270751166666668</c:v>
                </c:pt>
                <c:pt idx="1928">
                  <c:v>3.278840833333333</c:v>
                </c:pt>
                <c:pt idx="1929">
                  <c:v>3.287255333333333</c:v>
                </c:pt>
                <c:pt idx="1930">
                  <c:v>3.295968666666666</c:v>
                </c:pt>
                <c:pt idx="1931">
                  <c:v>3.304642999999997</c:v>
                </c:pt>
                <c:pt idx="1932">
                  <c:v>3.312754666666664</c:v>
                </c:pt>
                <c:pt idx="1933">
                  <c:v>3.320721499999999</c:v>
                </c:pt>
                <c:pt idx="1934">
                  <c:v>3.329007999999998</c:v>
                </c:pt>
                <c:pt idx="1935">
                  <c:v>3.337544666666667</c:v>
                </c:pt>
                <c:pt idx="1936">
                  <c:v>3.346331666666668</c:v>
                </c:pt>
                <c:pt idx="1937">
                  <c:v>3.355114333333333</c:v>
                </c:pt>
                <c:pt idx="1938">
                  <c:v>3.363506666666668</c:v>
                </c:pt>
                <c:pt idx="1939">
                  <c:v>3.371954999999998</c:v>
                </c:pt>
                <c:pt idx="1940">
                  <c:v>3.380480666666667</c:v>
                </c:pt>
                <c:pt idx="1941">
                  <c:v>3.388945333333331</c:v>
                </c:pt>
                <c:pt idx="1942">
                  <c:v>3.397387499999999</c:v>
                </c:pt>
                <c:pt idx="1943">
                  <c:v>3.405862833333331</c:v>
                </c:pt>
                <c:pt idx="1944">
                  <c:v>3.414301333333332</c:v>
                </c:pt>
                <c:pt idx="1945">
                  <c:v>3.422644166666667</c:v>
                </c:pt>
                <c:pt idx="1946">
                  <c:v>3.431012499999997</c:v>
                </c:pt>
                <c:pt idx="1947">
                  <c:v>3.43964033333333</c:v>
                </c:pt>
                <c:pt idx="1948">
                  <c:v>3.448289833333333</c:v>
                </c:pt>
                <c:pt idx="1949">
                  <c:v>3.456737333333333</c:v>
                </c:pt>
                <c:pt idx="1950">
                  <c:v>3.465180833333333</c:v>
                </c:pt>
                <c:pt idx="1951">
                  <c:v>3.473518999999999</c:v>
                </c:pt>
                <c:pt idx="1952">
                  <c:v>3.481691833333333</c:v>
                </c:pt>
                <c:pt idx="1953">
                  <c:v>3.490206833333333</c:v>
                </c:pt>
                <c:pt idx="1954">
                  <c:v>3.499014499999998</c:v>
                </c:pt>
                <c:pt idx="1955">
                  <c:v>3.507223166666668</c:v>
                </c:pt>
                <c:pt idx="1956">
                  <c:v>3.51526533333333</c:v>
                </c:pt>
                <c:pt idx="1957">
                  <c:v>3.523661666666668</c:v>
                </c:pt>
                <c:pt idx="1958">
                  <c:v>3.532266666666664</c:v>
                </c:pt>
                <c:pt idx="1959">
                  <c:v>3.541162333333333</c:v>
                </c:pt>
                <c:pt idx="1960">
                  <c:v>3.549687999999999</c:v>
                </c:pt>
                <c:pt idx="1961">
                  <c:v>3.557568833333333</c:v>
                </c:pt>
                <c:pt idx="1962">
                  <c:v>3.566033166666667</c:v>
                </c:pt>
                <c:pt idx="1963">
                  <c:v>3.574984833333333</c:v>
                </c:pt>
                <c:pt idx="1964">
                  <c:v>3.583668666666667</c:v>
                </c:pt>
                <c:pt idx="1965">
                  <c:v>3.592033999999998</c:v>
                </c:pt>
                <c:pt idx="1966">
                  <c:v>3.600105666666668</c:v>
                </c:pt>
                <c:pt idx="1967">
                  <c:v>3.60839166666667</c:v>
                </c:pt>
                <c:pt idx="1968">
                  <c:v>3.617221166666668</c:v>
                </c:pt>
                <c:pt idx="1969">
                  <c:v>3.626183666666668</c:v>
                </c:pt>
                <c:pt idx="1970">
                  <c:v>3.635102333333333</c:v>
                </c:pt>
                <c:pt idx="1971">
                  <c:v>3.643611499999999</c:v>
                </c:pt>
                <c:pt idx="1972">
                  <c:v>3.6517335</c:v>
                </c:pt>
                <c:pt idx="1973">
                  <c:v>3.660263666666667</c:v>
                </c:pt>
                <c:pt idx="1974">
                  <c:v>3.669347166666668</c:v>
                </c:pt>
                <c:pt idx="1975">
                  <c:v>3.677927666666668</c:v>
                </c:pt>
                <c:pt idx="1976">
                  <c:v>3.685833333333333</c:v>
                </c:pt>
                <c:pt idx="1977">
                  <c:v>3.693880166666667</c:v>
                </c:pt>
                <c:pt idx="1978">
                  <c:v>3.702265499999997</c:v>
                </c:pt>
                <c:pt idx="1979">
                  <c:v>3.711018499999997</c:v>
                </c:pt>
                <c:pt idx="1980">
                  <c:v>3.719832499999998</c:v>
                </c:pt>
                <c:pt idx="1981">
                  <c:v>3.728307000000002</c:v>
                </c:pt>
                <c:pt idx="1982">
                  <c:v>3.736665166666665</c:v>
                </c:pt>
                <c:pt idx="1983">
                  <c:v>3.745319666666668</c:v>
                </c:pt>
                <c:pt idx="1984">
                  <c:v>3.754400166666666</c:v>
                </c:pt>
                <c:pt idx="1985">
                  <c:v>3.7632615</c:v>
                </c:pt>
                <c:pt idx="1986">
                  <c:v>3.771510999999999</c:v>
                </c:pt>
                <c:pt idx="1987">
                  <c:v>3.779613666666666</c:v>
                </c:pt>
                <c:pt idx="1988">
                  <c:v>3.787889333333333</c:v>
                </c:pt>
                <c:pt idx="1989">
                  <c:v>3.796556333333333</c:v>
                </c:pt>
                <c:pt idx="1990">
                  <c:v>3.805518166666666</c:v>
                </c:pt>
                <c:pt idx="1991">
                  <c:v>3.814054999999998</c:v>
                </c:pt>
                <c:pt idx="1992">
                  <c:v>3.822045499999995</c:v>
                </c:pt>
                <c:pt idx="1993">
                  <c:v>3.830739333333333</c:v>
                </c:pt>
                <c:pt idx="1994">
                  <c:v>3.840234666666668</c:v>
                </c:pt>
                <c:pt idx="1995">
                  <c:v>3.849214999999999</c:v>
                </c:pt>
                <c:pt idx="1996">
                  <c:v>3.857709666666666</c:v>
                </c:pt>
                <c:pt idx="1997">
                  <c:v>3.866080666666666</c:v>
                </c:pt>
                <c:pt idx="1998">
                  <c:v>3.874659499999997</c:v>
                </c:pt>
                <c:pt idx="1999">
                  <c:v>3.883850499999998</c:v>
                </c:pt>
                <c:pt idx="2000">
                  <c:v>3.893200333333333</c:v>
                </c:pt>
                <c:pt idx="2001">
                  <c:v>3.902127833333333</c:v>
                </c:pt>
                <c:pt idx="2002">
                  <c:v>3.910799499999999</c:v>
                </c:pt>
                <c:pt idx="2003">
                  <c:v>3.919647333333329</c:v>
                </c:pt>
                <c:pt idx="2004">
                  <c:v>3.928753999999999</c:v>
                </c:pt>
                <c:pt idx="2005">
                  <c:v>3.938508333333331</c:v>
                </c:pt>
                <c:pt idx="2006">
                  <c:v>3.948361499999999</c:v>
                </c:pt>
                <c:pt idx="2007">
                  <c:v>3.958078666666664</c:v>
                </c:pt>
                <c:pt idx="2008">
                  <c:v>3.9684715</c:v>
                </c:pt>
                <c:pt idx="2009">
                  <c:v>3.979647666666666</c:v>
                </c:pt>
                <c:pt idx="2010">
                  <c:v>3.991490333333333</c:v>
                </c:pt>
                <c:pt idx="2011">
                  <c:v>4.0037455</c:v>
                </c:pt>
                <c:pt idx="2012">
                  <c:v>4.015740999999998</c:v>
                </c:pt>
                <c:pt idx="2013">
                  <c:v>4.027410833333329</c:v>
                </c:pt>
                <c:pt idx="2014">
                  <c:v>4.038963666666668</c:v>
                </c:pt>
                <c:pt idx="2015">
                  <c:v>4.050284166666666</c:v>
                </c:pt>
                <c:pt idx="2016">
                  <c:v>4.061671333333338</c:v>
                </c:pt>
                <c:pt idx="2017">
                  <c:v>4.072705166666666</c:v>
                </c:pt>
                <c:pt idx="2018">
                  <c:v>4.083008333333338</c:v>
                </c:pt>
                <c:pt idx="2019">
                  <c:v>4.093038333333333</c:v>
                </c:pt>
                <c:pt idx="2020">
                  <c:v>4.103112666666663</c:v>
                </c:pt>
                <c:pt idx="2021">
                  <c:v>4.113278999999999</c:v>
                </c:pt>
                <c:pt idx="2022">
                  <c:v>4.123302833333333</c:v>
                </c:pt>
                <c:pt idx="2023">
                  <c:v>4.133308999999999</c:v>
                </c:pt>
                <c:pt idx="2024">
                  <c:v>4.143679666666666</c:v>
                </c:pt>
                <c:pt idx="2025">
                  <c:v>4.155387499999996</c:v>
                </c:pt>
                <c:pt idx="2026">
                  <c:v>4.168965833333329</c:v>
                </c:pt>
                <c:pt idx="2027">
                  <c:v>4.184410499999995</c:v>
                </c:pt>
                <c:pt idx="2028">
                  <c:v>4.201106166666667</c:v>
                </c:pt>
                <c:pt idx="2029">
                  <c:v>4.218231166666667</c:v>
                </c:pt>
                <c:pt idx="2030">
                  <c:v>4.235530333333333</c:v>
                </c:pt>
                <c:pt idx="2031">
                  <c:v>4.2522415</c:v>
                </c:pt>
                <c:pt idx="2032">
                  <c:v>4.267433333333333</c:v>
                </c:pt>
                <c:pt idx="2033">
                  <c:v>4.281796</c:v>
                </c:pt>
                <c:pt idx="2034">
                  <c:v>4.2961215</c:v>
                </c:pt>
                <c:pt idx="2035">
                  <c:v>4.310143999999997</c:v>
                </c:pt>
                <c:pt idx="2036">
                  <c:v>4.323773999999998</c:v>
                </c:pt>
                <c:pt idx="2037">
                  <c:v>4.336980999999995</c:v>
                </c:pt>
                <c:pt idx="2038">
                  <c:v>4.349626666666667</c:v>
                </c:pt>
                <c:pt idx="2039">
                  <c:v>4.361912166666666</c:v>
                </c:pt>
                <c:pt idx="2040">
                  <c:v>4.373950333333333</c:v>
                </c:pt>
                <c:pt idx="2041">
                  <c:v>4.385934833333329</c:v>
                </c:pt>
                <c:pt idx="2042">
                  <c:v>4.398187499999995</c:v>
                </c:pt>
                <c:pt idx="2043">
                  <c:v>4.410157166666666</c:v>
                </c:pt>
                <c:pt idx="2044">
                  <c:v>4.42144916666667</c:v>
                </c:pt>
                <c:pt idx="2045">
                  <c:v>4.432555499999999</c:v>
                </c:pt>
                <c:pt idx="2046">
                  <c:v>4.44374433333334</c:v>
                </c:pt>
                <c:pt idx="2047">
                  <c:v>4.455059833333333</c:v>
                </c:pt>
                <c:pt idx="2048">
                  <c:v>4.466588833333333</c:v>
                </c:pt>
                <c:pt idx="2049">
                  <c:v>4.47769366666667</c:v>
                </c:pt>
                <c:pt idx="2050">
                  <c:v>4.488277</c:v>
                </c:pt>
                <c:pt idx="2051">
                  <c:v>4.498855833333333</c:v>
                </c:pt>
                <c:pt idx="2052">
                  <c:v>4.509894999999998</c:v>
                </c:pt>
                <c:pt idx="2053">
                  <c:v>4.521310833333333</c:v>
                </c:pt>
                <c:pt idx="2054">
                  <c:v>4.532315833333333</c:v>
                </c:pt>
                <c:pt idx="2055">
                  <c:v>4.542245</c:v>
                </c:pt>
                <c:pt idx="2056">
                  <c:v>4.552198499999998</c:v>
                </c:pt>
                <c:pt idx="2057">
                  <c:v>4.562822499999998</c:v>
                </c:pt>
                <c:pt idx="2058">
                  <c:v>4.57364216666667</c:v>
                </c:pt>
                <c:pt idx="2059">
                  <c:v>4.58426133333334</c:v>
                </c:pt>
                <c:pt idx="2060">
                  <c:v>4.594293666666666</c:v>
                </c:pt>
                <c:pt idx="2061">
                  <c:v>4.603967999999996</c:v>
                </c:pt>
                <c:pt idx="2062">
                  <c:v>4.613968166666666</c:v>
                </c:pt>
                <c:pt idx="2063">
                  <c:v>4.624453166666663</c:v>
                </c:pt>
                <c:pt idx="2064">
                  <c:v>4.635199333333333</c:v>
                </c:pt>
                <c:pt idx="2065">
                  <c:v>4.645556666666661</c:v>
                </c:pt>
                <c:pt idx="2066">
                  <c:v>4.655177333333333</c:v>
                </c:pt>
                <c:pt idx="2067">
                  <c:v>4.664727499999996</c:v>
                </c:pt>
                <c:pt idx="2068">
                  <c:v>4.674741166666666</c:v>
                </c:pt>
                <c:pt idx="2069">
                  <c:v>4.68498616666666</c:v>
                </c:pt>
                <c:pt idx="2070">
                  <c:v>4.695170166666664</c:v>
                </c:pt>
                <c:pt idx="2071">
                  <c:v>4.704928833333333</c:v>
                </c:pt>
                <c:pt idx="2072">
                  <c:v>4.714360833333332</c:v>
                </c:pt>
                <c:pt idx="2073">
                  <c:v>4.72415283333333</c:v>
                </c:pt>
                <c:pt idx="2074">
                  <c:v>4.734248000000003</c:v>
                </c:pt>
                <c:pt idx="2075">
                  <c:v>4.743714166666666</c:v>
                </c:pt>
                <c:pt idx="2076">
                  <c:v>4.752788999999996</c:v>
                </c:pt>
                <c:pt idx="2077">
                  <c:v>4.762103666666666</c:v>
                </c:pt>
                <c:pt idx="2078">
                  <c:v>4.771916499999999</c:v>
                </c:pt>
                <c:pt idx="2079">
                  <c:v>4.782045833333333</c:v>
                </c:pt>
                <c:pt idx="2080">
                  <c:v>4.791524499999999</c:v>
                </c:pt>
                <c:pt idx="2081">
                  <c:v>4.800281999999997</c:v>
                </c:pt>
                <c:pt idx="2082">
                  <c:v>4.80937716666667</c:v>
                </c:pt>
                <c:pt idx="2083">
                  <c:v>4.819167166666666</c:v>
                </c:pt>
                <c:pt idx="2084">
                  <c:v>4.829309333333337</c:v>
                </c:pt>
                <c:pt idx="2085">
                  <c:v>4.838964833333332</c:v>
                </c:pt>
                <c:pt idx="2086">
                  <c:v>4.848191166666666</c:v>
                </c:pt>
                <c:pt idx="2087">
                  <c:v>4.857451166666665</c:v>
                </c:pt>
                <c:pt idx="2088">
                  <c:v>4.866972499999997</c:v>
                </c:pt>
                <c:pt idx="2089">
                  <c:v>4.87660616666667</c:v>
                </c:pt>
                <c:pt idx="2090">
                  <c:v>4.885792666666666</c:v>
                </c:pt>
                <c:pt idx="2091">
                  <c:v>4.894645499999997</c:v>
                </c:pt>
                <c:pt idx="2092">
                  <c:v>4.903917499999999</c:v>
                </c:pt>
                <c:pt idx="2093">
                  <c:v>4.913801999999999</c:v>
                </c:pt>
                <c:pt idx="2094">
                  <c:v>4.923833833333332</c:v>
                </c:pt>
                <c:pt idx="2095">
                  <c:v>4.933393500000002</c:v>
                </c:pt>
                <c:pt idx="2096">
                  <c:v>4.9424515</c:v>
                </c:pt>
                <c:pt idx="2097">
                  <c:v>4.951737833333336</c:v>
                </c:pt>
                <c:pt idx="2098">
                  <c:v>4.961611833333333</c:v>
                </c:pt>
                <c:pt idx="2099">
                  <c:v>4.97163733333334</c:v>
                </c:pt>
                <c:pt idx="2100">
                  <c:v>4.981042000000002</c:v>
                </c:pt>
                <c:pt idx="2101">
                  <c:v>4.989917499999999</c:v>
                </c:pt>
                <c:pt idx="2102">
                  <c:v>4.99900933333334</c:v>
                </c:pt>
                <c:pt idx="2103">
                  <c:v>5.008728333333338</c:v>
                </c:pt>
                <c:pt idx="2104">
                  <c:v>5.018449333333336</c:v>
                </c:pt>
                <c:pt idx="2105">
                  <c:v>5.027595166666662</c:v>
                </c:pt>
                <c:pt idx="2106">
                  <c:v>5.03649366666667</c:v>
                </c:pt>
                <c:pt idx="2107">
                  <c:v>5.045509333333333</c:v>
                </c:pt>
                <c:pt idx="2108">
                  <c:v>5.055054499999996</c:v>
                </c:pt>
                <c:pt idx="2109">
                  <c:v>5.065156999999995</c:v>
                </c:pt>
                <c:pt idx="2110">
                  <c:v>5.075007166666667</c:v>
                </c:pt>
                <c:pt idx="2111">
                  <c:v>5.084191333333333</c:v>
                </c:pt>
                <c:pt idx="2112">
                  <c:v>5.093244166666668</c:v>
                </c:pt>
                <c:pt idx="2113">
                  <c:v>5.102504833333328</c:v>
                </c:pt>
                <c:pt idx="2114">
                  <c:v>5.112060333333333</c:v>
                </c:pt>
                <c:pt idx="2115">
                  <c:v>5.121530166666663</c:v>
                </c:pt>
                <c:pt idx="2116">
                  <c:v>5.130395333333333</c:v>
                </c:pt>
                <c:pt idx="2117">
                  <c:v>5.139043500000001</c:v>
                </c:pt>
                <c:pt idx="2118">
                  <c:v>5.1482255</c:v>
                </c:pt>
                <c:pt idx="2119">
                  <c:v>5.157768666666666</c:v>
                </c:pt>
                <c:pt idx="2120">
                  <c:v>5.167213499999995</c:v>
                </c:pt>
                <c:pt idx="2121">
                  <c:v>5.17636983333334</c:v>
                </c:pt>
                <c:pt idx="2122">
                  <c:v>5.185636833333333</c:v>
                </c:pt>
                <c:pt idx="2123">
                  <c:v>5.195251166666666</c:v>
                </c:pt>
                <c:pt idx="2124">
                  <c:v>5.204571833333333</c:v>
                </c:pt>
                <c:pt idx="2125">
                  <c:v>5.213386333333333</c:v>
                </c:pt>
                <c:pt idx="2126">
                  <c:v>5.222438333333332</c:v>
                </c:pt>
                <c:pt idx="2127">
                  <c:v>5.231898</c:v>
                </c:pt>
                <c:pt idx="2128">
                  <c:v>5.241572833333336</c:v>
                </c:pt>
                <c:pt idx="2129">
                  <c:v>5.250936166666666</c:v>
                </c:pt>
                <c:pt idx="2130">
                  <c:v>5.25966533333334</c:v>
                </c:pt>
                <c:pt idx="2131">
                  <c:v>5.268214166666666</c:v>
                </c:pt>
                <c:pt idx="2132">
                  <c:v>5.277493666666667</c:v>
                </c:pt>
                <c:pt idx="2133">
                  <c:v>5.287521999999996</c:v>
                </c:pt>
                <c:pt idx="2134">
                  <c:v>5.297230166666666</c:v>
                </c:pt>
                <c:pt idx="2135">
                  <c:v>5.306104333333332</c:v>
                </c:pt>
                <c:pt idx="2136">
                  <c:v>5.31494566666666</c:v>
                </c:pt>
                <c:pt idx="2137">
                  <c:v>5.324152166666662</c:v>
                </c:pt>
                <c:pt idx="2138">
                  <c:v>5.333841333333338</c:v>
                </c:pt>
                <c:pt idx="2139">
                  <c:v>5.343510666666662</c:v>
                </c:pt>
                <c:pt idx="2140">
                  <c:v>5.352551166666664</c:v>
                </c:pt>
                <c:pt idx="2141">
                  <c:v>5.361101999999995</c:v>
                </c:pt>
                <c:pt idx="2142">
                  <c:v>5.369848499999999</c:v>
                </c:pt>
                <c:pt idx="2143">
                  <c:v>5.37928933333334</c:v>
                </c:pt>
                <c:pt idx="2144">
                  <c:v>5.388930999999996</c:v>
                </c:pt>
                <c:pt idx="2145">
                  <c:v>5.398011666666663</c:v>
                </c:pt>
                <c:pt idx="2146">
                  <c:v>5.407098999999999</c:v>
                </c:pt>
                <c:pt idx="2147">
                  <c:v>5.416547833333335</c:v>
                </c:pt>
                <c:pt idx="2148">
                  <c:v>5.426029833333336</c:v>
                </c:pt>
                <c:pt idx="2149">
                  <c:v>5.435243166666672</c:v>
                </c:pt>
                <c:pt idx="2150">
                  <c:v>5.444046333333336</c:v>
                </c:pt>
                <c:pt idx="2151">
                  <c:v>5.452728833333336</c:v>
                </c:pt>
                <c:pt idx="2152">
                  <c:v>5.462109999999996</c:v>
                </c:pt>
                <c:pt idx="2153">
                  <c:v>5.471767500000003</c:v>
                </c:pt>
                <c:pt idx="2154">
                  <c:v>5.480808999999999</c:v>
                </c:pt>
                <c:pt idx="2155">
                  <c:v>5.489137833333333</c:v>
                </c:pt>
                <c:pt idx="2156">
                  <c:v>5.497609</c:v>
                </c:pt>
                <c:pt idx="2157">
                  <c:v>5.507000833333332</c:v>
                </c:pt>
                <c:pt idx="2158">
                  <c:v>5.517080999999995</c:v>
                </c:pt>
                <c:pt idx="2159">
                  <c:v>5.527056833333329</c:v>
                </c:pt>
                <c:pt idx="2160">
                  <c:v>5.536124166666666</c:v>
                </c:pt>
                <c:pt idx="2161">
                  <c:v>5.544282999999997</c:v>
                </c:pt>
                <c:pt idx="2162">
                  <c:v>5.552716499999995</c:v>
                </c:pt>
                <c:pt idx="2163">
                  <c:v>5.562352666666666</c:v>
                </c:pt>
                <c:pt idx="2164">
                  <c:v>5.572519666666666</c:v>
                </c:pt>
                <c:pt idx="2165">
                  <c:v>5.581743000000002</c:v>
                </c:pt>
                <c:pt idx="2166">
                  <c:v>5.590175166666666</c:v>
                </c:pt>
                <c:pt idx="2167">
                  <c:v>5.598737833333332</c:v>
                </c:pt>
                <c:pt idx="2168">
                  <c:v>5.607841333333333</c:v>
                </c:pt>
                <c:pt idx="2169">
                  <c:v>5.617452166666665</c:v>
                </c:pt>
                <c:pt idx="2170">
                  <c:v>5.626845333333332</c:v>
                </c:pt>
                <c:pt idx="2171">
                  <c:v>5.635448333333337</c:v>
                </c:pt>
                <c:pt idx="2172">
                  <c:v>5.643789999999996</c:v>
                </c:pt>
                <c:pt idx="2173">
                  <c:v>5.652827499999995</c:v>
                </c:pt>
                <c:pt idx="2174">
                  <c:v>5.662570833333329</c:v>
                </c:pt>
                <c:pt idx="2175">
                  <c:v>5.671830499999999</c:v>
                </c:pt>
                <c:pt idx="2176">
                  <c:v>5.680306333333333</c:v>
                </c:pt>
                <c:pt idx="2177">
                  <c:v>5.688735333333332</c:v>
                </c:pt>
                <c:pt idx="2178">
                  <c:v>5.697723666666666</c:v>
                </c:pt>
                <c:pt idx="2179">
                  <c:v>5.707251999999999</c:v>
                </c:pt>
                <c:pt idx="2180">
                  <c:v>5.71677833333334</c:v>
                </c:pt>
                <c:pt idx="2181">
                  <c:v>5.725828833333333</c:v>
                </c:pt>
                <c:pt idx="2182">
                  <c:v>5.734808666666666</c:v>
                </c:pt>
                <c:pt idx="2183">
                  <c:v>5.744301833333332</c:v>
                </c:pt>
                <c:pt idx="2184">
                  <c:v>5.753912999999995</c:v>
                </c:pt>
                <c:pt idx="2185">
                  <c:v>5.762893999999997</c:v>
                </c:pt>
                <c:pt idx="2186">
                  <c:v>5.77176166666667</c:v>
                </c:pt>
                <c:pt idx="2187">
                  <c:v>5.780982999999995</c:v>
                </c:pt>
                <c:pt idx="2188">
                  <c:v>5.790371166666668</c:v>
                </c:pt>
                <c:pt idx="2189">
                  <c:v>5.799846333333336</c:v>
                </c:pt>
                <c:pt idx="2190">
                  <c:v>5.808931666666663</c:v>
                </c:pt>
                <c:pt idx="2191">
                  <c:v>5.817421833333332</c:v>
                </c:pt>
                <c:pt idx="2192">
                  <c:v>5.826211999999995</c:v>
                </c:pt>
                <c:pt idx="2193">
                  <c:v>5.835795333333333</c:v>
                </c:pt>
                <c:pt idx="2194">
                  <c:v>5.845683833333333</c:v>
                </c:pt>
                <c:pt idx="2195">
                  <c:v>5.855101333333332</c:v>
                </c:pt>
                <c:pt idx="2196">
                  <c:v>5.863906499999995</c:v>
                </c:pt>
                <c:pt idx="2197">
                  <c:v>5.872719999999997</c:v>
                </c:pt>
                <c:pt idx="2198">
                  <c:v>5.881977999999997</c:v>
                </c:pt>
                <c:pt idx="2199">
                  <c:v>5.891436833333332</c:v>
                </c:pt>
                <c:pt idx="2200">
                  <c:v>5.90066366666667</c:v>
                </c:pt>
                <c:pt idx="2201">
                  <c:v>5.90930333333334</c:v>
                </c:pt>
                <c:pt idx="2202">
                  <c:v>5.917858166666666</c:v>
                </c:pt>
                <c:pt idx="2203">
                  <c:v>5.927171833333333</c:v>
                </c:pt>
                <c:pt idx="2204">
                  <c:v>5.936755666666667</c:v>
                </c:pt>
                <c:pt idx="2205">
                  <c:v>5.946365500000002</c:v>
                </c:pt>
                <c:pt idx="2206">
                  <c:v>5.955787499999999</c:v>
                </c:pt>
                <c:pt idx="2207">
                  <c:v>5.964700833333332</c:v>
                </c:pt>
                <c:pt idx="2208">
                  <c:v>5.9735705</c:v>
                </c:pt>
                <c:pt idx="2209">
                  <c:v>5.982814666666662</c:v>
                </c:pt>
                <c:pt idx="2210">
                  <c:v>5.992115999999995</c:v>
                </c:pt>
                <c:pt idx="2211">
                  <c:v>6.001159</c:v>
                </c:pt>
                <c:pt idx="2212">
                  <c:v>6.009993999999999</c:v>
                </c:pt>
                <c:pt idx="2213">
                  <c:v>6.018877499999999</c:v>
                </c:pt>
                <c:pt idx="2214">
                  <c:v>6.028422166666665</c:v>
                </c:pt>
                <c:pt idx="2215">
                  <c:v>6.037740333333336</c:v>
                </c:pt>
                <c:pt idx="2216">
                  <c:v>6.046466999999999</c:v>
                </c:pt>
                <c:pt idx="2217">
                  <c:v>6.055439999999995</c:v>
                </c:pt>
                <c:pt idx="2218">
                  <c:v>6.064761666666665</c:v>
                </c:pt>
                <c:pt idx="2219">
                  <c:v>6.074102666666666</c:v>
                </c:pt>
                <c:pt idx="2220">
                  <c:v>6.083474499999999</c:v>
                </c:pt>
                <c:pt idx="2221">
                  <c:v>6.092616499999997</c:v>
                </c:pt>
                <c:pt idx="2222">
                  <c:v>6.101755833333332</c:v>
                </c:pt>
                <c:pt idx="2223">
                  <c:v>6.111448999999999</c:v>
                </c:pt>
                <c:pt idx="2224">
                  <c:v>6.12118633333333</c:v>
                </c:pt>
                <c:pt idx="2225">
                  <c:v>6.130224499999999</c:v>
                </c:pt>
                <c:pt idx="2226">
                  <c:v>6.138785666666664</c:v>
                </c:pt>
                <c:pt idx="2227">
                  <c:v>6.147676666666666</c:v>
                </c:pt>
                <c:pt idx="2228">
                  <c:v>6.157220333333332</c:v>
                </c:pt>
                <c:pt idx="2229">
                  <c:v>6.167115333333329</c:v>
                </c:pt>
                <c:pt idx="2230">
                  <c:v>6.17636883333334</c:v>
                </c:pt>
                <c:pt idx="2231">
                  <c:v>6.184858499999995</c:v>
                </c:pt>
                <c:pt idx="2232">
                  <c:v>6.193754499999995</c:v>
                </c:pt>
                <c:pt idx="2233">
                  <c:v>6.203735833333332</c:v>
                </c:pt>
                <c:pt idx="2234">
                  <c:v>6.213836833333333</c:v>
                </c:pt>
                <c:pt idx="2235">
                  <c:v>6.222993666666666</c:v>
                </c:pt>
                <c:pt idx="2236">
                  <c:v>6.231476333333337</c:v>
                </c:pt>
                <c:pt idx="2237">
                  <c:v>6.240373833333336</c:v>
                </c:pt>
                <c:pt idx="2238">
                  <c:v>6.250022333333336</c:v>
                </c:pt>
                <c:pt idx="2239">
                  <c:v>6.2597905</c:v>
                </c:pt>
                <c:pt idx="2240">
                  <c:v>6.26920366666667</c:v>
                </c:pt>
                <c:pt idx="2241">
                  <c:v>6.278143833333336</c:v>
                </c:pt>
                <c:pt idx="2242">
                  <c:v>6.287096499999999</c:v>
                </c:pt>
                <c:pt idx="2243">
                  <c:v>6.296786166666666</c:v>
                </c:pt>
                <c:pt idx="2244">
                  <c:v>6.306655166666666</c:v>
                </c:pt>
                <c:pt idx="2245">
                  <c:v>6.316412499999997</c:v>
                </c:pt>
                <c:pt idx="2246">
                  <c:v>6.326028666666666</c:v>
                </c:pt>
                <c:pt idx="2247">
                  <c:v>6.335325999999998</c:v>
                </c:pt>
                <c:pt idx="2248">
                  <c:v>6.344871666666664</c:v>
                </c:pt>
                <c:pt idx="2249">
                  <c:v>6.354628499999999</c:v>
                </c:pt>
                <c:pt idx="2250">
                  <c:v>6.364263166666667</c:v>
                </c:pt>
                <c:pt idx="2251">
                  <c:v>6.373517166666666</c:v>
                </c:pt>
                <c:pt idx="2252">
                  <c:v>6.383661500000001</c:v>
                </c:pt>
                <c:pt idx="2253">
                  <c:v>6.396091499999999</c:v>
                </c:pt>
                <c:pt idx="2254">
                  <c:v>6.407654833333332</c:v>
                </c:pt>
                <c:pt idx="2255">
                  <c:v>6.416694333333336</c:v>
                </c:pt>
                <c:pt idx="2256">
                  <c:v>6.426115833333331</c:v>
                </c:pt>
                <c:pt idx="2257">
                  <c:v>6.437441666666667</c:v>
                </c:pt>
                <c:pt idx="2258">
                  <c:v>6.450575666666666</c:v>
                </c:pt>
                <c:pt idx="2259">
                  <c:v>6.464596166666666</c:v>
                </c:pt>
                <c:pt idx="2260">
                  <c:v>6.477126999999998</c:v>
                </c:pt>
                <c:pt idx="2261">
                  <c:v>6.487413666666666</c:v>
                </c:pt>
              </c:numCache>
            </c:numRef>
          </c:yVal>
          <c:smooth val="0"/>
          <c:extLst xmlns:c16r2="http://schemas.microsoft.com/office/drawing/2015/06/chart">
            <c:ext xmlns:c16="http://schemas.microsoft.com/office/drawing/2014/chart" uri="{C3380CC4-5D6E-409C-BE32-E72D297353CC}">
              <c16:uniqueId val="{00000000-165B-4639-8255-F9A4C503B7AC}"/>
            </c:ext>
          </c:extLst>
        </c:ser>
        <c:dLbls>
          <c:showLegendKey val="0"/>
          <c:showVal val="0"/>
          <c:showCatName val="0"/>
          <c:showSerName val="0"/>
          <c:showPercent val="0"/>
          <c:showBubbleSize val="0"/>
        </c:dLbls>
        <c:axId val="2124374952"/>
        <c:axId val="2125936680"/>
      </c:scatterChart>
      <c:valAx>
        <c:axId val="2124374952"/>
        <c:scaling>
          <c:orientation val="minMax"/>
        </c:scaling>
        <c:delete val="0"/>
        <c:axPos val="b"/>
        <c:title>
          <c:tx>
            <c:rich>
              <a:bodyPr/>
              <a:lstStyle/>
              <a:p>
                <a:pPr>
                  <a:defRPr sz="1000"/>
                </a:pPr>
                <a:r>
                  <a:rPr lang="en-US" sz="1000"/>
                  <a:t>Tensile Strain</a:t>
                </a:r>
              </a:p>
            </c:rich>
          </c:tx>
          <c:layout>
            <c:manualLayout>
              <c:xMode val="edge"/>
              <c:yMode val="edge"/>
              <c:x val="0.425118300890355"/>
              <c:y val="0.892311423624"/>
            </c:manualLayout>
          </c:layout>
          <c:overlay val="0"/>
        </c:title>
        <c:numFmt formatCode="General" sourceLinked="0"/>
        <c:majorTickMark val="out"/>
        <c:minorTickMark val="none"/>
        <c:tickLblPos val="nextTo"/>
        <c:spPr>
          <a:ln w="12700">
            <a:solidFill>
              <a:sysClr val="windowText" lastClr="000000"/>
            </a:solidFill>
          </a:ln>
        </c:spPr>
        <c:txPr>
          <a:bodyPr rot="0" vert="horz"/>
          <a:lstStyle/>
          <a:p>
            <a:pPr>
              <a:defRPr/>
            </a:pPr>
            <a:endParaRPr lang="en-US"/>
          </a:p>
        </c:txPr>
        <c:crossAx val="2125936680"/>
        <c:crosses val="autoZero"/>
        <c:crossBetween val="midCat"/>
      </c:valAx>
      <c:valAx>
        <c:axId val="2125936680"/>
        <c:scaling>
          <c:orientation val="minMax"/>
        </c:scaling>
        <c:delete val="0"/>
        <c:axPos val="l"/>
        <c:title>
          <c:tx>
            <c:rich>
              <a:bodyPr rot="-5400000" vert="horz"/>
              <a:lstStyle/>
              <a:p>
                <a:pPr>
                  <a:defRPr sz="1000"/>
                </a:pPr>
                <a:r>
                  <a:rPr lang="en-US" sz="1000"/>
                  <a:t>Tensile Stress (MPa)</a:t>
                </a:r>
              </a:p>
            </c:rich>
          </c:tx>
          <c:layout>
            <c:manualLayout>
              <c:xMode val="edge"/>
              <c:yMode val="edge"/>
              <c:x val="0.0109649005738689"/>
              <c:y val="0.168649148741465"/>
            </c:manualLayout>
          </c:layout>
          <c:overlay val="0"/>
        </c:title>
        <c:numFmt formatCode="General" sourceLinked="1"/>
        <c:majorTickMark val="out"/>
        <c:minorTickMark val="none"/>
        <c:tickLblPos val="nextTo"/>
        <c:spPr>
          <a:ln w="12700">
            <a:solidFill>
              <a:schemeClr val="tx1"/>
            </a:solidFill>
          </a:ln>
        </c:spPr>
        <c:crossAx val="2124374952"/>
        <c:crosses val="autoZero"/>
        <c:crossBetween val="midCat"/>
      </c:valAx>
    </c:plotArea>
    <c:plotVisOnly val="1"/>
    <c:dispBlanksAs val="gap"/>
    <c:showDLblsOverMax val="0"/>
  </c:chart>
  <c:txPr>
    <a:bodyPr/>
    <a:lstStyle/>
    <a:p>
      <a:pPr>
        <a:defRPr sz="900" b="0">
          <a:latin typeface="Arial" pitchFamily="34" charset="0"/>
          <a:cs typeface="Arial" pitchFamily="34" charset="0"/>
        </a:defRPr>
      </a:pPr>
      <a:endParaRPr lang="en-US"/>
    </a:p>
  </c:tx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0780596869836"/>
          <c:y val="0.0779236169194473"/>
          <c:w val="0.762029357441432"/>
          <c:h val="0.876611042885695"/>
        </c:manualLayout>
      </c:layout>
      <c:pieChart>
        <c:varyColors val="1"/>
        <c:ser>
          <c:idx val="0"/>
          <c:order val="0"/>
          <c:dPt>
            <c:idx val="0"/>
            <c:bubble3D val="0"/>
            <c:spPr>
              <a:solidFill>
                <a:schemeClr val="accent6">
                  <a:lumMod val="60000"/>
                  <a:lumOff val="40000"/>
                </a:schemeClr>
              </a:solidFill>
            </c:spPr>
            <c:extLst xmlns:c16r2="http://schemas.microsoft.com/office/drawing/2015/06/chart">
              <c:ext xmlns:c16="http://schemas.microsoft.com/office/drawing/2014/chart" uri="{C3380CC4-5D6E-409C-BE32-E72D297353CC}">
                <c16:uniqueId val="{00000000-5CE1-447C-843C-9B3C68EFDB01}"/>
              </c:ext>
            </c:extLst>
          </c:dPt>
          <c:dPt>
            <c:idx val="1"/>
            <c:bubble3D val="0"/>
            <c:spPr>
              <a:solidFill>
                <a:srgbClr val="00B0F0"/>
              </a:solidFill>
            </c:spPr>
            <c:extLst xmlns:c16r2="http://schemas.microsoft.com/office/drawing/2015/06/chart">
              <c:ext xmlns:c16="http://schemas.microsoft.com/office/drawing/2014/chart" uri="{C3380CC4-5D6E-409C-BE32-E72D297353CC}">
                <c16:uniqueId val="{00000001-5CE1-447C-843C-9B3C68EFDB01}"/>
              </c:ext>
            </c:extLst>
          </c:dPt>
          <c:dPt>
            <c:idx val="2"/>
            <c:bubble3D val="0"/>
            <c:spPr>
              <a:solidFill>
                <a:schemeClr val="accent1"/>
              </a:solidFill>
            </c:spPr>
            <c:extLst xmlns:c16r2="http://schemas.microsoft.com/office/drawing/2015/06/chart">
              <c:ext xmlns:c16="http://schemas.microsoft.com/office/drawing/2014/chart" uri="{C3380CC4-5D6E-409C-BE32-E72D297353CC}">
                <c16:uniqueId val="{00000002-5CE1-447C-843C-9B3C68EFDB01}"/>
              </c:ext>
            </c:extLst>
          </c:dPt>
          <c:dPt>
            <c:idx val="3"/>
            <c:bubble3D val="0"/>
            <c:spPr>
              <a:solidFill>
                <a:srgbClr val="7030A0"/>
              </a:solidFill>
            </c:spPr>
            <c:extLst xmlns:c16r2="http://schemas.microsoft.com/office/drawing/2015/06/chart">
              <c:ext xmlns:c16="http://schemas.microsoft.com/office/drawing/2014/chart" uri="{C3380CC4-5D6E-409C-BE32-E72D297353CC}">
                <c16:uniqueId val="{00000003-5CE1-447C-843C-9B3C68EFDB01}"/>
              </c:ext>
            </c:extLst>
          </c:dPt>
          <c:dLbls>
            <c:dLbl>
              <c:idx val="0"/>
              <c:layout>
                <c:manualLayout>
                  <c:x val="-0.168510429721108"/>
                  <c:y val="-0.203901264998249"/>
                </c:manualLayout>
              </c:layout>
              <c:spPr/>
              <c:txPr>
                <a:bodyPr/>
                <a:lstStyle/>
                <a:p>
                  <a:pPr>
                    <a:defRPr b="1"/>
                  </a:pPr>
                  <a:endParaRPr lang="en-US"/>
                </a:p>
              </c:txPr>
              <c:dLblPos val="bestFit"/>
              <c:showLegendKey val="0"/>
              <c:showVal val="1"/>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5CE1-447C-843C-9B3C68EFDB01}"/>
                </c:ext>
              </c:extLst>
            </c:dLbl>
            <c:dLbl>
              <c:idx val="1"/>
              <c:layout>
                <c:manualLayout>
                  <c:x val="0.125377661125693"/>
                  <c:y val="0.164749330576102"/>
                </c:manualLayout>
              </c:layout>
              <c:spPr/>
              <c:txPr>
                <a:bodyPr/>
                <a:lstStyle/>
                <a:p>
                  <a:pPr>
                    <a:defRPr b="1"/>
                  </a:pPr>
                  <a:endParaRPr lang="en-US"/>
                </a:p>
              </c:txPr>
              <c:dLblPos val="bestFit"/>
              <c:showLegendKey val="0"/>
              <c:showVal val="1"/>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5CE1-447C-843C-9B3C68EFDB01}"/>
                </c:ext>
              </c:extLst>
            </c:dLbl>
            <c:dLbl>
              <c:idx val="3"/>
              <c:layout>
                <c:manualLayout>
                  <c:x val="-0.054145495463259"/>
                  <c:y val="-0.0144796393847712"/>
                </c:manualLayout>
              </c:layout>
              <c:dLblPos val="bestFit"/>
              <c:showLegendKey val="0"/>
              <c:showVal val="1"/>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5CE1-447C-843C-9B3C68EFDB01}"/>
                </c:ext>
              </c:extLst>
            </c:dLbl>
            <c:dLbl>
              <c:idx val="4"/>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5CE1-447C-843C-9B3C68EFDB01}"/>
                </c:ext>
              </c:extLst>
            </c:dLbl>
            <c:spPr>
              <a:noFill/>
              <a:ln>
                <a:noFill/>
              </a:ln>
              <a:effectLst/>
            </c:spPr>
            <c:dLblPos val="outEnd"/>
            <c:showLegendKey val="0"/>
            <c:showVal val="1"/>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COMBINED reduced'!$P$39,'COMBINED reduced'!$P$41)</c:f>
              <c:strCache>
                <c:ptCount val="2"/>
                <c:pt idx="0">
                  <c:v>Yes</c:v>
                </c:pt>
                <c:pt idx="1">
                  <c:v>No</c:v>
                </c:pt>
              </c:strCache>
            </c:strRef>
          </c:cat>
          <c:val>
            <c:numRef>
              <c:f>('COMBINED reduced'!$P$40,'COMBINED reduced'!$P$42)</c:f>
              <c:numCache>
                <c:formatCode>General</c:formatCode>
                <c:ptCount val="2"/>
                <c:pt idx="0">
                  <c:v>28.0</c:v>
                </c:pt>
                <c:pt idx="1">
                  <c:v>5.0</c:v>
                </c:pt>
              </c:numCache>
            </c:numRef>
          </c:val>
          <c:extLst xmlns:c16r2="http://schemas.microsoft.com/office/drawing/2015/06/chart">
            <c:ext xmlns:c16="http://schemas.microsoft.com/office/drawing/2014/chart" uri="{C3380CC4-5D6E-409C-BE32-E72D297353CC}">
              <c16:uniqueId val="{00000005-5CE1-447C-843C-9B3C68EFDB01}"/>
            </c:ext>
          </c:extLst>
        </c:ser>
        <c:dLbls>
          <c:showLegendKey val="0"/>
          <c:showVal val="1"/>
          <c:showCatName val="0"/>
          <c:showSerName val="0"/>
          <c:showPercent val="0"/>
          <c:showBubbleSize val="0"/>
          <c:showLeaderLines val="1"/>
        </c:dLbls>
        <c:firstSliceAng val="0"/>
      </c:pieChart>
    </c:plotArea>
    <c:legend>
      <c:legendPos val="r"/>
      <c:layout>
        <c:manualLayout>
          <c:xMode val="edge"/>
          <c:yMode val="edge"/>
          <c:x val="0.0398347428793624"/>
          <c:y val="0.23046691631256"/>
          <c:w val="0.144830252474257"/>
          <c:h val="0.439409549949247"/>
        </c:manualLayout>
      </c:layout>
      <c:overlay val="0"/>
      <c:txPr>
        <a:bodyPr/>
        <a:lstStyle/>
        <a:p>
          <a:pPr rtl="0">
            <a:defRPr sz="800"/>
          </a:pPr>
          <a:endParaRPr lang="en-US"/>
        </a:p>
      </c:txPr>
    </c:legend>
    <c:plotVisOnly val="1"/>
    <c:dispBlanksAs val="gap"/>
    <c:showDLblsOverMax val="0"/>
  </c:chart>
  <c:txPr>
    <a:bodyPr/>
    <a:lstStyle/>
    <a:p>
      <a:pPr>
        <a:defRPr>
          <a:latin typeface="Arial" pitchFamily="34" charset="0"/>
          <a:cs typeface="Arial" pitchFamily="34"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19678429085253"/>
          <c:y val="0.0511228056291958"/>
          <c:w val="0.681038592398173"/>
          <c:h val="0.922076524354053"/>
        </c:manualLayout>
      </c:layout>
      <c:pieChart>
        <c:varyColors val="1"/>
        <c:ser>
          <c:idx val="0"/>
          <c:order val="0"/>
          <c:tx>
            <c:strRef>
              <c:f>'COMBINED reduced'!$AC$37</c:f>
              <c:strCache>
                <c:ptCount val="1"/>
                <c:pt idx="0">
                  <c:v>13</c:v>
                </c:pt>
              </c:strCache>
            </c:strRef>
          </c:tx>
          <c:dPt>
            <c:idx val="0"/>
            <c:bubble3D val="0"/>
            <c:spPr>
              <a:solidFill>
                <a:schemeClr val="accent5">
                  <a:lumMod val="60000"/>
                  <a:lumOff val="40000"/>
                </a:schemeClr>
              </a:solidFill>
            </c:spPr>
            <c:extLst xmlns:c16r2="http://schemas.microsoft.com/office/drawing/2015/06/chart">
              <c:ext xmlns:c16="http://schemas.microsoft.com/office/drawing/2014/chart" uri="{C3380CC4-5D6E-409C-BE32-E72D297353CC}">
                <c16:uniqueId val="{00000000-132F-4240-9414-163244006769}"/>
              </c:ext>
            </c:extLst>
          </c:dPt>
          <c:dPt>
            <c:idx val="1"/>
            <c:bubble3D val="0"/>
            <c:spPr>
              <a:solidFill>
                <a:schemeClr val="accent2">
                  <a:lumMod val="60000"/>
                  <a:lumOff val="40000"/>
                </a:schemeClr>
              </a:solidFill>
            </c:spPr>
            <c:extLst xmlns:c16r2="http://schemas.microsoft.com/office/drawing/2015/06/chart">
              <c:ext xmlns:c16="http://schemas.microsoft.com/office/drawing/2014/chart" uri="{C3380CC4-5D6E-409C-BE32-E72D297353CC}">
                <c16:uniqueId val="{00000001-132F-4240-9414-163244006769}"/>
              </c:ext>
            </c:extLst>
          </c:dPt>
          <c:dPt>
            <c:idx val="2"/>
            <c:bubble3D val="0"/>
            <c:spPr>
              <a:solidFill>
                <a:schemeClr val="accent1"/>
              </a:solidFill>
            </c:spPr>
            <c:extLst xmlns:c16r2="http://schemas.microsoft.com/office/drawing/2015/06/chart">
              <c:ext xmlns:c16="http://schemas.microsoft.com/office/drawing/2014/chart" uri="{C3380CC4-5D6E-409C-BE32-E72D297353CC}">
                <c16:uniqueId val="{00000002-132F-4240-9414-163244006769}"/>
              </c:ext>
            </c:extLst>
          </c:dPt>
          <c:dPt>
            <c:idx val="3"/>
            <c:bubble3D val="0"/>
            <c:spPr>
              <a:solidFill>
                <a:srgbClr val="7030A0"/>
              </a:solidFill>
            </c:spPr>
            <c:extLst xmlns:c16r2="http://schemas.microsoft.com/office/drawing/2015/06/chart">
              <c:ext xmlns:c16="http://schemas.microsoft.com/office/drawing/2014/chart" uri="{C3380CC4-5D6E-409C-BE32-E72D297353CC}">
                <c16:uniqueId val="{00000003-132F-4240-9414-163244006769}"/>
              </c:ext>
            </c:extLst>
          </c:dPt>
          <c:dLbls>
            <c:dLbl>
              <c:idx val="0"/>
              <c:layout>
                <c:manualLayout>
                  <c:x val="-0.153695732477885"/>
                  <c:y val="0.0242739601188392"/>
                </c:manualLayout>
              </c:layout>
              <c:spPr/>
              <c:txPr>
                <a:bodyPr/>
                <a:lstStyle/>
                <a:p>
                  <a:pPr>
                    <a:defRPr b="1"/>
                  </a:pPr>
                  <a:endParaRPr lang="en-US"/>
                </a:p>
              </c:txPr>
              <c:dLblPos val="bestFit"/>
              <c:showLegendKey val="0"/>
              <c:showVal val="1"/>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32F-4240-9414-163244006769}"/>
                </c:ext>
              </c:extLst>
            </c:dLbl>
            <c:dLbl>
              <c:idx val="1"/>
              <c:layout>
                <c:manualLayout>
                  <c:x val="0.238957908039273"/>
                  <c:y val="-0.087386256427821"/>
                </c:manualLayout>
              </c:layout>
              <c:spPr/>
              <c:txPr>
                <a:bodyPr/>
                <a:lstStyle/>
                <a:p>
                  <a:pPr>
                    <a:defRPr b="1"/>
                  </a:pPr>
                  <a:endParaRPr lang="en-US"/>
                </a:p>
              </c:txPr>
              <c:dLblPos val="bestFit"/>
              <c:showLegendKey val="0"/>
              <c:showVal val="1"/>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132F-4240-9414-163244006769}"/>
                </c:ext>
              </c:extLst>
            </c:dLbl>
            <c:dLbl>
              <c:idx val="3"/>
              <c:layout>
                <c:manualLayout>
                  <c:x val="-0.054145495463259"/>
                  <c:y val="-0.0144796393847712"/>
                </c:manualLayout>
              </c:layout>
              <c:dLblPos val="bestFit"/>
              <c:showLegendKey val="0"/>
              <c:showVal val="1"/>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132F-4240-9414-163244006769}"/>
                </c:ext>
              </c:extLst>
            </c:dLbl>
            <c:dLbl>
              <c:idx val="4"/>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32F-4240-9414-163244006769}"/>
                </c:ext>
              </c:extLst>
            </c:dLbl>
            <c:spPr>
              <a:noFill/>
              <a:ln>
                <a:noFill/>
              </a:ln>
              <a:effectLst/>
            </c:spPr>
            <c:dLblPos val="outEnd"/>
            <c:showLegendKey val="0"/>
            <c:showVal val="1"/>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COMBINED reduced'!$AD$37:$AD$38</c:f>
              <c:strCache>
                <c:ptCount val="2"/>
                <c:pt idx="0">
                  <c:v>Male</c:v>
                </c:pt>
                <c:pt idx="1">
                  <c:v>Female</c:v>
                </c:pt>
              </c:strCache>
            </c:strRef>
          </c:cat>
          <c:val>
            <c:numRef>
              <c:f>'COMBINED reduced'!$AC$37:$AC$38</c:f>
              <c:numCache>
                <c:formatCode>General</c:formatCode>
                <c:ptCount val="2"/>
                <c:pt idx="0">
                  <c:v>13.0</c:v>
                </c:pt>
                <c:pt idx="1">
                  <c:v>20.0</c:v>
                </c:pt>
              </c:numCache>
            </c:numRef>
          </c:val>
          <c:extLst xmlns:c16r2="http://schemas.microsoft.com/office/drawing/2015/06/chart">
            <c:ext xmlns:c16="http://schemas.microsoft.com/office/drawing/2014/chart" uri="{C3380CC4-5D6E-409C-BE32-E72D297353CC}">
              <c16:uniqueId val="{00000005-132F-4240-9414-163244006769}"/>
            </c:ext>
          </c:extLst>
        </c:ser>
        <c:dLbls>
          <c:showLegendKey val="0"/>
          <c:showVal val="1"/>
          <c:showCatName val="0"/>
          <c:showSerName val="0"/>
          <c:showPercent val="0"/>
          <c:showBubbleSize val="0"/>
          <c:showLeaderLines val="1"/>
        </c:dLbls>
        <c:firstSliceAng val="0"/>
      </c:pieChart>
    </c:plotArea>
    <c:legend>
      <c:legendPos val="r"/>
      <c:layout>
        <c:manualLayout>
          <c:xMode val="edge"/>
          <c:yMode val="edge"/>
          <c:x val="0.0398347428793624"/>
          <c:y val="0.23046691631256"/>
          <c:w val="0.233719062894916"/>
          <c:h val="0.439409549949247"/>
        </c:manualLayout>
      </c:layout>
      <c:overlay val="0"/>
      <c:txPr>
        <a:bodyPr/>
        <a:lstStyle/>
        <a:p>
          <a:pPr rtl="0">
            <a:defRPr/>
          </a:pPr>
          <a:endParaRPr lang="en-US"/>
        </a:p>
      </c:txPr>
    </c:legend>
    <c:plotVisOnly val="1"/>
    <c:dispBlanksAs val="gap"/>
    <c:showDLblsOverMax val="0"/>
  </c:chart>
  <c:txPr>
    <a:bodyPr/>
    <a:lstStyle/>
    <a:p>
      <a:pPr>
        <a:defRPr>
          <a:latin typeface="Arial" pitchFamily="34" charset="0"/>
          <a:cs typeface="Arial" pitchFamily="34"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57345776222417"/>
          <c:y val="0.11452172645086"/>
          <c:w val="0.638730436473219"/>
          <c:h val="0.798413045591523"/>
        </c:manualLayout>
      </c:layout>
      <c:pieChart>
        <c:varyColors val="1"/>
        <c:ser>
          <c:idx val="0"/>
          <c:order val="0"/>
          <c:tx>
            <c:strRef>
              <c:f>'COMBINED reduced'!$Q$1</c:f>
              <c:strCache>
                <c:ptCount val="1"/>
                <c:pt idx="0">
                  <c:v>Thinking about the last 10 times you had sex, how much of the time did you and your partner use a condom?</c:v>
                </c:pt>
              </c:strCache>
            </c:strRef>
          </c:tx>
          <c:dPt>
            <c:idx val="0"/>
            <c:bubble3D val="0"/>
            <c:spPr>
              <a:solidFill>
                <a:schemeClr val="accent2">
                  <a:lumMod val="50000"/>
                </a:schemeClr>
              </a:solidFill>
            </c:spPr>
            <c:extLst xmlns:c16r2="http://schemas.microsoft.com/office/drawing/2015/06/chart">
              <c:ext xmlns:c16="http://schemas.microsoft.com/office/drawing/2014/chart" uri="{C3380CC4-5D6E-409C-BE32-E72D297353CC}">
                <c16:uniqueId val="{00000000-134F-46C4-B4B2-E3AF152A56E2}"/>
              </c:ext>
            </c:extLst>
          </c:dPt>
          <c:dPt>
            <c:idx val="1"/>
            <c:bubble3D val="0"/>
            <c:spPr>
              <a:solidFill>
                <a:srgbClr val="00B050"/>
              </a:solidFill>
            </c:spPr>
            <c:extLst xmlns:c16r2="http://schemas.microsoft.com/office/drawing/2015/06/chart">
              <c:ext xmlns:c16="http://schemas.microsoft.com/office/drawing/2014/chart" uri="{C3380CC4-5D6E-409C-BE32-E72D297353CC}">
                <c16:uniqueId val="{00000001-134F-46C4-B4B2-E3AF152A56E2}"/>
              </c:ext>
            </c:extLst>
          </c:dPt>
          <c:dPt>
            <c:idx val="2"/>
            <c:bubble3D val="0"/>
            <c:spPr>
              <a:solidFill>
                <a:schemeClr val="tx2">
                  <a:lumMod val="60000"/>
                  <a:lumOff val="40000"/>
                </a:schemeClr>
              </a:solidFill>
            </c:spPr>
            <c:extLst xmlns:c16r2="http://schemas.microsoft.com/office/drawing/2015/06/chart">
              <c:ext xmlns:c16="http://schemas.microsoft.com/office/drawing/2014/chart" uri="{C3380CC4-5D6E-409C-BE32-E72D297353CC}">
                <c16:uniqueId val="{00000002-134F-46C4-B4B2-E3AF152A56E2}"/>
              </c:ext>
            </c:extLst>
          </c:dPt>
          <c:dPt>
            <c:idx val="3"/>
            <c:bubble3D val="0"/>
            <c:spPr>
              <a:solidFill>
                <a:schemeClr val="tx2">
                  <a:lumMod val="75000"/>
                </a:schemeClr>
              </a:solidFill>
            </c:spPr>
            <c:extLst xmlns:c16r2="http://schemas.microsoft.com/office/drawing/2015/06/chart">
              <c:ext xmlns:c16="http://schemas.microsoft.com/office/drawing/2014/chart" uri="{C3380CC4-5D6E-409C-BE32-E72D297353CC}">
                <c16:uniqueId val="{00000003-134F-46C4-B4B2-E3AF152A56E2}"/>
              </c:ext>
            </c:extLst>
          </c:dPt>
          <c:dLbls>
            <c:dLbl>
              <c:idx val="0"/>
              <c:layout>
                <c:manualLayout>
                  <c:x val="-0.113795275590551"/>
                  <c:y val="0.125061728395062"/>
                </c:manualLayout>
              </c:layout>
              <c:spPr/>
              <c:txPr>
                <a:bodyPr/>
                <a:lstStyle/>
                <a:p>
                  <a:pPr>
                    <a:defRPr b="1">
                      <a:solidFill>
                        <a:schemeClr val="bg1"/>
                      </a:solidFill>
                    </a:defRPr>
                  </a:pPr>
                  <a:endParaRPr lang="en-US"/>
                </a:p>
              </c:txPr>
              <c:dLblPos val="bestFit"/>
              <c:showLegendKey val="0"/>
              <c:showVal val="1"/>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134F-46C4-B4B2-E3AF152A56E2}"/>
                </c:ext>
              </c:extLst>
            </c:dLbl>
            <c:dLbl>
              <c:idx val="1"/>
              <c:layout>
                <c:manualLayout>
                  <c:x val="-0.0345679012345679"/>
                  <c:y val="0.0185185185185185"/>
                </c:manualLayout>
              </c:layout>
              <c:dLblPos val="bestFit"/>
              <c:showLegendKey val="0"/>
              <c:showVal val="1"/>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134F-46C4-B4B2-E3AF152A56E2}"/>
                </c:ext>
              </c:extLst>
            </c:dLbl>
            <c:dLbl>
              <c:idx val="2"/>
              <c:layout>
                <c:manualLayout>
                  <c:x val="-0.135254204335569"/>
                  <c:y val="-0.197179449790998"/>
                </c:manualLayout>
              </c:layout>
              <c:dLblPos val="bestFit"/>
              <c:showLegendKey val="0"/>
              <c:showVal val="1"/>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34F-46C4-B4B2-E3AF152A56E2}"/>
                </c:ext>
              </c:extLst>
            </c:dLbl>
            <c:dLbl>
              <c:idx val="3"/>
              <c:layout>
                <c:manualLayout>
                  <c:x val="0.227411295810246"/>
                  <c:y val="-0.0206522795761641"/>
                </c:manualLayout>
              </c:layout>
              <c:spPr/>
              <c:txPr>
                <a:bodyPr/>
                <a:lstStyle/>
                <a:p>
                  <a:pPr>
                    <a:defRPr b="1">
                      <a:solidFill>
                        <a:schemeClr val="bg1"/>
                      </a:solidFill>
                    </a:defRPr>
                  </a:pPr>
                  <a:endParaRPr lang="en-US"/>
                </a:p>
              </c:txPr>
              <c:dLblPos val="bestFit"/>
              <c:showLegendKey val="0"/>
              <c:showVal val="1"/>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134F-46C4-B4B2-E3AF152A56E2}"/>
                </c:ext>
              </c:extLst>
            </c:dLbl>
            <c:dLbl>
              <c:idx val="4"/>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134F-46C4-B4B2-E3AF152A56E2}"/>
                </c:ext>
              </c:extLst>
            </c:dLbl>
            <c:spPr>
              <a:noFill/>
              <a:ln>
                <a:noFill/>
              </a:ln>
              <a:effectLst/>
            </c:spPr>
            <c:txPr>
              <a:bodyPr/>
              <a:lstStyle/>
              <a:p>
                <a:pPr>
                  <a:defRPr b="1"/>
                </a:pPr>
                <a:endParaRPr lang="en-US"/>
              </a:p>
            </c:txPr>
            <c:dLblPos val="outEnd"/>
            <c:showLegendKey val="0"/>
            <c:showVal val="1"/>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COMBINED reduced'!$Q$40:$Q$43</c:f>
              <c:strCache>
                <c:ptCount val="4"/>
                <c:pt idx="0">
                  <c:v>Always</c:v>
                </c:pt>
                <c:pt idx="1">
                  <c:v>Usually</c:v>
                </c:pt>
                <c:pt idx="2">
                  <c:v>Occasionally</c:v>
                </c:pt>
                <c:pt idx="3">
                  <c:v>Never</c:v>
                </c:pt>
              </c:strCache>
            </c:strRef>
          </c:cat>
          <c:val>
            <c:numRef>
              <c:f>'COMBINED reduced'!$Q$44:$Q$47</c:f>
              <c:numCache>
                <c:formatCode>General</c:formatCode>
                <c:ptCount val="4"/>
                <c:pt idx="0">
                  <c:v>3.0</c:v>
                </c:pt>
                <c:pt idx="1">
                  <c:v>6.0</c:v>
                </c:pt>
                <c:pt idx="2">
                  <c:v>5.0</c:v>
                </c:pt>
                <c:pt idx="3">
                  <c:v>14.0</c:v>
                </c:pt>
              </c:numCache>
            </c:numRef>
          </c:val>
          <c:extLst xmlns:c16r2="http://schemas.microsoft.com/office/drawing/2015/06/chart">
            <c:ext xmlns:c16="http://schemas.microsoft.com/office/drawing/2014/chart" uri="{C3380CC4-5D6E-409C-BE32-E72D297353CC}">
              <c16:uniqueId val="{00000005-134F-46C4-B4B2-E3AF152A56E2}"/>
            </c:ext>
          </c:extLst>
        </c:ser>
        <c:dLbls>
          <c:showLegendKey val="0"/>
          <c:showVal val="1"/>
          <c:showCatName val="0"/>
          <c:showSerName val="0"/>
          <c:showPercent val="0"/>
          <c:showBubbleSize val="0"/>
          <c:showLeaderLines val="1"/>
        </c:dLbls>
        <c:firstSliceAng val="0"/>
      </c:pieChart>
    </c:plotArea>
    <c:legend>
      <c:legendPos val="r"/>
      <c:layout>
        <c:manualLayout>
          <c:xMode val="edge"/>
          <c:yMode val="edge"/>
          <c:x val="0.0"/>
          <c:y val="0.303288796669078"/>
          <c:w val="0.386031455800549"/>
          <c:h val="0.439409549949247"/>
        </c:manualLayout>
      </c:layout>
      <c:overlay val="0"/>
      <c:txPr>
        <a:bodyPr/>
        <a:lstStyle/>
        <a:p>
          <a:pPr rtl="0">
            <a:defRPr/>
          </a:pPr>
          <a:endParaRPr lang="en-US"/>
        </a:p>
      </c:txPr>
    </c:legend>
    <c:plotVisOnly val="1"/>
    <c:dispBlanksAs val="gap"/>
    <c:showDLblsOverMax val="0"/>
  </c:chart>
  <c:txPr>
    <a:bodyPr/>
    <a:lstStyle/>
    <a:p>
      <a:pPr>
        <a:defRPr sz="1000">
          <a:latin typeface="Arial" pitchFamily="34" charset="0"/>
          <a:cs typeface="Arial" pitchFamily="34"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99967449282123"/>
          <c:y val="0.223479838469219"/>
          <c:w val="0.59793171998051"/>
          <c:h val="0.681129232270072"/>
        </c:manualLayout>
      </c:layout>
      <c:pieChart>
        <c:varyColors val="1"/>
        <c:ser>
          <c:idx val="0"/>
          <c:order val="0"/>
          <c:tx>
            <c:strRef>
              <c:f>'COMBINED reduced'!$R$38</c:f>
              <c:strCache>
                <c:ptCount val="1"/>
                <c:pt idx="0">
                  <c:v>25 people do not "always" use condoms</c:v>
                </c:pt>
              </c:strCache>
            </c:strRef>
          </c:tx>
          <c:dPt>
            <c:idx val="0"/>
            <c:bubble3D val="0"/>
            <c:spPr>
              <a:solidFill>
                <a:srgbClr val="FFFF00"/>
              </a:solidFill>
            </c:spPr>
            <c:extLst xmlns:c16r2="http://schemas.microsoft.com/office/drawing/2015/06/chart">
              <c:ext xmlns:c16="http://schemas.microsoft.com/office/drawing/2014/chart" uri="{C3380CC4-5D6E-409C-BE32-E72D297353CC}">
                <c16:uniqueId val="{00000000-E41A-41C4-A5F6-6597C95BC3CB}"/>
              </c:ext>
            </c:extLst>
          </c:dPt>
          <c:dPt>
            <c:idx val="1"/>
            <c:bubble3D val="0"/>
            <c:spPr>
              <a:solidFill>
                <a:srgbClr val="FF0000"/>
              </a:solidFill>
            </c:spPr>
            <c:extLst xmlns:c16r2="http://schemas.microsoft.com/office/drawing/2015/06/chart">
              <c:ext xmlns:c16="http://schemas.microsoft.com/office/drawing/2014/chart" uri="{C3380CC4-5D6E-409C-BE32-E72D297353CC}">
                <c16:uniqueId val="{00000001-E41A-41C4-A5F6-6597C95BC3CB}"/>
              </c:ext>
            </c:extLst>
          </c:dPt>
          <c:dPt>
            <c:idx val="2"/>
            <c:bubble3D val="0"/>
            <c:spPr>
              <a:solidFill>
                <a:schemeClr val="tx2">
                  <a:lumMod val="60000"/>
                  <a:lumOff val="40000"/>
                </a:schemeClr>
              </a:solidFill>
            </c:spPr>
            <c:extLst xmlns:c16r2="http://schemas.microsoft.com/office/drawing/2015/06/chart">
              <c:ext xmlns:c16="http://schemas.microsoft.com/office/drawing/2014/chart" uri="{C3380CC4-5D6E-409C-BE32-E72D297353CC}">
                <c16:uniqueId val="{00000002-E41A-41C4-A5F6-6597C95BC3CB}"/>
              </c:ext>
            </c:extLst>
          </c:dPt>
          <c:dPt>
            <c:idx val="3"/>
            <c:bubble3D val="0"/>
            <c:spPr>
              <a:solidFill>
                <a:schemeClr val="tx2">
                  <a:lumMod val="75000"/>
                </a:schemeClr>
              </a:solidFill>
            </c:spPr>
            <c:extLst xmlns:c16r2="http://schemas.microsoft.com/office/drawing/2015/06/chart">
              <c:ext xmlns:c16="http://schemas.microsoft.com/office/drawing/2014/chart" uri="{C3380CC4-5D6E-409C-BE32-E72D297353CC}">
                <c16:uniqueId val="{00000003-E41A-41C4-A5F6-6597C95BC3CB}"/>
              </c:ext>
            </c:extLst>
          </c:dPt>
          <c:dLbls>
            <c:dLbl>
              <c:idx val="0"/>
              <c:layout>
                <c:manualLayout>
                  <c:x val="-0.0807831635606458"/>
                  <c:y val="0.121369800594196"/>
                </c:manualLayout>
              </c:layout>
              <c:spPr/>
              <c:txPr>
                <a:bodyPr/>
                <a:lstStyle/>
                <a:p>
                  <a:pPr>
                    <a:defRPr b="1">
                      <a:solidFill>
                        <a:sysClr val="windowText" lastClr="000000"/>
                      </a:solidFill>
                    </a:defRPr>
                  </a:pPr>
                  <a:endParaRPr lang="en-US"/>
                </a:p>
              </c:txPr>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E41A-41C4-A5F6-6597C95BC3CB}"/>
                </c:ext>
              </c:extLst>
            </c:dLbl>
            <c:dLbl>
              <c:idx val="1"/>
              <c:layout>
                <c:manualLayout>
                  <c:x val="0.157686415780051"/>
                  <c:y val="-0.145643760713035"/>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E41A-41C4-A5F6-6597C95BC3CB}"/>
                </c:ext>
              </c:extLst>
            </c:dLbl>
            <c:dLbl>
              <c:idx val="2"/>
              <c:layout>
                <c:manualLayout>
                  <c:x val="-0.0759948996781469"/>
                  <c:y val="-0.092241048451589"/>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E41A-41C4-A5F6-6597C95BC3CB}"/>
                </c:ext>
              </c:extLst>
            </c:dLbl>
            <c:dLbl>
              <c:idx val="3"/>
              <c:layout>
                <c:manualLayout>
                  <c:x val="0.0693866475322213"/>
                  <c:y val="-0.0144795127776597"/>
                </c:manualLayout>
              </c:layout>
              <c:spPr/>
              <c:txPr>
                <a:bodyPr/>
                <a:lstStyle/>
                <a:p>
                  <a:pPr>
                    <a:defRPr b="1">
                      <a:solidFill>
                        <a:sysClr val="windowText" lastClr="000000"/>
                      </a:solidFill>
                    </a:defRPr>
                  </a:pPr>
                  <a:endParaRPr lang="en-US"/>
                </a:p>
              </c:txPr>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E41A-41C4-A5F6-6597C95BC3CB}"/>
                </c:ext>
              </c:extLst>
            </c:dLbl>
            <c:dLbl>
              <c:idx val="4"/>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E41A-41C4-A5F6-6597C95BC3CB}"/>
                </c:ext>
              </c:extLst>
            </c:dLbl>
            <c:spPr>
              <a:noFill/>
              <a:ln>
                <a:noFill/>
              </a:ln>
              <a:effectLst/>
            </c:spPr>
            <c:txPr>
              <a:bodyPr/>
              <a:lstStyle/>
              <a:p>
                <a:pPr>
                  <a:defRPr b="1"/>
                </a:pPr>
                <a:endParaRPr lang="en-US"/>
              </a:p>
            </c:txPr>
            <c:dLblPos val="outEnd"/>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COMBINED reduced'!$S$40,'COMBINED reduced'!$S$41,'COMBINED reduced'!$S$42,'COMBINED reduced'!$S$44)</c:f>
              <c:strCache>
                <c:ptCount val="4"/>
                <c:pt idx="0">
                  <c:v>Don't like condom feeling</c:v>
                </c:pt>
                <c:pt idx="1">
                  <c:v>Used alternate method</c:v>
                </c:pt>
                <c:pt idx="2">
                  <c:v>Trying to conceive</c:v>
                </c:pt>
                <c:pt idx="3">
                  <c:v>Didn't have condom available</c:v>
                </c:pt>
              </c:strCache>
            </c:strRef>
          </c:cat>
          <c:val>
            <c:numRef>
              <c:f>('COMBINED reduced'!$R$40,'COMBINED reduced'!$R$41,'COMBINED reduced'!$R$42,'COMBINED reduced'!$R$44)</c:f>
              <c:numCache>
                <c:formatCode>General</c:formatCode>
                <c:ptCount val="4"/>
                <c:pt idx="0">
                  <c:v>9.0</c:v>
                </c:pt>
                <c:pt idx="1">
                  <c:v>16.0</c:v>
                </c:pt>
                <c:pt idx="2">
                  <c:v>2.0</c:v>
                </c:pt>
                <c:pt idx="3">
                  <c:v>1.0</c:v>
                </c:pt>
              </c:numCache>
            </c:numRef>
          </c:val>
          <c:extLst xmlns:c16r2="http://schemas.microsoft.com/office/drawing/2015/06/chart">
            <c:ext xmlns:c16="http://schemas.microsoft.com/office/drawing/2014/chart" uri="{C3380CC4-5D6E-409C-BE32-E72D297353CC}">
              <c16:uniqueId val="{00000005-E41A-41C4-A5F6-6597C95BC3CB}"/>
            </c:ext>
          </c:extLst>
        </c:ser>
        <c:dLbls>
          <c:showLegendKey val="0"/>
          <c:showVal val="1"/>
          <c:showCatName val="0"/>
          <c:showSerName val="0"/>
          <c:showPercent val="0"/>
          <c:showBubbleSize val="0"/>
          <c:showLeaderLines val="1"/>
        </c:dLbls>
        <c:firstSliceAng val="0"/>
      </c:pieChart>
    </c:plotArea>
    <c:legend>
      <c:legendPos val="r"/>
      <c:layout>
        <c:manualLayout>
          <c:xMode val="edge"/>
          <c:yMode val="edge"/>
          <c:x val="0.0"/>
          <c:y val="0.215902540241256"/>
          <c:w val="0.386031455800549"/>
          <c:h val="0.575343696339258"/>
        </c:manualLayout>
      </c:layout>
      <c:overlay val="0"/>
      <c:txPr>
        <a:bodyPr/>
        <a:lstStyle/>
        <a:p>
          <a:pPr rtl="0">
            <a:defRPr/>
          </a:pPr>
          <a:endParaRPr lang="en-US"/>
        </a:p>
      </c:txPr>
    </c:legend>
    <c:plotVisOnly val="1"/>
    <c:dispBlanksAs val="gap"/>
    <c:showDLblsOverMax val="0"/>
  </c:chart>
  <c:txPr>
    <a:bodyPr/>
    <a:lstStyle/>
    <a:p>
      <a:pPr>
        <a:defRPr sz="1000">
          <a:latin typeface="Arial" pitchFamily="34" charset="0"/>
          <a:cs typeface="Arial"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a:t>Non-coated</a:t>
            </a:r>
            <a:r>
              <a:rPr lang="en-US" sz="1000" baseline="0"/>
              <a:t> latex</a:t>
            </a:r>
            <a:endParaRPr lang="en-US" sz="1000"/>
          </a:p>
        </c:rich>
      </c:tx>
      <c:layout>
        <c:manualLayout>
          <c:xMode val="edge"/>
          <c:yMode val="edge"/>
          <c:x val="0.440056699643314"/>
          <c:y val="0.0583796273932017"/>
        </c:manualLayout>
      </c:layout>
      <c:overlay val="1"/>
    </c:title>
    <c:autoTitleDeleted val="0"/>
    <c:plotArea>
      <c:layout>
        <c:manualLayout>
          <c:layoutTarget val="inner"/>
          <c:xMode val="edge"/>
          <c:yMode val="edge"/>
          <c:x val="0.0925167382797777"/>
          <c:y val="0.0582954630671166"/>
          <c:w val="0.870420564270198"/>
          <c:h val="0.809851518560182"/>
        </c:manualLayout>
      </c:layout>
      <c:scatterChart>
        <c:scatterStyle val="lineMarker"/>
        <c:varyColors val="0"/>
        <c:ser>
          <c:idx val="0"/>
          <c:order val="0"/>
          <c:tx>
            <c:strRef>
              <c:f>Sheet1!$B$1</c:f>
              <c:strCache>
                <c:ptCount val="1"/>
                <c:pt idx="0">
                  <c:v>Latex</c:v>
                </c:pt>
              </c:strCache>
            </c:strRef>
          </c:tx>
          <c:spPr>
            <a:ln w="3175">
              <a:solidFill>
                <a:srgbClr val="FF0000"/>
              </a:solidFill>
            </a:ln>
          </c:spPr>
          <c:marker>
            <c:symbol val="none"/>
          </c:marker>
          <c:xVal>
            <c:numRef>
              <c:f>Sheet1!$B$5:$B$1400</c:f>
              <c:numCache>
                <c:formatCode>0.00</c:formatCode>
                <c:ptCount val="1396"/>
                <c:pt idx="0">
                  <c:v>0.0</c:v>
                </c:pt>
                <c:pt idx="1">
                  <c:v>0.1</c:v>
                </c:pt>
                <c:pt idx="2">
                  <c:v>0.15</c:v>
                </c:pt>
                <c:pt idx="3">
                  <c:v>0.19</c:v>
                </c:pt>
                <c:pt idx="4">
                  <c:v>0.2</c:v>
                </c:pt>
                <c:pt idx="5">
                  <c:v>0.24</c:v>
                </c:pt>
                <c:pt idx="6">
                  <c:v>0.28</c:v>
                </c:pt>
                <c:pt idx="7">
                  <c:v>0.32</c:v>
                </c:pt>
                <c:pt idx="8">
                  <c:v>0.36</c:v>
                </c:pt>
                <c:pt idx="9">
                  <c:v>0.4</c:v>
                </c:pt>
                <c:pt idx="10">
                  <c:v>0.44</c:v>
                </c:pt>
                <c:pt idx="11">
                  <c:v>0.48</c:v>
                </c:pt>
                <c:pt idx="12">
                  <c:v>0.5</c:v>
                </c:pt>
                <c:pt idx="13">
                  <c:v>0.54</c:v>
                </c:pt>
                <c:pt idx="14">
                  <c:v>0.55</c:v>
                </c:pt>
                <c:pt idx="15">
                  <c:v>0.62</c:v>
                </c:pt>
                <c:pt idx="16">
                  <c:v>0.66</c:v>
                </c:pt>
                <c:pt idx="17">
                  <c:v>0.7</c:v>
                </c:pt>
                <c:pt idx="18">
                  <c:v>0.74</c:v>
                </c:pt>
                <c:pt idx="19">
                  <c:v>0.78</c:v>
                </c:pt>
                <c:pt idx="20">
                  <c:v>0.8</c:v>
                </c:pt>
                <c:pt idx="21">
                  <c:v>0.84</c:v>
                </c:pt>
                <c:pt idx="22">
                  <c:v>0.88</c:v>
                </c:pt>
                <c:pt idx="23">
                  <c:v>0.9</c:v>
                </c:pt>
                <c:pt idx="24">
                  <c:v>0.94</c:v>
                </c:pt>
                <c:pt idx="25">
                  <c:v>0.98</c:v>
                </c:pt>
                <c:pt idx="26">
                  <c:v>0.99</c:v>
                </c:pt>
                <c:pt idx="27">
                  <c:v>1.0</c:v>
                </c:pt>
                <c:pt idx="28">
                  <c:v>1.04</c:v>
                </c:pt>
                <c:pt idx="29">
                  <c:v>1.1</c:v>
                </c:pt>
                <c:pt idx="30">
                  <c:v>1.149999999999999</c:v>
                </c:pt>
                <c:pt idx="31">
                  <c:v>1.190000000000001</c:v>
                </c:pt>
                <c:pt idx="32">
                  <c:v>1.23</c:v>
                </c:pt>
                <c:pt idx="33">
                  <c:v>1.27</c:v>
                </c:pt>
                <c:pt idx="34">
                  <c:v>1.3</c:v>
                </c:pt>
                <c:pt idx="35">
                  <c:v>1.34</c:v>
                </c:pt>
                <c:pt idx="36">
                  <c:v>1.38</c:v>
                </c:pt>
                <c:pt idx="37">
                  <c:v>1.4</c:v>
                </c:pt>
                <c:pt idx="38">
                  <c:v>1.44</c:v>
                </c:pt>
                <c:pt idx="39">
                  <c:v>1.48</c:v>
                </c:pt>
                <c:pt idx="40">
                  <c:v>1.5</c:v>
                </c:pt>
                <c:pt idx="41">
                  <c:v>1.54</c:v>
                </c:pt>
                <c:pt idx="42">
                  <c:v>1.6</c:v>
                </c:pt>
                <c:pt idx="43">
                  <c:v>1.65</c:v>
                </c:pt>
                <c:pt idx="44">
                  <c:v>1.690000000000001</c:v>
                </c:pt>
                <c:pt idx="45">
                  <c:v>1.7</c:v>
                </c:pt>
                <c:pt idx="46">
                  <c:v>1.74</c:v>
                </c:pt>
                <c:pt idx="47">
                  <c:v>1.78</c:v>
                </c:pt>
                <c:pt idx="48">
                  <c:v>1.8</c:v>
                </c:pt>
                <c:pt idx="49">
                  <c:v>1.84</c:v>
                </c:pt>
                <c:pt idx="50">
                  <c:v>1.88</c:v>
                </c:pt>
                <c:pt idx="51">
                  <c:v>1.9</c:v>
                </c:pt>
                <c:pt idx="52">
                  <c:v>1.940000000000001</c:v>
                </c:pt>
                <c:pt idx="53">
                  <c:v>1.980000000000001</c:v>
                </c:pt>
                <c:pt idx="54">
                  <c:v>1.990000000000001</c:v>
                </c:pt>
                <c:pt idx="55">
                  <c:v>2.0</c:v>
                </c:pt>
                <c:pt idx="56">
                  <c:v>2.04</c:v>
                </c:pt>
                <c:pt idx="57">
                  <c:v>2.1</c:v>
                </c:pt>
                <c:pt idx="58">
                  <c:v>2.15</c:v>
                </c:pt>
                <c:pt idx="59">
                  <c:v>2.19</c:v>
                </c:pt>
                <c:pt idx="60">
                  <c:v>2.2</c:v>
                </c:pt>
                <c:pt idx="61">
                  <c:v>2.24</c:v>
                </c:pt>
                <c:pt idx="62">
                  <c:v>2.28</c:v>
                </c:pt>
                <c:pt idx="63">
                  <c:v>2.3</c:v>
                </c:pt>
                <c:pt idx="64">
                  <c:v>2.34</c:v>
                </c:pt>
                <c:pt idx="65">
                  <c:v>2.38</c:v>
                </c:pt>
                <c:pt idx="66">
                  <c:v>2.42</c:v>
                </c:pt>
                <c:pt idx="67">
                  <c:v>2.46</c:v>
                </c:pt>
                <c:pt idx="68">
                  <c:v>2.5</c:v>
                </c:pt>
                <c:pt idx="69">
                  <c:v>2.54</c:v>
                </c:pt>
                <c:pt idx="70">
                  <c:v>2.6</c:v>
                </c:pt>
                <c:pt idx="71">
                  <c:v>2.65</c:v>
                </c:pt>
                <c:pt idx="72">
                  <c:v>2.69</c:v>
                </c:pt>
                <c:pt idx="73">
                  <c:v>2.7</c:v>
                </c:pt>
                <c:pt idx="74">
                  <c:v>2.74</c:v>
                </c:pt>
                <c:pt idx="75">
                  <c:v>2.78</c:v>
                </c:pt>
                <c:pt idx="76">
                  <c:v>2.8</c:v>
                </c:pt>
                <c:pt idx="77">
                  <c:v>2.84</c:v>
                </c:pt>
                <c:pt idx="78">
                  <c:v>2.88</c:v>
                </c:pt>
                <c:pt idx="79">
                  <c:v>2.9</c:v>
                </c:pt>
                <c:pt idx="80">
                  <c:v>2.94</c:v>
                </c:pt>
                <c:pt idx="81">
                  <c:v>2.98</c:v>
                </c:pt>
                <c:pt idx="82">
                  <c:v>2.99</c:v>
                </c:pt>
                <c:pt idx="83">
                  <c:v>3.0</c:v>
                </c:pt>
                <c:pt idx="84">
                  <c:v>3.04</c:v>
                </c:pt>
                <c:pt idx="85">
                  <c:v>3.1</c:v>
                </c:pt>
                <c:pt idx="86">
                  <c:v>3.15</c:v>
                </c:pt>
                <c:pt idx="87">
                  <c:v>3.19</c:v>
                </c:pt>
                <c:pt idx="88">
                  <c:v>3.2</c:v>
                </c:pt>
                <c:pt idx="89">
                  <c:v>3.24</c:v>
                </c:pt>
                <c:pt idx="90">
                  <c:v>3.28</c:v>
                </c:pt>
                <c:pt idx="91">
                  <c:v>3.3</c:v>
                </c:pt>
                <c:pt idx="92">
                  <c:v>3.34</c:v>
                </c:pt>
                <c:pt idx="93">
                  <c:v>3.38</c:v>
                </c:pt>
                <c:pt idx="94">
                  <c:v>3.4</c:v>
                </c:pt>
                <c:pt idx="95">
                  <c:v>3.44</c:v>
                </c:pt>
                <c:pt idx="96">
                  <c:v>3.48</c:v>
                </c:pt>
                <c:pt idx="97">
                  <c:v>3.5</c:v>
                </c:pt>
                <c:pt idx="98">
                  <c:v>3.54</c:v>
                </c:pt>
                <c:pt idx="99">
                  <c:v>3.55</c:v>
                </c:pt>
                <c:pt idx="100">
                  <c:v>3.6</c:v>
                </c:pt>
                <c:pt idx="101">
                  <c:v>3.65</c:v>
                </c:pt>
                <c:pt idx="102">
                  <c:v>3.69</c:v>
                </c:pt>
                <c:pt idx="103">
                  <c:v>3.7</c:v>
                </c:pt>
                <c:pt idx="104">
                  <c:v>3.74</c:v>
                </c:pt>
                <c:pt idx="105">
                  <c:v>3.78</c:v>
                </c:pt>
                <c:pt idx="106">
                  <c:v>3.8</c:v>
                </c:pt>
                <c:pt idx="107">
                  <c:v>3.84</c:v>
                </c:pt>
                <c:pt idx="108">
                  <c:v>3.88</c:v>
                </c:pt>
                <c:pt idx="109">
                  <c:v>3.9</c:v>
                </c:pt>
                <c:pt idx="110">
                  <c:v>3.94</c:v>
                </c:pt>
                <c:pt idx="111">
                  <c:v>3.98</c:v>
                </c:pt>
                <c:pt idx="112">
                  <c:v>3.99</c:v>
                </c:pt>
                <c:pt idx="113">
                  <c:v>4.0</c:v>
                </c:pt>
                <c:pt idx="114">
                  <c:v>4.04</c:v>
                </c:pt>
                <c:pt idx="115">
                  <c:v>4.1</c:v>
                </c:pt>
                <c:pt idx="116">
                  <c:v>4.149999999999999</c:v>
                </c:pt>
                <c:pt idx="117">
                  <c:v>4.189999999999999</c:v>
                </c:pt>
                <c:pt idx="118">
                  <c:v>4.2</c:v>
                </c:pt>
                <c:pt idx="119">
                  <c:v>4.24</c:v>
                </c:pt>
                <c:pt idx="120">
                  <c:v>4.28</c:v>
                </c:pt>
                <c:pt idx="121">
                  <c:v>4.319999999999998</c:v>
                </c:pt>
                <c:pt idx="122">
                  <c:v>4.359999999999998</c:v>
                </c:pt>
                <c:pt idx="123">
                  <c:v>4.4</c:v>
                </c:pt>
                <c:pt idx="124">
                  <c:v>4.44</c:v>
                </c:pt>
                <c:pt idx="125">
                  <c:v>4.48</c:v>
                </c:pt>
                <c:pt idx="126">
                  <c:v>4.5</c:v>
                </c:pt>
                <c:pt idx="127">
                  <c:v>4.54</c:v>
                </c:pt>
                <c:pt idx="128">
                  <c:v>4.55</c:v>
                </c:pt>
                <c:pt idx="129">
                  <c:v>4.6</c:v>
                </c:pt>
                <c:pt idx="130">
                  <c:v>4.649999999999999</c:v>
                </c:pt>
                <c:pt idx="131">
                  <c:v>4.689999999999999</c:v>
                </c:pt>
                <c:pt idx="132">
                  <c:v>4.7</c:v>
                </c:pt>
                <c:pt idx="133">
                  <c:v>4.74</c:v>
                </c:pt>
                <c:pt idx="134">
                  <c:v>4.78</c:v>
                </c:pt>
                <c:pt idx="135">
                  <c:v>4.819999999999998</c:v>
                </c:pt>
                <c:pt idx="136">
                  <c:v>4.859999999999998</c:v>
                </c:pt>
                <c:pt idx="137">
                  <c:v>4.9</c:v>
                </c:pt>
                <c:pt idx="138">
                  <c:v>4.94</c:v>
                </c:pt>
                <c:pt idx="139">
                  <c:v>4.98</c:v>
                </c:pt>
                <c:pt idx="140">
                  <c:v>4.99</c:v>
                </c:pt>
                <c:pt idx="141">
                  <c:v>5.0</c:v>
                </c:pt>
                <c:pt idx="142">
                  <c:v>5.04</c:v>
                </c:pt>
                <c:pt idx="143">
                  <c:v>5.1</c:v>
                </c:pt>
                <c:pt idx="144">
                  <c:v>5.149999999999999</c:v>
                </c:pt>
                <c:pt idx="145">
                  <c:v>5.189999999999999</c:v>
                </c:pt>
                <c:pt idx="146">
                  <c:v>5.2</c:v>
                </c:pt>
                <c:pt idx="147">
                  <c:v>5.24</c:v>
                </c:pt>
                <c:pt idx="148">
                  <c:v>5.28</c:v>
                </c:pt>
                <c:pt idx="149">
                  <c:v>5.319999999999998</c:v>
                </c:pt>
                <c:pt idx="150">
                  <c:v>5.359999999999998</c:v>
                </c:pt>
                <c:pt idx="151">
                  <c:v>5.4</c:v>
                </c:pt>
                <c:pt idx="152">
                  <c:v>5.44</c:v>
                </c:pt>
                <c:pt idx="153">
                  <c:v>5.48</c:v>
                </c:pt>
                <c:pt idx="154">
                  <c:v>5.5</c:v>
                </c:pt>
                <c:pt idx="155">
                  <c:v>5.54</c:v>
                </c:pt>
                <c:pt idx="156">
                  <c:v>5.55</c:v>
                </c:pt>
                <c:pt idx="157">
                  <c:v>5.6</c:v>
                </c:pt>
                <c:pt idx="158">
                  <c:v>5.649999999999999</c:v>
                </c:pt>
                <c:pt idx="159">
                  <c:v>5.689999999999999</c:v>
                </c:pt>
                <c:pt idx="160">
                  <c:v>5.7</c:v>
                </c:pt>
                <c:pt idx="161">
                  <c:v>5.74</c:v>
                </c:pt>
                <c:pt idx="162">
                  <c:v>5.78</c:v>
                </c:pt>
                <c:pt idx="163">
                  <c:v>5.8</c:v>
                </c:pt>
                <c:pt idx="164">
                  <c:v>5.84</c:v>
                </c:pt>
                <c:pt idx="165">
                  <c:v>5.88</c:v>
                </c:pt>
                <c:pt idx="166">
                  <c:v>5.9</c:v>
                </c:pt>
                <c:pt idx="167">
                  <c:v>5.94</c:v>
                </c:pt>
                <c:pt idx="168">
                  <c:v>5.98</c:v>
                </c:pt>
                <c:pt idx="169">
                  <c:v>5.99</c:v>
                </c:pt>
                <c:pt idx="170">
                  <c:v>6.0</c:v>
                </c:pt>
                <c:pt idx="171">
                  <c:v>6.04</c:v>
                </c:pt>
                <c:pt idx="172">
                  <c:v>6.1</c:v>
                </c:pt>
                <c:pt idx="173">
                  <c:v>6.149999999999999</c:v>
                </c:pt>
                <c:pt idx="174">
                  <c:v>6.189999999999999</c:v>
                </c:pt>
                <c:pt idx="175">
                  <c:v>6.2</c:v>
                </c:pt>
                <c:pt idx="176">
                  <c:v>6.24</c:v>
                </c:pt>
                <c:pt idx="177">
                  <c:v>6.28</c:v>
                </c:pt>
                <c:pt idx="178">
                  <c:v>6.3</c:v>
                </c:pt>
                <c:pt idx="179">
                  <c:v>6.34</c:v>
                </c:pt>
                <c:pt idx="180">
                  <c:v>6.38</c:v>
                </c:pt>
                <c:pt idx="181">
                  <c:v>6.4</c:v>
                </c:pt>
                <c:pt idx="182">
                  <c:v>6.44</c:v>
                </c:pt>
                <c:pt idx="183">
                  <c:v>6.48</c:v>
                </c:pt>
                <c:pt idx="184">
                  <c:v>6.5</c:v>
                </c:pt>
                <c:pt idx="185">
                  <c:v>6.54</c:v>
                </c:pt>
                <c:pt idx="186">
                  <c:v>6.6</c:v>
                </c:pt>
                <c:pt idx="187">
                  <c:v>6.649999999999999</c:v>
                </c:pt>
                <c:pt idx="188">
                  <c:v>6.689999999999999</c:v>
                </c:pt>
                <c:pt idx="189">
                  <c:v>6.7</c:v>
                </c:pt>
                <c:pt idx="190">
                  <c:v>6.74</c:v>
                </c:pt>
                <c:pt idx="191">
                  <c:v>6.78</c:v>
                </c:pt>
                <c:pt idx="192">
                  <c:v>6.8</c:v>
                </c:pt>
                <c:pt idx="193">
                  <c:v>6.84</c:v>
                </c:pt>
                <c:pt idx="194">
                  <c:v>6.88</c:v>
                </c:pt>
                <c:pt idx="195">
                  <c:v>6.9</c:v>
                </c:pt>
                <c:pt idx="196">
                  <c:v>6.94</c:v>
                </c:pt>
                <c:pt idx="197">
                  <c:v>6.98</c:v>
                </c:pt>
                <c:pt idx="198">
                  <c:v>6.99</c:v>
                </c:pt>
                <c:pt idx="199">
                  <c:v>7.0</c:v>
                </c:pt>
                <c:pt idx="200">
                  <c:v>7.04</c:v>
                </c:pt>
                <c:pt idx="201">
                  <c:v>7.1</c:v>
                </c:pt>
                <c:pt idx="202">
                  <c:v>7.149999999999999</c:v>
                </c:pt>
                <c:pt idx="203">
                  <c:v>7.189999999999999</c:v>
                </c:pt>
                <c:pt idx="204">
                  <c:v>7.2</c:v>
                </c:pt>
                <c:pt idx="205">
                  <c:v>7.24</c:v>
                </c:pt>
                <c:pt idx="206">
                  <c:v>7.28</c:v>
                </c:pt>
                <c:pt idx="207">
                  <c:v>7.3</c:v>
                </c:pt>
                <c:pt idx="208">
                  <c:v>7.34</c:v>
                </c:pt>
                <c:pt idx="209">
                  <c:v>7.38</c:v>
                </c:pt>
                <c:pt idx="210">
                  <c:v>7.4</c:v>
                </c:pt>
                <c:pt idx="211">
                  <c:v>7.44</c:v>
                </c:pt>
                <c:pt idx="212">
                  <c:v>7.48</c:v>
                </c:pt>
                <c:pt idx="213">
                  <c:v>7.5</c:v>
                </c:pt>
                <c:pt idx="214">
                  <c:v>7.54</c:v>
                </c:pt>
                <c:pt idx="215">
                  <c:v>7.6</c:v>
                </c:pt>
                <c:pt idx="216">
                  <c:v>7.649999999999999</c:v>
                </c:pt>
                <c:pt idx="217">
                  <c:v>7.689999999999999</c:v>
                </c:pt>
                <c:pt idx="218">
                  <c:v>7.7</c:v>
                </c:pt>
                <c:pt idx="219">
                  <c:v>7.74</c:v>
                </c:pt>
                <c:pt idx="220">
                  <c:v>7.78</c:v>
                </c:pt>
                <c:pt idx="221">
                  <c:v>7.8</c:v>
                </c:pt>
                <c:pt idx="222">
                  <c:v>7.84</c:v>
                </c:pt>
                <c:pt idx="223">
                  <c:v>7.88</c:v>
                </c:pt>
                <c:pt idx="224">
                  <c:v>7.9</c:v>
                </c:pt>
                <c:pt idx="225">
                  <c:v>7.94</c:v>
                </c:pt>
                <c:pt idx="226">
                  <c:v>7.98</c:v>
                </c:pt>
                <c:pt idx="227">
                  <c:v>7.99</c:v>
                </c:pt>
                <c:pt idx="228">
                  <c:v>8.0</c:v>
                </c:pt>
                <c:pt idx="229">
                  <c:v>8.040000000000001</c:v>
                </c:pt>
                <c:pt idx="230">
                  <c:v>8.120000000000001</c:v>
                </c:pt>
                <c:pt idx="231">
                  <c:v>8.16</c:v>
                </c:pt>
                <c:pt idx="232">
                  <c:v>8.200000000000001</c:v>
                </c:pt>
                <c:pt idx="233">
                  <c:v>8.24</c:v>
                </c:pt>
                <c:pt idx="234">
                  <c:v>8.280000000000001</c:v>
                </c:pt>
                <c:pt idx="235">
                  <c:v>8.3</c:v>
                </c:pt>
                <c:pt idx="236">
                  <c:v>8.34</c:v>
                </c:pt>
                <c:pt idx="237">
                  <c:v>8.38</c:v>
                </c:pt>
                <c:pt idx="238">
                  <c:v>8.4</c:v>
                </c:pt>
                <c:pt idx="239">
                  <c:v>8.44</c:v>
                </c:pt>
                <c:pt idx="240">
                  <c:v>8.48</c:v>
                </c:pt>
                <c:pt idx="241">
                  <c:v>8.5</c:v>
                </c:pt>
                <c:pt idx="242">
                  <c:v>8.540000000000001</c:v>
                </c:pt>
                <c:pt idx="243">
                  <c:v>8.55</c:v>
                </c:pt>
                <c:pt idx="244">
                  <c:v>8.620000000000001</c:v>
                </c:pt>
                <c:pt idx="245">
                  <c:v>8.66</c:v>
                </c:pt>
                <c:pt idx="246">
                  <c:v>8.700000000000001</c:v>
                </c:pt>
                <c:pt idx="247">
                  <c:v>8.74</c:v>
                </c:pt>
                <c:pt idx="248">
                  <c:v>8.780000000000001</c:v>
                </c:pt>
                <c:pt idx="249">
                  <c:v>8.8</c:v>
                </c:pt>
                <c:pt idx="250">
                  <c:v>8.84</c:v>
                </c:pt>
                <c:pt idx="251">
                  <c:v>8.88</c:v>
                </c:pt>
                <c:pt idx="252">
                  <c:v>8.9</c:v>
                </c:pt>
                <c:pt idx="253">
                  <c:v>8.94</c:v>
                </c:pt>
                <c:pt idx="254">
                  <c:v>8.98</c:v>
                </c:pt>
                <c:pt idx="255">
                  <c:v>8.99</c:v>
                </c:pt>
                <c:pt idx="256">
                  <c:v>9.0</c:v>
                </c:pt>
                <c:pt idx="257">
                  <c:v>9.040000000000001</c:v>
                </c:pt>
                <c:pt idx="258">
                  <c:v>9.120000000000001</c:v>
                </c:pt>
                <c:pt idx="259">
                  <c:v>9.16</c:v>
                </c:pt>
                <c:pt idx="260">
                  <c:v>9.200000000000001</c:v>
                </c:pt>
                <c:pt idx="261">
                  <c:v>9.24</c:v>
                </c:pt>
                <c:pt idx="262">
                  <c:v>9.280000000000001</c:v>
                </c:pt>
                <c:pt idx="263">
                  <c:v>9.3</c:v>
                </c:pt>
                <c:pt idx="264">
                  <c:v>9.34</c:v>
                </c:pt>
                <c:pt idx="265">
                  <c:v>9.38</c:v>
                </c:pt>
                <c:pt idx="266">
                  <c:v>9.4</c:v>
                </c:pt>
                <c:pt idx="267">
                  <c:v>9.44</c:v>
                </c:pt>
                <c:pt idx="268">
                  <c:v>9.48</c:v>
                </c:pt>
                <c:pt idx="269">
                  <c:v>9.5</c:v>
                </c:pt>
                <c:pt idx="270">
                  <c:v>9.540000000000001</c:v>
                </c:pt>
                <c:pt idx="271">
                  <c:v>9.55</c:v>
                </c:pt>
                <c:pt idx="272">
                  <c:v>9.620000000000001</c:v>
                </c:pt>
                <c:pt idx="273">
                  <c:v>9.66</c:v>
                </c:pt>
                <c:pt idx="274">
                  <c:v>9.700000000000001</c:v>
                </c:pt>
                <c:pt idx="275">
                  <c:v>9.74</c:v>
                </c:pt>
                <c:pt idx="276">
                  <c:v>9.780000000000001</c:v>
                </c:pt>
                <c:pt idx="277">
                  <c:v>9.8</c:v>
                </c:pt>
                <c:pt idx="278">
                  <c:v>9.84</c:v>
                </c:pt>
                <c:pt idx="279">
                  <c:v>9.88</c:v>
                </c:pt>
                <c:pt idx="280">
                  <c:v>9.9</c:v>
                </c:pt>
                <c:pt idx="281">
                  <c:v>9.94</c:v>
                </c:pt>
                <c:pt idx="282">
                  <c:v>9.98</c:v>
                </c:pt>
                <c:pt idx="283">
                  <c:v>9.99</c:v>
                </c:pt>
                <c:pt idx="284">
                  <c:v>10.0</c:v>
                </c:pt>
                <c:pt idx="285">
                  <c:v>10.04</c:v>
                </c:pt>
                <c:pt idx="286">
                  <c:v>10.12</c:v>
                </c:pt>
                <c:pt idx="287">
                  <c:v>10.16</c:v>
                </c:pt>
                <c:pt idx="288">
                  <c:v>10.2</c:v>
                </c:pt>
                <c:pt idx="289">
                  <c:v>10.24</c:v>
                </c:pt>
                <c:pt idx="290">
                  <c:v>10.28</c:v>
                </c:pt>
                <c:pt idx="291">
                  <c:v>10.3</c:v>
                </c:pt>
                <c:pt idx="292">
                  <c:v>10.34</c:v>
                </c:pt>
                <c:pt idx="293">
                  <c:v>10.38</c:v>
                </c:pt>
                <c:pt idx="294">
                  <c:v>10.4</c:v>
                </c:pt>
                <c:pt idx="295">
                  <c:v>10.44</c:v>
                </c:pt>
                <c:pt idx="296">
                  <c:v>10.48</c:v>
                </c:pt>
                <c:pt idx="297">
                  <c:v>10.5</c:v>
                </c:pt>
                <c:pt idx="298">
                  <c:v>10.54</c:v>
                </c:pt>
                <c:pt idx="299">
                  <c:v>10.62</c:v>
                </c:pt>
                <c:pt idx="300">
                  <c:v>10.66</c:v>
                </c:pt>
                <c:pt idx="301">
                  <c:v>10.7</c:v>
                </c:pt>
                <c:pt idx="302">
                  <c:v>10.74</c:v>
                </c:pt>
                <c:pt idx="303">
                  <c:v>10.78</c:v>
                </c:pt>
                <c:pt idx="304">
                  <c:v>10.8</c:v>
                </c:pt>
                <c:pt idx="305">
                  <c:v>10.84</c:v>
                </c:pt>
                <c:pt idx="306">
                  <c:v>10.88</c:v>
                </c:pt>
                <c:pt idx="307">
                  <c:v>10.9</c:v>
                </c:pt>
                <c:pt idx="308">
                  <c:v>10.94</c:v>
                </c:pt>
                <c:pt idx="309">
                  <c:v>10.98</c:v>
                </c:pt>
                <c:pt idx="310">
                  <c:v>10.99</c:v>
                </c:pt>
                <c:pt idx="311">
                  <c:v>11.0</c:v>
                </c:pt>
                <c:pt idx="312">
                  <c:v>11.04</c:v>
                </c:pt>
                <c:pt idx="313">
                  <c:v>11.12</c:v>
                </c:pt>
                <c:pt idx="314">
                  <c:v>11.16</c:v>
                </c:pt>
                <c:pt idx="315">
                  <c:v>11.2</c:v>
                </c:pt>
                <c:pt idx="316">
                  <c:v>11.24</c:v>
                </c:pt>
                <c:pt idx="317">
                  <c:v>11.28</c:v>
                </c:pt>
                <c:pt idx="318">
                  <c:v>11.3</c:v>
                </c:pt>
                <c:pt idx="319">
                  <c:v>11.34</c:v>
                </c:pt>
                <c:pt idx="320">
                  <c:v>11.38</c:v>
                </c:pt>
                <c:pt idx="321">
                  <c:v>11.4</c:v>
                </c:pt>
                <c:pt idx="322">
                  <c:v>11.44</c:v>
                </c:pt>
                <c:pt idx="323">
                  <c:v>11.48</c:v>
                </c:pt>
                <c:pt idx="324">
                  <c:v>11.5</c:v>
                </c:pt>
                <c:pt idx="325">
                  <c:v>11.54</c:v>
                </c:pt>
                <c:pt idx="326">
                  <c:v>11.6</c:v>
                </c:pt>
                <c:pt idx="327">
                  <c:v>11.65</c:v>
                </c:pt>
                <c:pt idx="328">
                  <c:v>11.69</c:v>
                </c:pt>
                <c:pt idx="329">
                  <c:v>11.7</c:v>
                </c:pt>
                <c:pt idx="330">
                  <c:v>11.74</c:v>
                </c:pt>
                <c:pt idx="331">
                  <c:v>11.78</c:v>
                </c:pt>
                <c:pt idx="332">
                  <c:v>11.8</c:v>
                </c:pt>
                <c:pt idx="333">
                  <c:v>11.84</c:v>
                </c:pt>
                <c:pt idx="334">
                  <c:v>11.88</c:v>
                </c:pt>
                <c:pt idx="335">
                  <c:v>11.9</c:v>
                </c:pt>
                <c:pt idx="336">
                  <c:v>11.94</c:v>
                </c:pt>
                <c:pt idx="337">
                  <c:v>11.98</c:v>
                </c:pt>
                <c:pt idx="338">
                  <c:v>11.99</c:v>
                </c:pt>
                <c:pt idx="339">
                  <c:v>12.0</c:v>
                </c:pt>
                <c:pt idx="340">
                  <c:v>12.04</c:v>
                </c:pt>
                <c:pt idx="341">
                  <c:v>12.1</c:v>
                </c:pt>
                <c:pt idx="342">
                  <c:v>12.15</c:v>
                </c:pt>
                <c:pt idx="343">
                  <c:v>12.19</c:v>
                </c:pt>
                <c:pt idx="344">
                  <c:v>12.2</c:v>
                </c:pt>
                <c:pt idx="345">
                  <c:v>12.24</c:v>
                </c:pt>
                <c:pt idx="346">
                  <c:v>12.28</c:v>
                </c:pt>
                <c:pt idx="347">
                  <c:v>12.3</c:v>
                </c:pt>
                <c:pt idx="348">
                  <c:v>12.34</c:v>
                </c:pt>
                <c:pt idx="349">
                  <c:v>12.38</c:v>
                </c:pt>
                <c:pt idx="350">
                  <c:v>12.4</c:v>
                </c:pt>
                <c:pt idx="351">
                  <c:v>12.44</c:v>
                </c:pt>
                <c:pt idx="352">
                  <c:v>12.48</c:v>
                </c:pt>
                <c:pt idx="353">
                  <c:v>12.5</c:v>
                </c:pt>
                <c:pt idx="354">
                  <c:v>12.54</c:v>
                </c:pt>
                <c:pt idx="355">
                  <c:v>12.55</c:v>
                </c:pt>
                <c:pt idx="356">
                  <c:v>12.6</c:v>
                </c:pt>
                <c:pt idx="357">
                  <c:v>12.65</c:v>
                </c:pt>
                <c:pt idx="358">
                  <c:v>12.69</c:v>
                </c:pt>
                <c:pt idx="359">
                  <c:v>12.7</c:v>
                </c:pt>
                <c:pt idx="360">
                  <c:v>12.74</c:v>
                </c:pt>
                <c:pt idx="361">
                  <c:v>12.78</c:v>
                </c:pt>
                <c:pt idx="362">
                  <c:v>12.8</c:v>
                </c:pt>
                <c:pt idx="363">
                  <c:v>12.84</c:v>
                </c:pt>
                <c:pt idx="364">
                  <c:v>12.88</c:v>
                </c:pt>
                <c:pt idx="365">
                  <c:v>12.9</c:v>
                </c:pt>
                <c:pt idx="366">
                  <c:v>12.94</c:v>
                </c:pt>
                <c:pt idx="367">
                  <c:v>12.98</c:v>
                </c:pt>
                <c:pt idx="368">
                  <c:v>12.99</c:v>
                </c:pt>
                <c:pt idx="369">
                  <c:v>13.0</c:v>
                </c:pt>
                <c:pt idx="370">
                  <c:v>13.04</c:v>
                </c:pt>
                <c:pt idx="371">
                  <c:v>13.1</c:v>
                </c:pt>
                <c:pt idx="372">
                  <c:v>13.15</c:v>
                </c:pt>
                <c:pt idx="373">
                  <c:v>13.19</c:v>
                </c:pt>
                <c:pt idx="374">
                  <c:v>13.2</c:v>
                </c:pt>
                <c:pt idx="375">
                  <c:v>13.24</c:v>
                </c:pt>
                <c:pt idx="376">
                  <c:v>13.28</c:v>
                </c:pt>
                <c:pt idx="377">
                  <c:v>13.3</c:v>
                </c:pt>
                <c:pt idx="378">
                  <c:v>13.34</c:v>
                </c:pt>
                <c:pt idx="379">
                  <c:v>13.38</c:v>
                </c:pt>
                <c:pt idx="380">
                  <c:v>13.4</c:v>
                </c:pt>
                <c:pt idx="381">
                  <c:v>13.44</c:v>
                </c:pt>
                <c:pt idx="382">
                  <c:v>13.48</c:v>
                </c:pt>
                <c:pt idx="383">
                  <c:v>13.5</c:v>
                </c:pt>
                <c:pt idx="384">
                  <c:v>13.54</c:v>
                </c:pt>
                <c:pt idx="385">
                  <c:v>13.55</c:v>
                </c:pt>
                <c:pt idx="386">
                  <c:v>13.6</c:v>
                </c:pt>
                <c:pt idx="387">
                  <c:v>13.65</c:v>
                </c:pt>
                <c:pt idx="388">
                  <c:v>13.69</c:v>
                </c:pt>
                <c:pt idx="389">
                  <c:v>13.7</c:v>
                </c:pt>
                <c:pt idx="390">
                  <c:v>13.74</c:v>
                </c:pt>
                <c:pt idx="391">
                  <c:v>13.78</c:v>
                </c:pt>
                <c:pt idx="392">
                  <c:v>13.8</c:v>
                </c:pt>
                <c:pt idx="393">
                  <c:v>13.84</c:v>
                </c:pt>
                <c:pt idx="394">
                  <c:v>13.88</c:v>
                </c:pt>
                <c:pt idx="395">
                  <c:v>13.9</c:v>
                </c:pt>
                <c:pt idx="396">
                  <c:v>13.94</c:v>
                </c:pt>
                <c:pt idx="397">
                  <c:v>13.98</c:v>
                </c:pt>
                <c:pt idx="398">
                  <c:v>13.99</c:v>
                </c:pt>
                <c:pt idx="399">
                  <c:v>14.0</c:v>
                </c:pt>
                <c:pt idx="400">
                  <c:v>14.04</c:v>
                </c:pt>
                <c:pt idx="401">
                  <c:v>14.1</c:v>
                </c:pt>
                <c:pt idx="402">
                  <c:v>14.15</c:v>
                </c:pt>
                <c:pt idx="403">
                  <c:v>14.19</c:v>
                </c:pt>
                <c:pt idx="404">
                  <c:v>14.2</c:v>
                </c:pt>
                <c:pt idx="405">
                  <c:v>14.24</c:v>
                </c:pt>
                <c:pt idx="406">
                  <c:v>14.28</c:v>
                </c:pt>
                <c:pt idx="407">
                  <c:v>14.3</c:v>
                </c:pt>
                <c:pt idx="408">
                  <c:v>14.34</c:v>
                </c:pt>
                <c:pt idx="409">
                  <c:v>14.38</c:v>
                </c:pt>
                <c:pt idx="410">
                  <c:v>14.4</c:v>
                </c:pt>
                <c:pt idx="411">
                  <c:v>14.44</c:v>
                </c:pt>
                <c:pt idx="412">
                  <c:v>14.48</c:v>
                </c:pt>
                <c:pt idx="413">
                  <c:v>14.5</c:v>
                </c:pt>
                <c:pt idx="414">
                  <c:v>14.54</c:v>
                </c:pt>
                <c:pt idx="415">
                  <c:v>14.55</c:v>
                </c:pt>
                <c:pt idx="416">
                  <c:v>14.6</c:v>
                </c:pt>
                <c:pt idx="417">
                  <c:v>14.65</c:v>
                </c:pt>
                <c:pt idx="418">
                  <c:v>14.69</c:v>
                </c:pt>
                <c:pt idx="419">
                  <c:v>14.7</c:v>
                </c:pt>
                <c:pt idx="420">
                  <c:v>14.74</c:v>
                </c:pt>
                <c:pt idx="421">
                  <c:v>14.78</c:v>
                </c:pt>
                <c:pt idx="422">
                  <c:v>14.8</c:v>
                </c:pt>
                <c:pt idx="423">
                  <c:v>14.84</c:v>
                </c:pt>
                <c:pt idx="424">
                  <c:v>14.88</c:v>
                </c:pt>
                <c:pt idx="425">
                  <c:v>14.9</c:v>
                </c:pt>
                <c:pt idx="426">
                  <c:v>14.94</c:v>
                </c:pt>
                <c:pt idx="427">
                  <c:v>14.98</c:v>
                </c:pt>
                <c:pt idx="428">
                  <c:v>14.99</c:v>
                </c:pt>
                <c:pt idx="429">
                  <c:v>15.0</c:v>
                </c:pt>
                <c:pt idx="430">
                  <c:v>15.04</c:v>
                </c:pt>
                <c:pt idx="431">
                  <c:v>15.1</c:v>
                </c:pt>
                <c:pt idx="432">
                  <c:v>15.15</c:v>
                </c:pt>
                <c:pt idx="433">
                  <c:v>15.19</c:v>
                </c:pt>
                <c:pt idx="434">
                  <c:v>15.2</c:v>
                </c:pt>
                <c:pt idx="435">
                  <c:v>15.24</c:v>
                </c:pt>
                <c:pt idx="436">
                  <c:v>15.28</c:v>
                </c:pt>
                <c:pt idx="437">
                  <c:v>15.3</c:v>
                </c:pt>
                <c:pt idx="438">
                  <c:v>15.34</c:v>
                </c:pt>
                <c:pt idx="439">
                  <c:v>15.38</c:v>
                </c:pt>
                <c:pt idx="440">
                  <c:v>15.4</c:v>
                </c:pt>
                <c:pt idx="441">
                  <c:v>15.44</c:v>
                </c:pt>
                <c:pt idx="442">
                  <c:v>15.48</c:v>
                </c:pt>
                <c:pt idx="443">
                  <c:v>15.5</c:v>
                </c:pt>
                <c:pt idx="444">
                  <c:v>15.54</c:v>
                </c:pt>
                <c:pt idx="445">
                  <c:v>15.6</c:v>
                </c:pt>
                <c:pt idx="446">
                  <c:v>15.65</c:v>
                </c:pt>
                <c:pt idx="447">
                  <c:v>15.69</c:v>
                </c:pt>
                <c:pt idx="448">
                  <c:v>15.7</c:v>
                </c:pt>
                <c:pt idx="449">
                  <c:v>15.74</c:v>
                </c:pt>
                <c:pt idx="450">
                  <c:v>15.78</c:v>
                </c:pt>
                <c:pt idx="451">
                  <c:v>15.8</c:v>
                </c:pt>
                <c:pt idx="452">
                  <c:v>15.84</c:v>
                </c:pt>
                <c:pt idx="453">
                  <c:v>15.88</c:v>
                </c:pt>
                <c:pt idx="454">
                  <c:v>15.9</c:v>
                </c:pt>
                <c:pt idx="455">
                  <c:v>15.94</c:v>
                </c:pt>
                <c:pt idx="456">
                  <c:v>15.98</c:v>
                </c:pt>
                <c:pt idx="457">
                  <c:v>15.99</c:v>
                </c:pt>
                <c:pt idx="458">
                  <c:v>16.0</c:v>
                </c:pt>
                <c:pt idx="459">
                  <c:v>16.04</c:v>
                </c:pt>
                <c:pt idx="460">
                  <c:v>16.1</c:v>
                </c:pt>
                <c:pt idx="461">
                  <c:v>16.15</c:v>
                </c:pt>
                <c:pt idx="462">
                  <c:v>16.19</c:v>
                </c:pt>
                <c:pt idx="463">
                  <c:v>16.23</c:v>
                </c:pt>
                <c:pt idx="464">
                  <c:v>16.27</c:v>
                </c:pt>
                <c:pt idx="465">
                  <c:v>16.3</c:v>
                </c:pt>
                <c:pt idx="466">
                  <c:v>16.34</c:v>
                </c:pt>
                <c:pt idx="467">
                  <c:v>16.38</c:v>
                </c:pt>
                <c:pt idx="468">
                  <c:v>16.4</c:v>
                </c:pt>
                <c:pt idx="469">
                  <c:v>16.43999999999999</c:v>
                </c:pt>
                <c:pt idx="470">
                  <c:v>16.47999999999999</c:v>
                </c:pt>
                <c:pt idx="471">
                  <c:v>16.5</c:v>
                </c:pt>
                <c:pt idx="472">
                  <c:v>16.54</c:v>
                </c:pt>
                <c:pt idx="473">
                  <c:v>16.55</c:v>
                </c:pt>
                <c:pt idx="474">
                  <c:v>16.6</c:v>
                </c:pt>
                <c:pt idx="475">
                  <c:v>16.65</c:v>
                </c:pt>
                <c:pt idx="476">
                  <c:v>16.69</c:v>
                </c:pt>
                <c:pt idx="477">
                  <c:v>16.73</c:v>
                </c:pt>
                <c:pt idx="478">
                  <c:v>16.77</c:v>
                </c:pt>
                <c:pt idx="479">
                  <c:v>16.8</c:v>
                </c:pt>
                <c:pt idx="480">
                  <c:v>16.84</c:v>
                </c:pt>
                <c:pt idx="481">
                  <c:v>16.88</c:v>
                </c:pt>
                <c:pt idx="482">
                  <c:v>16.9</c:v>
                </c:pt>
                <c:pt idx="483">
                  <c:v>16.93999999999999</c:v>
                </c:pt>
                <c:pt idx="484">
                  <c:v>16.97999999999999</c:v>
                </c:pt>
                <c:pt idx="485">
                  <c:v>16.98999999999998</c:v>
                </c:pt>
                <c:pt idx="486">
                  <c:v>17.0</c:v>
                </c:pt>
                <c:pt idx="487">
                  <c:v>17.04</c:v>
                </c:pt>
                <c:pt idx="488">
                  <c:v>17.1</c:v>
                </c:pt>
                <c:pt idx="489">
                  <c:v>17.15</c:v>
                </c:pt>
                <c:pt idx="490">
                  <c:v>17.19</c:v>
                </c:pt>
                <c:pt idx="491">
                  <c:v>17.23</c:v>
                </c:pt>
                <c:pt idx="492">
                  <c:v>17.27</c:v>
                </c:pt>
                <c:pt idx="493">
                  <c:v>17.3</c:v>
                </c:pt>
                <c:pt idx="494">
                  <c:v>17.34</c:v>
                </c:pt>
                <c:pt idx="495">
                  <c:v>17.38</c:v>
                </c:pt>
                <c:pt idx="496">
                  <c:v>17.4</c:v>
                </c:pt>
                <c:pt idx="497">
                  <c:v>17.43999999999999</c:v>
                </c:pt>
                <c:pt idx="498">
                  <c:v>17.47999999999999</c:v>
                </c:pt>
                <c:pt idx="499">
                  <c:v>17.5</c:v>
                </c:pt>
                <c:pt idx="500">
                  <c:v>17.54</c:v>
                </c:pt>
                <c:pt idx="501">
                  <c:v>17.55</c:v>
                </c:pt>
                <c:pt idx="502">
                  <c:v>17.6</c:v>
                </c:pt>
                <c:pt idx="503">
                  <c:v>17.65</c:v>
                </c:pt>
                <c:pt idx="504">
                  <c:v>17.69</c:v>
                </c:pt>
                <c:pt idx="505">
                  <c:v>17.73</c:v>
                </c:pt>
                <c:pt idx="506">
                  <c:v>17.77</c:v>
                </c:pt>
                <c:pt idx="507">
                  <c:v>17.8</c:v>
                </c:pt>
                <c:pt idx="508">
                  <c:v>17.84</c:v>
                </c:pt>
                <c:pt idx="509">
                  <c:v>17.88</c:v>
                </c:pt>
                <c:pt idx="510">
                  <c:v>17.9</c:v>
                </c:pt>
                <c:pt idx="511">
                  <c:v>17.93999999999999</c:v>
                </c:pt>
                <c:pt idx="512">
                  <c:v>17.97999999999999</c:v>
                </c:pt>
                <c:pt idx="513">
                  <c:v>17.98999999999998</c:v>
                </c:pt>
                <c:pt idx="514">
                  <c:v>18.0</c:v>
                </c:pt>
                <c:pt idx="515">
                  <c:v>18.04</c:v>
                </c:pt>
                <c:pt idx="516">
                  <c:v>18.1</c:v>
                </c:pt>
                <c:pt idx="517">
                  <c:v>18.15</c:v>
                </c:pt>
                <c:pt idx="518">
                  <c:v>18.19</c:v>
                </c:pt>
                <c:pt idx="519">
                  <c:v>18.23</c:v>
                </c:pt>
                <c:pt idx="520">
                  <c:v>18.27</c:v>
                </c:pt>
                <c:pt idx="521">
                  <c:v>18.3</c:v>
                </c:pt>
                <c:pt idx="522">
                  <c:v>18.34</c:v>
                </c:pt>
                <c:pt idx="523">
                  <c:v>18.38</c:v>
                </c:pt>
                <c:pt idx="524">
                  <c:v>18.4</c:v>
                </c:pt>
                <c:pt idx="525">
                  <c:v>18.43999999999999</c:v>
                </c:pt>
                <c:pt idx="526">
                  <c:v>18.47999999999999</c:v>
                </c:pt>
                <c:pt idx="527">
                  <c:v>18.5</c:v>
                </c:pt>
                <c:pt idx="528">
                  <c:v>18.54</c:v>
                </c:pt>
                <c:pt idx="529">
                  <c:v>18.55</c:v>
                </c:pt>
                <c:pt idx="530">
                  <c:v>18.6</c:v>
                </c:pt>
                <c:pt idx="531">
                  <c:v>18.65</c:v>
                </c:pt>
                <c:pt idx="532">
                  <c:v>18.69</c:v>
                </c:pt>
                <c:pt idx="533">
                  <c:v>18.73</c:v>
                </c:pt>
                <c:pt idx="534">
                  <c:v>18.77</c:v>
                </c:pt>
                <c:pt idx="535">
                  <c:v>18.8</c:v>
                </c:pt>
                <c:pt idx="536">
                  <c:v>18.84</c:v>
                </c:pt>
                <c:pt idx="537">
                  <c:v>18.88</c:v>
                </c:pt>
                <c:pt idx="538">
                  <c:v>18.9</c:v>
                </c:pt>
                <c:pt idx="539">
                  <c:v>18.93999999999999</c:v>
                </c:pt>
                <c:pt idx="540">
                  <c:v>18.97999999999999</c:v>
                </c:pt>
                <c:pt idx="541">
                  <c:v>18.98999999999998</c:v>
                </c:pt>
                <c:pt idx="542">
                  <c:v>19.0</c:v>
                </c:pt>
                <c:pt idx="543">
                  <c:v>19.04</c:v>
                </c:pt>
                <c:pt idx="544">
                  <c:v>19.1</c:v>
                </c:pt>
                <c:pt idx="545">
                  <c:v>19.15</c:v>
                </c:pt>
                <c:pt idx="546">
                  <c:v>19.19</c:v>
                </c:pt>
                <c:pt idx="547">
                  <c:v>19.23</c:v>
                </c:pt>
                <c:pt idx="548">
                  <c:v>19.27</c:v>
                </c:pt>
                <c:pt idx="549">
                  <c:v>19.3</c:v>
                </c:pt>
                <c:pt idx="550">
                  <c:v>19.34</c:v>
                </c:pt>
                <c:pt idx="551">
                  <c:v>19.38</c:v>
                </c:pt>
                <c:pt idx="552">
                  <c:v>19.4</c:v>
                </c:pt>
                <c:pt idx="553">
                  <c:v>19.43999999999999</c:v>
                </c:pt>
                <c:pt idx="554">
                  <c:v>19.47999999999999</c:v>
                </c:pt>
                <c:pt idx="555">
                  <c:v>19.5</c:v>
                </c:pt>
                <c:pt idx="556">
                  <c:v>19.54</c:v>
                </c:pt>
                <c:pt idx="557">
                  <c:v>19.6</c:v>
                </c:pt>
                <c:pt idx="558">
                  <c:v>19.65</c:v>
                </c:pt>
                <c:pt idx="559">
                  <c:v>19.69</c:v>
                </c:pt>
                <c:pt idx="560">
                  <c:v>19.73</c:v>
                </c:pt>
                <c:pt idx="561">
                  <c:v>19.77</c:v>
                </c:pt>
                <c:pt idx="562">
                  <c:v>19.8</c:v>
                </c:pt>
                <c:pt idx="563">
                  <c:v>19.84</c:v>
                </c:pt>
                <c:pt idx="564">
                  <c:v>19.88</c:v>
                </c:pt>
                <c:pt idx="565">
                  <c:v>19.9</c:v>
                </c:pt>
                <c:pt idx="566">
                  <c:v>19.93999999999999</c:v>
                </c:pt>
                <c:pt idx="567">
                  <c:v>19.97999999999999</c:v>
                </c:pt>
                <c:pt idx="568">
                  <c:v>19.98999999999998</c:v>
                </c:pt>
                <c:pt idx="569">
                  <c:v>20.0</c:v>
                </c:pt>
                <c:pt idx="570">
                  <c:v>20.04</c:v>
                </c:pt>
                <c:pt idx="571">
                  <c:v>20.1</c:v>
                </c:pt>
                <c:pt idx="572">
                  <c:v>20.15</c:v>
                </c:pt>
                <c:pt idx="573">
                  <c:v>20.19</c:v>
                </c:pt>
                <c:pt idx="574">
                  <c:v>20.23</c:v>
                </c:pt>
                <c:pt idx="575">
                  <c:v>20.27</c:v>
                </c:pt>
                <c:pt idx="576">
                  <c:v>20.3</c:v>
                </c:pt>
                <c:pt idx="577">
                  <c:v>20.34</c:v>
                </c:pt>
                <c:pt idx="578">
                  <c:v>20.38</c:v>
                </c:pt>
                <c:pt idx="579">
                  <c:v>20.4</c:v>
                </c:pt>
                <c:pt idx="580">
                  <c:v>20.43999999999999</c:v>
                </c:pt>
                <c:pt idx="581">
                  <c:v>20.47999999999999</c:v>
                </c:pt>
                <c:pt idx="582">
                  <c:v>20.5</c:v>
                </c:pt>
                <c:pt idx="583">
                  <c:v>20.54</c:v>
                </c:pt>
                <c:pt idx="584">
                  <c:v>20.6</c:v>
                </c:pt>
                <c:pt idx="585">
                  <c:v>20.65000000000001</c:v>
                </c:pt>
                <c:pt idx="586">
                  <c:v>20.69</c:v>
                </c:pt>
                <c:pt idx="587">
                  <c:v>20.73</c:v>
                </c:pt>
                <c:pt idx="588">
                  <c:v>20.77</c:v>
                </c:pt>
                <c:pt idx="589">
                  <c:v>20.8</c:v>
                </c:pt>
                <c:pt idx="590">
                  <c:v>20.84</c:v>
                </c:pt>
                <c:pt idx="591">
                  <c:v>20.88</c:v>
                </c:pt>
                <c:pt idx="592">
                  <c:v>20.9</c:v>
                </c:pt>
                <c:pt idx="593">
                  <c:v>20.93999999999999</c:v>
                </c:pt>
                <c:pt idx="594">
                  <c:v>20.97999999999999</c:v>
                </c:pt>
                <c:pt idx="595">
                  <c:v>20.99</c:v>
                </c:pt>
                <c:pt idx="596">
                  <c:v>21.0</c:v>
                </c:pt>
                <c:pt idx="597">
                  <c:v>21.04</c:v>
                </c:pt>
                <c:pt idx="598">
                  <c:v>21.1</c:v>
                </c:pt>
                <c:pt idx="599">
                  <c:v>21.15000000000001</c:v>
                </c:pt>
                <c:pt idx="600">
                  <c:v>21.19</c:v>
                </c:pt>
                <c:pt idx="601">
                  <c:v>21.23</c:v>
                </c:pt>
                <c:pt idx="602">
                  <c:v>21.27</c:v>
                </c:pt>
                <c:pt idx="603">
                  <c:v>21.3</c:v>
                </c:pt>
                <c:pt idx="604">
                  <c:v>21.34</c:v>
                </c:pt>
                <c:pt idx="605">
                  <c:v>21.38</c:v>
                </c:pt>
                <c:pt idx="606">
                  <c:v>21.4</c:v>
                </c:pt>
                <c:pt idx="607">
                  <c:v>21.43999999999999</c:v>
                </c:pt>
                <c:pt idx="608">
                  <c:v>21.47999999999999</c:v>
                </c:pt>
                <c:pt idx="609">
                  <c:v>21.5</c:v>
                </c:pt>
                <c:pt idx="610">
                  <c:v>21.54</c:v>
                </c:pt>
                <c:pt idx="611">
                  <c:v>21.55</c:v>
                </c:pt>
                <c:pt idx="612">
                  <c:v>21.6</c:v>
                </c:pt>
                <c:pt idx="613">
                  <c:v>21.65000000000001</c:v>
                </c:pt>
                <c:pt idx="614">
                  <c:v>21.69</c:v>
                </c:pt>
                <c:pt idx="615">
                  <c:v>21.73</c:v>
                </c:pt>
                <c:pt idx="616">
                  <c:v>21.77</c:v>
                </c:pt>
                <c:pt idx="617">
                  <c:v>21.8</c:v>
                </c:pt>
                <c:pt idx="618">
                  <c:v>21.84</c:v>
                </c:pt>
                <c:pt idx="619">
                  <c:v>21.88</c:v>
                </c:pt>
                <c:pt idx="620">
                  <c:v>21.9</c:v>
                </c:pt>
                <c:pt idx="621">
                  <c:v>21.93999999999999</c:v>
                </c:pt>
                <c:pt idx="622">
                  <c:v>21.97999999999999</c:v>
                </c:pt>
                <c:pt idx="623">
                  <c:v>21.99</c:v>
                </c:pt>
                <c:pt idx="624">
                  <c:v>22.0</c:v>
                </c:pt>
                <c:pt idx="625">
                  <c:v>22.04</c:v>
                </c:pt>
                <c:pt idx="626">
                  <c:v>22.1</c:v>
                </c:pt>
                <c:pt idx="627">
                  <c:v>22.15000000000001</c:v>
                </c:pt>
                <c:pt idx="628">
                  <c:v>22.19</c:v>
                </c:pt>
                <c:pt idx="629">
                  <c:v>22.23</c:v>
                </c:pt>
                <c:pt idx="630">
                  <c:v>22.27</c:v>
                </c:pt>
                <c:pt idx="631">
                  <c:v>22.3</c:v>
                </c:pt>
                <c:pt idx="632">
                  <c:v>22.34</c:v>
                </c:pt>
                <c:pt idx="633">
                  <c:v>22.38</c:v>
                </c:pt>
                <c:pt idx="634">
                  <c:v>22.4</c:v>
                </c:pt>
                <c:pt idx="635">
                  <c:v>22.43999999999999</c:v>
                </c:pt>
                <c:pt idx="636">
                  <c:v>22.47999999999999</c:v>
                </c:pt>
                <c:pt idx="637">
                  <c:v>22.5</c:v>
                </c:pt>
                <c:pt idx="638">
                  <c:v>22.54</c:v>
                </c:pt>
                <c:pt idx="639">
                  <c:v>22.55</c:v>
                </c:pt>
                <c:pt idx="640">
                  <c:v>22.6</c:v>
                </c:pt>
                <c:pt idx="641">
                  <c:v>22.65000000000001</c:v>
                </c:pt>
                <c:pt idx="642">
                  <c:v>22.69</c:v>
                </c:pt>
                <c:pt idx="643">
                  <c:v>22.7</c:v>
                </c:pt>
                <c:pt idx="644">
                  <c:v>22.74</c:v>
                </c:pt>
                <c:pt idx="645">
                  <c:v>22.77999999999999</c:v>
                </c:pt>
                <c:pt idx="646">
                  <c:v>22.8</c:v>
                </c:pt>
                <c:pt idx="647">
                  <c:v>22.84</c:v>
                </c:pt>
                <c:pt idx="648">
                  <c:v>22.88</c:v>
                </c:pt>
                <c:pt idx="649">
                  <c:v>22.9</c:v>
                </c:pt>
                <c:pt idx="650">
                  <c:v>22.93999999999999</c:v>
                </c:pt>
                <c:pt idx="651">
                  <c:v>22.97999999999999</c:v>
                </c:pt>
                <c:pt idx="652">
                  <c:v>22.99</c:v>
                </c:pt>
                <c:pt idx="653">
                  <c:v>23.0</c:v>
                </c:pt>
                <c:pt idx="654">
                  <c:v>23.04</c:v>
                </c:pt>
                <c:pt idx="655">
                  <c:v>23.1</c:v>
                </c:pt>
                <c:pt idx="656">
                  <c:v>23.15000000000001</c:v>
                </c:pt>
                <c:pt idx="657">
                  <c:v>23.19</c:v>
                </c:pt>
                <c:pt idx="658">
                  <c:v>23.2</c:v>
                </c:pt>
                <c:pt idx="659">
                  <c:v>23.24</c:v>
                </c:pt>
                <c:pt idx="660">
                  <c:v>23.27999999999999</c:v>
                </c:pt>
                <c:pt idx="661">
                  <c:v>23.3</c:v>
                </c:pt>
                <c:pt idx="662">
                  <c:v>23.34</c:v>
                </c:pt>
                <c:pt idx="663">
                  <c:v>23.38</c:v>
                </c:pt>
                <c:pt idx="664">
                  <c:v>23.4</c:v>
                </c:pt>
                <c:pt idx="665">
                  <c:v>23.43999999999999</c:v>
                </c:pt>
                <c:pt idx="666">
                  <c:v>23.47999999999999</c:v>
                </c:pt>
                <c:pt idx="667">
                  <c:v>23.5</c:v>
                </c:pt>
                <c:pt idx="668">
                  <c:v>23.54</c:v>
                </c:pt>
                <c:pt idx="669">
                  <c:v>23.6</c:v>
                </c:pt>
                <c:pt idx="670">
                  <c:v>23.65000000000001</c:v>
                </c:pt>
                <c:pt idx="671">
                  <c:v>23.69</c:v>
                </c:pt>
                <c:pt idx="672">
                  <c:v>23.7</c:v>
                </c:pt>
                <c:pt idx="673">
                  <c:v>23.74</c:v>
                </c:pt>
                <c:pt idx="674">
                  <c:v>23.77999999999999</c:v>
                </c:pt>
                <c:pt idx="675">
                  <c:v>23.8</c:v>
                </c:pt>
                <c:pt idx="676">
                  <c:v>23.84</c:v>
                </c:pt>
                <c:pt idx="677">
                  <c:v>23.88</c:v>
                </c:pt>
                <c:pt idx="678">
                  <c:v>23.9</c:v>
                </c:pt>
                <c:pt idx="679">
                  <c:v>23.93999999999999</c:v>
                </c:pt>
                <c:pt idx="680">
                  <c:v>23.97999999999999</c:v>
                </c:pt>
                <c:pt idx="681">
                  <c:v>23.99</c:v>
                </c:pt>
                <c:pt idx="682">
                  <c:v>24.0</c:v>
                </c:pt>
                <c:pt idx="683">
                  <c:v>24.04</c:v>
                </c:pt>
                <c:pt idx="684">
                  <c:v>24.1</c:v>
                </c:pt>
                <c:pt idx="685">
                  <c:v>24.15000000000001</c:v>
                </c:pt>
                <c:pt idx="686">
                  <c:v>24.19</c:v>
                </c:pt>
                <c:pt idx="687">
                  <c:v>24.2</c:v>
                </c:pt>
                <c:pt idx="688">
                  <c:v>24.24</c:v>
                </c:pt>
                <c:pt idx="689">
                  <c:v>24.27999999999999</c:v>
                </c:pt>
                <c:pt idx="690">
                  <c:v>24.3</c:v>
                </c:pt>
                <c:pt idx="691">
                  <c:v>24.34</c:v>
                </c:pt>
                <c:pt idx="692">
                  <c:v>24.38</c:v>
                </c:pt>
                <c:pt idx="693">
                  <c:v>24.4</c:v>
                </c:pt>
                <c:pt idx="694">
                  <c:v>24.43999999999999</c:v>
                </c:pt>
                <c:pt idx="695">
                  <c:v>24.47999999999999</c:v>
                </c:pt>
                <c:pt idx="696">
                  <c:v>24.5</c:v>
                </c:pt>
                <c:pt idx="697">
                  <c:v>24.54</c:v>
                </c:pt>
                <c:pt idx="698">
                  <c:v>24.6</c:v>
                </c:pt>
                <c:pt idx="699">
                  <c:v>24.65000000000001</c:v>
                </c:pt>
                <c:pt idx="700">
                  <c:v>24.69</c:v>
                </c:pt>
                <c:pt idx="701">
                  <c:v>24.7</c:v>
                </c:pt>
                <c:pt idx="702">
                  <c:v>24.74</c:v>
                </c:pt>
                <c:pt idx="703">
                  <c:v>24.77999999999999</c:v>
                </c:pt>
                <c:pt idx="704">
                  <c:v>24.8</c:v>
                </c:pt>
                <c:pt idx="705">
                  <c:v>24.84</c:v>
                </c:pt>
                <c:pt idx="706">
                  <c:v>24.88</c:v>
                </c:pt>
                <c:pt idx="707">
                  <c:v>24.9</c:v>
                </c:pt>
                <c:pt idx="708">
                  <c:v>24.93999999999999</c:v>
                </c:pt>
                <c:pt idx="709">
                  <c:v>24.97999999999999</c:v>
                </c:pt>
                <c:pt idx="710">
                  <c:v>24.99</c:v>
                </c:pt>
                <c:pt idx="711">
                  <c:v>25.0</c:v>
                </c:pt>
                <c:pt idx="712">
                  <c:v>25.04</c:v>
                </c:pt>
                <c:pt idx="713">
                  <c:v>25.1</c:v>
                </c:pt>
                <c:pt idx="714">
                  <c:v>25.15000000000001</c:v>
                </c:pt>
                <c:pt idx="715">
                  <c:v>25.19</c:v>
                </c:pt>
                <c:pt idx="716">
                  <c:v>25.2</c:v>
                </c:pt>
                <c:pt idx="717">
                  <c:v>25.24</c:v>
                </c:pt>
                <c:pt idx="718">
                  <c:v>25.27999999999999</c:v>
                </c:pt>
                <c:pt idx="719">
                  <c:v>25.3</c:v>
                </c:pt>
                <c:pt idx="720">
                  <c:v>25.34</c:v>
                </c:pt>
                <c:pt idx="721">
                  <c:v>25.38</c:v>
                </c:pt>
                <c:pt idx="722">
                  <c:v>25.4</c:v>
                </c:pt>
                <c:pt idx="723">
                  <c:v>25.43999999999999</c:v>
                </c:pt>
                <c:pt idx="724">
                  <c:v>25.47999999999999</c:v>
                </c:pt>
                <c:pt idx="725">
                  <c:v>25.5</c:v>
                </c:pt>
                <c:pt idx="726">
                  <c:v>25.54</c:v>
                </c:pt>
                <c:pt idx="727">
                  <c:v>25.55</c:v>
                </c:pt>
                <c:pt idx="728">
                  <c:v>25.6</c:v>
                </c:pt>
                <c:pt idx="729">
                  <c:v>25.65000000000001</c:v>
                </c:pt>
                <c:pt idx="730">
                  <c:v>25.69</c:v>
                </c:pt>
                <c:pt idx="731">
                  <c:v>25.7</c:v>
                </c:pt>
                <c:pt idx="732">
                  <c:v>25.74</c:v>
                </c:pt>
                <c:pt idx="733">
                  <c:v>25.77999999999999</c:v>
                </c:pt>
                <c:pt idx="734">
                  <c:v>25.8</c:v>
                </c:pt>
                <c:pt idx="735">
                  <c:v>25.84</c:v>
                </c:pt>
                <c:pt idx="736">
                  <c:v>25.88</c:v>
                </c:pt>
                <c:pt idx="737">
                  <c:v>25.9</c:v>
                </c:pt>
                <c:pt idx="738">
                  <c:v>25.93999999999999</c:v>
                </c:pt>
                <c:pt idx="739">
                  <c:v>25.97999999999999</c:v>
                </c:pt>
                <c:pt idx="740">
                  <c:v>25.99</c:v>
                </c:pt>
                <c:pt idx="741">
                  <c:v>26.0</c:v>
                </c:pt>
                <c:pt idx="742">
                  <c:v>26.04</c:v>
                </c:pt>
                <c:pt idx="743">
                  <c:v>26.1</c:v>
                </c:pt>
                <c:pt idx="744">
                  <c:v>26.15000000000001</c:v>
                </c:pt>
                <c:pt idx="745">
                  <c:v>26.19</c:v>
                </c:pt>
                <c:pt idx="746">
                  <c:v>26.2</c:v>
                </c:pt>
                <c:pt idx="747">
                  <c:v>26.24</c:v>
                </c:pt>
                <c:pt idx="748">
                  <c:v>26.27999999999999</c:v>
                </c:pt>
                <c:pt idx="749">
                  <c:v>26.3</c:v>
                </c:pt>
                <c:pt idx="750">
                  <c:v>26.34</c:v>
                </c:pt>
                <c:pt idx="751">
                  <c:v>26.38</c:v>
                </c:pt>
                <c:pt idx="752">
                  <c:v>26.4</c:v>
                </c:pt>
                <c:pt idx="753">
                  <c:v>26.43999999999999</c:v>
                </c:pt>
                <c:pt idx="754">
                  <c:v>26.47999999999999</c:v>
                </c:pt>
                <c:pt idx="755">
                  <c:v>26.5</c:v>
                </c:pt>
                <c:pt idx="756">
                  <c:v>26.54</c:v>
                </c:pt>
                <c:pt idx="757">
                  <c:v>26.55</c:v>
                </c:pt>
                <c:pt idx="758">
                  <c:v>26.6</c:v>
                </c:pt>
                <c:pt idx="759">
                  <c:v>26.65000000000001</c:v>
                </c:pt>
                <c:pt idx="760">
                  <c:v>26.69</c:v>
                </c:pt>
                <c:pt idx="761">
                  <c:v>26.7</c:v>
                </c:pt>
                <c:pt idx="762">
                  <c:v>26.74</c:v>
                </c:pt>
                <c:pt idx="763">
                  <c:v>26.77999999999999</c:v>
                </c:pt>
                <c:pt idx="764">
                  <c:v>26.8</c:v>
                </c:pt>
                <c:pt idx="765">
                  <c:v>26.84</c:v>
                </c:pt>
                <c:pt idx="766">
                  <c:v>26.88</c:v>
                </c:pt>
                <c:pt idx="767">
                  <c:v>26.9</c:v>
                </c:pt>
                <c:pt idx="768">
                  <c:v>26.93999999999999</c:v>
                </c:pt>
                <c:pt idx="769">
                  <c:v>26.97999999999999</c:v>
                </c:pt>
                <c:pt idx="770">
                  <c:v>26.99</c:v>
                </c:pt>
                <c:pt idx="771">
                  <c:v>27.0</c:v>
                </c:pt>
                <c:pt idx="772">
                  <c:v>27.04</c:v>
                </c:pt>
                <c:pt idx="773">
                  <c:v>27.1</c:v>
                </c:pt>
                <c:pt idx="774">
                  <c:v>27.15000000000001</c:v>
                </c:pt>
                <c:pt idx="775">
                  <c:v>27.19</c:v>
                </c:pt>
                <c:pt idx="776">
                  <c:v>27.2</c:v>
                </c:pt>
                <c:pt idx="777">
                  <c:v>27.24</c:v>
                </c:pt>
                <c:pt idx="778">
                  <c:v>27.27999999999999</c:v>
                </c:pt>
                <c:pt idx="779">
                  <c:v>27.3</c:v>
                </c:pt>
                <c:pt idx="780">
                  <c:v>27.34</c:v>
                </c:pt>
                <c:pt idx="781">
                  <c:v>27.38</c:v>
                </c:pt>
                <c:pt idx="782">
                  <c:v>27.4</c:v>
                </c:pt>
                <c:pt idx="783">
                  <c:v>27.43999999999999</c:v>
                </c:pt>
                <c:pt idx="784">
                  <c:v>27.47999999999999</c:v>
                </c:pt>
                <c:pt idx="785">
                  <c:v>27.5</c:v>
                </c:pt>
                <c:pt idx="786">
                  <c:v>27.54</c:v>
                </c:pt>
                <c:pt idx="787">
                  <c:v>27.6</c:v>
                </c:pt>
                <c:pt idx="788">
                  <c:v>27.65000000000001</c:v>
                </c:pt>
                <c:pt idx="789">
                  <c:v>27.69</c:v>
                </c:pt>
                <c:pt idx="790">
                  <c:v>27.7</c:v>
                </c:pt>
                <c:pt idx="791">
                  <c:v>27.74</c:v>
                </c:pt>
                <c:pt idx="792">
                  <c:v>27.77999999999999</c:v>
                </c:pt>
                <c:pt idx="793">
                  <c:v>27.8</c:v>
                </c:pt>
                <c:pt idx="794">
                  <c:v>27.84</c:v>
                </c:pt>
                <c:pt idx="795">
                  <c:v>27.88</c:v>
                </c:pt>
                <c:pt idx="796">
                  <c:v>27.9</c:v>
                </c:pt>
                <c:pt idx="797">
                  <c:v>27.93999999999999</c:v>
                </c:pt>
                <c:pt idx="798">
                  <c:v>27.97999999999999</c:v>
                </c:pt>
                <c:pt idx="799">
                  <c:v>27.99</c:v>
                </c:pt>
                <c:pt idx="800">
                  <c:v>28.0</c:v>
                </c:pt>
                <c:pt idx="801">
                  <c:v>28.04</c:v>
                </c:pt>
                <c:pt idx="802">
                  <c:v>28.1</c:v>
                </c:pt>
                <c:pt idx="803">
                  <c:v>28.15000000000001</c:v>
                </c:pt>
                <c:pt idx="804">
                  <c:v>28.19</c:v>
                </c:pt>
                <c:pt idx="805">
                  <c:v>28.2</c:v>
                </c:pt>
                <c:pt idx="806">
                  <c:v>28.24</c:v>
                </c:pt>
                <c:pt idx="807">
                  <c:v>28.27999999999999</c:v>
                </c:pt>
                <c:pt idx="808">
                  <c:v>28.3</c:v>
                </c:pt>
                <c:pt idx="809">
                  <c:v>28.34</c:v>
                </c:pt>
                <c:pt idx="810">
                  <c:v>28.38</c:v>
                </c:pt>
                <c:pt idx="811">
                  <c:v>28.4</c:v>
                </c:pt>
                <c:pt idx="812">
                  <c:v>28.43999999999999</c:v>
                </c:pt>
                <c:pt idx="813">
                  <c:v>28.47999999999999</c:v>
                </c:pt>
                <c:pt idx="814">
                  <c:v>28.5</c:v>
                </c:pt>
                <c:pt idx="815">
                  <c:v>28.54</c:v>
                </c:pt>
                <c:pt idx="816">
                  <c:v>28.6</c:v>
                </c:pt>
                <c:pt idx="817">
                  <c:v>28.65000000000001</c:v>
                </c:pt>
                <c:pt idx="818">
                  <c:v>28.69</c:v>
                </c:pt>
                <c:pt idx="819">
                  <c:v>28.7</c:v>
                </c:pt>
                <c:pt idx="820">
                  <c:v>28.74</c:v>
                </c:pt>
                <c:pt idx="821">
                  <c:v>28.77999999999999</c:v>
                </c:pt>
                <c:pt idx="822">
                  <c:v>28.8</c:v>
                </c:pt>
                <c:pt idx="823">
                  <c:v>28.84</c:v>
                </c:pt>
                <c:pt idx="824">
                  <c:v>28.88</c:v>
                </c:pt>
                <c:pt idx="825">
                  <c:v>28.9</c:v>
                </c:pt>
                <c:pt idx="826">
                  <c:v>28.93999999999999</c:v>
                </c:pt>
                <c:pt idx="827">
                  <c:v>28.97999999999999</c:v>
                </c:pt>
                <c:pt idx="828">
                  <c:v>28.99</c:v>
                </c:pt>
                <c:pt idx="829">
                  <c:v>29.0</c:v>
                </c:pt>
                <c:pt idx="830">
                  <c:v>29.04</c:v>
                </c:pt>
                <c:pt idx="831">
                  <c:v>29.1</c:v>
                </c:pt>
                <c:pt idx="832">
                  <c:v>29.15000000000001</c:v>
                </c:pt>
                <c:pt idx="833">
                  <c:v>29.19</c:v>
                </c:pt>
                <c:pt idx="834">
                  <c:v>29.2</c:v>
                </c:pt>
                <c:pt idx="835">
                  <c:v>29.24</c:v>
                </c:pt>
                <c:pt idx="836">
                  <c:v>29.27999999999999</c:v>
                </c:pt>
                <c:pt idx="837">
                  <c:v>29.3</c:v>
                </c:pt>
                <c:pt idx="838">
                  <c:v>29.34</c:v>
                </c:pt>
                <c:pt idx="839">
                  <c:v>29.38</c:v>
                </c:pt>
                <c:pt idx="840">
                  <c:v>29.4</c:v>
                </c:pt>
                <c:pt idx="841">
                  <c:v>29.43999999999999</c:v>
                </c:pt>
                <c:pt idx="842">
                  <c:v>29.47999999999999</c:v>
                </c:pt>
                <c:pt idx="843">
                  <c:v>29.5</c:v>
                </c:pt>
                <c:pt idx="844">
                  <c:v>29.54</c:v>
                </c:pt>
                <c:pt idx="845">
                  <c:v>29.6</c:v>
                </c:pt>
                <c:pt idx="846">
                  <c:v>29.65000000000001</c:v>
                </c:pt>
                <c:pt idx="847">
                  <c:v>29.69</c:v>
                </c:pt>
                <c:pt idx="848">
                  <c:v>29.7</c:v>
                </c:pt>
                <c:pt idx="849">
                  <c:v>29.74</c:v>
                </c:pt>
                <c:pt idx="850">
                  <c:v>29.77999999999999</c:v>
                </c:pt>
                <c:pt idx="851">
                  <c:v>29.8</c:v>
                </c:pt>
                <c:pt idx="852">
                  <c:v>29.84</c:v>
                </c:pt>
                <c:pt idx="853">
                  <c:v>29.88</c:v>
                </c:pt>
                <c:pt idx="854">
                  <c:v>29.9</c:v>
                </c:pt>
                <c:pt idx="855">
                  <c:v>29.93999999999999</c:v>
                </c:pt>
                <c:pt idx="856">
                  <c:v>29.97999999999999</c:v>
                </c:pt>
                <c:pt idx="857">
                  <c:v>29.99</c:v>
                </c:pt>
                <c:pt idx="858">
                  <c:v>30.0</c:v>
                </c:pt>
                <c:pt idx="859">
                  <c:v>30.04</c:v>
                </c:pt>
                <c:pt idx="860">
                  <c:v>30.1</c:v>
                </c:pt>
                <c:pt idx="861">
                  <c:v>30.15000000000001</c:v>
                </c:pt>
                <c:pt idx="862">
                  <c:v>30.19</c:v>
                </c:pt>
                <c:pt idx="863">
                  <c:v>30.2</c:v>
                </c:pt>
                <c:pt idx="864">
                  <c:v>30.24</c:v>
                </c:pt>
                <c:pt idx="865">
                  <c:v>30.27999999999999</c:v>
                </c:pt>
                <c:pt idx="866">
                  <c:v>30.3</c:v>
                </c:pt>
                <c:pt idx="867">
                  <c:v>30.34</c:v>
                </c:pt>
                <c:pt idx="868">
                  <c:v>30.38</c:v>
                </c:pt>
                <c:pt idx="869">
                  <c:v>30.4</c:v>
                </c:pt>
                <c:pt idx="870">
                  <c:v>30.43999999999999</c:v>
                </c:pt>
                <c:pt idx="871">
                  <c:v>30.47999999999999</c:v>
                </c:pt>
                <c:pt idx="872">
                  <c:v>30.5</c:v>
                </c:pt>
                <c:pt idx="873">
                  <c:v>30.54</c:v>
                </c:pt>
                <c:pt idx="874">
                  <c:v>30.6</c:v>
                </c:pt>
                <c:pt idx="875">
                  <c:v>30.65000000000001</c:v>
                </c:pt>
                <c:pt idx="876">
                  <c:v>30.69</c:v>
                </c:pt>
                <c:pt idx="877">
                  <c:v>30.7</c:v>
                </c:pt>
                <c:pt idx="878">
                  <c:v>30.74</c:v>
                </c:pt>
                <c:pt idx="879">
                  <c:v>30.77999999999999</c:v>
                </c:pt>
                <c:pt idx="880">
                  <c:v>30.8</c:v>
                </c:pt>
                <c:pt idx="881">
                  <c:v>30.84</c:v>
                </c:pt>
                <c:pt idx="882">
                  <c:v>30.88</c:v>
                </c:pt>
                <c:pt idx="883">
                  <c:v>30.9</c:v>
                </c:pt>
                <c:pt idx="884">
                  <c:v>30.93999999999999</c:v>
                </c:pt>
                <c:pt idx="885">
                  <c:v>30.97999999999999</c:v>
                </c:pt>
                <c:pt idx="886">
                  <c:v>30.99</c:v>
                </c:pt>
                <c:pt idx="887">
                  <c:v>31.0</c:v>
                </c:pt>
                <c:pt idx="888">
                  <c:v>31.04</c:v>
                </c:pt>
                <c:pt idx="889">
                  <c:v>31.1</c:v>
                </c:pt>
                <c:pt idx="890">
                  <c:v>31.15000000000001</c:v>
                </c:pt>
                <c:pt idx="891">
                  <c:v>31.19</c:v>
                </c:pt>
                <c:pt idx="892">
                  <c:v>31.2</c:v>
                </c:pt>
                <c:pt idx="893">
                  <c:v>31.24</c:v>
                </c:pt>
                <c:pt idx="894">
                  <c:v>31.27999999999999</c:v>
                </c:pt>
                <c:pt idx="895">
                  <c:v>31.3</c:v>
                </c:pt>
                <c:pt idx="896">
                  <c:v>31.34</c:v>
                </c:pt>
                <c:pt idx="897">
                  <c:v>31.38</c:v>
                </c:pt>
                <c:pt idx="898">
                  <c:v>31.4</c:v>
                </c:pt>
                <c:pt idx="899">
                  <c:v>31.43999999999999</c:v>
                </c:pt>
                <c:pt idx="900">
                  <c:v>31.47999999999999</c:v>
                </c:pt>
                <c:pt idx="901">
                  <c:v>31.5</c:v>
                </c:pt>
                <c:pt idx="902">
                  <c:v>31.54</c:v>
                </c:pt>
                <c:pt idx="903">
                  <c:v>31.6</c:v>
                </c:pt>
                <c:pt idx="904">
                  <c:v>31.65000000000001</c:v>
                </c:pt>
                <c:pt idx="905">
                  <c:v>31.69</c:v>
                </c:pt>
                <c:pt idx="906">
                  <c:v>31.7</c:v>
                </c:pt>
                <c:pt idx="907">
                  <c:v>31.74</c:v>
                </c:pt>
                <c:pt idx="908">
                  <c:v>31.77999999999999</c:v>
                </c:pt>
                <c:pt idx="909">
                  <c:v>31.8</c:v>
                </c:pt>
                <c:pt idx="910">
                  <c:v>31.84</c:v>
                </c:pt>
                <c:pt idx="911">
                  <c:v>31.88</c:v>
                </c:pt>
                <c:pt idx="912">
                  <c:v>31.9</c:v>
                </c:pt>
                <c:pt idx="913">
                  <c:v>31.93999999999999</c:v>
                </c:pt>
                <c:pt idx="914">
                  <c:v>31.97999999999999</c:v>
                </c:pt>
                <c:pt idx="915">
                  <c:v>31.99</c:v>
                </c:pt>
                <c:pt idx="916">
                  <c:v>32.0</c:v>
                </c:pt>
                <c:pt idx="917">
                  <c:v>32.04</c:v>
                </c:pt>
                <c:pt idx="918">
                  <c:v>32.1</c:v>
                </c:pt>
                <c:pt idx="919">
                  <c:v>32.15</c:v>
                </c:pt>
                <c:pt idx="920">
                  <c:v>32.19000000000001</c:v>
                </c:pt>
                <c:pt idx="921">
                  <c:v>32.2</c:v>
                </c:pt>
                <c:pt idx="922">
                  <c:v>32.24</c:v>
                </c:pt>
                <c:pt idx="923">
                  <c:v>32.28</c:v>
                </c:pt>
                <c:pt idx="924">
                  <c:v>32.3</c:v>
                </c:pt>
                <c:pt idx="925">
                  <c:v>32.34</c:v>
                </c:pt>
                <c:pt idx="926">
                  <c:v>32.38</c:v>
                </c:pt>
                <c:pt idx="927">
                  <c:v>32.42</c:v>
                </c:pt>
                <c:pt idx="928">
                  <c:v>32.46</c:v>
                </c:pt>
                <c:pt idx="929">
                  <c:v>32.5</c:v>
                </c:pt>
                <c:pt idx="930">
                  <c:v>32.54</c:v>
                </c:pt>
                <c:pt idx="931">
                  <c:v>32.6</c:v>
                </c:pt>
                <c:pt idx="932">
                  <c:v>32.65</c:v>
                </c:pt>
                <c:pt idx="933">
                  <c:v>32.69000000000001</c:v>
                </c:pt>
                <c:pt idx="934">
                  <c:v>32.7</c:v>
                </c:pt>
                <c:pt idx="935">
                  <c:v>32.74</c:v>
                </c:pt>
                <c:pt idx="936">
                  <c:v>32.78</c:v>
                </c:pt>
                <c:pt idx="937">
                  <c:v>32.8</c:v>
                </c:pt>
                <c:pt idx="938">
                  <c:v>32.84</c:v>
                </c:pt>
                <c:pt idx="939">
                  <c:v>32.88</c:v>
                </c:pt>
                <c:pt idx="940">
                  <c:v>32.92</c:v>
                </c:pt>
                <c:pt idx="941">
                  <c:v>32.96</c:v>
                </c:pt>
                <c:pt idx="942">
                  <c:v>32.99</c:v>
                </c:pt>
                <c:pt idx="943">
                  <c:v>33.0</c:v>
                </c:pt>
                <c:pt idx="944">
                  <c:v>33.04</c:v>
                </c:pt>
                <c:pt idx="945">
                  <c:v>33.1</c:v>
                </c:pt>
                <c:pt idx="946">
                  <c:v>33.15</c:v>
                </c:pt>
                <c:pt idx="947">
                  <c:v>33.19000000000001</c:v>
                </c:pt>
                <c:pt idx="948">
                  <c:v>33.2</c:v>
                </c:pt>
                <c:pt idx="949">
                  <c:v>33.24</c:v>
                </c:pt>
                <c:pt idx="950">
                  <c:v>33.28</c:v>
                </c:pt>
                <c:pt idx="951">
                  <c:v>33.3</c:v>
                </c:pt>
                <c:pt idx="952">
                  <c:v>33.34</c:v>
                </c:pt>
                <c:pt idx="953">
                  <c:v>33.38</c:v>
                </c:pt>
                <c:pt idx="954">
                  <c:v>33.42</c:v>
                </c:pt>
                <c:pt idx="955">
                  <c:v>33.46</c:v>
                </c:pt>
                <c:pt idx="956">
                  <c:v>33.5</c:v>
                </c:pt>
                <c:pt idx="957">
                  <c:v>33.54</c:v>
                </c:pt>
                <c:pt idx="958">
                  <c:v>33.6</c:v>
                </c:pt>
                <c:pt idx="959">
                  <c:v>33.65</c:v>
                </c:pt>
                <c:pt idx="960">
                  <c:v>33.69000000000001</c:v>
                </c:pt>
                <c:pt idx="961">
                  <c:v>33.7</c:v>
                </c:pt>
                <c:pt idx="962">
                  <c:v>33.74</c:v>
                </c:pt>
                <c:pt idx="963">
                  <c:v>33.78</c:v>
                </c:pt>
                <c:pt idx="964">
                  <c:v>33.8</c:v>
                </c:pt>
                <c:pt idx="965">
                  <c:v>33.84</c:v>
                </c:pt>
                <c:pt idx="966">
                  <c:v>33.88</c:v>
                </c:pt>
                <c:pt idx="967">
                  <c:v>33.92</c:v>
                </c:pt>
                <c:pt idx="968">
                  <c:v>33.96</c:v>
                </c:pt>
                <c:pt idx="969">
                  <c:v>33.99</c:v>
                </c:pt>
                <c:pt idx="970">
                  <c:v>34.0</c:v>
                </c:pt>
                <c:pt idx="971">
                  <c:v>34.04</c:v>
                </c:pt>
                <c:pt idx="972">
                  <c:v>34.1</c:v>
                </c:pt>
                <c:pt idx="973">
                  <c:v>34.15</c:v>
                </c:pt>
                <c:pt idx="974">
                  <c:v>34.19000000000001</c:v>
                </c:pt>
                <c:pt idx="975">
                  <c:v>34.2</c:v>
                </c:pt>
                <c:pt idx="976">
                  <c:v>34.24</c:v>
                </c:pt>
                <c:pt idx="977">
                  <c:v>34.28</c:v>
                </c:pt>
                <c:pt idx="978">
                  <c:v>34.3</c:v>
                </c:pt>
                <c:pt idx="979">
                  <c:v>34.34</c:v>
                </c:pt>
                <c:pt idx="980">
                  <c:v>34.38</c:v>
                </c:pt>
                <c:pt idx="981">
                  <c:v>34.42</c:v>
                </c:pt>
                <c:pt idx="982">
                  <c:v>34.46</c:v>
                </c:pt>
                <c:pt idx="983">
                  <c:v>34.5</c:v>
                </c:pt>
                <c:pt idx="984">
                  <c:v>34.54</c:v>
                </c:pt>
                <c:pt idx="985">
                  <c:v>34.6</c:v>
                </c:pt>
                <c:pt idx="986">
                  <c:v>34.65</c:v>
                </c:pt>
                <c:pt idx="987">
                  <c:v>34.69000000000001</c:v>
                </c:pt>
                <c:pt idx="988">
                  <c:v>34.7</c:v>
                </c:pt>
                <c:pt idx="989">
                  <c:v>34.74</c:v>
                </c:pt>
                <c:pt idx="990">
                  <c:v>34.78</c:v>
                </c:pt>
                <c:pt idx="991">
                  <c:v>34.8</c:v>
                </c:pt>
                <c:pt idx="992">
                  <c:v>34.84</c:v>
                </c:pt>
                <c:pt idx="993">
                  <c:v>34.88</c:v>
                </c:pt>
                <c:pt idx="994">
                  <c:v>34.92</c:v>
                </c:pt>
                <c:pt idx="995">
                  <c:v>34.96</c:v>
                </c:pt>
                <c:pt idx="996">
                  <c:v>34.99</c:v>
                </c:pt>
                <c:pt idx="997">
                  <c:v>35.0</c:v>
                </c:pt>
                <c:pt idx="998">
                  <c:v>35.04</c:v>
                </c:pt>
                <c:pt idx="999">
                  <c:v>35.1</c:v>
                </c:pt>
                <c:pt idx="1000">
                  <c:v>35.15</c:v>
                </c:pt>
                <c:pt idx="1001">
                  <c:v>35.19000000000001</c:v>
                </c:pt>
                <c:pt idx="1002">
                  <c:v>35.2</c:v>
                </c:pt>
                <c:pt idx="1003">
                  <c:v>35.24</c:v>
                </c:pt>
                <c:pt idx="1004">
                  <c:v>35.28</c:v>
                </c:pt>
                <c:pt idx="1005">
                  <c:v>35.3</c:v>
                </c:pt>
                <c:pt idx="1006">
                  <c:v>35.34</c:v>
                </c:pt>
                <c:pt idx="1007">
                  <c:v>35.38</c:v>
                </c:pt>
                <c:pt idx="1008">
                  <c:v>35.42</c:v>
                </c:pt>
                <c:pt idx="1009">
                  <c:v>35.46</c:v>
                </c:pt>
                <c:pt idx="1010">
                  <c:v>35.5</c:v>
                </c:pt>
                <c:pt idx="1011">
                  <c:v>35.54</c:v>
                </c:pt>
                <c:pt idx="1012">
                  <c:v>35.55</c:v>
                </c:pt>
                <c:pt idx="1013">
                  <c:v>35.6</c:v>
                </c:pt>
                <c:pt idx="1014">
                  <c:v>35.65</c:v>
                </c:pt>
                <c:pt idx="1015">
                  <c:v>35.69000000000001</c:v>
                </c:pt>
                <c:pt idx="1016">
                  <c:v>35.7</c:v>
                </c:pt>
                <c:pt idx="1017">
                  <c:v>35.74</c:v>
                </c:pt>
                <c:pt idx="1018">
                  <c:v>35.78</c:v>
                </c:pt>
                <c:pt idx="1019">
                  <c:v>35.8</c:v>
                </c:pt>
                <c:pt idx="1020">
                  <c:v>35.84</c:v>
                </c:pt>
                <c:pt idx="1021">
                  <c:v>35.88</c:v>
                </c:pt>
                <c:pt idx="1022">
                  <c:v>35.92</c:v>
                </c:pt>
                <c:pt idx="1023">
                  <c:v>35.96</c:v>
                </c:pt>
                <c:pt idx="1024">
                  <c:v>35.99</c:v>
                </c:pt>
                <c:pt idx="1025">
                  <c:v>36.0</c:v>
                </c:pt>
                <c:pt idx="1026">
                  <c:v>36.04</c:v>
                </c:pt>
                <c:pt idx="1027">
                  <c:v>36.1</c:v>
                </c:pt>
                <c:pt idx="1028">
                  <c:v>36.15</c:v>
                </c:pt>
                <c:pt idx="1029">
                  <c:v>36.19000000000001</c:v>
                </c:pt>
                <c:pt idx="1030">
                  <c:v>36.2</c:v>
                </c:pt>
                <c:pt idx="1031">
                  <c:v>36.24</c:v>
                </c:pt>
                <c:pt idx="1032">
                  <c:v>36.28</c:v>
                </c:pt>
                <c:pt idx="1033">
                  <c:v>36.3</c:v>
                </c:pt>
                <c:pt idx="1034">
                  <c:v>36.34</c:v>
                </c:pt>
                <c:pt idx="1035">
                  <c:v>36.38</c:v>
                </c:pt>
                <c:pt idx="1036">
                  <c:v>36.42</c:v>
                </c:pt>
                <c:pt idx="1037">
                  <c:v>36.46</c:v>
                </c:pt>
                <c:pt idx="1038">
                  <c:v>36.5</c:v>
                </c:pt>
                <c:pt idx="1039">
                  <c:v>36.54</c:v>
                </c:pt>
                <c:pt idx="1040">
                  <c:v>36.55</c:v>
                </c:pt>
                <c:pt idx="1041">
                  <c:v>36.6</c:v>
                </c:pt>
                <c:pt idx="1042">
                  <c:v>36.65</c:v>
                </c:pt>
                <c:pt idx="1043">
                  <c:v>36.69000000000001</c:v>
                </c:pt>
                <c:pt idx="1044">
                  <c:v>36.7</c:v>
                </c:pt>
                <c:pt idx="1045">
                  <c:v>36.74</c:v>
                </c:pt>
                <c:pt idx="1046">
                  <c:v>36.78</c:v>
                </c:pt>
                <c:pt idx="1047">
                  <c:v>36.8</c:v>
                </c:pt>
                <c:pt idx="1048">
                  <c:v>36.84</c:v>
                </c:pt>
                <c:pt idx="1049">
                  <c:v>36.88</c:v>
                </c:pt>
                <c:pt idx="1050">
                  <c:v>36.92</c:v>
                </c:pt>
                <c:pt idx="1051">
                  <c:v>36.96</c:v>
                </c:pt>
                <c:pt idx="1052">
                  <c:v>36.99</c:v>
                </c:pt>
                <c:pt idx="1053">
                  <c:v>37.0</c:v>
                </c:pt>
                <c:pt idx="1054">
                  <c:v>37.04</c:v>
                </c:pt>
                <c:pt idx="1055">
                  <c:v>37.1</c:v>
                </c:pt>
                <c:pt idx="1056">
                  <c:v>37.15</c:v>
                </c:pt>
                <c:pt idx="1057">
                  <c:v>37.19000000000001</c:v>
                </c:pt>
                <c:pt idx="1058">
                  <c:v>37.2</c:v>
                </c:pt>
                <c:pt idx="1059">
                  <c:v>37.24</c:v>
                </c:pt>
                <c:pt idx="1060">
                  <c:v>37.28</c:v>
                </c:pt>
                <c:pt idx="1061">
                  <c:v>37.3</c:v>
                </c:pt>
                <c:pt idx="1062">
                  <c:v>37.34</c:v>
                </c:pt>
                <c:pt idx="1063">
                  <c:v>37.38</c:v>
                </c:pt>
                <c:pt idx="1064">
                  <c:v>37.42</c:v>
                </c:pt>
                <c:pt idx="1065">
                  <c:v>37.46</c:v>
                </c:pt>
                <c:pt idx="1066">
                  <c:v>37.5</c:v>
                </c:pt>
                <c:pt idx="1067">
                  <c:v>37.54</c:v>
                </c:pt>
                <c:pt idx="1068">
                  <c:v>37.6</c:v>
                </c:pt>
                <c:pt idx="1069">
                  <c:v>37.65</c:v>
                </c:pt>
                <c:pt idx="1070">
                  <c:v>37.69000000000001</c:v>
                </c:pt>
                <c:pt idx="1071">
                  <c:v>37.7</c:v>
                </c:pt>
                <c:pt idx="1072">
                  <c:v>37.74</c:v>
                </c:pt>
                <c:pt idx="1073">
                  <c:v>37.78</c:v>
                </c:pt>
                <c:pt idx="1074">
                  <c:v>37.8</c:v>
                </c:pt>
                <c:pt idx="1075">
                  <c:v>37.84</c:v>
                </c:pt>
                <c:pt idx="1076">
                  <c:v>37.88</c:v>
                </c:pt>
                <c:pt idx="1077">
                  <c:v>37.92</c:v>
                </c:pt>
                <c:pt idx="1078">
                  <c:v>37.96</c:v>
                </c:pt>
                <c:pt idx="1079">
                  <c:v>37.99</c:v>
                </c:pt>
                <c:pt idx="1080">
                  <c:v>38.0</c:v>
                </c:pt>
                <c:pt idx="1081">
                  <c:v>38.04</c:v>
                </c:pt>
                <c:pt idx="1082">
                  <c:v>38.1</c:v>
                </c:pt>
                <c:pt idx="1083">
                  <c:v>38.15</c:v>
                </c:pt>
                <c:pt idx="1084">
                  <c:v>38.19000000000001</c:v>
                </c:pt>
                <c:pt idx="1085">
                  <c:v>38.2</c:v>
                </c:pt>
                <c:pt idx="1086">
                  <c:v>38.24</c:v>
                </c:pt>
                <c:pt idx="1087">
                  <c:v>38.28</c:v>
                </c:pt>
                <c:pt idx="1088">
                  <c:v>38.3</c:v>
                </c:pt>
                <c:pt idx="1089">
                  <c:v>38.34</c:v>
                </c:pt>
                <c:pt idx="1090">
                  <c:v>38.38</c:v>
                </c:pt>
                <c:pt idx="1091">
                  <c:v>38.42</c:v>
                </c:pt>
                <c:pt idx="1092">
                  <c:v>38.46</c:v>
                </c:pt>
                <c:pt idx="1093">
                  <c:v>38.5</c:v>
                </c:pt>
                <c:pt idx="1094">
                  <c:v>38.54</c:v>
                </c:pt>
                <c:pt idx="1095">
                  <c:v>38.6</c:v>
                </c:pt>
                <c:pt idx="1096">
                  <c:v>38.65</c:v>
                </c:pt>
                <c:pt idx="1097">
                  <c:v>38.69000000000001</c:v>
                </c:pt>
                <c:pt idx="1098">
                  <c:v>38.7</c:v>
                </c:pt>
                <c:pt idx="1099">
                  <c:v>38.74</c:v>
                </c:pt>
                <c:pt idx="1100">
                  <c:v>38.78</c:v>
                </c:pt>
                <c:pt idx="1101">
                  <c:v>38.8</c:v>
                </c:pt>
                <c:pt idx="1102">
                  <c:v>38.84</c:v>
                </c:pt>
                <c:pt idx="1103">
                  <c:v>38.88</c:v>
                </c:pt>
                <c:pt idx="1104">
                  <c:v>38.92</c:v>
                </c:pt>
                <c:pt idx="1105">
                  <c:v>38.96</c:v>
                </c:pt>
                <c:pt idx="1106">
                  <c:v>38.99</c:v>
                </c:pt>
                <c:pt idx="1107">
                  <c:v>39.0</c:v>
                </c:pt>
                <c:pt idx="1108">
                  <c:v>39.04</c:v>
                </c:pt>
                <c:pt idx="1109">
                  <c:v>39.1</c:v>
                </c:pt>
                <c:pt idx="1110">
                  <c:v>39.15</c:v>
                </c:pt>
                <c:pt idx="1111">
                  <c:v>39.19000000000001</c:v>
                </c:pt>
                <c:pt idx="1112">
                  <c:v>39.2</c:v>
                </c:pt>
                <c:pt idx="1113">
                  <c:v>39.24</c:v>
                </c:pt>
                <c:pt idx="1114">
                  <c:v>39.28</c:v>
                </c:pt>
                <c:pt idx="1115">
                  <c:v>39.3</c:v>
                </c:pt>
                <c:pt idx="1116">
                  <c:v>39.34</c:v>
                </c:pt>
                <c:pt idx="1117">
                  <c:v>39.38</c:v>
                </c:pt>
                <c:pt idx="1118">
                  <c:v>39.42</c:v>
                </c:pt>
                <c:pt idx="1119">
                  <c:v>39.46</c:v>
                </c:pt>
                <c:pt idx="1120">
                  <c:v>39.5</c:v>
                </c:pt>
                <c:pt idx="1121">
                  <c:v>39.54</c:v>
                </c:pt>
                <c:pt idx="1122">
                  <c:v>39.55</c:v>
                </c:pt>
                <c:pt idx="1123">
                  <c:v>39.6</c:v>
                </c:pt>
                <c:pt idx="1124">
                  <c:v>39.65</c:v>
                </c:pt>
                <c:pt idx="1125">
                  <c:v>39.69000000000001</c:v>
                </c:pt>
                <c:pt idx="1126">
                  <c:v>39.7</c:v>
                </c:pt>
                <c:pt idx="1127">
                  <c:v>39.74</c:v>
                </c:pt>
                <c:pt idx="1128">
                  <c:v>39.78</c:v>
                </c:pt>
                <c:pt idx="1129">
                  <c:v>39.8</c:v>
                </c:pt>
                <c:pt idx="1130">
                  <c:v>39.84</c:v>
                </c:pt>
                <c:pt idx="1131">
                  <c:v>39.88</c:v>
                </c:pt>
                <c:pt idx="1132">
                  <c:v>39.92</c:v>
                </c:pt>
                <c:pt idx="1133">
                  <c:v>39.96</c:v>
                </c:pt>
                <c:pt idx="1134">
                  <c:v>39.99</c:v>
                </c:pt>
                <c:pt idx="1135">
                  <c:v>40.0</c:v>
                </c:pt>
                <c:pt idx="1136">
                  <c:v>40.04</c:v>
                </c:pt>
                <c:pt idx="1137">
                  <c:v>40.1</c:v>
                </c:pt>
                <c:pt idx="1138">
                  <c:v>40.15</c:v>
                </c:pt>
                <c:pt idx="1139">
                  <c:v>40.19000000000001</c:v>
                </c:pt>
                <c:pt idx="1140">
                  <c:v>40.2</c:v>
                </c:pt>
                <c:pt idx="1141">
                  <c:v>40.24</c:v>
                </c:pt>
                <c:pt idx="1142">
                  <c:v>40.28</c:v>
                </c:pt>
                <c:pt idx="1143">
                  <c:v>40.3</c:v>
                </c:pt>
                <c:pt idx="1144">
                  <c:v>40.34</c:v>
                </c:pt>
                <c:pt idx="1145">
                  <c:v>40.38</c:v>
                </c:pt>
                <c:pt idx="1146">
                  <c:v>40.42</c:v>
                </c:pt>
                <c:pt idx="1147">
                  <c:v>40.46</c:v>
                </c:pt>
                <c:pt idx="1148">
                  <c:v>40.5</c:v>
                </c:pt>
                <c:pt idx="1149">
                  <c:v>40.54</c:v>
                </c:pt>
                <c:pt idx="1150">
                  <c:v>40.6</c:v>
                </c:pt>
                <c:pt idx="1151">
                  <c:v>40.65</c:v>
                </c:pt>
                <c:pt idx="1152">
                  <c:v>40.69000000000001</c:v>
                </c:pt>
                <c:pt idx="1153">
                  <c:v>40.7</c:v>
                </c:pt>
                <c:pt idx="1154">
                  <c:v>40.74</c:v>
                </c:pt>
                <c:pt idx="1155">
                  <c:v>40.78</c:v>
                </c:pt>
                <c:pt idx="1156">
                  <c:v>40.8</c:v>
                </c:pt>
                <c:pt idx="1157">
                  <c:v>40.84</c:v>
                </c:pt>
                <c:pt idx="1158">
                  <c:v>40.88</c:v>
                </c:pt>
                <c:pt idx="1159">
                  <c:v>40.92</c:v>
                </c:pt>
                <c:pt idx="1160">
                  <c:v>40.96</c:v>
                </c:pt>
                <c:pt idx="1161">
                  <c:v>40.99</c:v>
                </c:pt>
                <c:pt idx="1162">
                  <c:v>41.0</c:v>
                </c:pt>
                <c:pt idx="1163">
                  <c:v>41.04</c:v>
                </c:pt>
                <c:pt idx="1164">
                  <c:v>41.1</c:v>
                </c:pt>
                <c:pt idx="1165">
                  <c:v>41.15</c:v>
                </c:pt>
                <c:pt idx="1166">
                  <c:v>41.19000000000001</c:v>
                </c:pt>
                <c:pt idx="1167">
                  <c:v>41.2</c:v>
                </c:pt>
                <c:pt idx="1168">
                  <c:v>41.24</c:v>
                </c:pt>
                <c:pt idx="1169">
                  <c:v>41.28</c:v>
                </c:pt>
                <c:pt idx="1170">
                  <c:v>41.3</c:v>
                </c:pt>
                <c:pt idx="1171">
                  <c:v>41.34</c:v>
                </c:pt>
                <c:pt idx="1172">
                  <c:v>41.38</c:v>
                </c:pt>
                <c:pt idx="1173">
                  <c:v>41.42</c:v>
                </c:pt>
                <c:pt idx="1174">
                  <c:v>41.46</c:v>
                </c:pt>
                <c:pt idx="1175">
                  <c:v>41.5</c:v>
                </c:pt>
                <c:pt idx="1176">
                  <c:v>41.54</c:v>
                </c:pt>
                <c:pt idx="1177">
                  <c:v>41.6</c:v>
                </c:pt>
                <c:pt idx="1178">
                  <c:v>41.65</c:v>
                </c:pt>
                <c:pt idx="1179">
                  <c:v>41.69000000000001</c:v>
                </c:pt>
                <c:pt idx="1180">
                  <c:v>41.7</c:v>
                </c:pt>
                <c:pt idx="1181">
                  <c:v>41.74</c:v>
                </c:pt>
                <c:pt idx="1182">
                  <c:v>41.78</c:v>
                </c:pt>
                <c:pt idx="1183">
                  <c:v>41.8</c:v>
                </c:pt>
                <c:pt idx="1184">
                  <c:v>41.84</c:v>
                </c:pt>
                <c:pt idx="1185">
                  <c:v>41.88</c:v>
                </c:pt>
                <c:pt idx="1186">
                  <c:v>41.92</c:v>
                </c:pt>
                <c:pt idx="1187">
                  <c:v>41.96</c:v>
                </c:pt>
                <c:pt idx="1188">
                  <c:v>41.99</c:v>
                </c:pt>
                <c:pt idx="1189">
                  <c:v>42.0</c:v>
                </c:pt>
                <c:pt idx="1190">
                  <c:v>42.04</c:v>
                </c:pt>
                <c:pt idx="1191">
                  <c:v>42.1</c:v>
                </c:pt>
                <c:pt idx="1192">
                  <c:v>42.15</c:v>
                </c:pt>
                <c:pt idx="1193">
                  <c:v>42.19000000000001</c:v>
                </c:pt>
                <c:pt idx="1194">
                  <c:v>42.2</c:v>
                </c:pt>
                <c:pt idx="1195">
                  <c:v>42.24</c:v>
                </c:pt>
                <c:pt idx="1196">
                  <c:v>42.28</c:v>
                </c:pt>
                <c:pt idx="1197">
                  <c:v>42.3</c:v>
                </c:pt>
                <c:pt idx="1198">
                  <c:v>42.34</c:v>
                </c:pt>
                <c:pt idx="1199">
                  <c:v>42.38</c:v>
                </c:pt>
                <c:pt idx="1200">
                  <c:v>42.42</c:v>
                </c:pt>
                <c:pt idx="1201">
                  <c:v>42.46</c:v>
                </c:pt>
                <c:pt idx="1202">
                  <c:v>42.5</c:v>
                </c:pt>
                <c:pt idx="1203">
                  <c:v>42.54</c:v>
                </c:pt>
                <c:pt idx="1204">
                  <c:v>42.6</c:v>
                </c:pt>
                <c:pt idx="1205">
                  <c:v>42.65</c:v>
                </c:pt>
                <c:pt idx="1206">
                  <c:v>42.69000000000001</c:v>
                </c:pt>
                <c:pt idx="1207">
                  <c:v>42.7</c:v>
                </c:pt>
                <c:pt idx="1208">
                  <c:v>42.74</c:v>
                </c:pt>
                <c:pt idx="1209">
                  <c:v>42.78</c:v>
                </c:pt>
                <c:pt idx="1210">
                  <c:v>42.8</c:v>
                </c:pt>
                <c:pt idx="1211">
                  <c:v>42.84</c:v>
                </c:pt>
                <c:pt idx="1212">
                  <c:v>42.88</c:v>
                </c:pt>
                <c:pt idx="1213">
                  <c:v>42.92</c:v>
                </c:pt>
                <c:pt idx="1214">
                  <c:v>42.96</c:v>
                </c:pt>
                <c:pt idx="1215">
                  <c:v>42.99</c:v>
                </c:pt>
                <c:pt idx="1216">
                  <c:v>43.0</c:v>
                </c:pt>
                <c:pt idx="1217">
                  <c:v>43.04</c:v>
                </c:pt>
                <c:pt idx="1218">
                  <c:v>43.1</c:v>
                </c:pt>
                <c:pt idx="1219">
                  <c:v>43.15</c:v>
                </c:pt>
                <c:pt idx="1220">
                  <c:v>43.19000000000001</c:v>
                </c:pt>
                <c:pt idx="1221">
                  <c:v>43.2</c:v>
                </c:pt>
                <c:pt idx="1222">
                  <c:v>43.24</c:v>
                </c:pt>
                <c:pt idx="1223">
                  <c:v>43.28</c:v>
                </c:pt>
                <c:pt idx="1224">
                  <c:v>43.3</c:v>
                </c:pt>
                <c:pt idx="1225">
                  <c:v>43.34</c:v>
                </c:pt>
                <c:pt idx="1226">
                  <c:v>43.38</c:v>
                </c:pt>
                <c:pt idx="1227">
                  <c:v>43.42</c:v>
                </c:pt>
                <c:pt idx="1228">
                  <c:v>43.46</c:v>
                </c:pt>
                <c:pt idx="1229">
                  <c:v>43.5</c:v>
                </c:pt>
                <c:pt idx="1230">
                  <c:v>43.54</c:v>
                </c:pt>
                <c:pt idx="1231">
                  <c:v>43.55</c:v>
                </c:pt>
                <c:pt idx="1232">
                  <c:v>43.6</c:v>
                </c:pt>
                <c:pt idx="1233">
                  <c:v>43.65</c:v>
                </c:pt>
                <c:pt idx="1234">
                  <c:v>43.69000000000001</c:v>
                </c:pt>
                <c:pt idx="1235">
                  <c:v>43.7</c:v>
                </c:pt>
                <c:pt idx="1236">
                  <c:v>43.74</c:v>
                </c:pt>
                <c:pt idx="1237">
                  <c:v>43.78</c:v>
                </c:pt>
                <c:pt idx="1238">
                  <c:v>43.8</c:v>
                </c:pt>
                <c:pt idx="1239">
                  <c:v>43.84</c:v>
                </c:pt>
                <c:pt idx="1240">
                  <c:v>43.88</c:v>
                </c:pt>
                <c:pt idx="1241">
                  <c:v>43.92</c:v>
                </c:pt>
                <c:pt idx="1242">
                  <c:v>43.96</c:v>
                </c:pt>
                <c:pt idx="1243">
                  <c:v>43.99</c:v>
                </c:pt>
                <c:pt idx="1244">
                  <c:v>44.0</c:v>
                </c:pt>
                <c:pt idx="1245">
                  <c:v>44.04</c:v>
                </c:pt>
                <c:pt idx="1246">
                  <c:v>44.1</c:v>
                </c:pt>
                <c:pt idx="1247">
                  <c:v>44.15</c:v>
                </c:pt>
                <c:pt idx="1248">
                  <c:v>44.19000000000001</c:v>
                </c:pt>
                <c:pt idx="1249">
                  <c:v>44.2</c:v>
                </c:pt>
                <c:pt idx="1250">
                  <c:v>44.24</c:v>
                </c:pt>
                <c:pt idx="1251">
                  <c:v>44.28</c:v>
                </c:pt>
                <c:pt idx="1252">
                  <c:v>44.3</c:v>
                </c:pt>
                <c:pt idx="1253">
                  <c:v>44.34</c:v>
                </c:pt>
                <c:pt idx="1254">
                  <c:v>44.38</c:v>
                </c:pt>
                <c:pt idx="1255">
                  <c:v>44.42</c:v>
                </c:pt>
                <c:pt idx="1256">
                  <c:v>44.46</c:v>
                </c:pt>
                <c:pt idx="1257">
                  <c:v>44.5</c:v>
                </c:pt>
                <c:pt idx="1258">
                  <c:v>44.54</c:v>
                </c:pt>
                <c:pt idx="1259">
                  <c:v>44.55</c:v>
                </c:pt>
                <c:pt idx="1260">
                  <c:v>44.6</c:v>
                </c:pt>
                <c:pt idx="1261">
                  <c:v>44.65</c:v>
                </c:pt>
                <c:pt idx="1262">
                  <c:v>44.69000000000001</c:v>
                </c:pt>
                <c:pt idx="1263">
                  <c:v>44.7</c:v>
                </c:pt>
                <c:pt idx="1264">
                  <c:v>44.74</c:v>
                </c:pt>
                <c:pt idx="1265">
                  <c:v>44.78</c:v>
                </c:pt>
                <c:pt idx="1266">
                  <c:v>44.8</c:v>
                </c:pt>
                <c:pt idx="1267">
                  <c:v>44.84</c:v>
                </c:pt>
                <c:pt idx="1268">
                  <c:v>44.88</c:v>
                </c:pt>
                <c:pt idx="1269">
                  <c:v>44.9</c:v>
                </c:pt>
                <c:pt idx="1270">
                  <c:v>44.94</c:v>
                </c:pt>
                <c:pt idx="1271">
                  <c:v>44.98</c:v>
                </c:pt>
                <c:pt idx="1272">
                  <c:v>44.99</c:v>
                </c:pt>
                <c:pt idx="1273">
                  <c:v>45.0</c:v>
                </c:pt>
                <c:pt idx="1274">
                  <c:v>45.04</c:v>
                </c:pt>
                <c:pt idx="1275">
                  <c:v>45.1</c:v>
                </c:pt>
                <c:pt idx="1276">
                  <c:v>45.15</c:v>
                </c:pt>
                <c:pt idx="1277">
                  <c:v>45.19000000000001</c:v>
                </c:pt>
                <c:pt idx="1278">
                  <c:v>45.2</c:v>
                </c:pt>
                <c:pt idx="1279">
                  <c:v>45.24</c:v>
                </c:pt>
                <c:pt idx="1280">
                  <c:v>45.28</c:v>
                </c:pt>
                <c:pt idx="1281">
                  <c:v>45.3</c:v>
                </c:pt>
                <c:pt idx="1282">
                  <c:v>45.34</c:v>
                </c:pt>
                <c:pt idx="1283">
                  <c:v>45.38</c:v>
                </c:pt>
                <c:pt idx="1284">
                  <c:v>45.4</c:v>
                </c:pt>
                <c:pt idx="1285">
                  <c:v>45.44</c:v>
                </c:pt>
                <c:pt idx="1286">
                  <c:v>45.48</c:v>
                </c:pt>
                <c:pt idx="1287">
                  <c:v>45.5</c:v>
                </c:pt>
                <c:pt idx="1288">
                  <c:v>45.54</c:v>
                </c:pt>
                <c:pt idx="1289">
                  <c:v>45.6</c:v>
                </c:pt>
                <c:pt idx="1290">
                  <c:v>45.65</c:v>
                </c:pt>
                <c:pt idx="1291">
                  <c:v>45.69000000000001</c:v>
                </c:pt>
                <c:pt idx="1292">
                  <c:v>45.7</c:v>
                </c:pt>
                <c:pt idx="1293">
                  <c:v>45.74</c:v>
                </c:pt>
                <c:pt idx="1294">
                  <c:v>45.78</c:v>
                </c:pt>
                <c:pt idx="1295">
                  <c:v>45.8</c:v>
                </c:pt>
                <c:pt idx="1296">
                  <c:v>45.84</c:v>
                </c:pt>
                <c:pt idx="1297">
                  <c:v>45.88</c:v>
                </c:pt>
                <c:pt idx="1298">
                  <c:v>45.9</c:v>
                </c:pt>
                <c:pt idx="1299">
                  <c:v>45.94</c:v>
                </c:pt>
                <c:pt idx="1300">
                  <c:v>45.98</c:v>
                </c:pt>
                <c:pt idx="1301">
                  <c:v>45.99</c:v>
                </c:pt>
                <c:pt idx="1302">
                  <c:v>46.0</c:v>
                </c:pt>
                <c:pt idx="1303">
                  <c:v>46.04</c:v>
                </c:pt>
                <c:pt idx="1304">
                  <c:v>46.1</c:v>
                </c:pt>
                <c:pt idx="1305">
                  <c:v>46.15</c:v>
                </c:pt>
                <c:pt idx="1306">
                  <c:v>46.19000000000001</c:v>
                </c:pt>
                <c:pt idx="1307">
                  <c:v>46.2</c:v>
                </c:pt>
                <c:pt idx="1308">
                  <c:v>46.24</c:v>
                </c:pt>
                <c:pt idx="1309">
                  <c:v>46.28</c:v>
                </c:pt>
                <c:pt idx="1310">
                  <c:v>46.3</c:v>
                </c:pt>
                <c:pt idx="1311">
                  <c:v>46.34</c:v>
                </c:pt>
                <c:pt idx="1312">
                  <c:v>46.38</c:v>
                </c:pt>
                <c:pt idx="1313">
                  <c:v>46.4</c:v>
                </c:pt>
                <c:pt idx="1314">
                  <c:v>46.44</c:v>
                </c:pt>
                <c:pt idx="1315">
                  <c:v>46.48</c:v>
                </c:pt>
                <c:pt idx="1316">
                  <c:v>46.5</c:v>
                </c:pt>
                <c:pt idx="1317">
                  <c:v>46.54</c:v>
                </c:pt>
                <c:pt idx="1318">
                  <c:v>46.6</c:v>
                </c:pt>
                <c:pt idx="1319">
                  <c:v>46.65</c:v>
                </c:pt>
                <c:pt idx="1320">
                  <c:v>46.69000000000001</c:v>
                </c:pt>
                <c:pt idx="1321">
                  <c:v>46.7</c:v>
                </c:pt>
                <c:pt idx="1322">
                  <c:v>46.74</c:v>
                </c:pt>
                <c:pt idx="1323">
                  <c:v>46.78</c:v>
                </c:pt>
                <c:pt idx="1324">
                  <c:v>46.8</c:v>
                </c:pt>
                <c:pt idx="1325">
                  <c:v>46.84</c:v>
                </c:pt>
                <c:pt idx="1326">
                  <c:v>46.88</c:v>
                </c:pt>
                <c:pt idx="1327">
                  <c:v>46.9</c:v>
                </c:pt>
                <c:pt idx="1328">
                  <c:v>46.94</c:v>
                </c:pt>
                <c:pt idx="1329">
                  <c:v>46.98</c:v>
                </c:pt>
                <c:pt idx="1330">
                  <c:v>46.99</c:v>
                </c:pt>
                <c:pt idx="1331">
                  <c:v>47.0</c:v>
                </c:pt>
                <c:pt idx="1332">
                  <c:v>47.04</c:v>
                </c:pt>
                <c:pt idx="1333">
                  <c:v>47.1</c:v>
                </c:pt>
                <c:pt idx="1334">
                  <c:v>47.15</c:v>
                </c:pt>
                <c:pt idx="1335">
                  <c:v>47.19000000000001</c:v>
                </c:pt>
                <c:pt idx="1336">
                  <c:v>47.2</c:v>
                </c:pt>
                <c:pt idx="1337">
                  <c:v>47.24</c:v>
                </c:pt>
                <c:pt idx="1338">
                  <c:v>47.28</c:v>
                </c:pt>
                <c:pt idx="1339">
                  <c:v>47.3</c:v>
                </c:pt>
                <c:pt idx="1340">
                  <c:v>47.34</c:v>
                </c:pt>
                <c:pt idx="1341">
                  <c:v>47.38</c:v>
                </c:pt>
                <c:pt idx="1342">
                  <c:v>47.4</c:v>
                </c:pt>
                <c:pt idx="1343">
                  <c:v>47.44</c:v>
                </c:pt>
                <c:pt idx="1344">
                  <c:v>47.48</c:v>
                </c:pt>
                <c:pt idx="1345">
                  <c:v>47.5</c:v>
                </c:pt>
                <c:pt idx="1346">
                  <c:v>47.54</c:v>
                </c:pt>
                <c:pt idx="1347">
                  <c:v>47.6</c:v>
                </c:pt>
                <c:pt idx="1348">
                  <c:v>47.65</c:v>
                </c:pt>
                <c:pt idx="1349">
                  <c:v>47.69000000000001</c:v>
                </c:pt>
                <c:pt idx="1350">
                  <c:v>47.7</c:v>
                </c:pt>
                <c:pt idx="1351">
                  <c:v>47.74</c:v>
                </c:pt>
                <c:pt idx="1352">
                  <c:v>47.78</c:v>
                </c:pt>
                <c:pt idx="1353">
                  <c:v>47.8</c:v>
                </c:pt>
                <c:pt idx="1354">
                  <c:v>47.84</c:v>
                </c:pt>
                <c:pt idx="1355">
                  <c:v>47.88</c:v>
                </c:pt>
                <c:pt idx="1356">
                  <c:v>47.9</c:v>
                </c:pt>
                <c:pt idx="1357">
                  <c:v>47.94</c:v>
                </c:pt>
                <c:pt idx="1358">
                  <c:v>47.98</c:v>
                </c:pt>
                <c:pt idx="1359">
                  <c:v>47.99</c:v>
                </c:pt>
                <c:pt idx="1360">
                  <c:v>48.0</c:v>
                </c:pt>
                <c:pt idx="1361">
                  <c:v>48.04</c:v>
                </c:pt>
                <c:pt idx="1362">
                  <c:v>48.1</c:v>
                </c:pt>
                <c:pt idx="1363">
                  <c:v>48.15</c:v>
                </c:pt>
                <c:pt idx="1364">
                  <c:v>48.19000000000001</c:v>
                </c:pt>
                <c:pt idx="1365">
                  <c:v>48.2</c:v>
                </c:pt>
                <c:pt idx="1366">
                  <c:v>48.24</c:v>
                </c:pt>
                <c:pt idx="1367">
                  <c:v>48.28</c:v>
                </c:pt>
                <c:pt idx="1368">
                  <c:v>48.3</c:v>
                </c:pt>
                <c:pt idx="1369">
                  <c:v>48.34</c:v>
                </c:pt>
                <c:pt idx="1370">
                  <c:v>48.38</c:v>
                </c:pt>
                <c:pt idx="1371">
                  <c:v>48.4</c:v>
                </c:pt>
                <c:pt idx="1372">
                  <c:v>48.44</c:v>
                </c:pt>
                <c:pt idx="1373">
                  <c:v>48.48</c:v>
                </c:pt>
                <c:pt idx="1374">
                  <c:v>48.5</c:v>
                </c:pt>
                <c:pt idx="1375">
                  <c:v>48.54</c:v>
                </c:pt>
                <c:pt idx="1376">
                  <c:v>48.55</c:v>
                </c:pt>
                <c:pt idx="1377">
                  <c:v>48.6</c:v>
                </c:pt>
                <c:pt idx="1378">
                  <c:v>48.65</c:v>
                </c:pt>
                <c:pt idx="1379">
                  <c:v>48.69000000000001</c:v>
                </c:pt>
                <c:pt idx="1380">
                  <c:v>48.7</c:v>
                </c:pt>
                <c:pt idx="1381">
                  <c:v>48.74</c:v>
                </c:pt>
                <c:pt idx="1382">
                  <c:v>48.78</c:v>
                </c:pt>
                <c:pt idx="1383">
                  <c:v>48.8</c:v>
                </c:pt>
                <c:pt idx="1384">
                  <c:v>48.84</c:v>
                </c:pt>
                <c:pt idx="1385">
                  <c:v>48.88</c:v>
                </c:pt>
                <c:pt idx="1386">
                  <c:v>48.9</c:v>
                </c:pt>
                <c:pt idx="1387">
                  <c:v>48.94</c:v>
                </c:pt>
                <c:pt idx="1388">
                  <c:v>48.98</c:v>
                </c:pt>
                <c:pt idx="1389">
                  <c:v>48.99</c:v>
                </c:pt>
                <c:pt idx="1390">
                  <c:v>49.0</c:v>
                </c:pt>
                <c:pt idx="1391">
                  <c:v>49.04</c:v>
                </c:pt>
                <c:pt idx="1392">
                  <c:v>49.1</c:v>
                </c:pt>
                <c:pt idx="1393">
                  <c:v>49.15</c:v>
                </c:pt>
                <c:pt idx="1394">
                  <c:v>49.19000000000001</c:v>
                </c:pt>
                <c:pt idx="1395">
                  <c:v>49.2</c:v>
                </c:pt>
              </c:numCache>
            </c:numRef>
          </c:xVal>
          <c:yVal>
            <c:numRef>
              <c:f>Sheet1!$D$5:$D$1400</c:f>
              <c:numCache>
                <c:formatCode>0.00</c:formatCode>
                <c:ptCount val="1396"/>
                <c:pt idx="0">
                  <c:v>0.172745266666667</c:v>
                </c:pt>
                <c:pt idx="1">
                  <c:v>0.2388933</c:v>
                </c:pt>
                <c:pt idx="2">
                  <c:v>0.34598835</c:v>
                </c:pt>
                <c:pt idx="3">
                  <c:v>0.441751316666666</c:v>
                </c:pt>
                <c:pt idx="4">
                  <c:v>0.464225066666667</c:v>
                </c:pt>
                <c:pt idx="5">
                  <c:v>0.545034066666667</c:v>
                </c:pt>
                <c:pt idx="6">
                  <c:v>0.615659666666667</c:v>
                </c:pt>
                <c:pt idx="7">
                  <c:v>0.679226833333334</c:v>
                </c:pt>
                <c:pt idx="8">
                  <c:v>0.7382563</c:v>
                </c:pt>
                <c:pt idx="9">
                  <c:v>0.791924383333334</c:v>
                </c:pt>
                <c:pt idx="10">
                  <c:v>0.8422299</c:v>
                </c:pt>
                <c:pt idx="11">
                  <c:v>0.889891133333334</c:v>
                </c:pt>
                <c:pt idx="12">
                  <c:v>0.91454585</c:v>
                </c:pt>
                <c:pt idx="13">
                  <c:v>0.948388433333334</c:v>
                </c:pt>
                <c:pt idx="14">
                  <c:v>0.948874283333334</c:v>
                </c:pt>
                <c:pt idx="15">
                  <c:v>0.88000105</c:v>
                </c:pt>
                <c:pt idx="16">
                  <c:v>0.821305749999999</c:v>
                </c:pt>
                <c:pt idx="17">
                  <c:v>0.7603993</c:v>
                </c:pt>
                <c:pt idx="18">
                  <c:v>0.700493149999999</c:v>
                </c:pt>
                <c:pt idx="19">
                  <c:v>0.636286533333334</c:v>
                </c:pt>
                <c:pt idx="20">
                  <c:v>0.603346033333334</c:v>
                </c:pt>
                <c:pt idx="21">
                  <c:v>0.532886633333334</c:v>
                </c:pt>
                <c:pt idx="22">
                  <c:v>0.457688666666667</c:v>
                </c:pt>
                <c:pt idx="23">
                  <c:v>0.41443885</c:v>
                </c:pt>
                <c:pt idx="24">
                  <c:v>0.325647083333333</c:v>
                </c:pt>
                <c:pt idx="25">
                  <c:v>0.22572425</c:v>
                </c:pt>
                <c:pt idx="26">
                  <c:v>0.19969055</c:v>
                </c:pt>
                <c:pt idx="27">
                  <c:v>0.173860283333333</c:v>
                </c:pt>
                <c:pt idx="28">
                  <c:v>0.107842885</c:v>
                </c:pt>
                <c:pt idx="29">
                  <c:v>0.18958395</c:v>
                </c:pt>
                <c:pt idx="30">
                  <c:v>0.303236266666667</c:v>
                </c:pt>
                <c:pt idx="31">
                  <c:v>0.399141666666667</c:v>
                </c:pt>
                <c:pt idx="32">
                  <c:v>0.485771033333333</c:v>
                </c:pt>
                <c:pt idx="33">
                  <c:v>0.56434945</c:v>
                </c:pt>
                <c:pt idx="34">
                  <c:v>0.6129597</c:v>
                </c:pt>
                <c:pt idx="35">
                  <c:v>0.679214166666667</c:v>
                </c:pt>
                <c:pt idx="36">
                  <c:v>0.7381641</c:v>
                </c:pt>
                <c:pt idx="37">
                  <c:v>0.766171383333334</c:v>
                </c:pt>
                <c:pt idx="38">
                  <c:v>0.8205492</c:v>
                </c:pt>
                <c:pt idx="39">
                  <c:v>0.873579583333334</c:v>
                </c:pt>
                <c:pt idx="40">
                  <c:v>0.8985533</c:v>
                </c:pt>
                <c:pt idx="41">
                  <c:v>0.936593549999999</c:v>
                </c:pt>
                <c:pt idx="42">
                  <c:v>0.889689966666667</c:v>
                </c:pt>
                <c:pt idx="43">
                  <c:v>0.828111483333334</c:v>
                </c:pt>
                <c:pt idx="44">
                  <c:v>0.773348416666667</c:v>
                </c:pt>
                <c:pt idx="45">
                  <c:v>0.755866183333333</c:v>
                </c:pt>
                <c:pt idx="46">
                  <c:v>0.697268416666667</c:v>
                </c:pt>
                <c:pt idx="47">
                  <c:v>0.631671650000001</c:v>
                </c:pt>
                <c:pt idx="48">
                  <c:v>0.59963905</c:v>
                </c:pt>
                <c:pt idx="49">
                  <c:v>0.528879533333334</c:v>
                </c:pt>
                <c:pt idx="50">
                  <c:v>0.4525012</c:v>
                </c:pt>
                <c:pt idx="51">
                  <c:v>0.410728833333333</c:v>
                </c:pt>
                <c:pt idx="52">
                  <c:v>0.321195766666667</c:v>
                </c:pt>
                <c:pt idx="53">
                  <c:v>0.22116815</c:v>
                </c:pt>
                <c:pt idx="54">
                  <c:v>0.1954163</c:v>
                </c:pt>
                <c:pt idx="55">
                  <c:v>0.16929775</c:v>
                </c:pt>
                <c:pt idx="56">
                  <c:v>0.104089391666667</c:v>
                </c:pt>
                <c:pt idx="57">
                  <c:v>0.186025916666667</c:v>
                </c:pt>
                <c:pt idx="58">
                  <c:v>0.2997232</c:v>
                </c:pt>
                <c:pt idx="59">
                  <c:v>0.394925233333333</c:v>
                </c:pt>
                <c:pt idx="60">
                  <c:v>0.4195759</c:v>
                </c:pt>
                <c:pt idx="61">
                  <c:v>0.500606966666666</c:v>
                </c:pt>
                <c:pt idx="62">
                  <c:v>0.578197283333334</c:v>
                </c:pt>
                <c:pt idx="63">
                  <c:v>0.608931916666667</c:v>
                </c:pt>
                <c:pt idx="64">
                  <c:v>0.675739033333334</c:v>
                </c:pt>
                <c:pt idx="65">
                  <c:v>0.734928316666667</c:v>
                </c:pt>
                <c:pt idx="66">
                  <c:v>0.789459483333334</c:v>
                </c:pt>
                <c:pt idx="67">
                  <c:v>0.843074666666667</c:v>
                </c:pt>
                <c:pt idx="68">
                  <c:v>0.895457649999999</c:v>
                </c:pt>
                <c:pt idx="69">
                  <c:v>0.934079283333334</c:v>
                </c:pt>
                <c:pt idx="70">
                  <c:v>0.888258583333333</c:v>
                </c:pt>
                <c:pt idx="71">
                  <c:v>0.827061883333334</c:v>
                </c:pt>
                <c:pt idx="72">
                  <c:v>0.771404733333334</c:v>
                </c:pt>
                <c:pt idx="73">
                  <c:v>0.754964666666667</c:v>
                </c:pt>
                <c:pt idx="74">
                  <c:v>0.695054116666667</c:v>
                </c:pt>
                <c:pt idx="75">
                  <c:v>0.628600266666667</c:v>
                </c:pt>
                <c:pt idx="76">
                  <c:v>0.598567849999999</c:v>
                </c:pt>
                <c:pt idx="77">
                  <c:v>0.526243516666667</c:v>
                </c:pt>
                <c:pt idx="78">
                  <c:v>0.449956616666667</c:v>
                </c:pt>
                <c:pt idx="79">
                  <c:v>0.4087065</c:v>
                </c:pt>
                <c:pt idx="80">
                  <c:v>0.3178878</c:v>
                </c:pt>
                <c:pt idx="81">
                  <c:v>0.2181949</c:v>
                </c:pt>
                <c:pt idx="82">
                  <c:v>0.191981166666667</c:v>
                </c:pt>
                <c:pt idx="83">
                  <c:v>0.167212366666667</c:v>
                </c:pt>
                <c:pt idx="84">
                  <c:v>0.100911486666667</c:v>
                </c:pt>
                <c:pt idx="85">
                  <c:v>0.18254825</c:v>
                </c:pt>
                <c:pt idx="86">
                  <c:v>0.296293633333333</c:v>
                </c:pt>
                <c:pt idx="87">
                  <c:v>0.392638333333333</c:v>
                </c:pt>
                <c:pt idx="88">
                  <c:v>0.416314916666667</c:v>
                </c:pt>
                <c:pt idx="89">
                  <c:v>0.49844835</c:v>
                </c:pt>
                <c:pt idx="90">
                  <c:v>0.5765954</c:v>
                </c:pt>
                <c:pt idx="91">
                  <c:v>0.60663795</c:v>
                </c:pt>
                <c:pt idx="92">
                  <c:v>0.674392716666667</c:v>
                </c:pt>
                <c:pt idx="93">
                  <c:v>0.73290995</c:v>
                </c:pt>
                <c:pt idx="94">
                  <c:v>0.760948033333334</c:v>
                </c:pt>
                <c:pt idx="95">
                  <c:v>0.81577015</c:v>
                </c:pt>
                <c:pt idx="96">
                  <c:v>0.867319549999999</c:v>
                </c:pt>
                <c:pt idx="97">
                  <c:v>0.894212533333333</c:v>
                </c:pt>
                <c:pt idx="98">
                  <c:v>0.932152133333333</c:v>
                </c:pt>
                <c:pt idx="99">
                  <c:v>0.932255883333334</c:v>
                </c:pt>
                <c:pt idx="100">
                  <c:v>0.886743766666666</c:v>
                </c:pt>
                <c:pt idx="101">
                  <c:v>0.825745733333334</c:v>
                </c:pt>
                <c:pt idx="102">
                  <c:v>0.769714816666667</c:v>
                </c:pt>
                <c:pt idx="103">
                  <c:v>0.753845900000001</c:v>
                </c:pt>
                <c:pt idx="104">
                  <c:v>0.692856616666667</c:v>
                </c:pt>
                <c:pt idx="105">
                  <c:v>0.627267366666666</c:v>
                </c:pt>
                <c:pt idx="106">
                  <c:v>0.59635925</c:v>
                </c:pt>
                <c:pt idx="107">
                  <c:v>0.524302266666667</c:v>
                </c:pt>
                <c:pt idx="108">
                  <c:v>0.449024916666667</c:v>
                </c:pt>
                <c:pt idx="109">
                  <c:v>0.406704</c:v>
                </c:pt>
                <c:pt idx="110">
                  <c:v>0.316402566666667</c:v>
                </c:pt>
                <c:pt idx="111">
                  <c:v>0.217794866666667</c:v>
                </c:pt>
                <c:pt idx="112">
                  <c:v>0.1909516</c:v>
                </c:pt>
                <c:pt idx="113">
                  <c:v>0.16523342</c:v>
                </c:pt>
                <c:pt idx="114">
                  <c:v>0.100386266666667</c:v>
                </c:pt>
                <c:pt idx="115">
                  <c:v>0.181232066666667</c:v>
                </c:pt>
                <c:pt idx="116">
                  <c:v>0.294652233333333</c:v>
                </c:pt>
                <c:pt idx="117">
                  <c:v>0.391603883333333</c:v>
                </c:pt>
                <c:pt idx="118">
                  <c:v>0.414994766666667</c:v>
                </c:pt>
                <c:pt idx="119">
                  <c:v>0.498045416666667</c:v>
                </c:pt>
                <c:pt idx="120">
                  <c:v>0.574481799999999</c:v>
                </c:pt>
                <c:pt idx="121">
                  <c:v>0.6396804</c:v>
                </c:pt>
                <c:pt idx="122">
                  <c:v>0.700318066666666</c:v>
                </c:pt>
                <c:pt idx="123">
                  <c:v>0.7601915</c:v>
                </c:pt>
                <c:pt idx="124">
                  <c:v>0.8136576</c:v>
                </c:pt>
                <c:pt idx="125">
                  <c:v>0.865437716666667</c:v>
                </c:pt>
                <c:pt idx="126">
                  <c:v>0.892807666666667</c:v>
                </c:pt>
                <c:pt idx="127">
                  <c:v>0.930175616666667</c:v>
                </c:pt>
                <c:pt idx="128">
                  <c:v>0.930596199999999</c:v>
                </c:pt>
                <c:pt idx="129">
                  <c:v>0.885438416666667</c:v>
                </c:pt>
                <c:pt idx="130">
                  <c:v>0.824349066666667</c:v>
                </c:pt>
                <c:pt idx="131">
                  <c:v>0.767746633333334</c:v>
                </c:pt>
                <c:pt idx="132">
                  <c:v>0.752001316666667</c:v>
                </c:pt>
                <c:pt idx="133">
                  <c:v>0.691225066666667</c:v>
                </c:pt>
                <c:pt idx="134">
                  <c:v>0.627281633333334</c:v>
                </c:pt>
                <c:pt idx="135">
                  <c:v>0.561687033333334</c:v>
                </c:pt>
                <c:pt idx="136">
                  <c:v>0.487136216666667</c:v>
                </c:pt>
                <c:pt idx="137">
                  <c:v>0.40554835</c:v>
                </c:pt>
                <c:pt idx="138">
                  <c:v>0.316317783333334</c:v>
                </c:pt>
                <c:pt idx="139">
                  <c:v>0.216816633333333</c:v>
                </c:pt>
                <c:pt idx="140">
                  <c:v>0.190647266666667</c:v>
                </c:pt>
                <c:pt idx="141">
                  <c:v>0.164773081666667</c:v>
                </c:pt>
                <c:pt idx="142">
                  <c:v>0.100060971666667</c:v>
                </c:pt>
                <c:pt idx="143">
                  <c:v>0.18095235</c:v>
                </c:pt>
                <c:pt idx="144">
                  <c:v>0.294379233333333</c:v>
                </c:pt>
                <c:pt idx="145">
                  <c:v>0.3903108</c:v>
                </c:pt>
                <c:pt idx="146">
                  <c:v>0.414553433333333</c:v>
                </c:pt>
                <c:pt idx="147">
                  <c:v>0.496277766666667</c:v>
                </c:pt>
                <c:pt idx="148">
                  <c:v>0.57289445</c:v>
                </c:pt>
                <c:pt idx="149">
                  <c:v>0.63974335</c:v>
                </c:pt>
                <c:pt idx="150">
                  <c:v>0.699836083333333</c:v>
                </c:pt>
                <c:pt idx="151">
                  <c:v>0.758088933333334</c:v>
                </c:pt>
                <c:pt idx="152">
                  <c:v>0.811739016666667</c:v>
                </c:pt>
                <c:pt idx="153">
                  <c:v>0.864751883333334</c:v>
                </c:pt>
                <c:pt idx="154">
                  <c:v>0.8905951</c:v>
                </c:pt>
                <c:pt idx="155">
                  <c:v>0.92824425</c:v>
                </c:pt>
                <c:pt idx="156">
                  <c:v>0.928420383333333</c:v>
                </c:pt>
                <c:pt idx="157">
                  <c:v>0.88339665</c:v>
                </c:pt>
                <c:pt idx="158">
                  <c:v>0.822480333333334</c:v>
                </c:pt>
                <c:pt idx="159">
                  <c:v>0.7674953</c:v>
                </c:pt>
                <c:pt idx="160">
                  <c:v>0.750537533333334</c:v>
                </c:pt>
                <c:pt idx="161">
                  <c:v>0.691459883333334</c:v>
                </c:pt>
                <c:pt idx="162">
                  <c:v>0.626705966666667</c:v>
                </c:pt>
                <c:pt idx="163">
                  <c:v>0.5941961</c:v>
                </c:pt>
                <c:pt idx="164">
                  <c:v>0.52367145</c:v>
                </c:pt>
                <c:pt idx="165">
                  <c:v>0.447527533333333</c:v>
                </c:pt>
                <c:pt idx="166">
                  <c:v>0.405104366666667</c:v>
                </c:pt>
                <c:pt idx="167">
                  <c:v>0.315874466666667</c:v>
                </c:pt>
                <c:pt idx="168">
                  <c:v>0.215474316666667</c:v>
                </c:pt>
                <c:pt idx="169">
                  <c:v>0.189963766666667</c:v>
                </c:pt>
                <c:pt idx="170">
                  <c:v>0.164555928333333</c:v>
                </c:pt>
                <c:pt idx="171">
                  <c:v>0.0988238800000001</c:v>
                </c:pt>
                <c:pt idx="172">
                  <c:v>0.18024285</c:v>
                </c:pt>
                <c:pt idx="173">
                  <c:v>0.2935286</c:v>
                </c:pt>
                <c:pt idx="174">
                  <c:v>0.388336683333334</c:v>
                </c:pt>
                <c:pt idx="175">
                  <c:v>0.413036</c:v>
                </c:pt>
                <c:pt idx="176">
                  <c:v>0.494419133333333</c:v>
                </c:pt>
                <c:pt idx="177">
                  <c:v>0.572225266666667</c:v>
                </c:pt>
                <c:pt idx="178">
                  <c:v>0.603428483333334</c:v>
                </c:pt>
                <c:pt idx="179">
                  <c:v>0.669582249999999</c:v>
                </c:pt>
                <c:pt idx="180">
                  <c:v>0.729460149999999</c:v>
                </c:pt>
                <c:pt idx="181">
                  <c:v>0.756333766666666</c:v>
                </c:pt>
                <c:pt idx="182">
                  <c:v>0.811309433333334</c:v>
                </c:pt>
                <c:pt idx="183">
                  <c:v>0.864253566666666</c:v>
                </c:pt>
                <c:pt idx="184">
                  <c:v>0.889139616666667</c:v>
                </c:pt>
                <c:pt idx="185">
                  <c:v>0.928414116666666</c:v>
                </c:pt>
                <c:pt idx="186">
                  <c:v>0.88302145</c:v>
                </c:pt>
                <c:pt idx="187">
                  <c:v>0.822486983333333</c:v>
                </c:pt>
                <c:pt idx="188">
                  <c:v>0.767686283333334</c:v>
                </c:pt>
                <c:pt idx="189">
                  <c:v>0.750813133333334</c:v>
                </c:pt>
                <c:pt idx="190">
                  <c:v>0.691475533333334</c:v>
                </c:pt>
                <c:pt idx="191">
                  <c:v>0.625242783333334</c:v>
                </c:pt>
                <c:pt idx="192">
                  <c:v>0.594550549999999</c:v>
                </c:pt>
                <c:pt idx="193">
                  <c:v>0.522800599999999</c:v>
                </c:pt>
                <c:pt idx="194">
                  <c:v>0.44600755</c:v>
                </c:pt>
                <c:pt idx="195">
                  <c:v>0.405025416666667</c:v>
                </c:pt>
                <c:pt idx="196">
                  <c:v>0.314821983333334</c:v>
                </c:pt>
                <c:pt idx="197">
                  <c:v>0.21400845</c:v>
                </c:pt>
                <c:pt idx="198">
                  <c:v>0.188612583333333</c:v>
                </c:pt>
                <c:pt idx="199">
                  <c:v>0.164009676666667</c:v>
                </c:pt>
                <c:pt idx="200">
                  <c:v>0.0978346916666667</c:v>
                </c:pt>
                <c:pt idx="201">
                  <c:v>0.17913745</c:v>
                </c:pt>
                <c:pt idx="202">
                  <c:v>0.29180115</c:v>
                </c:pt>
                <c:pt idx="203">
                  <c:v>0.387580066666667</c:v>
                </c:pt>
                <c:pt idx="204">
                  <c:v>0.4116036</c:v>
                </c:pt>
                <c:pt idx="205">
                  <c:v>0.49368805</c:v>
                </c:pt>
                <c:pt idx="206">
                  <c:v>0.571915566666667</c:v>
                </c:pt>
                <c:pt idx="207">
                  <c:v>0.602117116666667</c:v>
                </c:pt>
                <c:pt idx="208">
                  <c:v>0.669497616666667</c:v>
                </c:pt>
                <c:pt idx="209">
                  <c:v>0.728864349999999</c:v>
                </c:pt>
                <c:pt idx="210">
                  <c:v>0.75567035</c:v>
                </c:pt>
                <c:pt idx="211">
                  <c:v>0.811263049999999</c:v>
                </c:pt>
                <c:pt idx="212">
                  <c:v>0.8633295</c:v>
                </c:pt>
                <c:pt idx="213">
                  <c:v>0.88907605</c:v>
                </c:pt>
                <c:pt idx="214">
                  <c:v>0.927939633333334</c:v>
                </c:pt>
                <c:pt idx="215">
                  <c:v>0.882757883333334</c:v>
                </c:pt>
                <c:pt idx="216">
                  <c:v>0.822458533333334</c:v>
                </c:pt>
                <c:pt idx="217">
                  <c:v>0.766692433333334</c:v>
                </c:pt>
                <c:pt idx="218">
                  <c:v>0.750644200000001</c:v>
                </c:pt>
                <c:pt idx="219">
                  <c:v>0.690035033333334</c:v>
                </c:pt>
                <c:pt idx="220">
                  <c:v>0.624062116666667</c:v>
                </c:pt>
                <c:pt idx="221">
                  <c:v>0.593700633333334</c:v>
                </c:pt>
                <c:pt idx="222">
                  <c:v>0.521005633333334</c:v>
                </c:pt>
                <c:pt idx="223">
                  <c:v>0.44536135</c:v>
                </c:pt>
                <c:pt idx="224">
                  <c:v>0.40379915</c:v>
                </c:pt>
                <c:pt idx="225">
                  <c:v>0.313311466666667</c:v>
                </c:pt>
                <c:pt idx="226">
                  <c:v>0.214349683333333</c:v>
                </c:pt>
                <c:pt idx="227">
                  <c:v>0.187778066666667</c:v>
                </c:pt>
                <c:pt idx="228">
                  <c:v>0.16266806</c:v>
                </c:pt>
                <c:pt idx="229">
                  <c:v>0.09703973</c:v>
                </c:pt>
                <c:pt idx="230">
                  <c:v>0.2184437</c:v>
                </c:pt>
                <c:pt idx="231">
                  <c:v>0.31493235</c:v>
                </c:pt>
                <c:pt idx="232">
                  <c:v>0.4106398</c:v>
                </c:pt>
                <c:pt idx="233">
                  <c:v>0.493802716666667</c:v>
                </c:pt>
                <c:pt idx="234">
                  <c:v>0.5718061</c:v>
                </c:pt>
                <c:pt idx="235">
                  <c:v>0.602090416666667</c:v>
                </c:pt>
                <c:pt idx="236">
                  <c:v>0.669555483333334</c:v>
                </c:pt>
                <c:pt idx="237">
                  <c:v>0.7276661</c:v>
                </c:pt>
                <c:pt idx="238">
                  <c:v>0.75632725</c:v>
                </c:pt>
                <c:pt idx="239">
                  <c:v>0.810471799999999</c:v>
                </c:pt>
                <c:pt idx="240">
                  <c:v>0.862152066666667</c:v>
                </c:pt>
                <c:pt idx="241">
                  <c:v>0.888795966666667</c:v>
                </c:pt>
                <c:pt idx="242">
                  <c:v>0.9267771</c:v>
                </c:pt>
                <c:pt idx="243">
                  <c:v>0.927082883333333</c:v>
                </c:pt>
                <c:pt idx="244">
                  <c:v>0.865947583333334</c:v>
                </c:pt>
                <c:pt idx="245">
                  <c:v>0.809536183333333</c:v>
                </c:pt>
                <c:pt idx="246">
                  <c:v>0.749990533333334</c:v>
                </c:pt>
                <c:pt idx="247">
                  <c:v>0.6887588</c:v>
                </c:pt>
                <c:pt idx="248">
                  <c:v>0.623913116666667</c:v>
                </c:pt>
                <c:pt idx="249">
                  <c:v>0.592470666666667</c:v>
                </c:pt>
                <c:pt idx="250">
                  <c:v>0.5203067</c:v>
                </c:pt>
                <c:pt idx="251">
                  <c:v>0.446143833333333</c:v>
                </c:pt>
                <c:pt idx="252">
                  <c:v>0.402412316666667</c:v>
                </c:pt>
                <c:pt idx="253">
                  <c:v>0.313313866666667</c:v>
                </c:pt>
                <c:pt idx="254">
                  <c:v>0.214597516666667</c:v>
                </c:pt>
                <c:pt idx="255">
                  <c:v>0.188015766666667</c:v>
                </c:pt>
                <c:pt idx="256">
                  <c:v>0.161918236666667</c:v>
                </c:pt>
                <c:pt idx="257">
                  <c:v>0.0973484316666666</c:v>
                </c:pt>
                <c:pt idx="258">
                  <c:v>0.217160666666667</c:v>
                </c:pt>
                <c:pt idx="259">
                  <c:v>0.314158766666667</c:v>
                </c:pt>
                <c:pt idx="260">
                  <c:v>0.410987866666667</c:v>
                </c:pt>
                <c:pt idx="261">
                  <c:v>0.493802433333334</c:v>
                </c:pt>
                <c:pt idx="262">
                  <c:v>0.570751416666667</c:v>
                </c:pt>
                <c:pt idx="263">
                  <c:v>0.602299850000001</c:v>
                </c:pt>
                <c:pt idx="264">
                  <c:v>0.669105483333334</c:v>
                </c:pt>
                <c:pt idx="265">
                  <c:v>0.726944833333334</c:v>
                </c:pt>
                <c:pt idx="266">
                  <c:v>0.755996816666667</c:v>
                </c:pt>
                <c:pt idx="267">
                  <c:v>0.80985955</c:v>
                </c:pt>
                <c:pt idx="268">
                  <c:v>0.861849766666667</c:v>
                </c:pt>
                <c:pt idx="269">
                  <c:v>0.888224883333334</c:v>
                </c:pt>
                <c:pt idx="270">
                  <c:v>0.925939783333333</c:v>
                </c:pt>
                <c:pt idx="271">
                  <c:v>0.926080466666667</c:v>
                </c:pt>
                <c:pt idx="272">
                  <c:v>0.866107516666667</c:v>
                </c:pt>
                <c:pt idx="273">
                  <c:v>0.8080901</c:v>
                </c:pt>
                <c:pt idx="274">
                  <c:v>0.7490481</c:v>
                </c:pt>
                <c:pt idx="275">
                  <c:v>0.689270533333334</c:v>
                </c:pt>
                <c:pt idx="276">
                  <c:v>0.62481835</c:v>
                </c:pt>
                <c:pt idx="277">
                  <c:v>0.591901933333334</c:v>
                </c:pt>
                <c:pt idx="278">
                  <c:v>0.521046116666667</c:v>
                </c:pt>
                <c:pt idx="279">
                  <c:v>0.446082333333333</c:v>
                </c:pt>
                <c:pt idx="280">
                  <c:v>0.402392733333333</c:v>
                </c:pt>
                <c:pt idx="281">
                  <c:v>0.31367655</c:v>
                </c:pt>
                <c:pt idx="282">
                  <c:v>0.214042533333333</c:v>
                </c:pt>
                <c:pt idx="283">
                  <c:v>0.1884062</c:v>
                </c:pt>
                <c:pt idx="284">
                  <c:v>0.162213435</c:v>
                </c:pt>
                <c:pt idx="285">
                  <c:v>0.09769712</c:v>
                </c:pt>
                <c:pt idx="286">
                  <c:v>0.216337816666667</c:v>
                </c:pt>
                <c:pt idx="287">
                  <c:v>0.314027883333333</c:v>
                </c:pt>
                <c:pt idx="288">
                  <c:v>0.41023905</c:v>
                </c:pt>
                <c:pt idx="289">
                  <c:v>0.493302783333334</c:v>
                </c:pt>
                <c:pt idx="290">
                  <c:v>0.570767116666667</c:v>
                </c:pt>
                <c:pt idx="291">
                  <c:v>0.60202765</c:v>
                </c:pt>
                <c:pt idx="292">
                  <c:v>0.66874655</c:v>
                </c:pt>
                <c:pt idx="293">
                  <c:v>0.726368099999999</c:v>
                </c:pt>
                <c:pt idx="294">
                  <c:v>0.755421633333334</c:v>
                </c:pt>
                <c:pt idx="295">
                  <c:v>0.809137216666667</c:v>
                </c:pt>
                <c:pt idx="296">
                  <c:v>0.862348083333334</c:v>
                </c:pt>
                <c:pt idx="297">
                  <c:v>0.887351366666667</c:v>
                </c:pt>
                <c:pt idx="298">
                  <c:v>0.926718866666667</c:v>
                </c:pt>
                <c:pt idx="299">
                  <c:v>0.865212699999999</c:v>
                </c:pt>
                <c:pt idx="300">
                  <c:v>0.8072819</c:v>
                </c:pt>
                <c:pt idx="301">
                  <c:v>0.7493401</c:v>
                </c:pt>
                <c:pt idx="302">
                  <c:v>0.689817833333334</c:v>
                </c:pt>
                <c:pt idx="303">
                  <c:v>0.623911366666667</c:v>
                </c:pt>
                <c:pt idx="304">
                  <c:v>0.592557716666667</c:v>
                </c:pt>
                <c:pt idx="305">
                  <c:v>0.521011283333333</c:v>
                </c:pt>
                <c:pt idx="306">
                  <c:v>0.44510005</c:v>
                </c:pt>
                <c:pt idx="307">
                  <c:v>0.40306785</c:v>
                </c:pt>
                <c:pt idx="308">
                  <c:v>0.313565816666667</c:v>
                </c:pt>
                <c:pt idx="309">
                  <c:v>0.213233266666667</c:v>
                </c:pt>
                <c:pt idx="310">
                  <c:v>0.187961183333334</c:v>
                </c:pt>
                <c:pt idx="311">
                  <c:v>0.16212985</c:v>
                </c:pt>
                <c:pt idx="312">
                  <c:v>0.0973091</c:v>
                </c:pt>
                <c:pt idx="313">
                  <c:v>0.215980266666667</c:v>
                </c:pt>
                <c:pt idx="314">
                  <c:v>0.314287183333333</c:v>
                </c:pt>
                <c:pt idx="315">
                  <c:v>0.409578033333333</c:v>
                </c:pt>
                <c:pt idx="316">
                  <c:v>0.491938583333333</c:v>
                </c:pt>
                <c:pt idx="317">
                  <c:v>0.570767316666667</c:v>
                </c:pt>
                <c:pt idx="318">
                  <c:v>0.60075745</c:v>
                </c:pt>
                <c:pt idx="319">
                  <c:v>0.668410716666667</c:v>
                </c:pt>
                <c:pt idx="320">
                  <c:v>0.7269693</c:v>
                </c:pt>
                <c:pt idx="321">
                  <c:v>0.754677383333334</c:v>
                </c:pt>
                <c:pt idx="322">
                  <c:v>0.809673833333334</c:v>
                </c:pt>
                <c:pt idx="323">
                  <c:v>0.86185995</c:v>
                </c:pt>
                <c:pt idx="324">
                  <c:v>0.887515149999999</c:v>
                </c:pt>
                <c:pt idx="325">
                  <c:v>0.9268744</c:v>
                </c:pt>
                <c:pt idx="326">
                  <c:v>0.881490416666667</c:v>
                </c:pt>
                <c:pt idx="327">
                  <c:v>0.821636799999999</c:v>
                </c:pt>
                <c:pt idx="328">
                  <c:v>0.766034916666667</c:v>
                </c:pt>
                <c:pt idx="329">
                  <c:v>0.750049583333334</c:v>
                </c:pt>
                <c:pt idx="330">
                  <c:v>0.68907235</c:v>
                </c:pt>
                <c:pt idx="331">
                  <c:v>0.622877483333334</c:v>
                </c:pt>
                <c:pt idx="332">
                  <c:v>0.592432116666666</c:v>
                </c:pt>
                <c:pt idx="333">
                  <c:v>0.520999116666667</c:v>
                </c:pt>
                <c:pt idx="334">
                  <c:v>0.443762266666667</c:v>
                </c:pt>
                <c:pt idx="335">
                  <c:v>0.403422916666667</c:v>
                </c:pt>
                <c:pt idx="336">
                  <c:v>0.3122354</c:v>
                </c:pt>
                <c:pt idx="337">
                  <c:v>0.212384566666667</c:v>
                </c:pt>
                <c:pt idx="338">
                  <c:v>0.186133266666667</c:v>
                </c:pt>
                <c:pt idx="339">
                  <c:v>0.16162796</c:v>
                </c:pt>
                <c:pt idx="340">
                  <c:v>0.0957287383333334</c:v>
                </c:pt>
                <c:pt idx="341">
                  <c:v>0.176869083333333</c:v>
                </c:pt>
                <c:pt idx="342">
                  <c:v>0.28926575</c:v>
                </c:pt>
                <c:pt idx="343">
                  <c:v>0.385346816666667</c:v>
                </c:pt>
                <c:pt idx="344">
                  <c:v>0.409263316666667</c:v>
                </c:pt>
                <c:pt idx="345">
                  <c:v>0.49212</c:v>
                </c:pt>
                <c:pt idx="346">
                  <c:v>0.569952283333333</c:v>
                </c:pt>
                <c:pt idx="347">
                  <c:v>0.600651283333334</c:v>
                </c:pt>
                <c:pt idx="348">
                  <c:v>0.6682969</c:v>
                </c:pt>
                <c:pt idx="349">
                  <c:v>0.726590616666667</c:v>
                </c:pt>
                <c:pt idx="350">
                  <c:v>0.754714316666667</c:v>
                </c:pt>
                <c:pt idx="351">
                  <c:v>0.8096074</c:v>
                </c:pt>
                <c:pt idx="352">
                  <c:v>0.860914533333334</c:v>
                </c:pt>
                <c:pt idx="353">
                  <c:v>0.888088033333334</c:v>
                </c:pt>
                <c:pt idx="354">
                  <c:v>0.925779783333334</c:v>
                </c:pt>
                <c:pt idx="355">
                  <c:v>0.926312299999999</c:v>
                </c:pt>
                <c:pt idx="356">
                  <c:v>0.8814107</c:v>
                </c:pt>
                <c:pt idx="357">
                  <c:v>0.82125185</c:v>
                </c:pt>
                <c:pt idx="358">
                  <c:v>0.764972466666667</c:v>
                </c:pt>
                <c:pt idx="359">
                  <c:v>0.749439749999999</c:v>
                </c:pt>
                <c:pt idx="360">
                  <c:v>0.688114766666666</c:v>
                </c:pt>
                <c:pt idx="361">
                  <c:v>0.622634716666667</c:v>
                </c:pt>
                <c:pt idx="362">
                  <c:v>0.591589449999999</c:v>
                </c:pt>
                <c:pt idx="363">
                  <c:v>0.519322083333333</c:v>
                </c:pt>
                <c:pt idx="364">
                  <c:v>0.444743033333333</c:v>
                </c:pt>
                <c:pt idx="365">
                  <c:v>0.401389383333333</c:v>
                </c:pt>
                <c:pt idx="366">
                  <c:v>0.311903716666667</c:v>
                </c:pt>
                <c:pt idx="367">
                  <c:v>0.213068783333333</c:v>
                </c:pt>
                <c:pt idx="368">
                  <c:v>0.18620915</c:v>
                </c:pt>
                <c:pt idx="369">
                  <c:v>0.160294476666667</c:v>
                </c:pt>
                <c:pt idx="370">
                  <c:v>0.09623041</c:v>
                </c:pt>
                <c:pt idx="371">
                  <c:v>0.176279433333333</c:v>
                </c:pt>
                <c:pt idx="372">
                  <c:v>0.2890024</c:v>
                </c:pt>
                <c:pt idx="373">
                  <c:v>0.385877866666667</c:v>
                </c:pt>
                <c:pt idx="374">
                  <c:v>0.409497033333333</c:v>
                </c:pt>
                <c:pt idx="375">
                  <c:v>0.492270533333333</c:v>
                </c:pt>
                <c:pt idx="376">
                  <c:v>0.569253966666666</c:v>
                </c:pt>
                <c:pt idx="377">
                  <c:v>0.600729200000001</c:v>
                </c:pt>
                <c:pt idx="378">
                  <c:v>0.66781155</c:v>
                </c:pt>
                <c:pt idx="379">
                  <c:v>0.725752183333333</c:v>
                </c:pt>
                <c:pt idx="380">
                  <c:v>0.75469775</c:v>
                </c:pt>
                <c:pt idx="381">
                  <c:v>0.809041600000001</c:v>
                </c:pt>
                <c:pt idx="382">
                  <c:v>0.859998533333334</c:v>
                </c:pt>
                <c:pt idx="383">
                  <c:v>0.887887983333333</c:v>
                </c:pt>
                <c:pt idx="384">
                  <c:v>0.925007083333333</c:v>
                </c:pt>
                <c:pt idx="385">
                  <c:v>0.926106483333333</c:v>
                </c:pt>
                <c:pt idx="386">
                  <c:v>0.881117216666666</c:v>
                </c:pt>
                <c:pt idx="387">
                  <c:v>0.8202007</c:v>
                </c:pt>
                <c:pt idx="388">
                  <c:v>0.764316016666667</c:v>
                </c:pt>
                <c:pt idx="389">
                  <c:v>0.748226916666667</c:v>
                </c:pt>
                <c:pt idx="390">
                  <c:v>0.687868466666667</c:v>
                </c:pt>
                <c:pt idx="391">
                  <c:v>0.623837483333334</c:v>
                </c:pt>
                <c:pt idx="392">
                  <c:v>0.590747033333334</c:v>
                </c:pt>
                <c:pt idx="393">
                  <c:v>0.519896483333334</c:v>
                </c:pt>
                <c:pt idx="394">
                  <c:v>0.44481295</c:v>
                </c:pt>
                <c:pt idx="395">
                  <c:v>0.4010294</c:v>
                </c:pt>
                <c:pt idx="396">
                  <c:v>0.312440183333334</c:v>
                </c:pt>
                <c:pt idx="397">
                  <c:v>0.21317895</c:v>
                </c:pt>
                <c:pt idx="398">
                  <c:v>0.18693395</c:v>
                </c:pt>
                <c:pt idx="399">
                  <c:v>0.160846905</c:v>
                </c:pt>
                <c:pt idx="400">
                  <c:v>0.0963535933333333</c:v>
                </c:pt>
                <c:pt idx="401">
                  <c:v>0.17645935</c:v>
                </c:pt>
                <c:pt idx="402">
                  <c:v>0.289509533333333</c:v>
                </c:pt>
                <c:pt idx="403">
                  <c:v>0.38568505</c:v>
                </c:pt>
                <c:pt idx="404">
                  <c:v>0.409915983333334</c:v>
                </c:pt>
                <c:pt idx="405">
                  <c:v>0.491675366666667</c:v>
                </c:pt>
                <c:pt idx="406">
                  <c:v>0.568372566666667</c:v>
                </c:pt>
                <c:pt idx="407">
                  <c:v>0.60097315</c:v>
                </c:pt>
                <c:pt idx="408">
                  <c:v>0.666639650000001</c:v>
                </c:pt>
                <c:pt idx="409">
                  <c:v>0.725264666666667</c:v>
                </c:pt>
                <c:pt idx="410">
                  <c:v>0.754025516666667</c:v>
                </c:pt>
                <c:pt idx="411">
                  <c:v>0.807848816666667</c:v>
                </c:pt>
                <c:pt idx="412">
                  <c:v>0.860717516666667</c:v>
                </c:pt>
                <c:pt idx="413">
                  <c:v>0.8868282</c:v>
                </c:pt>
                <c:pt idx="414">
                  <c:v>0.92464815</c:v>
                </c:pt>
                <c:pt idx="415">
                  <c:v>0.924680133333334</c:v>
                </c:pt>
                <c:pt idx="416">
                  <c:v>0.879826083333334</c:v>
                </c:pt>
                <c:pt idx="417">
                  <c:v>0.8196408</c:v>
                </c:pt>
                <c:pt idx="418">
                  <c:v>0.76483395</c:v>
                </c:pt>
                <c:pt idx="419">
                  <c:v>0.747913366666666</c:v>
                </c:pt>
                <c:pt idx="420">
                  <c:v>0.688589666666667</c:v>
                </c:pt>
                <c:pt idx="421">
                  <c:v>0.623716233333334</c:v>
                </c:pt>
                <c:pt idx="422">
                  <c:v>0.590910516666667</c:v>
                </c:pt>
                <c:pt idx="423">
                  <c:v>0.520273199999999</c:v>
                </c:pt>
                <c:pt idx="424">
                  <c:v>0.444595266666667</c:v>
                </c:pt>
                <c:pt idx="425">
                  <c:v>0.401717666666667</c:v>
                </c:pt>
                <c:pt idx="426">
                  <c:v>0.312591683333333</c:v>
                </c:pt>
                <c:pt idx="427">
                  <c:v>0.211954</c:v>
                </c:pt>
                <c:pt idx="428">
                  <c:v>0.186509833333333</c:v>
                </c:pt>
                <c:pt idx="429">
                  <c:v>0.161079225</c:v>
                </c:pt>
                <c:pt idx="430">
                  <c:v>0.0958141566666667</c:v>
                </c:pt>
                <c:pt idx="431">
                  <c:v>0.176425116666667</c:v>
                </c:pt>
                <c:pt idx="432">
                  <c:v>0.288982133333333</c:v>
                </c:pt>
                <c:pt idx="433">
                  <c:v>0.38466345</c:v>
                </c:pt>
                <c:pt idx="434">
                  <c:v>0.4092789</c:v>
                </c:pt>
                <c:pt idx="435">
                  <c:v>0.49074025</c:v>
                </c:pt>
                <c:pt idx="436">
                  <c:v>0.568242249999999</c:v>
                </c:pt>
                <c:pt idx="437">
                  <c:v>0.600034316666667</c:v>
                </c:pt>
                <c:pt idx="438">
                  <c:v>0.6659979</c:v>
                </c:pt>
                <c:pt idx="439">
                  <c:v>0.725674683333334</c:v>
                </c:pt>
                <c:pt idx="440">
                  <c:v>0.753133749999999</c:v>
                </c:pt>
                <c:pt idx="441">
                  <c:v>0.8082229</c:v>
                </c:pt>
                <c:pt idx="442">
                  <c:v>0.861038516666667</c:v>
                </c:pt>
                <c:pt idx="443">
                  <c:v>0.886345033333334</c:v>
                </c:pt>
                <c:pt idx="444">
                  <c:v>0.925231783333333</c:v>
                </c:pt>
                <c:pt idx="445">
                  <c:v>0.880166583333333</c:v>
                </c:pt>
                <c:pt idx="446">
                  <c:v>0.820037283333334</c:v>
                </c:pt>
                <c:pt idx="447">
                  <c:v>0.765264466666667</c:v>
                </c:pt>
                <c:pt idx="448">
                  <c:v>0.748815566666667</c:v>
                </c:pt>
                <c:pt idx="449">
                  <c:v>0.688483449999999</c:v>
                </c:pt>
                <c:pt idx="450">
                  <c:v>0.622523883333334</c:v>
                </c:pt>
                <c:pt idx="451">
                  <c:v>0.591486699999999</c:v>
                </c:pt>
                <c:pt idx="452">
                  <c:v>0.51963025</c:v>
                </c:pt>
                <c:pt idx="453">
                  <c:v>0.44314005</c:v>
                </c:pt>
                <c:pt idx="454">
                  <c:v>0.4022759</c:v>
                </c:pt>
                <c:pt idx="455">
                  <c:v>0.311204383333333</c:v>
                </c:pt>
                <c:pt idx="456">
                  <c:v>0.211014</c:v>
                </c:pt>
                <c:pt idx="457">
                  <c:v>0.185387766666667</c:v>
                </c:pt>
                <c:pt idx="458">
                  <c:v>0.160774511666667</c:v>
                </c:pt>
                <c:pt idx="459">
                  <c:v>0.0946955450000001</c:v>
                </c:pt>
                <c:pt idx="460">
                  <c:v>0.176189783333333</c:v>
                </c:pt>
                <c:pt idx="461">
                  <c:v>0.288158</c:v>
                </c:pt>
                <c:pt idx="462">
                  <c:v>0.3845325</c:v>
                </c:pt>
                <c:pt idx="463">
                  <c:v>0.472438216666667</c:v>
                </c:pt>
                <c:pt idx="464">
                  <c:v>0.551298516666667</c:v>
                </c:pt>
                <c:pt idx="465">
                  <c:v>0.599279566666667</c:v>
                </c:pt>
                <c:pt idx="466">
                  <c:v>0.666678566666667</c:v>
                </c:pt>
                <c:pt idx="467">
                  <c:v>0.725798433333334</c:v>
                </c:pt>
                <c:pt idx="468">
                  <c:v>0.753474233333334</c:v>
                </c:pt>
                <c:pt idx="469">
                  <c:v>0.8083354</c:v>
                </c:pt>
                <c:pt idx="470">
                  <c:v>0.860521066666667</c:v>
                </c:pt>
                <c:pt idx="471">
                  <c:v>0.88672805</c:v>
                </c:pt>
                <c:pt idx="472">
                  <c:v>0.925001433333334</c:v>
                </c:pt>
                <c:pt idx="473">
                  <c:v>0.925136349999999</c:v>
                </c:pt>
                <c:pt idx="474">
                  <c:v>0.880684149999999</c:v>
                </c:pt>
                <c:pt idx="475">
                  <c:v>0.820325383333334</c:v>
                </c:pt>
                <c:pt idx="476">
                  <c:v>0.764463283333333</c:v>
                </c:pt>
                <c:pt idx="477">
                  <c:v>0.701569766666667</c:v>
                </c:pt>
                <c:pt idx="478">
                  <c:v>0.639688033333334</c:v>
                </c:pt>
                <c:pt idx="479">
                  <c:v>0.59117985</c:v>
                </c:pt>
                <c:pt idx="480">
                  <c:v>0.518125666666667</c:v>
                </c:pt>
                <c:pt idx="481">
                  <c:v>0.4432744</c:v>
                </c:pt>
                <c:pt idx="482">
                  <c:v>0.400836866666667</c:v>
                </c:pt>
                <c:pt idx="483">
                  <c:v>0.310474533333333</c:v>
                </c:pt>
                <c:pt idx="484">
                  <c:v>0.211395483333333</c:v>
                </c:pt>
                <c:pt idx="485">
                  <c:v>0.18477075</c:v>
                </c:pt>
                <c:pt idx="486">
                  <c:v>0.159619608333333</c:v>
                </c:pt>
                <c:pt idx="487">
                  <c:v>0.0943389716666667</c:v>
                </c:pt>
                <c:pt idx="488">
                  <c:v>0.174927683333333</c:v>
                </c:pt>
                <c:pt idx="489">
                  <c:v>0.287538366666667</c:v>
                </c:pt>
                <c:pt idx="490">
                  <c:v>0.384547</c:v>
                </c:pt>
                <c:pt idx="491">
                  <c:v>0.472739983333333</c:v>
                </c:pt>
                <c:pt idx="492">
                  <c:v>0.550573633333334</c:v>
                </c:pt>
                <c:pt idx="493">
                  <c:v>0.599348366666667</c:v>
                </c:pt>
                <c:pt idx="494">
                  <c:v>0.66687005</c:v>
                </c:pt>
                <c:pt idx="495">
                  <c:v>0.725039533333334</c:v>
                </c:pt>
                <c:pt idx="496">
                  <c:v>0.753629400000001</c:v>
                </c:pt>
                <c:pt idx="497">
                  <c:v>0.807948783333334</c:v>
                </c:pt>
                <c:pt idx="498">
                  <c:v>0.859566833333334</c:v>
                </c:pt>
                <c:pt idx="499">
                  <c:v>0.886703716666667</c:v>
                </c:pt>
                <c:pt idx="500">
                  <c:v>0.924061916666667</c:v>
                </c:pt>
                <c:pt idx="501">
                  <c:v>0.924546016666667</c:v>
                </c:pt>
                <c:pt idx="502">
                  <c:v>0.879709666666667</c:v>
                </c:pt>
                <c:pt idx="503">
                  <c:v>0.819200533333334</c:v>
                </c:pt>
                <c:pt idx="504">
                  <c:v>0.763948450000001</c:v>
                </c:pt>
                <c:pt idx="505">
                  <c:v>0.70204245</c:v>
                </c:pt>
                <c:pt idx="506">
                  <c:v>0.639744166666667</c:v>
                </c:pt>
                <c:pt idx="507">
                  <c:v>0.590216183333333</c:v>
                </c:pt>
                <c:pt idx="508">
                  <c:v>0.518234633333334</c:v>
                </c:pt>
                <c:pt idx="509">
                  <c:v>0.4440298</c:v>
                </c:pt>
                <c:pt idx="510">
                  <c:v>0.4001181</c:v>
                </c:pt>
                <c:pt idx="511">
                  <c:v>0.311155333333333</c:v>
                </c:pt>
                <c:pt idx="512">
                  <c:v>0.21202335</c:v>
                </c:pt>
                <c:pt idx="513">
                  <c:v>0.185637966666667</c:v>
                </c:pt>
                <c:pt idx="514">
                  <c:v>0.159458723333333</c:v>
                </c:pt>
                <c:pt idx="515">
                  <c:v>0.0952280600000001</c:v>
                </c:pt>
                <c:pt idx="516">
                  <c:v>0.175386783333333</c:v>
                </c:pt>
                <c:pt idx="517">
                  <c:v>0.287873233333333</c:v>
                </c:pt>
                <c:pt idx="518">
                  <c:v>0.384133616666667</c:v>
                </c:pt>
                <c:pt idx="519">
                  <c:v>0.471593316666667</c:v>
                </c:pt>
                <c:pt idx="520">
                  <c:v>0.549709733333334</c:v>
                </c:pt>
                <c:pt idx="521">
                  <c:v>0.599570516666667</c:v>
                </c:pt>
                <c:pt idx="522">
                  <c:v>0.665899300000001</c:v>
                </c:pt>
                <c:pt idx="523">
                  <c:v>0.723943233333334</c:v>
                </c:pt>
                <c:pt idx="524">
                  <c:v>0.753166716666667</c:v>
                </c:pt>
                <c:pt idx="525">
                  <c:v>0.80665325</c:v>
                </c:pt>
                <c:pt idx="526">
                  <c:v>0.859136933333334</c:v>
                </c:pt>
                <c:pt idx="527">
                  <c:v>0.885718683333334</c:v>
                </c:pt>
                <c:pt idx="528">
                  <c:v>0.9237421</c:v>
                </c:pt>
                <c:pt idx="529">
                  <c:v>0.923861933333334</c:v>
                </c:pt>
                <c:pt idx="530">
                  <c:v>0.878764316666667</c:v>
                </c:pt>
                <c:pt idx="531">
                  <c:v>0.81873505</c:v>
                </c:pt>
                <c:pt idx="532">
                  <c:v>0.764177866666667</c:v>
                </c:pt>
                <c:pt idx="533">
                  <c:v>0.702397833333334</c:v>
                </c:pt>
                <c:pt idx="534">
                  <c:v>0.638794333333334</c:v>
                </c:pt>
                <c:pt idx="535">
                  <c:v>0.590100383333333</c:v>
                </c:pt>
                <c:pt idx="536">
                  <c:v>0.519195016666667</c:v>
                </c:pt>
                <c:pt idx="537">
                  <c:v>0.443738116666667</c:v>
                </c:pt>
                <c:pt idx="538">
                  <c:v>0.400539266666667</c:v>
                </c:pt>
                <c:pt idx="539">
                  <c:v>0.3115572</c:v>
                </c:pt>
                <c:pt idx="540">
                  <c:v>0.211130333333333</c:v>
                </c:pt>
                <c:pt idx="541">
                  <c:v>0.185973483333333</c:v>
                </c:pt>
                <c:pt idx="542">
                  <c:v>0.160182903333333</c:v>
                </c:pt>
                <c:pt idx="543">
                  <c:v>0.0951689816666667</c:v>
                </c:pt>
                <c:pt idx="544">
                  <c:v>0.175923583333333</c:v>
                </c:pt>
                <c:pt idx="545">
                  <c:v>0.288038366666667</c:v>
                </c:pt>
                <c:pt idx="546">
                  <c:v>0.38307445</c:v>
                </c:pt>
                <c:pt idx="547">
                  <c:v>0.4713575</c:v>
                </c:pt>
                <c:pt idx="548">
                  <c:v>0.550296033333334</c:v>
                </c:pt>
                <c:pt idx="549">
                  <c:v>0.59874505</c:v>
                </c:pt>
                <c:pt idx="550">
                  <c:v>0.665291950000001</c:v>
                </c:pt>
                <c:pt idx="551">
                  <c:v>0.724675016666667</c:v>
                </c:pt>
                <c:pt idx="552">
                  <c:v>0.7523379</c:v>
                </c:pt>
                <c:pt idx="553">
                  <c:v>0.80695755</c:v>
                </c:pt>
                <c:pt idx="554">
                  <c:v>0.859619733333334</c:v>
                </c:pt>
                <c:pt idx="555">
                  <c:v>0.884948416666667</c:v>
                </c:pt>
                <c:pt idx="556">
                  <c:v>0.923979966666667</c:v>
                </c:pt>
                <c:pt idx="557">
                  <c:v>0.878910783333334</c:v>
                </c:pt>
                <c:pt idx="558">
                  <c:v>0.819148866666667</c:v>
                </c:pt>
                <c:pt idx="559">
                  <c:v>0.764836866666667</c:v>
                </c:pt>
                <c:pt idx="560">
                  <c:v>0.701777083333334</c:v>
                </c:pt>
                <c:pt idx="561">
                  <c:v>0.638223566666667</c:v>
                </c:pt>
                <c:pt idx="562">
                  <c:v>0.590774416666667</c:v>
                </c:pt>
                <c:pt idx="563">
                  <c:v>0.518971316666667</c:v>
                </c:pt>
                <c:pt idx="564">
                  <c:v>0.442266533333333</c:v>
                </c:pt>
                <c:pt idx="565">
                  <c:v>0.4013942</c:v>
                </c:pt>
                <c:pt idx="566">
                  <c:v>0.3106681</c:v>
                </c:pt>
                <c:pt idx="567">
                  <c:v>0.210064316666667</c:v>
                </c:pt>
                <c:pt idx="568">
                  <c:v>0.184716483333334</c:v>
                </c:pt>
                <c:pt idx="569">
                  <c:v>0.160107636666667</c:v>
                </c:pt>
                <c:pt idx="570">
                  <c:v>0.0936437866666667</c:v>
                </c:pt>
                <c:pt idx="571">
                  <c:v>0.175293666666667</c:v>
                </c:pt>
                <c:pt idx="572">
                  <c:v>0.286979533333333</c:v>
                </c:pt>
                <c:pt idx="573">
                  <c:v>0.382328</c:v>
                </c:pt>
                <c:pt idx="574">
                  <c:v>0.47109935</c:v>
                </c:pt>
                <c:pt idx="575">
                  <c:v>0.550514649999999</c:v>
                </c:pt>
                <c:pt idx="576">
                  <c:v>0.597695566666667</c:v>
                </c:pt>
                <c:pt idx="577">
                  <c:v>0.665045900000001</c:v>
                </c:pt>
                <c:pt idx="578">
                  <c:v>0.724912316666667</c:v>
                </c:pt>
                <c:pt idx="579">
                  <c:v>0.751629716666667</c:v>
                </c:pt>
                <c:pt idx="580">
                  <c:v>0.807458416666667</c:v>
                </c:pt>
                <c:pt idx="581">
                  <c:v>0.859915466666667</c:v>
                </c:pt>
                <c:pt idx="582">
                  <c:v>0.885464383333333</c:v>
                </c:pt>
                <c:pt idx="583">
                  <c:v>0.924468166666666</c:v>
                </c:pt>
                <c:pt idx="584">
                  <c:v>0.879454483333334</c:v>
                </c:pt>
                <c:pt idx="585">
                  <c:v>0.81991225</c:v>
                </c:pt>
                <c:pt idx="586">
                  <c:v>0.7640661</c:v>
                </c:pt>
                <c:pt idx="587">
                  <c:v>0.70116725</c:v>
                </c:pt>
                <c:pt idx="588">
                  <c:v>0.638065983333334</c:v>
                </c:pt>
                <c:pt idx="589">
                  <c:v>0.5908794</c:v>
                </c:pt>
                <c:pt idx="590">
                  <c:v>0.518188433333334</c:v>
                </c:pt>
                <c:pt idx="591">
                  <c:v>0.44200185</c:v>
                </c:pt>
                <c:pt idx="592">
                  <c:v>0.40058965</c:v>
                </c:pt>
                <c:pt idx="593">
                  <c:v>0.309586283333334</c:v>
                </c:pt>
                <c:pt idx="594">
                  <c:v>0.21066885</c:v>
                </c:pt>
                <c:pt idx="595">
                  <c:v>0.183865516666667</c:v>
                </c:pt>
                <c:pt idx="596">
                  <c:v>0.15878353</c:v>
                </c:pt>
                <c:pt idx="597">
                  <c:v>0.093238755</c:v>
                </c:pt>
                <c:pt idx="598">
                  <c:v>0.173584266666667</c:v>
                </c:pt>
                <c:pt idx="599">
                  <c:v>0.285985316666667</c:v>
                </c:pt>
                <c:pt idx="600">
                  <c:v>0.3834214</c:v>
                </c:pt>
                <c:pt idx="601">
                  <c:v>0.47184375</c:v>
                </c:pt>
                <c:pt idx="602">
                  <c:v>0.549763066666667</c:v>
                </c:pt>
                <c:pt idx="603">
                  <c:v>0.598010416666667</c:v>
                </c:pt>
                <c:pt idx="604">
                  <c:v>0.665560483333334</c:v>
                </c:pt>
                <c:pt idx="605">
                  <c:v>0.724645200000001</c:v>
                </c:pt>
                <c:pt idx="606">
                  <c:v>0.752387449999999</c:v>
                </c:pt>
                <c:pt idx="607">
                  <c:v>0.807578483333334</c:v>
                </c:pt>
                <c:pt idx="608">
                  <c:v>0.859143833333334</c:v>
                </c:pt>
                <c:pt idx="609">
                  <c:v>0.885832549999999</c:v>
                </c:pt>
                <c:pt idx="610">
                  <c:v>0.924187033333334</c:v>
                </c:pt>
                <c:pt idx="611">
                  <c:v>0.924630466666667</c:v>
                </c:pt>
                <c:pt idx="612">
                  <c:v>0.8797265</c:v>
                </c:pt>
                <c:pt idx="613">
                  <c:v>0.81989095</c:v>
                </c:pt>
                <c:pt idx="614">
                  <c:v>0.7630537</c:v>
                </c:pt>
                <c:pt idx="615">
                  <c:v>0.700884433333334</c:v>
                </c:pt>
                <c:pt idx="616">
                  <c:v>0.639369966666667</c:v>
                </c:pt>
                <c:pt idx="617">
                  <c:v>0.589374266666667</c:v>
                </c:pt>
                <c:pt idx="618">
                  <c:v>0.517619066666667</c:v>
                </c:pt>
                <c:pt idx="619">
                  <c:v>0.443060133333333</c:v>
                </c:pt>
                <c:pt idx="620">
                  <c:v>0.399615116666667</c:v>
                </c:pt>
                <c:pt idx="621">
                  <c:v>0.309875116666667</c:v>
                </c:pt>
                <c:pt idx="622">
                  <c:v>0.210626266666667</c:v>
                </c:pt>
                <c:pt idx="623">
                  <c:v>0.18413815</c:v>
                </c:pt>
                <c:pt idx="624">
                  <c:v>0.158620533333333</c:v>
                </c:pt>
                <c:pt idx="625">
                  <c:v>0.0934010533333333</c:v>
                </c:pt>
                <c:pt idx="626">
                  <c:v>0.173611733333333</c:v>
                </c:pt>
                <c:pt idx="627">
                  <c:v>0.285923116666667</c:v>
                </c:pt>
                <c:pt idx="628">
                  <c:v>0.38363005</c:v>
                </c:pt>
                <c:pt idx="629">
                  <c:v>0.471231533333333</c:v>
                </c:pt>
                <c:pt idx="630">
                  <c:v>0.548486233333333</c:v>
                </c:pt>
                <c:pt idx="631">
                  <c:v>0.59874945</c:v>
                </c:pt>
                <c:pt idx="632">
                  <c:v>0.665244083333334</c:v>
                </c:pt>
                <c:pt idx="633">
                  <c:v>0.723286399999999</c:v>
                </c:pt>
                <c:pt idx="634">
                  <c:v>0.752550366666666</c:v>
                </c:pt>
                <c:pt idx="635">
                  <c:v>0.806512066666666</c:v>
                </c:pt>
                <c:pt idx="636">
                  <c:v>0.858849033333334</c:v>
                </c:pt>
                <c:pt idx="637">
                  <c:v>0.885160883333333</c:v>
                </c:pt>
                <c:pt idx="638">
                  <c:v>0.923231116666667</c:v>
                </c:pt>
                <c:pt idx="639">
                  <c:v>0.923543916666667</c:v>
                </c:pt>
                <c:pt idx="640">
                  <c:v>0.878699066666667</c:v>
                </c:pt>
                <c:pt idx="641">
                  <c:v>0.819203316666667</c:v>
                </c:pt>
                <c:pt idx="642">
                  <c:v>0.76298205</c:v>
                </c:pt>
                <c:pt idx="643">
                  <c:v>0.747222633333334</c:v>
                </c:pt>
                <c:pt idx="644">
                  <c:v>0.6862081</c:v>
                </c:pt>
                <c:pt idx="645">
                  <c:v>0.621739216666667</c:v>
                </c:pt>
                <c:pt idx="646">
                  <c:v>0.5887486</c:v>
                </c:pt>
                <c:pt idx="647">
                  <c:v>0.517885733333334</c:v>
                </c:pt>
                <c:pt idx="648">
                  <c:v>0.443535516666667</c:v>
                </c:pt>
                <c:pt idx="649">
                  <c:v>0.3993207</c:v>
                </c:pt>
                <c:pt idx="650">
                  <c:v>0.310795933333333</c:v>
                </c:pt>
                <c:pt idx="651">
                  <c:v>0.210544133333333</c:v>
                </c:pt>
                <c:pt idx="652">
                  <c:v>0.184936966666667</c:v>
                </c:pt>
                <c:pt idx="653">
                  <c:v>0.15915283</c:v>
                </c:pt>
                <c:pt idx="654">
                  <c:v>0.0936453383333334</c:v>
                </c:pt>
                <c:pt idx="655">
                  <c:v>0.17436315</c:v>
                </c:pt>
                <c:pt idx="656">
                  <c:v>0.286355083333333</c:v>
                </c:pt>
                <c:pt idx="657">
                  <c:v>0.38333545</c:v>
                </c:pt>
                <c:pt idx="658">
                  <c:v>0.406816066666667</c:v>
                </c:pt>
                <c:pt idx="659">
                  <c:v>0.489697816666667</c:v>
                </c:pt>
                <c:pt idx="660">
                  <c:v>0.566572699999999</c:v>
                </c:pt>
                <c:pt idx="661">
                  <c:v>0.598611183333333</c:v>
                </c:pt>
                <c:pt idx="662">
                  <c:v>0.664891233333335</c:v>
                </c:pt>
                <c:pt idx="663">
                  <c:v>0.723276666666667</c:v>
                </c:pt>
                <c:pt idx="664">
                  <c:v>0.752101033333334</c:v>
                </c:pt>
                <c:pt idx="665">
                  <c:v>0.805793583333334</c:v>
                </c:pt>
                <c:pt idx="666">
                  <c:v>0.859043316666667</c:v>
                </c:pt>
                <c:pt idx="667">
                  <c:v>0.88409285</c:v>
                </c:pt>
                <c:pt idx="668">
                  <c:v>0.923008033333334</c:v>
                </c:pt>
                <c:pt idx="669">
                  <c:v>0.87804435</c:v>
                </c:pt>
                <c:pt idx="670">
                  <c:v>0.818725683333334</c:v>
                </c:pt>
                <c:pt idx="671">
                  <c:v>0.763910016666667</c:v>
                </c:pt>
                <c:pt idx="672">
                  <c:v>0.7469397</c:v>
                </c:pt>
                <c:pt idx="673">
                  <c:v>0.686902616666667</c:v>
                </c:pt>
                <c:pt idx="674">
                  <c:v>0.6216387</c:v>
                </c:pt>
                <c:pt idx="675">
                  <c:v>0.589348383333333</c:v>
                </c:pt>
                <c:pt idx="676">
                  <c:v>0.518545516666667</c:v>
                </c:pt>
                <c:pt idx="677">
                  <c:v>0.442836033333333</c:v>
                </c:pt>
                <c:pt idx="678">
                  <c:v>0.3998753</c:v>
                </c:pt>
                <c:pt idx="679">
                  <c:v>0.31082975</c:v>
                </c:pt>
                <c:pt idx="680">
                  <c:v>0.2097906</c:v>
                </c:pt>
                <c:pt idx="681">
                  <c:v>0.184799133333334</c:v>
                </c:pt>
                <c:pt idx="682">
                  <c:v>0.159689458333333</c:v>
                </c:pt>
                <c:pt idx="683">
                  <c:v>0.0931912416666667</c:v>
                </c:pt>
                <c:pt idx="684">
                  <c:v>0.174201283333333</c:v>
                </c:pt>
                <c:pt idx="685">
                  <c:v>0.286100583333333</c:v>
                </c:pt>
                <c:pt idx="686">
                  <c:v>0.382130866666667</c:v>
                </c:pt>
                <c:pt idx="687">
                  <c:v>0.40614735</c:v>
                </c:pt>
                <c:pt idx="688">
                  <c:v>0.488555066666667</c:v>
                </c:pt>
                <c:pt idx="689">
                  <c:v>0.56675015</c:v>
                </c:pt>
                <c:pt idx="690">
                  <c:v>0.597575733333333</c:v>
                </c:pt>
                <c:pt idx="691">
                  <c:v>0.6645875</c:v>
                </c:pt>
                <c:pt idx="692">
                  <c:v>0.723624783333334</c:v>
                </c:pt>
                <c:pt idx="693">
                  <c:v>0.751477549999999</c:v>
                </c:pt>
                <c:pt idx="694">
                  <c:v>0.80614165</c:v>
                </c:pt>
                <c:pt idx="695">
                  <c:v>0.8589002</c:v>
                </c:pt>
                <c:pt idx="696">
                  <c:v>0.884392983333333</c:v>
                </c:pt>
                <c:pt idx="697">
                  <c:v>0.923553799999999</c:v>
                </c:pt>
                <c:pt idx="698">
                  <c:v>0.878598666666667</c:v>
                </c:pt>
                <c:pt idx="699">
                  <c:v>0.819014016666667</c:v>
                </c:pt>
                <c:pt idx="700">
                  <c:v>0.764089083333334</c:v>
                </c:pt>
                <c:pt idx="701">
                  <c:v>0.747746283333334</c:v>
                </c:pt>
                <c:pt idx="702">
                  <c:v>0.686984016666667</c:v>
                </c:pt>
                <c:pt idx="703">
                  <c:v>0.620219366666666</c:v>
                </c:pt>
                <c:pt idx="704">
                  <c:v>0.590052083333333</c:v>
                </c:pt>
                <c:pt idx="705">
                  <c:v>0.517516366666666</c:v>
                </c:pt>
                <c:pt idx="706">
                  <c:v>0.441383483333333</c:v>
                </c:pt>
                <c:pt idx="707">
                  <c:v>0.399931733333333</c:v>
                </c:pt>
                <c:pt idx="708">
                  <c:v>0.30927165</c:v>
                </c:pt>
                <c:pt idx="709">
                  <c:v>0.209611833333333</c:v>
                </c:pt>
                <c:pt idx="710">
                  <c:v>0.183500016666667</c:v>
                </c:pt>
                <c:pt idx="711">
                  <c:v>0.158748155</c:v>
                </c:pt>
                <c:pt idx="712">
                  <c:v>0.092697315</c:v>
                </c:pt>
                <c:pt idx="713">
                  <c:v>0.173306033333333</c:v>
                </c:pt>
                <c:pt idx="714">
                  <c:v>0.285314083333333</c:v>
                </c:pt>
                <c:pt idx="715">
                  <c:v>0.38157845</c:v>
                </c:pt>
                <c:pt idx="716">
                  <c:v>0.405320183333334</c:v>
                </c:pt>
                <c:pt idx="717">
                  <c:v>0.488311116666667</c:v>
                </c:pt>
                <c:pt idx="718">
                  <c:v>0.567113666666667</c:v>
                </c:pt>
                <c:pt idx="719">
                  <c:v>0.596791883333334</c:v>
                </c:pt>
                <c:pt idx="720">
                  <c:v>0.664828900000001</c:v>
                </c:pt>
                <c:pt idx="721">
                  <c:v>0.723964533333334</c:v>
                </c:pt>
                <c:pt idx="722">
                  <c:v>0.751564966666666</c:v>
                </c:pt>
                <c:pt idx="723">
                  <c:v>0.806512366666666</c:v>
                </c:pt>
                <c:pt idx="724">
                  <c:v>0.8582394</c:v>
                </c:pt>
                <c:pt idx="725">
                  <c:v>0.884820083333334</c:v>
                </c:pt>
                <c:pt idx="726">
                  <c:v>0.922985133333334</c:v>
                </c:pt>
                <c:pt idx="727">
                  <c:v>0.923249616666667</c:v>
                </c:pt>
                <c:pt idx="728">
                  <c:v>0.878618166666667</c:v>
                </c:pt>
                <c:pt idx="729">
                  <c:v>0.818778633333334</c:v>
                </c:pt>
                <c:pt idx="730">
                  <c:v>0.762887416666667</c:v>
                </c:pt>
                <c:pt idx="731">
                  <c:v>0.747251016666667</c:v>
                </c:pt>
                <c:pt idx="732">
                  <c:v>0.685793216666667</c:v>
                </c:pt>
                <c:pt idx="733">
                  <c:v>0.6203123</c:v>
                </c:pt>
                <c:pt idx="734">
                  <c:v>0.58939445</c:v>
                </c:pt>
                <c:pt idx="735">
                  <c:v>0.51688925</c:v>
                </c:pt>
                <c:pt idx="736">
                  <c:v>0.441601816666667</c:v>
                </c:pt>
                <c:pt idx="737">
                  <c:v>0.399194033333333</c:v>
                </c:pt>
                <c:pt idx="738">
                  <c:v>0.308979683333333</c:v>
                </c:pt>
                <c:pt idx="739">
                  <c:v>0.210267716666667</c:v>
                </c:pt>
                <c:pt idx="740">
                  <c:v>0.183045483333334</c:v>
                </c:pt>
                <c:pt idx="741">
                  <c:v>0.157475208333333</c:v>
                </c:pt>
                <c:pt idx="742">
                  <c:v>0.0928066366666667</c:v>
                </c:pt>
                <c:pt idx="743">
                  <c:v>0.172894383333333</c:v>
                </c:pt>
                <c:pt idx="744">
                  <c:v>0.285371083333334</c:v>
                </c:pt>
                <c:pt idx="745">
                  <c:v>0.382817783333334</c:v>
                </c:pt>
                <c:pt idx="746">
                  <c:v>0.405858433333333</c:v>
                </c:pt>
                <c:pt idx="747">
                  <c:v>0.4891598</c:v>
                </c:pt>
                <c:pt idx="748">
                  <c:v>0.5666993</c:v>
                </c:pt>
                <c:pt idx="749">
                  <c:v>0.597243633333334</c:v>
                </c:pt>
                <c:pt idx="750">
                  <c:v>0.6650012</c:v>
                </c:pt>
                <c:pt idx="751">
                  <c:v>0.723302866666666</c:v>
                </c:pt>
                <c:pt idx="752">
                  <c:v>0.751497533333334</c:v>
                </c:pt>
                <c:pt idx="753">
                  <c:v>0.806084716666667</c:v>
                </c:pt>
                <c:pt idx="754">
                  <c:v>0.858011349999999</c:v>
                </c:pt>
                <c:pt idx="755">
                  <c:v>0.884612149999999</c:v>
                </c:pt>
                <c:pt idx="756">
                  <c:v>0.922603416666667</c:v>
                </c:pt>
                <c:pt idx="757">
                  <c:v>0.923069133333334</c:v>
                </c:pt>
                <c:pt idx="758">
                  <c:v>0.8781484</c:v>
                </c:pt>
                <c:pt idx="759">
                  <c:v>0.817989433333334</c:v>
                </c:pt>
                <c:pt idx="760">
                  <c:v>0.762635533333334</c:v>
                </c:pt>
                <c:pt idx="761">
                  <c:v>0.746108783333334</c:v>
                </c:pt>
                <c:pt idx="762">
                  <c:v>0.68582415</c:v>
                </c:pt>
                <c:pt idx="763">
                  <c:v>0.621555066666667</c:v>
                </c:pt>
                <c:pt idx="764">
                  <c:v>0.588553266666666</c:v>
                </c:pt>
                <c:pt idx="765">
                  <c:v>0.51738865</c:v>
                </c:pt>
                <c:pt idx="766">
                  <c:v>0.442897583333333</c:v>
                </c:pt>
                <c:pt idx="767">
                  <c:v>0.39833405</c:v>
                </c:pt>
                <c:pt idx="768">
                  <c:v>0.309583483333333</c:v>
                </c:pt>
                <c:pt idx="769">
                  <c:v>0.210628233333333</c:v>
                </c:pt>
                <c:pt idx="770">
                  <c:v>0.183977416666667</c:v>
                </c:pt>
                <c:pt idx="771">
                  <c:v>0.157711576666667</c:v>
                </c:pt>
                <c:pt idx="772">
                  <c:v>0.0935768400000001</c:v>
                </c:pt>
                <c:pt idx="773">
                  <c:v>0.173382133333333</c:v>
                </c:pt>
                <c:pt idx="774">
                  <c:v>0.28579875</c:v>
                </c:pt>
                <c:pt idx="775">
                  <c:v>0.3822222</c:v>
                </c:pt>
                <c:pt idx="776">
                  <c:v>0.405930316666667</c:v>
                </c:pt>
                <c:pt idx="777">
                  <c:v>0.488892783333333</c:v>
                </c:pt>
                <c:pt idx="778">
                  <c:v>0.56566975</c:v>
                </c:pt>
                <c:pt idx="779">
                  <c:v>0.597615416666667</c:v>
                </c:pt>
                <c:pt idx="780">
                  <c:v>0.663944700000001</c:v>
                </c:pt>
                <c:pt idx="781">
                  <c:v>0.722607233333334</c:v>
                </c:pt>
                <c:pt idx="782">
                  <c:v>0.751009766666667</c:v>
                </c:pt>
                <c:pt idx="783">
                  <c:v>0.805584533333333</c:v>
                </c:pt>
                <c:pt idx="784">
                  <c:v>0.858529716666667</c:v>
                </c:pt>
                <c:pt idx="785">
                  <c:v>0.883818349999999</c:v>
                </c:pt>
                <c:pt idx="786">
                  <c:v>0.9226704</c:v>
                </c:pt>
                <c:pt idx="787">
                  <c:v>0.877886766666666</c:v>
                </c:pt>
                <c:pt idx="788">
                  <c:v>0.817795033333334</c:v>
                </c:pt>
                <c:pt idx="789">
                  <c:v>0.76299335</c:v>
                </c:pt>
                <c:pt idx="790">
                  <c:v>0.746112066666666</c:v>
                </c:pt>
                <c:pt idx="791">
                  <c:v>0.686247266666667</c:v>
                </c:pt>
                <c:pt idx="792">
                  <c:v>0.621542333333334</c:v>
                </c:pt>
                <c:pt idx="793">
                  <c:v>0.588690683333334</c:v>
                </c:pt>
                <c:pt idx="794">
                  <c:v>0.518243333333334</c:v>
                </c:pt>
                <c:pt idx="795">
                  <c:v>0.44182765</c:v>
                </c:pt>
                <c:pt idx="796">
                  <c:v>0.399863383333334</c:v>
                </c:pt>
                <c:pt idx="797">
                  <c:v>0.310060566666667</c:v>
                </c:pt>
                <c:pt idx="798">
                  <c:v>0.208667616666667</c:v>
                </c:pt>
                <c:pt idx="799">
                  <c:v>0.183836883333333</c:v>
                </c:pt>
                <c:pt idx="800">
                  <c:v>0.159275361666667</c:v>
                </c:pt>
                <c:pt idx="801">
                  <c:v>0.0926778183333333</c:v>
                </c:pt>
                <c:pt idx="802">
                  <c:v>0.173916883333333</c:v>
                </c:pt>
                <c:pt idx="803">
                  <c:v>0.2858433</c:v>
                </c:pt>
                <c:pt idx="804">
                  <c:v>0.3813308</c:v>
                </c:pt>
                <c:pt idx="805">
                  <c:v>0.405888916666667</c:v>
                </c:pt>
                <c:pt idx="806">
                  <c:v>0.487759266666666</c:v>
                </c:pt>
                <c:pt idx="807">
                  <c:v>0.565452933333333</c:v>
                </c:pt>
                <c:pt idx="808">
                  <c:v>0.597173216666667</c:v>
                </c:pt>
                <c:pt idx="809">
                  <c:v>0.663260116666667</c:v>
                </c:pt>
                <c:pt idx="810">
                  <c:v>0.722964666666667</c:v>
                </c:pt>
                <c:pt idx="811">
                  <c:v>0.750101916666667</c:v>
                </c:pt>
                <c:pt idx="812">
                  <c:v>0.804952166666666</c:v>
                </c:pt>
                <c:pt idx="813">
                  <c:v>0.858920433333334</c:v>
                </c:pt>
                <c:pt idx="814">
                  <c:v>0.883021883333334</c:v>
                </c:pt>
                <c:pt idx="815">
                  <c:v>0.922859833333334</c:v>
                </c:pt>
                <c:pt idx="816">
                  <c:v>0.877480333333333</c:v>
                </c:pt>
                <c:pt idx="817">
                  <c:v>0.817936349999999</c:v>
                </c:pt>
                <c:pt idx="818">
                  <c:v>0.763594166666667</c:v>
                </c:pt>
                <c:pt idx="819">
                  <c:v>0.746725500000001</c:v>
                </c:pt>
                <c:pt idx="820">
                  <c:v>0.686463966666666</c:v>
                </c:pt>
                <c:pt idx="821">
                  <c:v>0.620720233333334</c:v>
                </c:pt>
                <c:pt idx="822">
                  <c:v>0.589341666666667</c:v>
                </c:pt>
                <c:pt idx="823">
                  <c:v>0.51777785</c:v>
                </c:pt>
                <c:pt idx="824">
                  <c:v>0.4408847</c:v>
                </c:pt>
                <c:pt idx="825">
                  <c:v>0.3999494</c:v>
                </c:pt>
                <c:pt idx="826">
                  <c:v>0.30910035</c:v>
                </c:pt>
                <c:pt idx="827">
                  <c:v>0.20818545</c:v>
                </c:pt>
                <c:pt idx="828">
                  <c:v>0.182739216666667</c:v>
                </c:pt>
                <c:pt idx="829">
                  <c:v>0.158828651666667</c:v>
                </c:pt>
                <c:pt idx="830">
                  <c:v>0.0917874116666666</c:v>
                </c:pt>
                <c:pt idx="831">
                  <c:v>0.172840533333333</c:v>
                </c:pt>
                <c:pt idx="832">
                  <c:v>0.28485525</c:v>
                </c:pt>
                <c:pt idx="833">
                  <c:v>0.381112966666667</c:v>
                </c:pt>
                <c:pt idx="834">
                  <c:v>0.405057083333333</c:v>
                </c:pt>
                <c:pt idx="835">
                  <c:v>0.4877779</c:v>
                </c:pt>
                <c:pt idx="836">
                  <c:v>0.566154166666667</c:v>
                </c:pt>
                <c:pt idx="837">
                  <c:v>0.596205583333333</c:v>
                </c:pt>
                <c:pt idx="838">
                  <c:v>0.663652516666667</c:v>
                </c:pt>
                <c:pt idx="839">
                  <c:v>0.723462866666667</c:v>
                </c:pt>
                <c:pt idx="840">
                  <c:v>0.749891933333334</c:v>
                </c:pt>
                <c:pt idx="841">
                  <c:v>0.805617116666667</c:v>
                </c:pt>
                <c:pt idx="842">
                  <c:v>0.858531949999999</c:v>
                </c:pt>
                <c:pt idx="843">
                  <c:v>0.883452166666666</c:v>
                </c:pt>
                <c:pt idx="844">
                  <c:v>0.923355733333334</c:v>
                </c:pt>
                <c:pt idx="845">
                  <c:v>0.878231483333334</c:v>
                </c:pt>
                <c:pt idx="846">
                  <c:v>0.818641233333334</c:v>
                </c:pt>
                <c:pt idx="847">
                  <c:v>0.763042083333334</c:v>
                </c:pt>
                <c:pt idx="848">
                  <c:v>0.747087416666667</c:v>
                </c:pt>
                <c:pt idx="849">
                  <c:v>0.685766083333333</c:v>
                </c:pt>
                <c:pt idx="850">
                  <c:v>0.619960083333334</c:v>
                </c:pt>
                <c:pt idx="851">
                  <c:v>0.589112383333333</c:v>
                </c:pt>
                <c:pt idx="852">
                  <c:v>0.516649183333334</c:v>
                </c:pt>
                <c:pt idx="853">
                  <c:v>0.441061666666667</c:v>
                </c:pt>
                <c:pt idx="854">
                  <c:v>0.399053783333333</c:v>
                </c:pt>
                <c:pt idx="855">
                  <c:v>0.308597266666667</c:v>
                </c:pt>
                <c:pt idx="856">
                  <c:v>0.208653283333333</c:v>
                </c:pt>
                <c:pt idx="857">
                  <c:v>0.182537733333333</c:v>
                </c:pt>
                <c:pt idx="858">
                  <c:v>0.157894225</c:v>
                </c:pt>
                <c:pt idx="859">
                  <c:v>0.0918016466666667</c:v>
                </c:pt>
                <c:pt idx="860">
                  <c:v>0.172494166666667</c:v>
                </c:pt>
                <c:pt idx="861">
                  <c:v>0.284590016666667</c:v>
                </c:pt>
                <c:pt idx="862">
                  <c:v>0.38177495</c:v>
                </c:pt>
                <c:pt idx="863">
                  <c:v>0.404810533333333</c:v>
                </c:pt>
                <c:pt idx="864">
                  <c:v>0.4886364</c:v>
                </c:pt>
                <c:pt idx="865">
                  <c:v>0.566142866666667</c:v>
                </c:pt>
                <c:pt idx="866">
                  <c:v>0.59665385</c:v>
                </c:pt>
                <c:pt idx="867">
                  <c:v>0.6644573</c:v>
                </c:pt>
                <c:pt idx="868">
                  <c:v>0.722718866666667</c:v>
                </c:pt>
                <c:pt idx="869">
                  <c:v>0.750698583333334</c:v>
                </c:pt>
                <c:pt idx="870">
                  <c:v>0.805495549999999</c:v>
                </c:pt>
                <c:pt idx="871">
                  <c:v>0.857893133333334</c:v>
                </c:pt>
                <c:pt idx="872">
                  <c:v>0.883506366666666</c:v>
                </c:pt>
                <c:pt idx="873">
                  <c:v>0.922524366666666</c:v>
                </c:pt>
                <c:pt idx="874">
                  <c:v>0.8778207</c:v>
                </c:pt>
                <c:pt idx="875">
                  <c:v>0.818082</c:v>
                </c:pt>
                <c:pt idx="876">
                  <c:v>0.7621207</c:v>
                </c:pt>
                <c:pt idx="877">
                  <c:v>0.746331233333334</c:v>
                </c:pt>
                <c:pt idx="878">
                  <c:v>0.684910266666667</c:v>
                </c:pt>
                <c:pt idx="879">
                  <c:v>0.6202953</c:v>
                </c:pt>
                <c:pt idx="880">
                  <c:v>0.5877496</c:v>
                </c:pt>
                <c:pt idx="881">
                  <c:v>0.516424366666667</c:v>
                </c:pt>
                <c:pt idx="882">
                  <c:v>0.442074116666667</c:v>
                </c:pt>
                <c:pt idx="883">
                  <c:v>0.398010133333334</c:v>
                </c:pt>
                <c:pt idx="884">
                  <c:v>0.309226416666667</c:v>
                </c:pt>
                <c:pt idx="885">
                  <c:v>0.20965305</c:v>
                </c:pt>
                <c:pt idx="886">
                  <c:v>0.183549383333334</c:v>
                </c:pt>
                <c:pt idx="887">
                  <c:v>0.157594851666667</c:v>
                </c:pt>
                <c:pt idx="888">
                  <c:v>0.0926281950000001</c:v>
                </c:pt>
                <c:pt idx="889">
                  <c:v>0.172950616666667</c:v>
                </c:pt>
                <c:pt idx="890">
                  <c:v>0.284582783333334</c:v>
                </c:pt>
                <c:pt idx="891">
                  <c:v>0.38140895</c:v>
                </c:pt>
                <c:pt idx="892">
                  <c:v>0.404682566666667</c:v>
                </c:pt>
                <c:pt idx="893">
                  <c:v>0.488258833333333</c:v>
                </c:pt>
                <c:pt idx="894">
                  <c:v>0.565428599999999</c:v>
                </c:pt>
                <c:pt idx="895">
                  <c:v>0.59734545</c:v>
                </c:pt>
                <c:pt idx="896">
                  <c:v>0.66429855</c:v>
                </c:pt>
                <c:pt idx="897">
                  <c:v>0.721492866666667</c:v>
                </c:pt>
                <c:pt idx="898">
                  <c:v>0.75146985</c:v>
                </c:pt>
                <c:pt idx="899">
                  <c:v>0.804747633333334</c:v>
                </c:pt>
                <c:pt idx="900">
                  <c:v>0.857158383333334</c:v>
                </c:pt>
                <c:pt idx="901">
                  <c:v>0.883256149999999</c:v>
                </c:pt>
                <c:pt idx="902">
                  <c:v>0.92186525</c:v>
                </c:pt>
                <c:pt idx="903">
                  <c:v>0.8772444</c:v>
                </c:pt>
                <c:pt idx="904">
                  <c:v>0.81775995</c:v>
                </c:pt>
                <c:pt idx="905">
                  <c:v>0.762536383333333</c:v>
                </c:pt>
                <c:pt idx="906">
                  <c:v>0.745965416666667</c:v>
                </c:pt>
                <c:pt idx="907">
                  <c:v>0.6858229</c:v>
                </c:pt>
                <c:pt idx="908">
                  <c:v>0.620422766666666</c:v>
                </c:pt>
                <c:pt idx="909">
                  <c:v>0.588423516666667</c:v>
                </c:pt>
                <c:pt idx="910">
                  <c:v>0.517092149999999</c:v>
                </c:pt>
                <c:pt idx="911">
                  <c:v>0.44155205</c:v>
                </c:pt>
                <c:pt idx="912">
                  <c:v>0.39875855</c:v>
                </c:pt>
                <c:pt idx="913">
                  <c:v>0.309446766666667</c:v>
                </c:pt>
                <c:pt idx="914">
                  <c:v>0.208679166666667</c:v>
                </c:pt>
                <c:pt idx="915">
                  <c:v>0.183677866666667</c:v>
                </c:pt>
                <c:pt idx="916">
                  <c:v>0.158541463333334</c:v>
                </c:pt>
                <c:pt idx="917">
                  <c:v>0.09281373</c:v>
                </c:pt>
                <c:pt idx="918">
                  <c:v>0.173914816666667</c:v>
                </c:pt>
                <c:pt idx="919">
                  <c:v>0.285575133333333</c:v>
                </c:pt>
                <c:pt idx="920">
                  <c:v>0.380710766666667</c:v>
                </c:pt>
                <c:pt idx="921">
                  <c:v>0.405386966666667</c:v>
                </c:pt>
                <c:pt idx="922">
                  <c:v>0.487321466666667</c:v>
                </c:pt>
                <c:pt idx="923">
                  <c:v>0.565337883333333</c:v>
                </c:pt>
                <c:pt idx="924">
                  <c:v>0.596589416666667</c:v>
                </c:pt>
                <c:pt idx="925">
                  <c:v>0.663326066666667</c:v>
                </c:pt>
                <c:pt idx="926">
                  <c:v>0.722247983333334</c:v>
                </c:pt>
                <c:pt idx="927">
                  <c:v>0.777722083333334</c:v>
                </c:pt>
                <c:pt idx="928">
                  <c:v>0.832052583333333</c:v>
                </c:pt>
                <c:pt idx="929">
                  <c:v>0.8826488</c:v>
                </c:pt>
                <c:pt idx="930">
                  <c:v>0.921696733333334</c:v>
                </c:pt>
                <c:pt idx="931">
                  <c:v>0.876627733333334</c:v>
                </c:pt>
                <c:pt idx="932">
                  <c:v>0.817481866666667</c:v>
                </c:pt>
                <c:pt idx="933">
                  <c:v>0.763097216666667</c:v>
                </c:pt>
                <c:pt idx="934">
                  <c:v>0.74617075</c:v>
                </c:pt>
                <c:pt idx="935">
                  <c:v>0.68625435</c:v>
                </c:pt>
                <c:pt idx="936">
                  <c:v>0.620124366666667</c:v>
                </c:pt>
                <c:pt idx="937">
                  <c:v>0.588767783333333</c:v>
                </c:pt>
                <c:pt idx="938">
                  <c:v>0.516989083333334</c:v>
                </c:pt>
                <c:pt idx="939">
                  <c:v>0.440838716666667</c:v>
                </c:pt>
                <c:pt idx="940">
                  <c:v>0.354943866666667</c:v>
                </c:pt>
                <c:pt idx="941">
                  <c:v>0.260264133333333</c:v>
                </c:pt>
                <c:pt idx="942">
                  <c:v>0.182802383333333</c:v>
                </c:pt>
                <c:pt idx="943">
                  <c:v>0.158430666666667</c:v>
                </c:pt>
                <c:pt idx="944">
                  <c:v>0.091548015</c:v>
                </c:pt>
                <c:pt idx="945">
                  <c:v>0.1733461</c:v>
                </c:pt>
                <c:pt idx="946">
                  <c:v>0.284870066666667</c:v>
                </c:pt>
                <c:pt idx="947">
                  <c:v>0.380279616666667</c:v>
                </c:pt>
                <c:pt idx="948">
                  <c:v>0.404471816666667</c:v>
                </c:pt>
                <c:pt idx="949">
                  <c:v>0.486825433333333</c:v>
                </c:pt>
                <c:pt idx="950">
                  <c:v>0.56621705</c:v>
                </c:pt>
                <c:pt idx="951">
                  <c:v>0.595770466666667</c:v>
                </c:pt>
                <c:pt idx="952">
                  <c:v>0.663699400000001</c:v>
                </c:pt>
                <c:pt idx="953">
                  <c:v>0.722935166666667</c:v>
                </c:pt>
                <c:pt idx="954">
                  <c:v>0.777481183333333</c:v>
                </c:pt>
                <c:pt idx="955">
                  <c:v>0.831078983333334</c:v>
                </c:pt>
                <c:pt idx="956">
                  <c:v>0.882822516666666</c:v>
                </c:pt>
                <c:pt idx="957">
                  <c:v>0.922538466666666</c:v>
                </c:pt>
                <c:pt idx="958">
                  <c:v>0.877583649999999</c:v>
                </c:pt>
                <c:pt idx="959">
                  <c:v>0.818031033333334</c:v>
                </c:pt>
                <c:pt idx="960">
                  <c:v>0.762975833333334</c:v>
                </c:pt>
                <c:pt idx="961">
                  <c:v>0.74645865</c:v>
                </c:pt>
                <c:pt idx="962">
                  <c:v>0.6858691</c:v>
                </c:pt>
                <c:pt idx="963">
                  <c:v>0.6195349</c:v>
                </c:pt>
                <c:pt idx="964">
                  <c:v>0.58880845</c:v>
                </c:pt>
                <c:pt idx="965">
                  <c:v>0.516312066666666</c:v>
                </c:pt>
                <c:pt idx="966">
                  <c:v>0.44069395</c:v>
                </c:pt>
                <c:pt idx="967">
                  <c:v>0.355753866666667</c:v>
                </c:pt>
                <c:pt idx="968">
                  <c:v>0.260192333333333</c:v>
                </c:pt>
                <c:pt idx="969">
                  <c:v>0.182177683333333</c:v>
                </c:pt>
                <c:pt idx="970">
                  <c:v>0.157112038333333</c:v>
                </c:pt>
                <c:pt idx="971">
                  <c:v>0.0914233266666667</c:v>
                </c:pt>
                <c:pt idx="972">
                  <c:v>0.172344533333333</c:v>
                </c:pt>
                <c:pt idx="973">
                  <c:v>0.283742016666667</c:v>
                </c:pt>
                <c:pt idx="974">
                  <c:v>0.3807445</c:v>
                </c:pt>
                <c:pt idx="975">
                  <c:v>0.40401965</c:v>
                </c:pt>
                <c:pt idx="976">
                  <c:v>0.4873594</c:v>
                </c:pt>
                <c:pt idx="977">
                  <c:v>0.5660773</c:v>
                </c:pt>
                <c:pt idx="978">
                  <c:v>0.596066499999999</c:v>
                </c:pt>
                <c:pt idx="979">
                  <c:v>0.663751916666667</c:v>
                </c:pt>
                <c:pt idx="980">
                  <c:v>0.722797083333334</c:v>
                </c:pt>
                <c:pt idx="981">
                  <c:v>0.776769966666666</c:v>
                </c:pt>
                <c:pt idx="982">
                  <c:v>0.830768116666667</c:v>
                </c:pt>
                <c:pt idx="983">
                  <c:v>0.883089633333334</c:v>
                </c:pt>
                <c:pt idx="984">
                  <c:v>0.921862383333333</c:v>
                </c:pt>
                <c:pt idx="985">
                  <c:v>0.8769424</c:v>
                </c:pt>
                <c:pt idx="986">
                  <c:v>0.817229533333334</c:v>
                </c:pt>
                <c:pt idx="987">
                  <c:v>0.7623919</c:v>
                </c:pt>
                <c:pt idx="988">
                  <c:v>0.74579685</c:v>
                </c:pt>
                <c:pt idx="989">
                  <c:v>0.685253549999999</c:v>
                </c:pt>
                <c:pt idx="990">
                  <c:v>0.619704333333334</c:v>
                </c:pt>
                <c:pt idx="991">
                  <c:v>0.5881474</c:v>
                </c:pt>
                <c:pt idx="992">
                  <c:v>0.516204966666666</c:v>
                </c:pt>
                <c:pt idx="993">
                  <c:v>0.441030933333333</c:v>
                </c:pt>
                <c:pt idx="994">
                  <c:v>0.355759383333333</c:v>
                </c:pt>
                <c:pt idx="995">
                  <c:v>0.2588397</c:v>
                </c:pt>
                <c:pt idx="996">
                  <c:v>0.183084316666667</c:v>
                </c:pt>
                <c:pt idx="997">
                  <c:v>0.156798105</c:v>
                </c:pt>
                <c:pt idx="998">
                  <c:v>0.0925168083333334</c:v>
                </c:pt>
                <c:pt idx="999">
                  <c:v>0.172161183333333</c:v>
                </c:pt>
                <c:pt idx="1000">
                  <c:v>0.28424545</c:v>
                </c:pt>
                <c:pt idx="1001">
                  <c:v>0.381378483333334</c:v>
                </c:pt>
                <c:pt idx="1002">
                  <c:v>0.404748416666667</c:v>
                </c:pt>
                <c:pt idx="1003">
                  <c:v>0.487975616666667</c:v>
                </c:pt>
                <c:pt idx="1004">
                  <c:v>0.565080833333334</c:v>
                </c:pt>
                <c:pt idx="1005">
                  <c:v>0.596519866666667</c:v>
                </c:pt>
                <c:pt idx="1006">
                  <c:v>0.66377285</c:v>
                </c:pt>
                <c:pt idx="1007">
                  <c:v>0.721682983333333</c:v>
                </c:pt>
                <c:pt idx="1008">
                  <c:v>0.776461333333334</c:v>
                </c:pt>
                <c:pt idx="1009">
                  <c:v>0.831749483333334</c:v>
                </c:pt>
                <c:pt idx="1010">
                  <c:v>0.883265266666667</c:v>
                </c:pt>
                <c:pt idx="1011">
                  <c:v>0.92092715</c:v>
                </c:pt>
                <c:pt idx="1012">
                  <c:v>0.921067533333333</c:v>
                </c:pt>
                <c:pt idx="1013">
                  <c:v>0.876573966666666</c:v>
                </c:pt>
                <c:pt idx="1014">
                  <c:v>0.816636716666667</c:v>
                </c:pt>
                <c:pt idx="1015">
                  <c:v>0.762062333333334</c:v>
                </c:pt>
                <c:pt idx="1016">
                  <c:v>0.745050483333334</c:v>
                </c:pt>
                <c:pt idx="1017">
                  <c:v>0.685494833333334</c:v>
                </c:pt>
                <c:pt idx="1018">
                  <c:v>0.620188133333334</c:v>
                </c:pt>
                <c:pt idx="1019">
                  <c:v>0.5879717</c:v>
                </c:pt>
                <c:pt idx="1020">
                  <c:v>0.516787849999999</c:v>
                </c:pt>
                <c:pt idx="1021">
                  <c:v>0.441422683333334</c:v>
                </c:pt>
                <c:pt idx="1022">
                  <c:v>0.3548054</c:v>
                </c:pt>
                <c:pt idx="1023">
                  <c:v>0.258226733333333</c:v>
                </c:pt>
                <c:pt idx="1024">
                  <c:v>0.1835622</c:v>
                </c:pt>
                <c:pt idx="1025">
                  <c:v>0.157432445</c:v>
                </c:pt>
                <c:pt idx="1026">
                  <c:v>0.0930550200000001</c:v>
                </c:pt>
                <c:pt idx="1027">
                  <c:v>0.173575866666667</c:v>
                </c:pt>
                <c:pt idx="1028">
                  <c:v>0.285528816666667</c:v>
                </c:pt>
                <c:pt idx="1029">
                  <c:v>0.380936333333333</c:v>
                </c:pt>
                <c:pt idx="1030">
                  <c:v>0.40550555</c:v>
                </c:pt>
                <c:pt idx="1031">
                  <c:v>0.487232666666667</c:v>
                </c:pt>
                <c:pt idx="1032">
                  <c:v>0.56422365</c:v>
                </c:pt>
                <c:pt idx="1033">
                  <c:v>0.596685766666667</c:v>
                </c:pt>
                <c:pt idx="1034">
                  <c:v>0.662771233333334</c:v>
                </c:pt>
                <c:pt idx="1035">
                  <c:v>0.721237999999999</c:v>
                </c:pt>
                <c:pt idx="1036">
                  <c:v>0.7768924</c:v>
                </c:pt>
                <c:pt idx="1037">
                  <c:v>0.83177065</c:v>
                </c:pt>
                <c:pt idx="1038">
                  <c:v>0.882591366666667</c:v>
                </c:pt>
                <c:pt idx="1039">
                  <c:v>0.920682833333334</c:v>
                </c:pt>
                <c:pt idx="1040">
                  <c:v>0.920752249999999</c:v>
                </c:pt>
                <c:pt idx="1041">
                  <c:v>0.87624055</c:v>
                </c:pt>
                <c:pt idx="1042">
                  <c:v>0.816837516666667</c:v>
                </c:pt>
                <c:pt idx="1043">
                  <c:v>0.762936666666667</c:v>
                </c:pt>
                <c:pt idx="1044">
                  <c:v>0.745765250000001</c:v>
                </c:pt>
                <c:pt idx="1045">
                  <c:v>0.686010783333333</c:v>
                </c:pt>
                <c:pt idx="1046">
                  <c:v>0.619583083333333</c:v>
                </c:pt>
                <c:pt idx="1047">
                  <c:v>0.588602633333334</c:v>
                </c:pt>
                <c:pt idx="1048">
                  <c:v>0.516879116666667</c:v>
                </c:pt>
                <c:pt idx="1049">
                  <c:v>0.440284633333333</c:v>
                </c:pt>
                <c:pt idx="1050">
                  <c:v>0.35429475</c:v>
                </c:pt>
                <c:pt idx="1051">
                  <c:v>0.2589734</c:v>
                </c:pt>
                <c:pt idx="1052">
                  <c:v>0.18311325</c:v>
                </c:pt>
                <c:pt idx="1053">
                  <c:v>0.158339986666667</c:v>
                </c:pt>
                <c:pt idx="1054">
                  <c:v>0.0921641316666667</c:v>
                </c:pt>
                <c:pt idx="1055">
                  <c:v>0.17337585</c:v>
                </c:pt>
                <c:pt idx="1056">
                  <c:v>0.284766966666667</c:v>
                </c:pt>
                <c:pt idx="1057">
                  <c:v>0.379539066666667</c:v>
                </c:pt>
                <c:pt idx="1058">
                  <c:v>0.404289016666667</c:v>
                </c:pt>
                <c:pt idx="1059">
                  <c:v>0.4863988</c:v>
                </c:pt>
                <c:pt idx="1060">
                  <c:v>0.564854966666667</c:v>
                </c:pt>
                <c:pt idx="1061">
                  <c:v>0.595557316666667</c:v>
                </c:pt>
                <c:pt idx="1062">
                  <c:v>0.662649416666668</c:v>
                </c:pt>
                <c:pt idx="1063">
                  <c:v>0.722283249999999</c:v>
                </c:pt>
                <c:pt idx="1064">
                  <c:v>0.777115666666666</c:v>
                </c:pt>
                <c:pt idx="1065">
                  <c:v>0.8307516</c:v>
                </c:pt>
                <c:pt idx="1066">
                  <c:v>0.882467066666666</c:v>
                </c:pt>
                <c:pt idx="1067">
                  <c:v>0.92160105</c:v>
                </c:pt>
                <c:pt idx="1068">
                  <c:v>0.8766789</c:v>
                </c:pt>
                <c:pt idx="1069">
                  <c:v>0.817110883333333</c:v>
                </c:pt>
                <c:pt idx="1070">
                  <c:v>0.762780316666667</c:v>
                </c:pt>
                <c:pt idx="1071">
                  <c:v>0.746223516666667</c:v>
                </c:pt>
                <c:pt idx="1072">
                  <c:v>0.68563005</c:v>
                </c:pt>
                <c:pt idx="1073">
                  <c:v>0.618880616666667</c:v>
                </c:pt>
                <c:pt idx="1074">
                  <c:v>0.5889317</c:v>
                </c:pt>
                <c:pt idx="1075">
                  <c:v>0.516213749999999</c:v>
                </c:pt>
                <c:pt idx="1076">
                  <c:v>0.439550533333333</c:v>
                </c:pt>
                <c:pt idx="1077">
                  <c:v>0.35464795</c:v>
                </c:pt>
                <c:pt idx="1078">
                  <c:v>0.259877366666667</c:v>
                </c:pt>
                <c:pt idx="1079">
                  <c:v>0.181672716666667</c:v>
                </c:pt>
                <c:pt idx="1080">
                  <c:v>0.157503473333333</c:v>
                </c:pt>
                <c:pt idx="1081">
                  <c:v>0.09108504</c:v>
                </c:pt>
                <c:pt idx="1082">
                  <c:v>0.172086616666667</c:v>
                </c:pt>
                <c:pt idx="1083">
                  <c:v>0.28380515</c:v>
                </c:pt>
                <c:pt idx="1084">
                  <c:v>0.379731933333333</c:v>
                </c:pt>
                <c:pt idx="1085">
                  <c:v>0.403941416666667</c:v>
                </c:pt>
                <c:pt idx="1086">
                  <c:v>0.486563016666667</c:v>
                </c:pt>
                <c:pt idx="1087">
                  <c:v>0.565088966666667</c:v>
                </c:pt>
                <c:pt idx="1088">
                  <c:v>0.59531945</c:v>
                </c:pt>
                <c:pt idx="1089">
                  <c:v>0.663058033333334</c:v>
                </c:pt>
                <c:pt idx="1090">
                  <c:v>0.722055083333334</c:v>
                </c:pt>
                <c:pt idx="1091">
                  <c:v>0.776429966666666</c:v>
                </c:pt>
                <c:pt idx="1092">
                  <c:v>0.830585816666667</c:v>
                </c:pt>
                <c:pt idx="1093">
                  <c:v>0.882586833333333</c:v>
                </c:pt>
                <c:pt idx="1094">
                  <c:v>0.921586966666666</c:v>
                </c:pt>
                <c:pt idx="1095">
                  <c:v>0.877159716666667</c:v>
                </c:pt>
                <c:pt idx="1096">
                  <c:v>0.81726405</c:v>
                </c:pt>
                <c:pt idx="1097">
                  <c:v>0.761383716666667</c:v>
                </c:pt>
                <c:pt idx="1098">
                  <c:v>0.7455865</c:v>
                </c:pt>
                <c:pt idx="1099">
                  <c:v>0.684313233333334</c:v>
                </c:pt>
                <c:pt idx="1100">
                  <c:v>0.619346766666667</c:v>
                </c:pt>
                <c:pt idx="1101">
                  <c:v>0.58788955</c:v>
                </c:pt>
                <c:pt idx="1102">
                  <c:v>0.51576905</c:v>
                </c:pt>
                <c:pt idx="1103">
                  <c:v>0.440161116666666</c:v>
                </c:pt>
                <c:pt idx="1104">
                  <c:v>0.354828716666667</c:v>
                </c:pt>
                <c:pt idx="1105">
                  <c:v>0.259591116666666</c:v>
                </c:pt>
                <c:pt idx="1106">
                  <c:v>0.181532066666667</c:v>
                </c:pt>
                <c:pt idx="1107">
                  <c:v>0.156968863333333</c:v>
                </c:pt>
                <c:pt idx="1108">
                  <c:v>0.0909652566666667</c:v>
                </c:pt>
                <c:pt idx="1109">
                  <c:v>0.171732316666667</c:v>
                </c:pt>
                <c:pt idx="1110">
                  <c:v>0.2841369</c:v>
                </c:pt>
                <c:pt idx="1111">
                  <c:v>0.380525466666667</c:v>
                </c:pt>
                <c:pt idx="1112">
                  <c:v>0.404382116666667</c:v>
                </c:pt>
                <c:pt idx="1113">
                  <c:v>0.4870724</c:v>
                </c:pt>
                <c:pt idx="1114">
                  <c:v>0.564649333333334</c:v>
                </c:pt>
                <c:pt idx="1115">
                  <c:v>0.596007949999999</c:v>
                </c:pt>
                <c:pt idx="1116">
                  <c:v>0.663112483333334</c:v>
                </c:pt>
                <c:pt idx="1117">
                  <c:v>0.72129635</c:v>
                </c:pt>
                <c:pt idx="1118">
                  <c:v>0.776457916666666</c:v>
                </c:pt>
                <c:pt idx="1119">
                  <c:v>0.83121135</c:v>
                </c:pt>
                <c:pt idx="1120">
                  <c:v>0.882599133333334</c:v>
                </c:pt>
                <c:pt idx="1121">
                  <c:v>0.920832466666666</c:v>
                </c:pt>
                <c:pt idx="1122">
                  <c:v>0.920889033333334</c:v>
                </c:pt>
                <c:pt idx="1123">
                  <c:v>0.876220683333334</c:v>
                </c:pt>
                <c:pt idx="1124">
                  <c:v>0.81663325</c:v>
                </c:pt>
                <c:pt idx="1125">
                  <c:v>0.761737983333334</c:v>
                </c:pt>
                <c:pt idx="1126">
                  <c:v>0.745078733333334</c:v>
                </c:pt>
                <c:pt idx="1127">
                  <c:v>0.6849721</c:v>
                </c:pt>
                <c:pt idx="1128">
                  <c:v>0.620176016666667</c:v>
                </c:pt>
                <c:pt idx="1129">
                  <c:v>0.587382166666666</c:v>
                </c:pt>
                <c:pt idx="1130">
                  <c:v>0.516326199999999</c:v>
                </c:pt>
                <c:pt idx="1131">
                  <c:v>0.4412253</c:v>
                </c:pt>
                <c:pt idx="1132">
                  <c:v>0.3543548</c:v>
                </c:pt>
                <c:pt idx="1133">
                  <c:v>0.257762733333333</c:v>
                </c:pt>
                <c:pt idx="1134">
                  <c:v>0.183490416666667</c:v>
                </c:pt>
                <c:pt idx="1135">
                  <c:v>0.157332188333333</c:v>
                </c:pt>
                <c:pt idx="1136">
                  <c:v>0.0926753350000001</c:v>
                </c:pt>
                <c:pt idx="1137">
                  <c:v>0.173234133333333</c:v>
                </c:pt>
                <c:pt idx="1138">
                  <c:v>0.28468365</c:v>
                </c:pt>
                <c:pt idx="1139">
                  <c:v>0.380279183333333</c:v>
                </c:pt>
                <c:pt idx="1140">
                  <c:v>0.404796166666667</c:v>
                </c:pt>
                <c:pt idx="1141">
                  <c:v>0.4869345</c:v>
                </c:pt>
                <c:pt idx="1142">
                  <c:v>0.56392215</c:v>
                </c:pt>
                <c:pt idx="1143">
                  <c:v>0.596302066666666</c:v>
                </c:pt>
                <c:pt idx="1144">
                  <c:v>0.662504516666667</c:v>
                </c:pt>
                <c:pt idx="1145">
                  <c:v>0.72119615</c:v>
                </c:pt>
                <c:pt idx="1146">
                  <c:v>0.776763016666667</c:v>
                </c:pt>
                <c:pt idx="1147">
                  <c:v>0.831710733333334</c:v>
                </c:pt>
                <c:pt idx="1148">
                  <c:v>0.881960683333333</c:v>
                </c:pt>
                <c:pt idx="1149">
                  <c:v>0.92053525</c:v>
                </c:pt>
                <c:pt idx="1150">
                  <c:v>0.875786066666667</c:v>
                </c:pt>
                <c:pt idx="1151">
                  <c:v>0.816177333333334</c:v>
                </c:pt>
                <c:pt idx="1152">
                  <c:v>0.762050916666667</c:v>
                </c:pt>
                <c:pt idx="1153">
                  <c:v>0.744948716666667</c:v>
                </c:pt>
                <c:pt idx="1154">
                  <c:v>0.685233616666667</c:v>
                </c:pt>
                <c:pt idx="1155">
                  <c:v>0.620086683333334</c:v>
                </c:pt>
                <c:pt idx="1156">
                  <c:v>0.588012233333333</c:v>
                </c:pt>
                <c:pt idx="1157">
                  <c:v>0.516663399999999</c:v>
                </c:pt>
                <c:pt idx="1158">
                  <c:v>0.440347166666667</c:v>
                </c:pt>
                <c:pt idx="1159">
                  <c:v>0.35404345</c:v>
                </c:pt>
                <c:pt idx="1160">
                  <c:v>0.2582785</c:v>
                </c:pt>
                <c:pt idx="1161">
                  <c:v>0.18293975</c:v>
                </c:pt>
                <c:pt idx="1162">
                  <c:v>0.157771555</c:v>
                </c:pt>
                <c:pt idx="1163">
                  <c:v>0.0917498950000001</c:v>
                </c:pt>
                <c:pt idx="1164">
                  <c:v>0.172813866666667</c:v>
                </c:pt>
                <c:pt idx="1165">
                  <c:v>0.283995733333333</c:v>
                </c:pt>
                <c:pt idx="1166">
                  <c:v>0.379220433333333</c:v>
                </c:pt>
                <c:pt idx="1167">
                  <c:v>0.40417485</c:v>
                </c:pt>
                <c:pt idx="1168">
                  <c:v>0.485496533333333</c:v>
                </c:pt>
                <c:pt idx="1169">
                  <c:v>0.563768599999999</c:v>
                </c:pt>
                <c:pt idx="1170">
                  <c:v>0.595371433333334</c:v>
                </c:pt>
                <c:pt idx="1171">
                  <c:v>0.661606216666667</c:v>
                </c:pt>
                <c:pt idx="1172">
                  <c:v>0.721361799999999</c:v>
                </c:pt>
                <c:pt idx="1173">
                  <c:v>0.776744633333334</c:v>
                </c:pt>
                <c:pt idx="1174">
                  <c:v>0.8306815</c:v>
                </c:pt>
                <c:pt idx="1175">
                  <c:v>0.881773916666667</c:v>
                </c:pt>
                <c:pt idx="1176">
                  <c:v>0.921300366666667</c:v>
                </c:pt>
                <c:pt idx="1177">
                  <c:v>0.875761483333334</c:v>
                </c:pt>
                <c:pt idx="1178">
                  <c:v>0.81670265</c:v>
                </c:pt>
                <c:pt idx="1179">
                  <c:v>0.7623791</c:v>
                </c:pt>
                <c:pt idx="1180">
                  <c:v>0.745565816666667</c:v>
                </c:pt>
                <c:pt idx="1181">
                  <c:v>0.685153833333334</c:v>
                </c:pt>
                <c:pt idx="1182">
                  <c:v>0.6192763</c:v>
                </c:pt>
                <c:pt idx="1183">
                  <c:v>0.588068366666666</c:v>
                </c:pt>
                <c:pt idx="1184">
                  <c:v>0.51622435</c:v>
                </c:pt>
                <c:pt idx="1185">
                  <c:v>0.43980495</c:v>
                </c:pt>
                <c:pt idx="1186">
                  <c:v>0.354116883333333</c:v>
                </c:pt>
                <c:pt idx="1187">
                  <c:v>0.259495633333333</c:v>
                </c:pt>
                <c:pt idx="1188">
                  <c:v>0.1818151</c:v>
                </c:pt>
                <c:pt idx="1189">
                  <c:v>0.157587013333333</c:v>
                </c:pt>
                <c:pt idx="1190">
                  <c:v>0.0905894366666666</c:v>
                </c:pt>
                <c:pt idx="1191">
                  <c:v>0.171765916666667</c:v>
                </c:pt>
                <c:pt idx="1192">
                  <c:v>0.28318685</c:v>
                </c:pt>
                <c:pt idx="1193">
                  <c:v>0.3793736</c:v>
                </c:pt>
                <c:pt idx="1194">
                  <c:v>0.4035413</c:v>
                </c:pt>
                <c:pt idx="1195">
                  <c:v>0.4862533</c:v>
                </c:pt>
                <c:pt idx="1196">
                  <c:v>0.564861666666667</c:v>
                </c:pt>
                <c:pt idx="1197">
                  <c:v>0.595230366666666</c:v>
                </c:pt>
                <c:pt idx="1198">
                  <c:v>0.662561316666667</c:v>
                </c:pt>
                <c:pt idx="1199">
                  <c:v>0.721748233333334</c:v>
                </c:pt>
                <c:pt idx="1200">
                  <c:v>0.776379433333334</c:v>
                </c:pt>
                <c:pt idx="1201">
                  <c:v>0.829936499999999</c:v>
                </c:pt>
                <c:pt idx="1202">
                  <c:v>0.8824708</c:v>
                </c:pt>
                <c:pt idx="1203">
                  <c:v>0.921779816666667</c:v>
                </c:pt>
                <c:pt idx="1204">
                  <c:v>0.876838650000001</c:v>
                </c:pt>
                <c:pt idx="1205">
                  <c:v>0.817147149999999</c:v>
                </c:pt>
                <c:pt idx="1206">
                  <c:v>0.761810383333334</c:v>
                </c:pt>
                <c:pt idx="1207">
                  <c:v>0.745626533333334</c:v>
                </c:pt>
                <c:pt idx="1208">
                  <c:v>0.684790183333334</c:v>
                </c:pt>
                <c:pt idx="1209">
                  <c:v>0.619256316666667</c:v>
                </c:pt>
                <c:pt idx="1210">
                  <c:v>0.587668399999999</c:v>
                </c:pt>
                <c:pt idx="1211">
                  <c:v>0.515537583333333</c:v>
                </c:pt>
                <c:pt idx="1212">
                  <c:v>0.439951883333333</c:v>
                </c:pt>
                <c:pt idx="1213">
                  <c:v>0.354795133333333</c:v>
                </c:pt>
                <c:pt idx="1214">
                  <c:v>0.259195066666667</c:v>
                </c:pt>
                <c:pt idx="1215">
                  <c:v>0.181351633333333</c:v>
                </c:pt>
                <c:pt idx="1216">
                  <c:v>0.156260685</c:v>
                </c:pt>
                <c:pt idx="1217">
                  <c:v>0.0906581366666667</c:v>
                </c:pt>
                <c:pt idx="1218">
                  <c:v>0.171436716666667</c:v>
                </c:pt>
                <c:pt idx="1219">
                  <c:v>0.283189433333333</c:v>
                </c:pt>
                <c:pt idx="1220">
                  <c:v>0.380602483333333</c:v>
                </c:pt>
                <c:pt idx="1221">
                  <c:v>0.403820066666667</c:v>
                </c:pt>
                <c:pt idx="1222">
                  <c:v>0.487127216666667</c:v>
                </c:pt>
                <c:pt idx="1223">
                  <c:v>0.564529183333333</c:v>
                </c:pt>
                <c:pt idx="1224">
                  <c:v>0.595858633333334</c:v>
                </c:pt>
                <c:pt idx="1225">
                  <c:v>0.662838166666667</c:v>
                </c:pt>
                <c:pt idx="1226">
                  <c:v>0.720910166666666</c:v>
                </c:pt>
                <c:pt idx="1227">
                  <c:v>0.7756561</c:v>
                </c:pt>
                <c:pt idx="1228">
                  <c:v>0.83077935</c:v>
                </c:pt>
                <c:pt idx="1229">
                  <c:v>0.8832043</c:v>
                </c:pt>
                <c:pt idx="1230">
                  <c:v>0.921122549999999</c:v>
                </c:pt>
                <c:pt idx="1231">
                  <c:v>0.921492783333333</c:v>
                </c:pt>
                <c:pt idx="1232">
                  <c:v>0.876791400000001</c:v>
                </c:pt>
                <c:pt idx="1233">
                  <c:v>0.8171289</c:v>
                </c:pt>
                <c:pt idx="1234">
                  <c:v>0.760783316666667</c:v>
                </c:pt>
                <c:pt idx="1235">
                  <c:v>0.7451497</c:v>
                </c:pt>
                <c:pt idx="1236">
                  <c:v>0.684122733333334</c:v>
                </c:pt>
                <c:pt idx="1237">
                  <c:v>0.619685833333334</c:v>
                </c:pt>
                <c:pt idx="1238">
                  <c:v>0.58699765</c:v>
                </c:pt>
                <c:pt idx="1239">
                  <c:v>0.515939416666667</c:v>
                </c:pt>
                <c:pt idx="1240">
                  <c:v>0.440729683333333</c:v>
                </c:pt>
                <c:pt idx="1241">
                  <c:v>0.354357566666667</c:v>
                </c:pt>
                <c:pt idx="1242">
                  <c:v>0.258208716666667</c:v>
                </c:pt>
                <c:pt idx="1243">
                  <c:v>0.1822899</c:v>
                </c:pt>
                <c:pt idx="1244">
                  <c:v>0.156648441666667</c:v>
                </c:pt>
                <c:pt idx="1245">
                  <c:v>0.09145729</c:v>
                </c:pt>
                <c:pt idx="1246">
                  <c:v>0.172037233333333</c:v>
                </c:pt>
                <c:pt idx="1247">
                  <c:v>0.284044483333333</c:v>
                </c:pt>
                <c:pt idx="1248">
                  <c:v>0.3808373</c:v>
                </c:pt>
                <c:pt idx="1249">
                  <c:v>0.404838066666667</c:v>
                </c:pt>
                <c:pt idx="1250">
                  <c:v>0.487190366666667</c:v>
                </c:pt>
                <c:pt idx="1251">
                  <c:v>0.563588733333334</c:v>
                </c:pt>
                <c:pt idx="1252">
                  <c:v>0.596438166666666</c:v>
                </c:pt>
                <c:pt idx="1253">
                  <c:v>0.662089016666667</c:v>
                </c:pt>
                <c:pt idx="1254">
                  <c:v>0.720343483333334</c:v>
                </c:pt>
                <c:pt idx="1255">
                  <c:v>0.776605800000001</c:v>
                </c:pt>
                <c:pt idx="1256">
                  <c:v>0.831301883333334</c:v>
                </c:pt>
                <c:pt idx="1257">
                  <c:v>0.882438383333333</c:v>
                </c:pt>
                <c:pt idx="1258">
                  <c:v>0.920678916666667</c:v>
                </c:pt>
                <c:pt idx="1259">
                  <c:v>0.9210057</c:v>
                </c:pt>
                <c:pt idx="1260">
                  <c:v>0.875954883333334</c:v>
                </c:pt>
                <c:pt idx="1261">
                  <c:v>0.8160575</c:v>
                </c:pt>
                <c:pt idx="1262">
                  <c:v>0.761398233333334</c:v>
                </c:pt>
                <c:pt idx="1263">
                  <c:v>0.744515216666667</c:v>
                </c:pt>
                <c:pt idx="1264">
                  <c:v>0.684688666666667</c:v>
                </c:pt>
                <c:pt idx="1265">
                  <c:v>0.620039916666667</c:v>
                </c:pt>
                <c:pt idx="1266">
                  <c:v>0.586918799999999</c:v>
                </c:pt>
                <c:pt idx="1267">
                  <c:v>0.516444166666667</c:v>
                </c:pt>
                <c:pt idx="1268">
                  <c:v>0.440654783333333</c:v>
                </c:pt>
                <c:pt idx="1269">
                  <c:v>0.397513283333333</c:v>
                </c:pt>
                <c:pt idx="1270">
                  <c:v>0.308482533333333</c:v>
                </c:pt>
                <c:pt idx="1271">
                  <c:v>0.207459716666667</c:v>
                </c:pt>
                <c:pt idx="1272">
                  <c:v>0.1823829</c:v>
                </c:pt>
                <c:pt idx="1273">
                  <c:v>0.157170121666667</c:v>
                </c:pt>
                <c:pt idx="1274">
                  <c:v>0.0913757683333334</c:v>
                </c:pt>
                <c:pt idx="1275">
                  <c:v>0.172586</c:v>
                </c:pt>
                <c:pt idx="1276">
                  <c:v>0.284249933333333</c:v>
                </c:pt>
                <c:pt idx="1277">
                  <c:v>0.3796548</c:v>
                </c:pt>
                <c:pt idx="1278">
                  <c:v>0.404998883333333</c:v>
                </c:pt>
                <c:pt idx="1279">
                  <c:v>0.48585845</c:v>
                </c:pt>
                <c:pt idx="1280">
                  <c:v>0.5630531</c:v>
                </c:pt>
                <c:pt idx="1281">
                  <c:v>0.59594505</c:v>
                </c:pt>
                <c:pt idx="1282">
                  <c:v>0.66106245</c:v>
                </c:pt>
                <c:pt idx="1283">
                  <c:v>0.720859383333334</c:v>
                </c:pt>
                <c:pt idx="1284">
                  <c:v>0.74897905</c:v>
                </c:pt>
                <c:pt idx="1285">
                  <c:v>0.802966199999999</c:v>
                </c:pt>
                <c:pt idx="1286">
                  <c:v>0.85666005</c:v>
                </c:pt>
                <c:pt idx="1287">
                  <c:v>0.881616083333333</c:v>
                </c:pt>
                <c:pt idx="1288">
                  <c:v>0.920369783333333</c:v>
                </c:pt>
                <c:pt idx="1289">
                  <c:v>0.875794083333334</c:v>
                </c:pt>
                <c:pt idx="1290">
                  <c:v>0.8161872</c:v>
                </c:pt>
                <c:pt idx="1291">
                  <c:v>0.761293066666667</c:v>
                </c:pt>
                <c:pt idx="1292">
                  <c:v>0.744482433333334</c:v>
                </c:pt>
                <c:pt idx="1293">
                  <c:v>0.684802366666667</c:v>
                </c:pt>
                <c:pt idx="1294">
                  <c:v>0.619813683333334</c:v>
                </c:pt>
                <c:pt idx="1295">
                  <c:v>0.587380249999999</c:v>
                </c:pt>
                <c:pt idx="1296">
                  <c:v>0.516469283333333</c:v>
                </c:pt>
                <c:pt idx="1297">
                  <c:v>0.439946633333333</c:v>
                </c:pt>
                <c:pt idx="1298">
                  <c:v>0.397835333333333</c:v>
                </c:pt>
                <c:pt idx="1299">
                  <c:v>0.307546516666667</c:v>
                </c:pt>
                <c:pt idx="1300">
                  <c:v>0.207178683333333</c:v>
                </c:pt>
                <c:pt idx="1301">
                  <c:v>0.1812141</c:v>
                </c:pt>
                <c:pt idx="1302">
                  <c:v>0.156645181666667</c:v>
                </c:pt>
                <c:pt idx="1303">
                  <c:v>0.090139405</c:v>
                </c:pt>
                <c:pt idx="1304">
                  <c:v>0.171342016666667</c:v>
                </c:pt>
                <c:pt idx="1305">
                  <c:v>0.2833648</c:v>
                </c:pt>
                <c:pt idx="1306">
                  <c:v>0.37943435</c:v>
                </c:pt>
                <c:pt idx="1307">
                  <c:v>0.403479016666667</c:v>
                </c:pt>
                <c:pt idx="1308">
                  <c:v>0.486054616666667</c:v>
                </c:pt>
                <c:pt idx="1309">
                  <c:v>0.564329133333334</c:v>
                </c:pt>
                <c:pt idx="1310">
                  <c:v>0.59478165</c:v>
                </c:pt>
                <c:pt idx="1311">
                  <c:v>0.661695683333334</c:v>
                </c:pt>
                <c:pt idx="1312">
                  <c:v>0.721698633333334</c:v>
                </c:pt>
                <c:pt idx="1313">
                  <c:v>0.7484698</c:v>
                </c:pt>
                <c:pt idx="1314">
                  <c:v>0.803588633333334</c:v>
                </c:pt>
                <c:pt idx="1315">
                  <c:v>0.8569669</c:v>
                </c:pt>
                <c:pt idx="1316">
                  <c:v>0.881305266666667</c:v>
                </c:pt>
                <c:pt idx="1317">
                  <c:v>0.921378966666666</c:v>
                </c:pt>
                <c:pt idx="1318">
                  <c:v>0.876351566666667</c:v>
                </c:pt>
                <c:pt idx="1319">
                  <c:v>0.817072083333333</c:v>
                </c:pt>
                <c:pt idx="1320">
                  <c:v>0.761614866666667</c:v>
                </c:pt>
                <c:pt idx="1321">
                  <c:v>0.745392716666667</c:v>
                </c:pt>
                <c:pt idx="1322">
                  <c:v>0.684462183333333</c:v>
                </c:pt>
                <c:pt idx="1323">
                  <c:v>0.6191913</c:v>
                </c:pt>
                <c:pt idx="1324">
                  <c:v>0.587234949999999</c:v>
                </c:pt>
                <c:pt idx="1325">
                  <c:v>0.515683683333333</c:v>
                </c:pt>
                <c:pt idx="1326">
                  <c:v>0.440134916666667</c:v>
                </c:pt>
                <c:pt idx="1327">
                  <c:v>0.3974561</c:v>
                </c:pt>
                <c:pt idx="1328">
                  <c:v>0.307774383333334</c:v>
                </c:pt>
                <c:pt idx="1329">
                  <c:v>0.207565383333333</c:v>
                </c:pt>
                <c:pt idx="1330">
                  <c:v>0.18181605</c:v>
                </c:pt>
                <c:pt idx="1331">
                  <c:v>0.156622146666667</c:v>
                </c:pt>
                <c:pt idx="1332">
                  <c:v>0.0905332316666666</c:v>
                </c:pt>
                <c:pt idx="1333">
                  <c:v>0.170892183333333</c:v>
                </c:pt>
                <c:pt idx="1334">
                  <c:v>0.282611816666667</c:v>
                </c:pt>
                <c:pt idx="1335">
                  <c:v>0.380170466666667</c:v>
                </c:pt>
                <c:pt idx="1336">
                  <c:v>0.403195616666667</c:v>
                </c:pt>
                <c:pt idx="1337">
                  <c:v>0.48703085</c:v>
                </c:pt>
                <c:pt idx="1338">
                  <c:v>0.56402305</c:v>
                </c:pt>
                <c:pt idx="1339">
                  <c:v>0.595456233333333</c:v>
                </c:pt>
                <c:pt idx="1340">
                  <c:v>0.66252785</c:v>
                </c:pt>
                <c:pt idx="1341">
                  <c:v>0.720703783333334</c:v>
                </c:pt>
                <c:pt idx="1342">
                  <c:v>0.749347416666667</c:v>
                </c:pt>
                <c:pt idx="1343">
                  <c:v>0.803601066666667</c:v>
                </c:pt>
                <c:pt idx="1344">
                  <c:v>0.856134166666666</c:v>
                </c:pt>
                <c:pt idx="1345">
                  <c:v>0.8823098</c:v>
                </c:pt>
                <c:pt idx="1346">
                  <c:v>0.921038233333334</c:v>
                </c:pt>
                <c:pt idx="1347">
                  <c:v>0.876346916666667</c:v>
                </c:pt>
                <c:pt idx="1348">
                  <c:v>0.8166243</c:v>
                </c:pt>
                <c:pt idx="1349">
                  <c:v>0.761038433333334</c:v>
                </c:pt>
                <c:pt idx="1350">
                  <c:v>0.744864783333334</c:v>
                </c:pt>
                <c:pt idx="1351">
                  <c:v>0.683752383333333</c:v>
                </c:pt>
                <c:pt idx="1352">
                  <c:v>0.61911065</c:v>
                </c:pt>
                <c:pt idx="1353">
                  <c:v>0.586787116666667</c:v>
                </c:pt>
                <c:pt idx="1354">
                  <c:v>0.5154207</c:v>
                </c:pt>
                <c:pt idx="1355">
                  <c:v>0.440379883333334</c:v>
                </c:pt>
                <c:pt idx="1356">
                  <c:v>0.396838966666667</c:v>
                </c:pt>
                <c:pt idx="1357">
                  <c:v>0.3078741</c:v>
                </c:pt>
                <c:pt idx="1358">
                  <c:v>0.208141116666667</c:v>
                </c:pt>
                <c:pt idx="1359">
                  <c:v>0.18232205</c:v>
                </c:pt>
                <c:pt idx="1360">
                  <c:v>0.15652383</c:v>
                </c:pt>
                <c:pt idx="1361">
                  <c:v>0.0914263383333334</c:v>
                </c:pt>
                <c:pt idx="1362">
                  <c:v>0.17158835</c:v>
                </c:pt>
                <c:pt idx="1363">
                  <c:v>0.283503716666667</c:v>
                </c:pt>
                <c:pt idx="1364">
                  <c:v>0.38015445</c:v>
                </c:pt>
                <c:pt idx="1365">
                  <c:v>0.404075966666667</c:v>
                </c:pt>
                <c:pt idx="1366">
                  <c:v>0.486949016666667</c:v>
                </c:pt>
                <c:pt idx="1367">
                  <c:v>0.563429483333334</c:v>
                </c:pt>
                <c:pt idx="1368">
                  <c:v>0.596163599999999</c:v>
                </c:pt>
                <c:pt idx="1369">
                  <c:v>0.66233855</c:v>
                </c:pt>
                <c:pt idx="1370">
                  <c:v>0.719981766666667</c:v>
                </c:pt>
                <c:pt idx="1371">
                  <c:v>0.7500094</c:v>
                </c:pt>
                <c:pt idx="1372">
                  <c:v>0.803206983333333</c:v>
                </c:pt>
                <c:pt idx="1373">
                  <c:v>0.855199366666667</c:v>
                </c:pt>
                <c:pt idx="1374">
                  <c:v>0.882194316666667</c:v>
                </c:pt>
                <c:pt idx="1375">
                  <c:v>0.919726799999999</c:v>
                </c:pt>
                <c:pt idx="1376">
                  <c:v>0.92000825</c:v>
                </c:pt>
                <c:pt idx="1377">
                  <c:v>0.875674616666667</c:v>
                </c:pt>
                <c:pt idx="1378">
                  <c:v>0.816113566666667</c:v>
                </c:pt>
                <c:pt idx="1379">
                  <c:v>0.761095866666667</c:v>
                </c:pt>
                <c:pt idx="1380">
                  <c:v>0.744776616666667</c:v>
                </c:pt>
                <c:pt idx="1381">
                  <c:v>0.684373516666667</c:v>
                </c:pt>
                <c:pt idx="1382">
                  <c:v>0.6194794</c:v>
                </c:pt>
                <c:pt idx="1383">
                  <c:v>0.586687466666667</c:v>
                </c:pt>
                <c:pt idx="1384">
                  <c:v>0.516066116666667</c:v>
                </c:pt>
                <c:pt idx="1385">
                  <c:v>0.440186666666667</c:v>
                </c:pt>
                <c:pt idx="1386">
                  <c:v>0.39744315</c:v>
                </c:pt>
                <c:pt idx="1387">
                  <c:v>0.308142266666667</c:v>
                </c:pt>
                <c:pt idx="1388">
                  <c:v>0.20744105</c:v>
                </c:pt>
                <c:pt idx="1389">
                  <c:v>0.18239615</c:v>
                </c:pt>
                <c:pt idx="1390">
                  <c:v>0.156944571666667</c:v>
                </c:pt>
                <c:pt idx="1391">
                  <c:v>0.09170083</c:v>
                </c:pt>
                <c:pt idx="1392">
                  <c:v>0.172641533333333</c:v>
                </c:pt>
                <c:pt idx="1393">
                  <c:v>0.28410665</c:v>
                </c:pt>
                <c:pt idx="1394">
                  <c:v>0.379614566666667</c:v>
                </c:pt>
                <c:pt idx="1395">
                  <c:v>0.404231533333333</c:v>
                </c:pt>
              </c:numCache>
            </c:numRef>
          </c:yVal>
          <c:smooth val="0"/>
          <c:extLst xmlns:c16r2="http://schemas.microsoft.com/office/drawing/2015/06/chart">
            <c:ext xmlns:c16="http://schemas.microsoft.com/office/drawing/2014/chart" uri="{C3380CC4-5D6E-409C-BE32-E72D297353CC}">
              <c16:uniqueId val="{00000000-B058-476F-A165-9C5CF939253F}"/>
            </c:ext>
          </c:extLst>
        </c:ser>
        <c:ser>
          <c:idx val="1"/>
          <c:order val="1"/>
          <c:tx>
            <c:strRef>
              <c:f>Sheet1!$B$1</c:f>
              <c:strCache>
                <c:ptCount val="1"/>
                <c:pt idx="0">
                  <c:v>Latex</c:v>
                </c:pt>
              </c:strCache>
            </c:strRef>
          </c:tx>
          <c:spPr>
            <a:ln w="3175">
              <a:solidFill>
                <a:srgbClr val="FF0000"/>
              </a:solidFill>
            </a:ln>
          </c:spPr>
          <c:marker>
            <c:symbol val="none"/>
          </c:marker>
          <c:xVal>
            <c:numRef>
              <c:f>Sheet1!$B$2842:$B$3134</c:f>
              <c:numCache>
                <c:formatCode>0.00</c:formatCode>
                <c:ptCount val="293"/>
                <c:pt idx="0">
                  <c:v>100.0</c:v>
                </c:pt>
                <c:pt idx="1">
                  <c:v>100.01</c:v>
                </c:pt>
                <c:pt idx="2">
                  <c:v>100.04</c:v>
                </c:pt>
                <c:pt idx="3">
                  <c:v>100.1</c:v>
                </c:pt>
                <c:pt idx="4">
                  <c:v>100.15</c:v>
                </c:pt>
                <c:pt idx="5">
                  <c:v>100.19</c:v>
                </c:pt>
                <c:pt idx="6">
                  <c:v>100.2</c:v>
                </c:pt>
                <c:pt idx="7">
                  <c:v>100.24</c:v>
                </c:pt>
                <c:pt idx="8">
                  <c:v>100.28</c:v>
                </c:pt>
                <c:pt idx="9">
                  <c:v>100.3</c:v>
                </c:pt>
                <c:pt idx="10">
                  <c:v>100.34</c:v>
                </c:pt>
                <c:pt idx="11">
                  <c:v>100.38</c:v>
                </c:pt>
                <c:pt idx="12">
                  <c:v>100.4</c:v>
                </c:pt>
                <c:pt idx="13">
                  <c:v>100.4400000000001</c:v>
                </c:pt>
                <c:pt idx="14">
                  <c:v>100.48</c:v>
                </c:pt>
                <c:pt idx="15">
                  <c:v>100.5</c:v>
                </c:pt>
                <c:pt idx="16">
                  <c:v>100.54</c:v>
                </c:pt>
                <c:pt idx="17">
                  <c:v>100.6</c:v>
                </c:pt>
                <c:pt idx="18">
                  <c:v>100.65</c:v>
                </c:pt>
                <c:pt idx="19">
                  <c:v>100.69</c:v>
                </c:pt>
                <c:pt idx="20">
                  <c:v>100.7</c:v>
                </c:pt>
                <c:pt idx="21">
                  <c:v>100.74</c:v>
                </c:pt>
                <c:pt idx="22">
                  <c:v>100.78</c:v>
                </c:pt>
                <c:pt idx="23">
                  <c:v>100.8</c:v>
                </c:pt>
                <c:pt idx="24">
                  <c:v>100.84</c:v>
                </c:pt>
                <c:pt idx="25">
                  <c:v>100.88</c:v>
                </c:pt>
                <c:pt idx="26">
                  <c:v>100.9</c:v>
                </c:pt>
                <c:pt idx="27">
                  <c:v>100.9400000000001</c:v>
                </c:pt>
                <c:pt idx="28">
                  <c:v>100.98</c:v>
                </c:pt>
                <c:pt idx="29">
                  <c:v>101.0</c:v>
                </c:pt>
                <c:pt idx="30">
                  <c:v>101.01</c:v>
                </c:pt>
                <c:pt idx="31">
                  <c:v>101.04</c:v>
                </c:pt>
                <c:pt idx="32">
                  <c:v>101.1</c:v>
                </c:pt>
                <c:pt idx="33">
                  <c:v>101.15</c:v>
                </c:pt>
                <c:pt idx="34">
                  <c:v>101.19</c:v>
                </c:pt>
                <c:pt idx="35">
                  <c:v>101.2</c:v>
                </c:pt>
                <c:pt idx="36">
                  <c:v>101.24</c:v>
                </c:pt>
                <c:pt idx="37">
                  <c:v>101.28</c:v>
                </c:pt>
                <c:pt idx="38">
                  <c:v>101.3</c:v>
                </c:pt>
                <c:pt idx="39">
                  <c:v>101.34</c:v>
                </c:pt>
                <c:pt idx="40">
                  <c:v>101.38</c:v>
                </c:pt>
                <c:pt idx="41">
                  <c:v>101.4</c:v>
                </c:pt>
                <c:pt idx="42">
                  <c:v>101.4400000000001</c:v>
                </c:pt>
                <c:pt idx="43">
                  <c:v>101.48</c:v>
                </c:pt>
                <c:pt idx="44">
                  <c:v>101.5</c:v>
                </c:pt>
                <c:pt idx="45">
                  <c:v>101.54</c:v>
                </c:pt>
                <c:pt idx="46">
                  <c:v>101.6</c:v>
                </c:pt>
                <c:pt idx="47">
                  <c:v>101.65</c:v>
                </c:pt>
                <c:pt idx="48">
                  <c:v>101.69</c:v>
                </c:pt>
                <c:pt idx="49">
                  <c:v>101.7</c:v>
                </c:pt>
                <c:pt idx="50">
                  <c:v>101.74</c:v>
                </c:pt>
                <c:pt idx="51">
                  <c:v>101.78</c:v>
                </c:pt>
                <c:pt idx="52">
                  <c:v>101.8</c:v>
                </c:pt>
                <c:pt idx="53">
                  <c:v>101.84</c:v>
                </c:pt>
                <c:pt idx="54">
                  <c:v>101.88</c:v>
                </c:pt>
                <c:pt idx="55">
                  <c:v>101.9</c:v>
                </c:pt>
                <c:pt idx="56">
                  <c:v>101.9400000000001</c:v>
                </c:pt>
                <c:pt idx="57">
                  <c:v>101.98</c:v>
                </c:pt>
                <c:pt idx="58">
                  <c:v>102.0</c:v>
                </c:pt>
                <c:pt idx="59">
                  <c:v>102.01</c:v>
                </c:pt>
                <c:pt idx="60">
                  <c:v>102.04</c:v>
                </c:pt>
                <c:pt idx="61">
                  <c:v>102.1</c:v>
                </c:pt>
                <c:pt idx="62">
                  <c:v>102.15</c:v>
                </c:pt>
                <c:pt idx="63">
                  <c:v>102.19</c:v>
                </c:pt>
                <c:pt idx="64">
                  <c:v>102.2</c:v>
                </c:pt>
                <c:pt idx="65">
                  <c:v>102.24</c:v>
                </c:pt>
                <c:pt idx="66">
                  <c:v>102.28</c:v>
                </c:pt>
                <c:pt idx="67">
                  <c:v>102.3</c:v>
                </c:pt>
                <c:pt idx="68">
                  <c:v>102.34</c:v>
                </c:pt>
                <c:pt idx="69">
                  <c:v>102.38</c:v>
                </c:pt>
                <c:pt idx="70">
                  <c:v>102.4</c:v>
                </c:pt>
                <c:pt idx="71">
                  <c:v>102.4400000000001</c:v>
                </c:pt>
                <c:pt idx="72">
                  <c:v>102.48</c:v>
                </c:pt>
                <c:pt idx="73">
                  <c:v>102.5</c:v>
                </c:pt>
                <c:pt idx="74">
                  <c:v>102.54</c:v>
                </c:pt>
                <c:pt idx="75">
                  <c:v>102.55</c:v>
                </c:pt>
                <c:pt idx="76">
                  <c:v>102.6</c:v>
                </c:pt>
                <c:pt idx="77">
                  <c:v>102.65</c:v>
                </c:pt>
                <c:pt idx="78">
                  <c:v>102.69</c:v>
                </c:pt>
                <c:pt idx="79">
                  <c:v>102.7</c:v>
                </c:pt>
                <c:pt idx="80">
                  <c:v>102.74</c:v>
                </c:pt>
                <c:pt idx="81">
                  <c:v>102.78</c:v>
                </c:pt>
                <c:pt idx="82">
                  <c:v>102.8</c:v>
                </c:pt>
                <c:pt idx="83">
                  <c:v>102.84</c:v>
                </c:pt>
                <c:pt idx="84">
                  <c:v>102.88</c:v>
                </c:pt>
                <c:pt idx="85">
                  <c:v>102.9</c:v>
                </c:pt>
                <c:pt idx="86">
                  <c:v>102.9400000000001</c:v>
                </c:pt>
                <c:pt idx="87">
                  <c:v>102.98</c:v>
                </c:pt>
                <c:pt idx="88">
                  <c:v>103.0</c:v>
                </c:pt>
                <c:pt idx="89">
                  <c:v>103.02</c:v>
                </c:pt>
                <c:pt idx="90">
                  <c:v>103.04</c:v>
                </c:pt>
                <c:pt idx="91">
                  <c:v>103.1</c:v>
                </c:pt>
                <c:pt idx="92">
                  <c:v>103.15</c:v>
                </c:pt>
                <c:pt idx="93">
                  <c:v>103.19</c:v>
                </c:pt>
                <c:pt idx="94">
                  <c:v>103.2</c:v>
                </c:pt>
                <c:pt idx="95">
                  <c:v>103.24</c:v>
                </c:pt>
                <c:pt idx="96">
                  <c:v>103.28</c:v>
                </c:pt>
                <c:pt idx="97">
                  <c:v>103.3</c:v>
                </c:pt>
                <c:pt idx="98">
                  <c:v>103.34</c:v>
                </c:pt>
                <c:pt idx="99">
                  <c:v>103.38</c:v>
                </c:pt>
                <c:pt idx="100">
                  <c:v>103.4</c:v>
                </c:pt>
                <c:pt idx="101">
                  <c:v>103.4400000000001</c:v>
                </c:pt>
                <c:pt idx="102">
                  <c:v>103.48</c:v>
                </c:pt>
                <c:pt idx="103">
                  <c:v>103.5</c:v>
                </c:pt>
                <c:pt idx="104">
                  <c:v>103.54</c:v>
                </c:pt>
                <c:pt idx="105">
                  <c:v>103.6</c:v>
                </c:pt>
                <c:pt idx="106">
                  <c:v>103.65</c:v>
                </c:pt>
                <c:pt idx="107">
                  <c:v>103.69</c:v>
                </c:pt>
                <c:pt idx="108">
                  <c:v>103.7</c:v>
                </c:pt>
                <c:pt idx="109">
                  <c:v>103.74</c:v>
                </c:pt>
                <c:pt idx="110">
                  <c:v>103.78</c:v>
                </c:pt>
                <c:pt idx="111">
                  <c:v>103.8</c:v>
                </c:pt>
                <c:pt idx="112">
                  <c:v>103.84</c:v>
                </c:pt>
                <c:pt idx="113">
                  <c:v>103.88</c:v>
                </c:pt>
                <c:pt idx="114">
                  <c:v>103.9</c:v>
                </c:pt>
                <c:pt idx="115">
                  <c:v>103.9400000000001</c:v>
                </c:pt>
                <c:pt idx="116">
                  <c:v>103.98</c:v>
                </c:pt>
                <c:pt idx="117">
                  <c:v>104.0</c:v>
                </c:pt>
                <c:pt idx="118">
                  <c:v>104.01</c:v>
                </c:pt>
                <c:pt idx="119">
                  <c:v>104.04</c:v>
                </c:pt>
                <c:pt idx="120">
                  <c:v>104.1</c:v>
                </c:pt>
                <c:pt idx="121">
                  <c:v>104.15</c:v>
                </c:pt>
                <c:pt idx="122">
                  <c:v>104.19</c:v>
                </c:pt>
                <c:pt idx="123">
                  <c:v>104.2</c:v>
                </c:pt>
                <c:pt idx="124">
                  <c:v>104.24</c:v>
                </c:pt>
                <c:pt idx="125">
                  <c:v>104.28</c:v>
                </c:pt>
                <c:pt idx="126">
                  <c:v>104.3</c:v>
                </c:pt>
                <c:pt idx="127">
                  <c:v>104.34</c:v>
                </c:pt>
                <c:pt idx="128">
                  <c:v>104.38</c:v>
                </c:pt>
                <c:pt idx="129">
                  <c:v>104.4</c:v>
                </c:pt>
                <c:pt idx="130">
                  <c:v>104.4400000000001</c:v>
                </c:pt>
                <c:pt idx="131">
                  <c:v>104.48</c:v>
                </c:pt>
                <c:pt idx="132">
                  <c:v>104.5</c:v>
                </c:pt>
                <c:pt idx="133">
                  <c:v>104.54</c:v>
                </c:pt>
                <c:pt idx="134">
                  <c:v>104.6</c:v>
                </c:pt>
                <c:pt idx="135">
                  <c:v>104.65</c:v>
                </c:pt>
                <c:pt idx="136">
                  <c:v>104.69</c:v>
                </c:pt>
                <c:pt idx="137">
                  <c:v>104.7</c:v>
                </c:pt>
                <c:pt idx="138">
                  <c:v>104.74</c:v>
                </c:pt>
                <c:pt idx="139">
                  <c:v>104.78</c:v>
                </c:pt>
                <c:pt idx="140">
                  <c:v>104.8</c:v>
                </c:pt>
                <c:pt idx="141">
                  <c:v>104.84</c:v>
                </c:pt>
                <c:pt idx="142">
                  <c:v>104.88</c:v>
                </c:pt>
                <c:pt idx="143">
                  <c:v>104.9</c:v>
                </c:pt>
                <c:pt idx="144">
                  <c:v>104.9400000000001</c:v>
                </c:pt>
                <c:pt idx="145">
                  <c:v>104.98</c:v>
                </c:pt>
                <c:pt idx="146">
                  <c:v>105.0</c:v>
                </c:pt>
                <c:pt idx="147">
                  <c:v>105.01</c:v>
                </c:pt>
                <c:pt idx="148">
                  <c:v>105.04</c:v>
                </c:pt>
                <c:pt idx="149">
                  <c:v>105.1</c:v>
                </c:pt>
                <c:pt idx="150">
                  <c:v>105.15</c:v>
                </c:pt>
                <c:pt idx="151">
                  <c:v>105.19</c:v>
                </c:pt>
                <c:pt idx="152">
                  <c:v>105.2</c:v>
                </c:pt>
                <c:pt idx="153">
                  <c:v>105.24</c:v>
                </c:pt>
                <c:pt idx="154">
                  <c:v>105.28</c:v>
                </c:pt>
                <c:pt idx="155">
                  <c:v>105.3</c:v>
                </c:pt>
                <c:pt idx="156">
                  <c:v>105.34</c:v>
                </c:pt>
                <c:pt idx="157">
                  <c:v>105.38</c:v>
                </c:pt>
                <c:pt idx="158">
                  <c:v>105.4</c:v>
                </c:pt>
                <c:pt idx="159">
                  <c:v>105.4400000000001</c:v>
                </c:pt>
                <c:pt idx="160">
                  <c:v>105.48</c:v>
                </c:pt>
                <c:pt idx="161">
                  <c:v>105.5</c:v>
                </c:pt>
                <c:pt idx="162">
                  <c:v>105.54</c:v>
                </c:pt>
                <c:pt idx="163">
                  <c:v>105.6</c:v>
                </c:pt>
                <c:pt idx="164">
                  <c:v>105.65</c:v>
                </c:pt>
                <c:pt idx="165">
                  <c:v>105.69</c:v>
                </c:pt>
                <c:pt idx="166">
                  <c:v>105.7</c:v>
                </c:pt>
                <c:pt idx="167">
                  <c:v>105.74</c:v>
                </c:pt>
                <c:pt idx="168">
                  <c:v>105.78</c:v>
                </c:pt>
                <c:pt idx="169">
                  <c:v>105.8</c:v>
                </c:pt>
                <c:pt idx="170">
                  <c:v>105.84</c:v>
                </c:pt>
                <c:pt idx="171">
                  <c:v>105.88</c:v>
                </c:pt>
                <c:pt idx="172">
                  <c:v>105.9</c:v>
                </c:pt>
                <c:pt idx="173">
                  <c:v>105.9400000000001</c:v>
                </c:pt>
                <c:pt idx="174">
                  <c:v>105.98</c:v>
                </c:pt>
                <c:pt idx="175">
                  <c:v>106.0</c:v>
                </c:pt>
                <c:pt idx="176">
                  <c:v>106.01</c:v>
                </c:pt>
                <c:pt idx="177">
                  <c:v>106.04</c:v>
                </c:pt>
                <c:pt idx="178">
                  <c:v>106.1</c:v>
                </c:pt>
                <c:pt idx="179">
                  <c:v>106.15</c:v>
                </c:pt>
                <c:pt idx="180">
                  <c:v>106.19</c:v>
                </c:pt>
                <c:pt idx="181">
                  <c:v>106.2</c:v>
                </c:pt>
                <c:pt idx="182">
                  <c:v>106.24</c:v>
                </c:pt>
                <c:pt idx="183">
                  <c:v>106.28</c:v>
                </c:pt>
                <c:pt idx="184">
                  <c:v>106.3</c:v>
                </c:pt>
                <c:pt idx="185">
                  <c:v>106.34</c:v>
                </c:pt>
                <c:pt idx="186">
                  <c:v>106.38</c:v>
                </c:pt>
                <c:pt idx="187">
                  <c:v>106.4</c:v>
                </c:pt>
                <c:pt idx="188">
                  <c:v>106.4400000000001</c:v>
                </c:pt>
                <c:pt idx="189">
                  <c:v>106.48</c:v>
                </c:pt>
                <c:pt idx="190">
                  <c:v>106.5</c:v>
                </c:pt>
                <c:pt idx="191">
                  <c:v>106.54</c:v>
                </c:pt>
                <c:pt idx="192">
                  <c:v>106.55</c:v>
                </c:pt>
                <c:pt idx="193">
                  <c:v>106.6</c:v>
                </c:pt>
                <c:pt idx="194">
                  <c:v>106.65</c:v>
                </c:pt>
                <c:pt idx="195">
                  <c:v>106.69</c:v>
                </c:pt>
                <c:pt idx="196">
                  <c:v>106.7</c:v>
                </c:pt>
                <c:pt idx="197">
                  <c:v>106.74</c:v>
                </c:pt>
                <c:pt idx="198">
                  <c:v>106.78</c:v>
                </c:pt>
                <c:pt idx="199">
                  <c:v>106.8</c:v>
                </c:pt>
                <c:pt idx="200">
                  <c:v>106.84</c:v>
                </c:pt>
                <c:pt idx="201">
                  <c:v>106.88</c:v>
                </c:pt>
                <c:pt idx="202">
                  <c:v>106.9</c:v>
                </c:pt>
                <c:pt idx="203">
                  <c:v>106.9400000000001</c:v>
                </c:pt>
                <c:pt idx="204">
                  <c:v>106.98</c:v>
                </c:pt>
                <c:pt idx="205">
                  <c:v>107.0</c:v>
                </c:pt>
                <c:pt idx="206">
                  <c:v>107.01</c:v>
                </c:pt>
                <c:pt idx="207">
                  <c:v>107.04</c:v>
                </c:pt>
                <c:pt idx="208">
                  <c:v>107.1</c:v>
                </c:pt>
                <c:pt idx="209">
                  <c:v>107.15</c:v>
                </c:pt>
                <c:pt idx="210">
                  <c:v>107.19</c:v>
                </c:pt>
                <c:pt idx="211">
                  <c:v>107.2</c:v>
                </c:pt>
                <c:pt idx="212">
                  <c:v>107.24</c:v>
                </c:pt>
                <c:pt idx="213">
                  <c:v>107.28</c:v>
                </c:pt>
                <c:pt idx="214">
                  <c:v>107.3</c:v>
                </c:pt>
                <c:pt idx="215">
                  <c:v>107.34</c:v>
                </c:pt>
                <c:pt idx="216">
                  <c:v>107.38</c:v>
                </c:pt>
                <c:pt idx="217">
                  <c:v>107.4</c:v>
                </c:pt>
                <c:pt idx="218">
                  <c:v>107.4400000000001</c:v>
                </c:pt>
                <c:pt idx="219">
                  <c:v>107.48</c:v>
                </c:pt>
                <c:pt idx="220">
                  <c:v>107.5</c:v>
                </c:pt>
                <c:pt idx="221">
                  <c:v>107.54</c:v>
                </c:pt>
                <c:pt idx="222">
                  <c:v>107.55</c:v>
                </c:pt>
                <c:pt idx="223">
                  <c:v>107.6</c:v>
                </c:pt>
                <c:pt idx="224">
                  <c:v>107.65</c:v>
                </c:pt>
                <c:pt idx="225">
                  <c:v>107.69</c:v>
                </c:pt>
                <c:pt idx="226">
                  <c:v>107.7</c:v>
                </c:pt>
                <c:pt idx="227">
                  <c:v>107.74</c:v>
                </c:pt>
                <c:pt idx="228">
                  <c:v>107.78</c:v>
                </c:pt>
                <c:pt idx="229">
                  <c:v>107.8</c:v>
                </c:pt>
                <c:pt idx="230">
                  <c:v>107.84</c:v>
                </c:pt>
                <c:pt idx="231">
                  <c:v>107.88</c:v>
                </c:pt>
                <c:pt idx="232">
                  <c:v>107.9</c:v>
                </c:pt>
                <c:pt idx="233">
                  <c:v>107.9400000000001</c:v>
                </c:pt>
                <c:pt idx="234">
                  <c:v>107.98</c:v>
                </c:pt>
                <c:pt idx="235">
                  <c:v>108.0</c:v>
                </c:pt>
                <c:pt idx="236">
                  <c:v>108.01</c:v>
                </c:pt>
                <c:pt idx="237">
                  <c:v>108.04</c:v>
                </c:pt>
                <c:pt idx="238">
                  <c:v>108.1</c:v>
                </c:pt>
                <c:pt idx="239">
                  <c:v>108.15</c:v>
                </c:pt>
                <c:pt idx="240">
                  <c:v>108.19</c:v>
                </c:pt>
                <c:pt idx="241">
                  <c:v>108.2</c:v>
                </c:pt>
                <c:pt idx="242">
                  <c:v>108.24</c:v>
                </c:pt>
                <c:pt idx="243">
                  <c:v>108.28</c:v>
                </c:pt>
                <c:pt idx="244">
                  <c:v>108.3</c:v>
                </c:pt>
                <c:pt idx="245">
                  <c:v>108.34</c:v>
                </c:pt>
                <c:pt idx="246">
                  <c:v>108.38</c:v>
                </c:pt>
                <c:pt idx="247">
                  <c:v>108.4</c:v>
                </c:pt>
                <c:pt idx="248">
                  <c:v>108.4400000000001</c:v>
                </c:pt>
                <c:pt idx="249">
                  <c:v>108.48</c:v>
                </c:pt>
                <c:pt idx="250">
                  <c:v>108.5</c:v>
                </c:pt>
                <c:pt idx="251">
                  <c:v>108.54</c:v>
                </c:pt>
                <c:pt idx="252">
                  <c:v>108.6</c:v>
                </c:pt>
                <c:pt idx="253">
                  <c:v>108.65</c:v>
                </c:pt>
                <c:pt idx="254">
                  <c:v>108.69</c:v>
                </c:pt>
                <c:pt idx="255">
                  <c:v>108.7</c:v>
                </c:pt>
                <c:pt idx="256">
                  <c:v>108.74</c:v>
                </c:pt>
                <c:pt idx="257">
                  <c:v>108.78</c:v>
                </c:pt>
                <c:pt idx="258">
                  <c:v>108.8</c:v>
                </c:pt>
                <c:pt idx="259">
                  <c:v>108.84</c:v>
                </c:pt>
                <c:pt idx="260">
                  <c:v>108.88</c:v>
                </c:pt>
                <c:pt idx="261">
                  <c:v>108.9</c:v>
                </c:pt>
                <c:pt idx="262">
                  <c:v>108.9400000000001</c:v>
                </c:pt>
                <c:pt idx="263">
                  <c:v>108.98</c:v>
                </c:pt>
                <c:pt idx="264">
                  <c:v>109.0</c:v>
                </c:pt>
                <c:pt idx="265">
                  <c:v>109.01</c:v>
                </c:pt>
                <c:pt idx="266">
                  <c:v>109.04</c:v>
                </c:pt>
                <c:pt idx="267">
                  <c:v>109.1</c:v>
                </c:pt>
                <c:pt idx="268">
                  <c:v>109.15</c:v>
                </c:pt>
                <c:pt idx="269">
                  <c:v>109.19</c:v>
                </c:pt>
                <c:pt idx="270">
                  <c:v>109.2</c:v>
                </c:pt>
                <c:pt idx="271">
                  <c:v>109.24</c:v>
                </c:pt>
                <c:pt idx="272">
                  <c:v>109.28</c:v>
                </c:pt>
                <c:pt idx="273">
                  <c:v>109.3</c:v>
                </c:pt>
                <c:pt idx="274">
                  <c:v>109.34</c:v>
                </c:pt>
                <c:pt idx="275">
                  <c:v>109.38</c:v>
                </c:pt>
                <c:pt idx="276">
                  <c:v>109.4</c:v>
                </c:pt>
                <c:pt idx="277">
                  <c:v>109.4400000000001</c:v>
                </c:pt>
                <c:pt idx="278">
                  <c:v>109.48</c:v>
                </c:pt>
                <c:pt idx="279">
                  <c:v>109.5</c:v>
                </c:pt>
                <c:pt idx="280">
                  <c:v>109.54</c:v>
                </c:pt>
                <c:pt idx="281">
                  <c:v>109.6</c:v>
                </c:pt>
                <c:pt idx="282">
                  <c:v>109.65</c:v>
                </c:pt>
                <c:pt idx="283">
                  <c:v>109.69</c:v>
                </c:pt>
                <c:pt idx="284">
                  <c:v>109.7</c:v>
                </c:pt>
                <c:pt idx="285">
                  <c:v>109.74</c:v>
                </c:pt>
                <c:pt idx="286">
                  <c:v>109.78</c:v>
                </c:pt>
                <c:pt idx="287">
                  <c:v>109.8</c:v>
                </c:pt>
                <c:pt idx="288">
                  <c:v>109.84</c:v>
                </c:pt>
                <c:pt idx="289">
                  <c:v>109.88</c:v>
                </c:pt>
                <c:pt idx="290">
                  <c:v>109.9</c:v>
                </c:pt>
                <c:pt idx="291">
                  <c:v>109.9400000000001</c:v>
                </c:pt>
                <c:pt idx="292">
                  <c:v>109.98</c:v>
                </c:pt>
              </c:numCache>
            </c:numRef>
          </c:xVal>
          <c:yVal>
            <c:numRef>
              <c:f>Sheet1!$D$2842:$D$3134</c:f>
              <c:numCache>
                <c:formatCode>0.00</c:formatCode>
                <c:ptCount val="293"/>
                <c:pt idx="0">
                  <c:v>0.154771251666667</c:v>
                </c:pt>
                <c:pt idx="1">
                  <c:v>0.131495933333333</c:v>
                </c:pt>
                <c:pt idx="2">
                  <c:v>0.0885923083333334</c:v>
                </c:pt>
                <c:pt idx="3">
                  <c:v>0.169696516666667</c:v>
                </c:pt>
                <c:pt idx="4">
                  <c:v>0.280176316666667</c:v>
                </c:pt>
                <c:pt idx="5">
                  <c:v>0.37586325</c:v>
                </c:pt>
                <c:pt idx="6">
                  <c:v>0.400561716666667</c:v>
                </c:pt>
                <c:pt idx="7">
                  <c:v>0.482604966666667</c:v>
                </c:pt>
                <c:pt idx="8">
                  <c:v>0.560410816666667</c:v>
                </c:pt>
                <c:pt idx="9">
                  <c:v>0.591877033333334</c:v>
                </c:pt>
                <c:pt idx="10">
                  <c:v>0.658355283333334</c:v>
                </c:pt>
                <c:pt idx="11">
                  <c:v>0.718358283333334</c:v>
                </c:pt>
                <c:pt idx="12">
                  <c:v>0.745487333333334</c:v>
                </c:pt>
                <c:pt idx="13">
                  <c:v>0.8006633</c:v>
                </c:pt>
                <c:pt idx="14">
                  <c:v>0.8538538</c:v>
                </c:pt>
                <c:pt idx="15">
                  <c:v>0.8784568</c:v>
                </c:pt>
                <c:pt idx="16">
                  <c:v>0.918060666666666</c:v>
                </c:pt>
                <c:pt idx="17">
                  <c:v>0.8724081</c:v>
                </c:pt>
                <c:pt idx="18">
                  <c:v>0.814020383333333</c:v>
                </c:pt>
                <c:pt idx="19">
                  <c:v>0.759884583333334</c:v>
                </c:pt>
                <c:pt idx="20">
                  <c:v>0.743049016666667</c:v>
                </c:pt>
                <c:pt idx="21">
                  <c:v>0.683064133333334</c:v>
                </c:pt>
                <c:pt idx="22">
                  <c:v>0.616859216666667</c:v>
                </c:pt>
                <c:pt idx="23">
                  <c:v>0.585400816666667</c:v>
                </c:pt>
                <c:pt idx="24">
                  <c:v>0.5142111</c:v>
                </c:pt>
                <c:pt idx="25">
                  <c:v>0.436886933333334</c:v>
                </c:pt>
                <c:pt idx="26">
                  <c:v>0.395898266666667</c:v>
                </c:pt>
                <c:pt idx="27">
                  <c:v>0.305456883333334</c:v>
                </c:pt>
                <c:pt idx="28">
                  <c:v>0.203733883333333</c:v>
                </c:pt>
                <c:pt idx="29">
                  <c:v>0.154882498333333</c:v>
                </c:pt>
                <c:pt idx="30">
                  <c:v>0.132068355</c:v>
                </c:pt>
                <c:pt idx="31">
                  <c:v>0.0876667283333334</c:v>
                </c:pt>
                <c:pt idx="32">
                  <c:v>0.1691244</c:v>
                </c:pt>
                <c:pt idx="33">
                  <c:v>0.279533266666667</c:v>
                </c:pt>
                <c:pt idx="34">
                  <c:v>0.375623533333333</c:v>
                </c:pt>
                <c:pt idx="35">
                  <c:v>0.399678416666667</c:v>
                </c:pt>
                <c:pt idx="36">
                  <c:v>0.482883333333333</c:v>
                </c:pt>
                <c:pt idx="37">
                  <c:v>0.561166983333333</c:v>
                </c:pt>
                <c:pt idx="38">
                  <c:v>0.5916262</c:v>
                </c:pt>
                <c:pt idx="39">
                  <c:v>0.659148333333334</c:v>
                </c:pt>
                <c:pt idx="40">
                  <c:v>0.718457183333333</c:v>
                </c:pt>
                <c:pt idx="41">
                  <c:v>0.745920533333334</c:v>
                </c:pt>
                <c:pt idx="42">
                  <c:v>0.801254566666666</c:v>
                </c:pt>
                <c:pt idx="43">
                  <c:v>0.853568683333333</c:v>
                </c:pt>
                <c:pt idx="44">
                  <c:v>0.878936233333334</c:v>
                </c:pt>
                <c:pt idx="45">
                  <c:v>0.918489566666666</c:v>
                </c:pt>
                <c:pt idx="46">
                  <c:v>0.873404983333334</c:v>
                </c:pt>
                <c:pt idx="47">
                  <c:v>0.815100283333334</c:v>
                </c:pt>
                <c:pt idx="48">
                  <c:v>0.759254583333334</c:v>
                </c:pt>
                <c:pt idx="49">
                  <c:v>0.743402349999999</c:v>
                </c:pt>
                <c:pt idx="50">
                  <c:v>0.682282083333333</c:v>
                </c:pt>
                <c:pt idx="51">
                  <c:v>0.616251183333334</c:v>
                </c:pt>
                <c:pt idx="52">
                  <c:v>0.585369016666667</c:v>
                </c:pt>
                <c:pt idx="53">
                  <c:v>0.5132447</c:v>
                </c:pt>
                <c:pt idx="54">
                  <c:v>0.437033083333333</c:v>
                </c:pt>
                <c:pt idx="55">
                  <c:v>0.3949997</c:v>
                </c:pt>
                <c:pt idx="56">
                  <c:v>0.304809866666667</c:v>
                </c:pt>
                <c:pt idx="57">
                  <c:v>0.204257416666667</c:v>
                </c:pt>
                <c:pt idx="58">
                  <c:v>0.153879246666667</c:v>
                </c:pt>
                <c:pt idx="59">
                  <c:v>0.131665433333333</c:v>
                </c:pt>
                <c:pt idx="60">
                  <c:v>0.0879686166666666</c:v>
                </c:pt>
                <c:pt idx="61">
                  <c:v>0.1689828</c:v>
                </c:pt>
                <c:pt idx="62">
                  <c:v>0.279644533333333</c:v>
                </c:pt>
                <c:pt idx="63">
                  <c:v>0.376461633333333</c:v>
                </c:pt>
                <c:pt idx="64">
                  <c:v>0.400038066666667</c:v>
                </c:pt>
                <c:pt idx="65">
                  <c:v>0.483826183333334</c:v>
                </c:pt>
                <c:pt idx="66">
                  <c:v>0.5609156</c:v>
                </c:pt>
                <c:pt idx="67">
                  <c:v>0.592631233333334</c:v>
                </c:pt>
                <c:pt idx="68">
                  <c:v>0.659317516666667</c:v>
                </c:pt>
                <c:pt idx="69">
                  <c:v>0.717860833333334</c:v>
                </c:pt>
                <c:pt idx="70">
                  <c:v>0.746603566666667</c:v>
                </c:pt>
                <c:pt idx="71">
                  <c:v>0.800924866666667</c:v>
                </c:pt>
                <c:pt idx="72">
                  <c:v>0.8526704</c:v>
                </c:pt>
                <c:pt idx="73">
                  <c:v>0.879384949999999</c:v>
                </c:pt>
                <c:pt idx="74">
                  <c:v>0.917643683333334</c:v>
                </c:pt>
                <c:pt idx="75">
                  <c:v>0.918082766666666</c:v>
                </c:pt>
                <c:pt idx="76">
                  <c:v>0.873287583333333</c:v>
                </c:pt>
                <c:pt idx="77">
                  <c:v>0.814467983333333</c:v>
                </c:pt>
                <c:pt idx="78">
                  <c:v>0.758428616666667</c:v>
                </c:pt>
                <c:pt idx="79">
                  <c:v>0.742774583333334</c:v>
                </c:pt>
                <c:pt idx="80">
                  <c:v>0.681527149999999</c:v>
                </c:pt>
                <c:pt idx="81">
                  <c:v>0.617078816666667</c:v>
                </c:pt>
                <c:pt idx="82">
                  <c:v>0.584360399999999</c:v>
                </c:pt>
                <c:pt idx="83">
                  <c:v>0.513202999999999</c:v>
                </c:pt>
                <c:pt idx="84">
                  <c:v>0.437385116666667</c:v>
                </c:pt>
                <c:pt idx="85">
                  <c:v>0.39447915</c:v>
                </c:pt>
                <c:pt idx="86">
                  <c:v>0.305015783333334</c:v>
                </c:pt>
                <c:pt idx="87">
                  <c:v>0.204783733333333</c:v>
                </c:pt>
                <c:pt idx="88">
                  <c:v>0.15368176</c:v>
                </c:pt>
                <c:pt idx="89">
                  <c:v>0.110268981666667</c:v>
                </c:pt>
                <c:pt idx="90">
                  <c:v>0.0885884750000001</c:v>
                </c:pt>
                <c:pt idx="91">
                  <c:v>0.1692648</c:v>
                </c:pt>
                <c:pt idx="92">
                  <c:v>0.279724133333333</c:v>
                </c:pt>
                <c:pt idx="93">
                  <c:v>0.376517016666667</c:v>
                </c:pt>
                <c:pt idx="94">
                  <c:v>0.400199933333333</c:v>
                </c:pt>
                <c:pt idx="95">
                  <c:v>0.483884016666667</c:v>
                </c:pt>
                <c:pt idx="96">
                  <c:v>0.560476316666667</c:v>
                </c:pt>
                <c:pt idx="97">
                  <c:v>0.592723616666667</c:v>
                </c:pt>
                <c:pt idx="98">
                  <c:v>0.658498766666667</c:v>
                </c:pt>
                <c:pt idx="99">
                  <c:v>0.717542633333334</c:v>
                </c:pt>
                <c:pt idx="100">
                  <c:v>0.74625505</c:v>
                </c:pt>
                <c:pt idx="101">
                  <c:v>0.799774633333334</c:v>
                </c:pt>
                <c:pt idx="102">
                  <c:v>0.852859883333334</c:v>
                </c:pt>
                <c:pt idx="103">
                  <c:v>0.878211416666667</c:v>
                </c:pt>
                <c:pt idx="104">
                  <c:v>0.916902416666667</c:v>
                </c:pt>
                <c:pt idx="105">
                  <c:v>0.872207549999999</c:v>
                </c:pt>
                <c:pt idx="106">
                  <c:v>0.813578316666667</c:v>
                </c:pt>
                <c:pt idx="107">
                  <c:v>0.7589113</c:v>
                </c:pt>
                <c:pt idx="108">
                  <c:v>0.742372566666666</c:v>
                </c:pt>
                <c:pt idx="109">
                  <c:v>0.681874966666667</c:v>
                </c:pt>
                <c:pt idx="110">
                  <c:v>0.617129916666667</c:v>
                </c:pt>
                <c:pt idx="111">
                  <c:v>0.584374933333333</c:v>
                </c:pt>
                <c:pt idx="112">
                  <c:v>0.513509849999999</c:v>
                </c:pt>
                <c:pt idx="113">
                  <c:v>0.43764565</c:v>
                </c:pt>
                <c:pt idx="114">
                  <c:v>0.394955033333333</c:v>
                </c:pt>
                <c:pt idx="115">
                  <c:v>0.305731933333333</c:v>
                </c:pt>
                <c:pt idx="116">
                  <c:v>0.204585183333333</c:v>
                </c:pt>
                <c:pt idx="117">
                  <c:v>0.154831493333333</c:v>
                </c:pt>
                <c:pt idx="118">
                  <c:v>0.131150226666667</c:v>
                </c:pt>
                <c:pt idx="119">
                  <c:v>0.0884546583333334</c:v>
                </c:pt>
                <c:pt idx="120">
                  <c:v>0.169617616666667</c:v>
                </c:pt>
                <c:pt idx="121">
                  <c:v>0.279864916666667</c:v>
                </c:pt>
                <c:pt idx="122">
                  <c:v>0.3754017</c:v>
                </c:pt>
                <c:pt idx="123">
                  <c:v>0.399963333333333</c:v>
                </c:pt>
                <c:pt idx="124">
                  <c:v>0.482702</c:v>
                </c:pt>
                <c:pt idx="125">
                  <c:v>0.560405916666667</c:v>
                </c:pt>
                <c:pt idx="126">
                  <c:v>0.591803466666667</c:v>
                </c:pt>
                <c:pt idx="127">
                  <c:v>0.65845965</c:v>
                </c:pt>
                <c:pt idx="128">
                  <c:v>0.717825066666667</c:v>
                </c:pt>
                <c:pt idx="129">
                  <c:v>0.745641933333334</c:v>
                </c:pt>
                <c:pt idx="130">
                  <c:v>0.799662183333333</c:v>
                </c:pt>
                <c:pt idx="131">
                  <c:v>0.853459783333334</c:v>
                </c:pt>
                <c:pt idx="132">
                  <c:v>0.877621083333334</c:v>
                </c:pt>
                <c:pt idx="133">
                  <c:v>0.917561666666666</c:v>
                </c:pt>
                <c:pt idx="134">
                  <c:v>0.872042716666667</c:v>
                </c:pt>
                <c:pt idx="135">
                  <c:v>0.8137896</c:v>
                </c:pt>
                <c:pt idx="136">
                  <c:v>0.760136416666667</c:v>
                </c:pt>
                <c:pt idx="137">
                  <c:v>0.7428882</c:v>
                </c:pt>
                <c:pt idx="138">
                  <c:v>0.68290135</c:v>
                </c:pt>
                <c:pt idx="139">
                  <c:v>0.616431916666667</c:v>
                </c:pt>
                <c:pt idx="140">
                  <c:v>0.5856252</c:v>
                </c:pt>
                <c:pt idx="141">
                  <c:v>0.513390883333334</c:v>
                </c:pt>
                <c:pt idx="142">
                  <c:v>0.436784116666667</c:v>
                </c:pt>
                <c:pt idx="143">
                  <c:v>0.395291883333333</c:v>
                </c:pt>
                <c:pt idx="144">
                  <c:v>0.304885266666667</c:v>
                </c:pt>
                <c:pt idx="145">
                  <c:v>0.2040074</c:v>
                </c:pt>
                <c:pt idx="146">
                  <c:v>0.154561331666667</c:v>
                </c:pt>
                <c:pt idx="147">
                  <c:v>0.13146624</c:v>
                </c:pt>
                <c:pt idx="148">
                  <c:v>0.0876587666666667</c:v>
                </c:pt>
                <c:pt idx="149">
                  <c:v>0.169280783333333</c:v>
                </c:pt>
                <c:pt idx="150">
                  <c:v>0.279459416666667</c:v>
                </c:pt>
                <c:pt idx="151">
                  <c:v>0.3753428</c:v>
                </c:pt>
                <c:pt idx="152">
                  <c:v>0.399749733333333</c:v>
                </c:pt>
                <c:pt idx="153">
                  <c:v>0.482749283333333</c:v>
                </c:pt>
                <c:pt idx="154">
                  <c:v>0.561154633333334</c:v>
                </c:pt>
                <c:pt idx="155">
                  <c:v>0.591637883333333</c:v>
                </c:pt>
                <c:pt idx="156">
                  <c:v>0.659301316666667</c:v>
                </c:pt>
                <c:pt idx="157">
                  <c:v>0.718414099999999</c:v>
                </c:pt>
                <c:pt idx="158">
                  <c:v>0.7460388</c:v>
                </c:pt>
                <c:pt idx="159">
                  <c:v>0.80088415</c:v>
                </c:pt>
                <c:pt idx="160">
                  <c:v>0.853229566666667</c:v>
                </c:pt>
                <c:pt idx="161">
                  <c:v>0.87910325</c:v>
                </c:pt>
                <c:pt idx="162">
                  <c:v>0.917789333333334</c:v>
                </c:pt>
                <c:pt idx="163">
                  <c:v>0.8730612</c:v>
                </c:pt>
                <c:pt idx="164">
                  <c:v>0.814823066666667</c:v>
                </c:pt>
                <c:pt idx="165">
                  <c:v>0.759660583333334</c:v>
                </c:pt>
                <c:pt idx="166">
                  <c:v>0.743756316666667</c:v>
                </c:pt>
                <c:pt idx="167">
                  <c:v>0.68209805</c:v>
                </c:pt>
                <c:pt idx="168">
                  <c:v>0.615696733333334</c:v>
                </c:pt>
                <c:pt idx="169">
                  <c:v>0.585448183333333</c:v>
                </c:pt>
                <c:pt idx="170">
                  <c:v>0.51242955</c:v>
                </c:pt>
                <c:pt idx="171">
                  <c:v>0.436695533333333</c:v>
                </c:pt>
                <c:pt idx="172">
                  <c:v>0.39444765</c:v>
                </c:pt>
                <c:pt idx="173">
                  <c:v>0.303980766666667</c:v>
                </c:pt>
                <c:pt idx="174">
                  <c:v>0.204319483333333</c:v>
                </c:pt>
                <c:pt idx="175">
                  <c:v>0.153686665</c:v>
                </c:pt>
                <c:pt idx="176">
                  <c:v>0.131594343333333</c:v>
                </c:pt>
                <c:pt idx="177">
                  <c:v>0.0872597566666667</c:v>
                </c:pt>
                <c:pt idx="178">
                  <c:v>0.168299516666667</c:v>
                </c:pt>
                <c:pt idx="179">
                  <c:v>0.27884925</c:v>
                </c:pt>
                <c:pt idx="180">
                  <c:v>0.375571966666667</c:v>
                </c:pt>
                <c:pt idx="181">
                  <c:v>0.398803033333333</c:v>
                </c:pt>
                <c:pt idx="182">
                  <c:v>0.483267566666667</c:v>
                </c:pt>
                <c:pt idx="183">
                  <c:v>0.561053866666667</c:v>
                </c:pt>
                <c:pt idx="184">
                  <c:v>0.591858916666667</c:v>
                </c:pt>
                <c:pt idx="185">
                  <c:v>0.659714583333334</c:v>
                </c:pt>
                <c:pt idx="186">
                  <c:v>0.717205183333334</c:v>
                </c:pt>
                <c:pt idx="187">
                  <c:v>0.746757783333334</c:v>
                </c:pt>
                <c:pt idx="188">
                  <c:v>0.801058666666667</c:v>
                </c:pt>
                <c:pt idx="189">
                  <c:v>0.852088133333334</c:v>
                </c:pt>
                <c:pt idx="190">
                  <c:v>0.879447666666667</c:v>
                </c:pt>
                <c:pt idx="191">
                  <c:v>0.917350616666667</c:v>
                </c:pt>
                <c:pt idx="192">
                  <c:v>0.917868566666666</c:v>
                </c:pt>
                <c:pt idx="193">
                  <c:v>0.873036316666667</c:v>
                </c:pt>
                <c:pt idx="194">
                  <c:v>0.814567249999999</c:v>
                </c:pt>
                <c:pt idx="195">
                  <c:v>0.758692316666667</c:v>
                </c:pt>
                <c:pt idx="196">
                  <c:v>0.742857966666667</c:v>
                </c:pt>
                <c:pt idx="197">
                  <c:v>0.6814894</c:v>
                </c:pt>
                <c:pt idx="198">
                  <c:v>0.616573549999999</c:v>
                </c:pt>
                <c:pt idx="199">
                  <c:v>0.584593283333333</c:v>
                </c:pt>
                <c:pt idx="200">
                  <c:v>0.512293349999999</c:v>
                </c:pt>
                <c:pt idx="201">
                  <c:v>0.4375297</c:v>
                </c:pt>
                <c:pt idx="202">
                  <c:v>0.393821366666667</c:v>
                </c:pt>
                <c:pt idx="203">
                  <c:v>0.304491066666667</c:v>
                </c:pt>
                <c:pt idx="204">
                  <c:v>0.205233716666667</c:v>
                </c:pt>
                <c:pt idx="205">
                  <c:v>0.153677413333333</c:v>
                </c:pt>
                <c:pt idx="206">
                  <c:v>0.130702446666667</c:v>
                </c:pt>
                <c:pt idx="207">
                  <c:v>0.08831378</c:v>
                </c:pt>
                <c:pt idx="208">
                  <c:v>0.1688875</c:v>
                </c:pt>
                <c:pt idx="209">
                  <c:v>0.279336483333333</c:v>
                </c:pt>
                <c:pt idx="210">
                  <c:v>0.375869716666667</c:v>
                </c:pt>
                <c:pt idx="211">
                  <c:v>0.399827733333334</c:v>
                </c:pt>
                <c:pt idx="212">
                  <c:v>0.483118533333333</c:v>
                </c:pt>
                <c:pt idx="213">
                  <c:v>0.560040583333334</c:v>
                </c:pt>
                <c:pt idx="214">
                  <c:v>0.592666366666666</c:v>
                </c:pt>
                <c:pt idx="215">
                  <c:v>0.658993233333334</c:v>
                </c:pt>
                <c:pt idx="216">
                  <c:v>0.716938633333334</c:v>
                </c:pt>
                <c:pt idx="217">
                  <c:v>0.746818133333334</c:v>
                </c:pt>
                <c:pt idx="218">
                  <c:v>0.800023666666667</c:v>
                </c:pt>
                <c:pt idx="219">
                  <c:v>0.852096516666667</c:v>
                </c:pt>
                <c:pt idx="220">
                  <c:v>0.879156216666667</c:v>
                </c:pt>
                <c:pt idx="221">
                  <c:v>0.9167313</c:v>
                </c:pt>
                <c:pt idx="222">
                  <c:v>0.917068316666667</c:v>
                </c:pt>
                <c:pt idx="223">
                  <c:v>0.872283683333334</c:v>
                </c:pt>
                <c:pt idx="224">
                  <c:v>0.813899933333334</c:v>
                </c:pt>
                <c:pt idx="225">
                  <c:v>0.75899425</c:v>
                </c:pt>
                <c:pt idx="226">
                  <c:v>0.742341333333334</c:v>
                </c:pt>
                <c:pt idx="227">
                  <c:v>0.6822583</c:v>
                </c:pt>
                <c:pt idx="228">
                  <c:v>0.617502883333333</c:v>
                </c:pt>
                <c:pt idx="229">
                  <c:v>0.584480099999999</c:v>
                </c:pt>
                <c:pt idx="230">
                  <c:v>0.513536549999999</c:v>
                </c:pt>
                <c:pt idx="231">
                  <c:v>0.43813965</c:v>
                </c:pt>
                <c:pt idx="232">
                  <c:v>0.394110716666667</c:v>
                </c:pt>
                <c:pt idx="233">
                  <c:v>0.305547716666667</c:v>
                </c:pt>
                <c:pt idx="234">
                  <c:v>0.204901833333333</c:v>
                </c:pt>
                <c:pt idx="235">
                  <c:v>0.154091138333333</c:v>
                </c:pt>
                <c:pt idx="236">
                  <c:v>0.130711248333333</c:v>
                </c:pt>
                <c:pt idx="237">
                  <c:v>0.0885743650000002</c:v>
                </c:pt>
                <c:pt idx="238">
                  <c:v>0.1693905</c:v>
                </c:pt>
                <c:pt idx="239">
                  <c:v>0.279906833333333</c:v>
                </c:pt>
                <c:pt idx="240">
                  <c:v>0.375595816666667</c:v>
                </c:pt>
                <c:pt idx="241">
                  <c:v>0.400132133333333</c:v>
                </c:pt>
                <c:pt idx="242">
                  <c:v>0.482623833333333</c:v>
                </c:pt>
                <c:pt idx="243">
                  <c:v>0.560335249999999</c:v>
                </c:pt>
                <c:pt idx="244">
                  <c:v>0.592248766666667</c:v>
                </c:pt>
                <c:pt idx="245">
                  <c:v>0.658270716666667</c:v>
                </c:pt>
                <c:pt idx="246">
                  <c:v>0.718000783333334</c:v>
                </c:pt>
                <c:pt idx="247">
                  <c:v>0.745874766666667</c:v>
                </c:pt>
                <c:pt idx="248">
                  <c:v>0.7996217</c:v>
                </c:pt>
                <c:pt idx="249">
                  <c:v>0.853459033333334</c:v>
                </c:pt>
                <c:pt idx="250">
                  <c:v>0.877733216666667</c:v>
                </c:pt>
                <c:pt idx="251">
                  <c:v>0.917478533333334</c:v>
                </c:pt>
                <c:pt idx="252">
                  <c:v>0.87233205</c:v>
                </c:pt>
                <c:pt idx="253">
                  <c:v>0.813896333333334</c:v>
                </c:pt>
                <c:pt idx="254">
                  <c:v>0.760102516666667</c:v>
                </c:pt>
                <c:pt idx="255">
                  <c:v>0.742894966666667</c:v>
                </c:pt>
                <c:pt idx="256">
                  <c:v>0.682832666666667</c:v>
                </c:pt>
                <c:pt idx="257">
                  <c:v>0.617348283333334</c:v>
                </c:pt>
                <c:pt idx="258">
                  <c:v>0.584772233333334</c:v>
                </c:pt>
                <c:pt idx="259">
                  <c:v>0.513709033333334</c:v>
                </c:pt>
                <c:pt idx="260">
                  <c:v>0.4372377</c:v>
                </c:pt>
                <c:pt idx="261">
                  <c:v>0.394793166666667</c:v>
                </c:pt>
                <c:pt idx="262">
                  <c:v>0.305182666666667</c:v>
                </c:pt>
                <c:pt idx="263">
                  <c:v>0.204271666666667</c:v>
                </c:pt>
                <c:pt idx="264">
                  <c:v>0.154178435</c:v>
                </c:pt>
                <c:pt idx="265">
                  <c:v>0.131181053333333</c:v>
                </c:pt>
                <c:pt idx="266">
                  <c:v>0.0878578666666668</c:v>
                </c:pt>
                <c:pt idx="267">
                  <c:v>0.16892405</c:v>
                </c:pt>
                <c:pt idx="268">
                  <c:v>0.2789416</c:v>
                </c:pt>
                <c:pt idx="269">
                  <c:v>0.374904683333334</c:v>
                </c:pt>
                <c:pt idx="270">
                  <c:v>0.399280833333333</c:v>
                </c:pt>
                <c:pt idx="271">
                  <c:v>0.48231485</c:v>
                </c:pt>
                <c:pt idx="272">
                  <c:v>0.56106435</c:v>
                </c:pt>
                <c:pt idx="273">
                  <c:v>0.590953533333333</c:v>
                </c:pt>
                <c:pt idx="274">
                  <c:v>0.658746750000001</c:v>
                </c:pt>
                <c:pt idx="275">
                  <c:v>0.718146816666667</c:v>
                </c:pt>
                <c:pt idx="276">
                  <c:v>0.745582766666666</c:v>
                </c:pt>
                <c:pt idx="277">
                  <c:v>0.800103066666666</c:v>
                </c:pt>
                <c:pt idx="278">
                  <c:v>0.853393233333334</c:v>
                </c:pt>
                <c:pt idx="279">
                  <c:v>0.878414766666666</c:v>
                </c:pt>
                <c:pt idx="280">
                  <c:v>0.9177527</c:v>
                </c:pt>
                <c:pt idx="281">
                  <c:v>0.872925116666667</c:v>
                </c:pt>
                <c:pt idx="282">
                  <c:v>0.814774316666667</c:v>
                </c:pt>
                <c:pt idx="283">
                  <c:v>0.760070166666667</c:v>
                </c:pt>
                <c:pt idx="284">
                  <c:v>0.743743466666667</c:v>
                </c:pt>
                <c:pt idx="285">
                  <c:v>0.682622316666667</c:v>
                </c:pt>
                <c:pt idx="286">
                  <c:v>0.6164436</c:v>
                </c:pt>
                <c:pt idx="287">
                  <c:v>0.585375916666667</c:v>
                </c:pt>
                <c:pt idx="288">
                  <c:v>0.513014816666667</c:v>
                </c:pt>
                <c:pt idx="289">
                  <c:v>0.43688665</c:v>
                </c:pt>
                <c:pt idx="290">
                  <c:v>0.394665816666667</c:v>
                </c:pt>
                <c:pt idx="291">
                  <c:v>0.304906966666667</c:v>
                </c:pt>
                <c:pt idx="292">
                  <c:v>0.204466816666667</c:v>
                </c:pt>
              </c:numCache>
            </c:numRef>
          </c:yVal>
          <c:smooth val="0"/>
          <c:extLst xmlns:c16r2="http://schemas.microsoft.com/office/drawing/2015/06/chart">
            <c:ext xmlns:c16="http://schemas.microsoft.com/office/drawing/2014/chart" uri="{C3380CC4-5D6E-409C-BE32-E72D297353CC}">
              <c16:uniqueId val="{00000001-B058-476F-A165-9C5CF939253F}"/>
            </c:ext>
          </c:extLst>
        </c:ser>
        <c:ser>
          <c:idx val="2"/>
          <c:order val="2"/>
          <c:spPr>
            <a:ln w="3175">
              <a:solidFill>
                <a:srgbClr val="FF0000"/>
              </a:solidFill>
            </a:ln>
          </c:spPr>
          <c:marker>
            <c:symbol val="none"/>
          </c:marker>
          <c:xVal>
            <c:numRef>
              <c:f>Sheet1!$B$5697:$B$5992</c:f>
              <c:numCache>
                <c:formatCode>0.00</c:formatCode>
                <c:ptCount val="296"/>
                <c:pt idx="0">
                  <c:v>200.0</c:v>
                </c:pt>
                <c:pt idx="1">
                  <c:v>200.01</c:v>
                </c:pt>
                <c:pt idx="2">
                  <c:v>200.04</c:v>
                </c:pt>
                <c:pt idx="3">
                  <c:v>200.1</c:v>
                </c:pt>
                <c:pt idx="4">
                  <c:v>200.15</c:v>
                </c:pt>
                <c:pt idx="5">
                  <c:v>200.19</c:v>
                </c:pt>
                <c:pt idx="6">
                  <c:v>200.2</c:v>
                </c:pt>
                <c:pt idx="7">
                  <c:v>200.24</c:v>
                </c:pt>
                <c:pt idx="8">
                  <c:v>200.28</c:v>
                </c:pt>
                <c:pt idx="9">
                  <c:v>200.3</c:v>
                </c:pt>
                <c:pt idx="10">
                  <c:v>200.34</c:v>
                </c:pt>
                <c:pt idx="11">
                  <c:v>200.3800000000001</c:v>
                </c:pt>
                <c:pt idx="12">
                  <c:v>200.4</c:v>
                </c:pt>
                <c:pt idx="13">
                  <c:v>200.44</c:v>
                </c:pt>
                <c:pt idx="14">
                  <c:v>200.4800000000001</c:v>
                </c:pt>
                <c:pt idx="15">
                  <c:v>200.5</c:v>
                </c:pt>
                <c:pt idx="16">
                  <c:v>200.54</c:v>
                </c:pt>
                <c:pt idx="17">
                  <c:v>200.6</c:v>
                </c:pt>
                <c:pt idx="18">
                  <c:v>200.65</c:v>
                </c:pt>
                <c:pt idx="19">
                  <c:v>200.69</c:v>
                </c:pt>
                <c:pt idx="20">
                  <c:v>200.7</c:v>
                </c:pt>
                <c:pt idx="21">
                  <c:v>200.74</c:v>
                </c:pt>
                <c:pt idx="22">
                  <c:v>200.78</c:v>
                </c:pt>
                <c:pt idx="23">
                  <c:v>200.8</c:v>
                </c:pt>
                <c:pt idx="24">
                  <c:v>200.84</c:v>
                </c:pt>
                <c:pt idx="25">
                  <c:v>200.8800000000001</c:v>
                </c:pt>
                <c:pt idx="26">
                  <c:v>200.9</c:v>
                </c:pt>
                <c:pt idx="27">
                  <c:v>200.94</c:v>
                </c:pt>
                <c:pt idx="28">
                  <c:v>200.9800000000001</c:v>
                </c:pt>
                <c:pt idx="29">
                  <c:v>201.0</c:v>
                </c:pt>
                <c:pt idx="30">
                  <c:v>201.01</c:v>
                </c:pt>
                <c:pt idx="31">
                  <c:v>201.04</c:v>
                </c:pt>
                <c:pt idx="32">
                  <c:v>201.1</c:v>
                </c:pt>
                <c:pt idx="33">
                  <c:v>201.15</c:v>
                </c:pt>
                <c:pt idx="34">
                  <c:v>201.19</c:v>
                </c:pt>
                <c:pt idx="35">
                  <c:v>201.2</c:v>
                </c:pt>
                <c:pt idx="36">
                  <c:v>201.24</c:v>
                </c:pt>
                <c:pt idx="37">
                  <c:v>201.28</c:v>
                </c:pt>
                <c:pt idx="38">
                  <c:v>201.3</c:v>
                </c:pt>
                <c:pt idx="39">
                  <c:v>201.34</c:v>
                </c:pt>
                <c:pt idx="40">
                  <c:v>201.3800000000001</c:v>
                </c:pt>
                <c:pt idx="41">
                  <c:v>201.4</c:v>
                </c:pt>
                <c:pt idx="42">
                  <c:v>201.44</c:v>
                </c:pt>
                <c:pt idx="43">
                  <c:v>201.4800000000001</c:v>
                </c:pt>
                <c:pt idx="44">
                  <c:v>201.5</c:v>
                </c:pt>
                <c:pt idx="45">
                  <c:v>201.54</c:v>
                </c:pt>
                <c:pt idx="46">
                  <c:v>201.55</c:v>
                </c:pt>
                <c:pt idx="47">
                  <c:v>201.6</c:v>
                </c:pt>
                <c:pt idx="48">
                  <c:v>201.65</c:v>
                </c:pt>
                <c:pt idx="49">
                  <c:v>201.69</c:v>
                </c:pt>
                <c:pt idx="50">
                  <c:v>201.7</c:v>
                </c:pt>
                <c:pt idx="51">
                  <c:v>201.74</c:v>
                </c:pt>
                <c:pt idx="52">
                  <c:v>201.78</c:v>
                </c:pt>
                <c:pt idx="53">
                  <c:v>201.8</c:v>
                </c:pt>
                <c:pt idx="54">
                  <c:v>201.84</c:v>
                </c:pt>
                <c:pt idx="55">
                  <c:v>201.8800000000001</c:v>
                </c:pt>
                <c:pt idx="56">
                  <c:v>201.9</c:v>
                </c:pt>
                <c:pt idx="57">
                  <c:v>201.94</c:v>
                </c:pt>
                <c:pt idx="58">
                  <c:v>201.9800000000001</c:v>
                </c:pt>
                <c:pt idx="59">
                  <c:v>202.0</c:v>
                </c:pt>
                <c:pt idx="60">
                  <c:v>202.01</c:v>
                </c:pt>
                <c:pt idx="61">
                  <c:v>202.04</c:v>
                </c:pt>
                <c:pt idx="62">
                  <c:v>202.1</c:v>
                </c:pt>
                <c:pt idx="63">
                  <c:v>202.15</c:v>
                </c:pt>
                <c:pt idx="64">
                  <c:v>202.19</c:v>
                </c:pt>
                <c:pt idx="65">
                  <c:v>202.2</c:v>
                </c:pt>
                <c:pt idx="66">
                  <c:v>202.24</c:v>
                </c:pt>
                <c:pt idx="67">
                  <c:v>202.28</c:v>
                </c:pt>
                <c:pt idx="68">
                  <c:v>202.3</c:v>
                </c:pt>
                <c:pt idx="69">
                  <c:v>202.34</c:v>
                </c:pt>
                <c:pt idx="70">
                  <c:v>202.3800000000001</c:v>
                </c:pt>
                <c:pt idx="71">
                  <c:v>202.4</c:v>
                </c:pt>
                <c:pt idx="72">
                  <c:v>202.44</c:v>
                </c:pt>
                <c:pt idx="73">
                  <c:v>202.4800000000001</c:v>
                </c:pt>
                <c:pt idx="74">
                  <c:v>202.5</c:v>
                </c:pt>
                <c:pt idx="75">
                  <c:v>202.54</c:v>
                </c:pt>
                <c:pt idx="76">
                  <c:v>202.55</c:v>
                </c:pt>
                <c:pt idx="77">
                  <c:v>202.6</c:v>
                </c:pt>
                <c:pt idx="78">
                  <c:v>202.65</c:v>
                </c:pt>
                <c:pt idx="79">
                  <c:v>202.69</c:v>
                </c:pt>
                <c:pt idx="80">
                  <c:v>202.7</c:v>
                </c:pt>
                <c:pt idx="81">
                  <c:v>202.74</c:v>
                </c:pt>
                <c:pt idx="82">
                  <c:v>202.78</c:v>
                </c:pt>
                <c:pt idx="83">
                  <c:v>202.8</c:v>
                </c:pt>
                <c:pt idx="84">
                  <c:v>202.84</c:v>
                </c:pt>
                <c:pt idx="85">
                  <c:v>202.8800000000001</c:v>
                </c:pt>
                <c:pt idx="86">
                  <c:v>202.9</c:v>
                </c:pt>
                <c:pt idx="87">
                  <c:v>202.94</c:v>
                </c:pt>
                <c:pt idx="88">
                  <c:v>202.9800000000001</c:v>
                </c:pt>
                <c:pt idx="89">
                  <c:v>203.0</c:v>
                </c:pt>
                <c:pt idx="90">
                  <c:v>203.01</c:v>
                </c:pt>
                <c:pt idx="91">
                  <c:v>203.04</c:v>
                </c:pt>
                <c:pt idx="92">
                  <c:v>203.1</c:v>
                </c:pt>
                <c:pt idx="93">
                  <c:v>203.15</c:v>
                </c:pt>
                <c:pt idx="94">
                  <c:v>203.19</c:v>
                </c:pt>
                <c:pt idx="95">
                  <c:v>203.2</c:v>
                </c:pt>
                <c:pt idx="96">
                  <c:v>203.24</c:v>
                </c:pt>
                <c:pt idx="97">
                  <c:v>203.28</c:v>
                </c:pt>
                <c:pt idx="98">
                  <c:v>203.3</c:v>
                </c:pt>
                <c:pt idx="99">
                  <c:v>203.34</c:v>
                </c:pt>
                <c:pt idx="100">
                  <c:v>203.3800000000001</c:v>
                </c:pt>
                <c:pt idx="101">
                  <c:v>203.4</c:v>
                </c:pt>
                <c:pt idx="102">
                  <c:v>203.44</c:v>
                </c:pt>
                <c:pt idx="103">
                  <c:v>203.4800000000001</c:v>
                </c:pt>
                <c:pt idx="104">
                  <c:v>203.5</c:v>
                </c:pt>
                <c:pt idx="105">
                  <c:v>203.54</c:v>
                </c:pt>
                <c:pt idx="106">
                  <c:v>203.55</c:v>
                </c:pt>
                <c:pt idx="107">
                  <c:v>203.6</c:v>
                </c:pt>
                <c:pt idx="108">
                  <c:v>203.65</c:v>
                </c:pt>
                <c:pt idx="109">
                  <c:v>203.69</c:v>
                </c:pt>
                <c:pt idx="110">
                  <c:v>203.7</c:v>
                </c:pt>
                <c:pt idx="111">
                  <c:v>203.74</c:v>
                </c:pt>
                <c:pt idx="112">
                  <c:v>203.78</c:v>
                </c:pt>
                <c:pt idx="113">
                  <c:v>203.8</c:v>
                </c:pt>
                <c:pt idx="114">
                  <c:v>203.84</c:v>
                </c:pt>
                <c:pt idx="115">
                  <c:v>203.8800000000001</c:v>
                </c:pt>
                <c:pt idx="116">
                  <c:v>203.9</c:v>
                </c:pt>
                <c:pt idx="117">
                  <c:v>203.94</c:v>
                </c:pt>
                <c:pt idx="118">
                  <c:v>203.9800000000001</c:v>
                </c:pt>
                <c:pt idx="119">
                  <c:v>204.0</c:v>
                </c:pt>
                <c:pt idx="120">
                  <c:v>204.01</c:v>
                </c:pt>
                <c:pt idx="121">
                  <c:v>204.04</c:v>
                </c:pt>
                <c:pt idx="122">
                  <c:v>204.1</c:v>
                </c:pt>
                <c:pt idx="123">
                  <c:v>204.15</c:v>
                </c:pt>
                <c:pt idx="124">
                  <c:v>204.19</c:v>
                </c:pt>
                <c:pt idx="125">
                  <c:v>204.2</c:v>
                </c:pt>
                <c:pt idx="126">
                  <c:v>204.24</c:v>
                </c:pt>
                <c:pt idx="127">
                  <c:v>204.28</c:v>
                </c:pt>
                <c:pt idx="128">
                  <c:v>204.3</c:v>
                </c:pt>
                <c:pt idx="129">
                  <c:v>204.34</c:v>
                </c:pt>
                <c:pt idx="130">
                  <c:v>204.3800000000001</c:v>
                </c:pt>
                <c:pt idx="131">
                  <c:v>204.4</c:v>
                </c:pt>
                <c:pt idx="132">
                  <c:v>204.44</c:v>
                </c:pt>
                <c:pt idx="133">
                  <c:v>204.4800000000001</c:v>
                </c:pt>
                <c:pt idx="134">
                  <c:v>204.5</c:v>
                </c:pt>
                <c:pt idx="135">
                  <c:v>204.54</c:v>
                </c:pt>
                <c:pt idx="136">
                  <c:v>204.6</c:v>
                </c:pt>
                <c:pt idx="137">
                  <c:v>204.65</c:v>
                </c:pt>
                <c:pt idx="138">
                  <c:v>204.69</c:v>
                </c:pt>
                <c:pt idx="139">
                  <c:v>204.7</c:v>
                </c:pt>
                <c:pt idx="140">
                  <c:v>204.74</c:v>
                </c:pt>
                <c:pt idx="141">
                  <c:v>204.78</c:v>
                </c:pt>
                <c:pt idx="142">
                  <c:v>204.8</c:v>
                </c:pt>
                <c:pt idx="143">
                  <c:v>204.84</c:v>
                </c:pt>
                <c:pt idx="144">
                  <c:v>204.8800000000001</c:v>
                </c:pt>
                <c:pt idx="145">
                  <c:v>204.9</c:v>
                </c:pt>
                <c:pt idx="146">
                  <c:v>204.94</c:v>
                </c:pt>
                <c:pt idx="147">
                  <c:v>204.9800000000001</c:v>
                </c:pt>
                <c:pt idx="148">
                  <c:v>205.0</c:v>
                </c:pt>
                <c:pt idx="149">
                  <c:v>205.02</c:v>
                </c:pt>
                <c:pt idx="150">
                  <c:v>205.04</c:v>
                </c:pt>
                <c:pt idx="151">
                  <c:v>205.1</c:v>
                </c:pt>
                <c:pt idx="152">
                  <c:v>205.15</c:v>
                </c:pt>
                <c:pt idx="153">
                  <c:v>205.19</c:v>
                </c:pt>
                <c:pt idx="154">
                  <c:v>205.2</c:v>
                </c:pt>
                <c:pt idx="155">
                  <c:v>205.24</c:v>
                </c:pt>
                <c:pt idx="156">
                  <c:v>205.28</c:v>
                </c:pt>
                <c:pt idx="157">
                  <c:v>205.3</c:v>
                </c:pt>
                <c:pt idx="158">
                  <c:v>205.34</c:v>
                </c:pt>
                <c:pt idx="159">
                  <c:v>205.3800000000001</c:v>
                </c:pt>
                <c:pt idx="160">
                  <c:v>205.4</c:v>
                </c:pt>
                <c:pt idx="161">
                  <c:v>205.44</c:v>
                </c:pt>
                <c:pt idx="162">
                  <c:v>205.4800000000001</c:v>
                </c:pt>
                <c:pt idx="163">
                  <c:v>205.5</c:v>
                </c:pt>
                <c:pt idx="164">
                  <c:v>205.54</c:v>
                </c:pt>
                <c:pt idx="165">
                  <c:v>205.55</c:v>
                </c:pt>
                <c:pt idx="166">
                  <c:v>205.6</c:v>
                </c:pt>
                <c:pt idx="167">
                  <c:v>205.65</c:v>
                </c:pt>
                <c:pt idx="168">
                  <c:v>205.69</c:v>
                </c:pt>
                <c:pt idx="169">
                  <c:v>205.7</c:v>
                </c:pt>
                <c:pt idx="170">
                  <c:v>205.74</c:v>
                </c:pt>
                <c:pt idx="171">
                  <c:v>205.78</c:v>
                </c:pt>
                <c:pt idx="172">
                  <c:v>205.8</c:v>
                </c:pt>
                <c:pt idx="173">
                  <c:v>205.84</c:v>
                </c:pt>
                <c:pt idx="174">
                  <c:v>205.8800000000001</c:v>
                </c:pt>
                <c:pt idx="175">
                  <c:v>205.9</c:v>
                </c:pt>
                <c:pt idx="176">
                  <c:v>205.94</c:v>
                </c:pt>
                <c:pt idx="177">
                  <c:v>205.9800000000001</c:v>
                </c:pt>
                <c:pt idx="178">
                  <c:v>206.0</c:v>
                </c:pt>
                <c:pt idx="179">
                  <c:v>206.01</c:v>
                </c:pt>
                <c:pt idx="180">
                  <c:v>206.04</c:v>
                </c:pt>
                <c:pt idx="181">
                  <c:v>206.1</c:v>
                </c:pt>
                <c:pt idx="182">
                  <c:v>206.15</c:v>
                </c:pt>
                <c:pt idx="183">
                  <c:v>206.19</c:v>
                </c:pt>
                <c:pt idx="184">
                  <c:v>206.2</c:v>
                </c:pt>
                <c:pt idx="185">
                  <c:v>206.24</c:v>
                </c:pt>
                <c:pt idx="186">
                  <c:v>206.28</c:v>
                </c:pt>
                <c:pt idx="187">
                  <c:v>206.3</c:v>
                </c:pt>
                <c:pt idx="188">
                  <c:v>206.34</c:v>
                </c:pt>
                <c:pt idx="189">
                  <c:v>206.3800000000001</c:v>
                </c:pt>
                <c:pt idx="190">
                  <c:v>206.4</c:v>
                </c:pt>
                <c:pt idx="191">
                  <c:v>206.44</c:v>
                </c:pt>
                <c:pt idx="192">
                  <c:v>206.4800000000001</c:v>
                </c:pt>
                <c:pt idx="193">
                  <c:v>206.5</c:v>
                </c:pt>
                <c:pt idx="194">
                  <c:v>206.54</c:v>
                </c:pt>
                <c:pt idx="195">
                  <c:v>206.55</c:v>
                </c:pt>
                <c:pt idx="196">
                  <c:v>206.6</c:v>
                </c:pt>
                <c:pt idx="197">
                  <c:v>206.65</c:v>
                </c:pt>
                <c:pt idx="198">
                  <c:v>206.69</c:v>
                </c:pt>
                <c:pt idx="199">
                  <c:v>206.7</c:v>
                </c:pt>
                <c:pt idx="200">
                  <c:v>206.74</c:v>
                </c:pt>
                <c:pt idx="201">
                  <c:v>206.78</c:v>
                </c:pt>
                <c:pt idx="202">
                  <c:v>206.8</c:v>
                </c:pt>
                <c:pt idx="203">
                  <c:v>206.84</c:v>
                </c:pt>
                <c:pt idx="204">
                  <c:v>206.8800000000001</c:v>
                </c:pt>
                <c:pt idx="205">
                  <c:v>206.9</c:v>
                </c:pt>
                <c:pt idx="206">
                  <c:v>206.94</c:v>
                </c:pt>
                <c:pt idx="207">
                  <c:v>206.9800000000001</c:v>
                </c:pt>
                <c:pt idx="208">
                  <c:v>207.0</c:v>
                </c:pt>
                <c:pt idx="209">
                  <c:v>207.01</c:v>
                </c:pt>
                <c:pt idx="210">
                  <c:v>207.04</c:v>
                </c:pt>
                <c:pt idx="211">
                  <c:v>207.1</c:v>
                </c:pt>
                <c:pt idx="212">
                  <c:v>207.15</c:v>
                </c:pt>
                <c:pt idx="213">
                  <c:v>207.19</c:v>
                </c:pt>
                <c:pt idx="214">
                  <c:v>207.2</c:v>
                </c:pt>
                <c:pt idx="215">
                  <c:v>207.24</c:v>
                </c:pt>
                <c:pt idx="216">
                  <c:v>207.28</c:v>
                </c:pt>
                <c:pt idx="217">
                  <c:v>207.3</c:v>
                </c:pt>
                <c:pt idx="218">
                  <c:v>207.34</c:v>
                </c:pt>
                <c:pt idx="219">
                  <c:v>207.3800000000001</c:v>
                </c:pt>
                <c:pt idx="220">
                  <c:v>207.4</c:v>
                </c:pt>
                <c:pt idx="221">
                  <c:v>207.44</c:v>
                </c:pt>
                <c:pt idx="222">
                  <c:v>207.4800000000001</c:v>
                </c:pt>
                <c:pt idx="223">
                  <c:v>207.5</c:v>
                </c:pt>
                <c:pt idx="224">
                  <c:v>207.54</c:v>
                </c:pt>
                <c:pt idx="225">
                  <c:v>207.6</c:v>
                </c:pt>
                <c:pt idx="226">
                  <c:v>207.65</c:v>
                </c:pt>
                <c:pt idx="227">
                  <c:v>207.69</c:v>
                </c:pt>
                <c:pt idx="228">
                  <c:v>207.7</c:v>
                </c:pt>
                <c:pt idx="229">
                  <c:v>207.74</c:v>
                </c:pt>
                <c:pt idx="230">
                  <c:v>207.78</c:v>
                </c:pt>
                <c:pt idx="231">
                  <c:v>207.8</c:v>
                </c:pt>
                <c:pt idx="232">
                  <c:v>207.84</c:v>
                </c:pt>
                <c:pt idx="233">
                  <c:v>207.8800000000001</c:v>
                </c:pt>
                <c:pt idx="234">
                  <c:v>207.9</c:v>
                </c:pt>
                <c:pt idx="235">
                  <c:v>207.94</c:v>
                </c:pt>
                <c:pt idx="236">
                  <c:v>207.9800000000001</c:v>
                </c:pt>
                <c:pt idx="237">
                  <c:v>208.0</c:v>
                </c:pt>
                <c:pt idx="238">
                  <c:v>208.01</c:v>
                </c:pt>
                <c:pt idx="239">
                  <c:v>208.04</c:v>
                </c:pt>
                <c:pt idx="240">
                  <c:v>208.1</c:v>
                </c:pt>
                <c:pt idx="241">
                  <c:v>208.15</c:v>
                </c:pt>
                <c:pt idx="242">
                  <c:v>208.19</c:v>
                </c:pt>
                <c:pt idx="243">
                  <c:v>208.2</c:v>
                </c:pt>
                <c:pt idx="244">
                  <c:v>208.24</c:v>
                </c:pt>
                <c:pt idx="245">
                  <c:v>208.28</c:v>
                </c:pt>
                <c:pt idx="246">
                  <c:v>208.3</c:v>
                </c:pt>
                <c:pt idx="247">
                  <c:v>208.34</c:v>
                </c:pt>
                <c:pt idx="248">
                  <c:v>208.3800000000001</c:v>
                </c:pt>
                <c:pt idx="249">
                  <c:v>208.4</c:v>
                </c:pt>
                <c:pt idx="250">
                  <c:v>208.44</c:v>
                </c:pt>
                <c:pt idx="251">
                  <c:v>208.4800000000001</c:v>
                </c:pt>
                <c:pt idx="252">
                  <c:v>208.5</c:v>
                </c:pt>
                <c:pt idx="253">
                  <c:v>208.54</c:v>
                </c:pt>
                <c:pt idx="254">
                  <c:v>208.6</c:v>
                </c:pt>
                <c:pt idx="255">
                  <c:v>208.65</c:v>
                </c:pt>
                <c:pt idx="256">
                  <c:v>208.69</c:v>
                </c:pt>
                <c:pt idx="257">
                  <c:v>208.7</c:v>
                </c:pt>
                <c:pt idx="258">
                  <c:v>208.74</c:v>
                </c:pt>
                <c:pt idx="259">
                  <c:v>208.78</c:v>
                </c:pt>
                <c:pt idx="260">
                  <c:v>208.8</c:v>
                </c:pt>
                <c:pt idx="261">
                  <c:v>208.84</c:v>
                </c:pt>
                <c:pt idx="262">
                  <c:v>208.8800000000001</c:v>
                </c:pt>
                <c:pt idx="263">
                  <c:v>208.9</c:v>
                </c:pt>
                <c:pt idx="264">
                  <c:v>208.94</c:v>
                </c:pt>
                <c:pt idx="265">
                  <c:v>208.9800000000001</c:v>
                </c:pt>
                <c:pt idx="266">
                  <c:v>209.0</c:v>
                </c:pt>
                <c:pt idx="267">
                  <c:v>209.01</c:v>
                </c:pt>
                <c:pt idx="268">
                  <c:v>209.04</c:v>
                </c:pt>
                <c:pt idx="269">
                  <c:v>209.1</c:v>
                </c:pt>
                <c:pt idx="270">
                  <c:v>209.15</c:v>
                </c:pt>
                <c:pt idx="271">
                  <c:v>209.19</c:v>
                </c:pt>
                <c:pt idx="272">
                  <c:v>209.2</c:v>
                </c:pt>
                <c:pt idx="273">
                  <c:v>209.24</c:v>
                </c:pt>
                <c:pt idx="274">
                  <c:v>209.28</c:v>
                </c:pt>
                <c:pt idx="275">
                  <c:v>209.3</c:v>
                </c:pt>
                <c:pt idx="276">
                  <c:v>209.34</c:v>
                </c:pt>
                <c:pt idx="277">
                  <c:v>209.3800000000001</c:v>
                </c:pt>
                <c:pt idx="278">
                  <c:v>209.4</c:v>
                </c:pt>
                <c:pt idx="279">
                  <c:v>209.44</c:v>
                </c:pt>
                <c:pt idx="280">
                  <c:v>209.4800000000001</c:v>
                </c:pt>
                <c:pt idx="281">
                  <c:v>209.5</c:v>
                </c:pt>
                <c:pt idx="282">
                  <c:v>209.54</c:v>
                </c:pt>
                <c:pt idx="283">
                  <c:v>209.55</c:v>
                </c:pt>
                <c:pt idx="284">
                  <c:v>209.6</c:v>
                </c:pt>
                <c:pt idx="285">
                  <c:v>209.65</c:v>
                </c:pt>
                <c:pt idx="286">
                  <c:v>209.69</c:v>
                </c:pt>
                <c:pt idx="287">
                  <c:v>209.7</c:v>
                </c:pt>
                <c:pt idx="288">
                  <c:v>209.74</c:v>
                </c:pt>
                <c:pt idx="289">
                  <c:v>209.78</c:v>
                </c:pt>
                <c:pt idx="290">
                  <c:v>209.8</c:v>
                </c:pt>
                <c:pt idx="291">
                  <c:v>209.84</c:v>
                </c:pt>
                <c:pt idx="292">
                  <c:v>209.8800000000001</c:v>
                </c:pt>
                <c:pt idx="293">
                  <c:v>209.9</c:v>
                </c:pt>
                <c:pt idx="294">
                  <c:v>209.94</c:v>
                </c:pt>
                <c:pt idx="295">
                  <c:v>209.9800000000001</c:v>
                </c:pt>
              </c:numCache>
            </c:numRef>
          </c:xVal>
          <c:yVal>
            <c:numRef>
              <c:f>Sheet1!$D$5697:$D$5992</c:f>
              <c:numCache>
                <c:formatCode>0.00</c:formatCode>
                <c:ptCount val="296"/>
                <c:pt idx="0">
                  <c:v>0.152925091666667</c:v>
                </c:pt>
                <c:pt idx="1">
                  <c:v>0.130349273333333</c:v>
                </c:pt>
                <c:pt idx="2">
                  <c:v>0.0849433716666667</c:v>
                </c:pt>
                <c:pt idx="3">
                  <c:v>0.166989233333333</c:v>
                </c:pt>
                <c:pt idx="4">
                  <c:v>0.275820616666667</c:v>
                </c:pt>
                <c:pt idx="5">
                  <c:v>0.371967233333333</c:v>
                </c:pt>
                <c:pt idx="6">
                  <c:v>0.396112666666667</c:v>
                </c:pt>
                <c:pt idx="7">
                  <c:v>0.480131066666667</c:v>
                </c:pt>
                <c:pt idx="8">
                  <c:v>0.558280133333334</c:v>
                </c:pt>
                <c:pt idx="9">
                  <c:v>0.588567683333333</c:v>
                </c:pt>
                <c:pt idx="10">
                  <c:v>0.6561776</c:v>
                </c:pt>
                <c:pt idx="11">
                  <c:v>0.715693083333334</c:v>
                </c:pt>
                <c:pt idx="12">
                  <c:v>0.74316735</c:v>
                </c:pt>
                <c:pt idx="13">
                  <c:v>0.797801466666667</c:v>
                </c:pt>
                <c:pt idx="14">
                  <c:v>0.850855</c:v>
                </c:pt>
                <c:pt idx="15">
                  <c:v>0.8757233</c:v>
                </c:pt>
                <c:pt idx="16">
                  <c:v>0.916082716666666</c:v>
                </c:pt>
                <c:pt idx="17">
                  <c:v>0.870870366666667</c:v>
                </c:pt>
                <c:pt idx="18">
                  <c:v>0.81291155</c:v>
                </c:pt>
                <c:pt idx="19">
                  <c:v>0.757817916666667</c:v>
                </c:pt>
                <c:pt idx="20">
                  <c:v>0.742031133333334</c:v>
                </c:pt>
                <c:pt idx="21">
                  <c:v>0.680351383333333</c:v>
                </c:pt>
                <c:pt idx="22">
                  <c:v>0.614201283333334</c:v>
                </c:pt>
                <c:pt idx="23">
                  <c:v>0.583264599999999</c:v>
                </c:pt>
                <c:pt idx="24">
                  <c:v>0.510891116666667</c:v>
                </c:pt>
                <c:pt idx="25">
                  <c:v>0.435111833333333</c:v>
                </c:pt>
                <c:pt idx="26">
                  <c:v>0.3927695</c:v>
                </c:pt>
                <c:pt idx="27">
                  <c:v>0.302695766666667</c:v>
                </c:pt>
                <c:pt idx="28">
                  <c:v>0.202988133333333</c:v>
                </c:pt>
                <c:pt idx="29">
                  <c:v>0.151974506666667</c:v>
                </c:pt>
                <c:pt idx="30">
                  <c:v>0.129828555</c:v>
                </c:pt>
                <c:pt idx="31">
                  <c:v>0.0850920250000001</c:v>
                </c:pt>
                <c:pt idx="32">
                  <c:v>0.166350866666667</c:v>
                </c:pt>
                <c:pt idx="33">
                  <c:v>0.275281283333333</c:v>
                </c:pt>
                <c:pt idx="34">
                  <c:v>0.372430283333334</c:v>
                </c:pt>
                <c:pt idx="35">
                  <c:v>0.395487616666667</c:v>
                </c:pt>
                <c:pt idx="36">
                  <c:v>0.481016216666667</c:v>
                </c:pt>
                <c:pt idx="37">
                  <c:v>0.558830366666667</c:v>
                </c:pt>
                <c:pt idx="38">
                  <c:v>0.5888387</c:v>
                </c:pt>
                <c:pt idx="39">
                  <c:v>0.657117616666667</c:v>
                </c:pt>
                <c:pt idx="40">
                  <c:v>0.715042333333334</c:v>
                </c:pt>
                <c:pt idx="41">
                  <c:v>0.743699066666667</c:v>
                </c:pt>
                <c:pt idx="42">
                  <c:v>0.797863683333333</c:v>
                </c:pt>
                <c:pt idx="43">
                  <c:v>0.850270566666667</c:v>
                </c:pt>
                <c:pt idx="44">
                  <c:v>0.876327983333334</c:v>
                </c:pt>
                <c:pt idx="45">
                  <c:v>0.915744583333334</c:v>
                </c:pt>
                <c:pt idx="46">
                  <c:v>0.91598685</c:v>
                </c:pt>
                <c:pt idx="47">
                  <c:v>0.87090625</c:v>
                </c:pt>
                <c:pt idx="48">
                  <c:v>0.812571866666667</c:v>
                </c:pt>
                <c:pt idx="49">
                  <c:v>0.756951366666667</c:v>
                </c:pt>
                <c:pt idx="50">
                  <c:v>0.741280433333334</c:v>
                </c:pt>
                <c:pt idx="51">
                  <c:v>0.679694300000001</c:v>
                </c:pt>
                <c:pt idx="52">
                  <c:v>0.615072133333334</c:v>
                </c:pt>
                <c:pt idx="53">
                  <c:v>0.58279205</c:v>
                </c:pt>
                <c:pt idx="54">
                  <c:v>0.510560566666666</c:v>
                </c:pt>
                <c:pt idx="55">
                  <c:v>0.435903383333333</c:v>
                </c:pt>
                <c:pt idx="56">
                  <c:v>0.392061683333333</c:v>
                </c:pt>
                <c:pt idx="57">
                  <c:v>0.3030682</c:v>
                </c:pt>
                <c:pt idx="58">
                  <c:v>0.203362566666667</c:v>
                </c:pt>
                <c:pt idx="59">
                  <c:v>0.152048903333333</c:v>
                </c:pt>
                <c:pt idx="60">
                  <c:v>0.129058833333333</c:v>
                </c:pt>
                <c:pt idx="61">
                  <c:v>0.0862263616666667</c:v>
                </c:pt>
                <c:pt idx="62">
                  <c:v>0.1675456</c:v>
                </c:pt>
                <c:pt idx="63">
                  <c:v>0.276645016666667</c:v>
                </c:pt>
                <c:pt idx="64">
                  <c:v>0.373140166666667</c:v>
                </c:pt>
                <c:pt idx="65">
                  <c:v>0.397188533333334</c:v>
                </c:pt>
                <c:pt idx="66">
                  <c:v>0.481069466666667</c:v>
                </c:pt>
                <c:pt idx="67">
                  <c:v>0.557411833333334</c:v>
                </c:pt>
                <c:pt idx="68">
                  <c:v>0.589988883333333</c:v>
                </c:pt>
                <c:pt idx="69">
                  <c:v>0.656789783333334</c:v>
                </c:pt>
                <c:pt idx="70">
                  <c:v>0.714436416666667</c:v>
                </c:pt>
                <c:pt idx="71">
                  <c:v>0.7443117</c:v>
                </c:pt>
                <c:pt idx="72">
                  <c:v>0.797656733333334</c:v>
                </c:pt>
                <c:pt idx="73">
                  <c:v>0.849669233333334</c:v>
                </c:pt>
                <c:pt idx="74">
                  <c:v>0.8764835</c:v>
                </c:pt>
                <c:pt idx="75">
                  <c:v>0.914697283333334</c:v>
                </c:pt>
                <c:pt idx="76">
                  <c:v>0.915483199999999</c:v>
                </c:pt>
                <c:pt idx="77">
                  <c:v>0.8698487</c:v>
                </c:pt>
                <c:pt idx="78">
                  <c:v>0.811616449999999</c:v>
                </c:pt>
                <c:pt idx="79">
                  <c:v>0.7575985</c:v>
                </c:pt>
                <c:pt idx="80">
                  <c:v>0.740722683333334</c:v>
                </c:pt>
                <c:pt idx="81">
                  <c:v>0.680685483333334</c:v>
                </c:pt>
                <c:pt idx="82">
                  <c:v>0.61580595</c:v>
                </c:pt>
                <c:pt idx="83">
                  <c:v>0.583038983333333</c:v>
                </c:pt>
                <c:pt idx="84">
                  <c:v>0.511695633333334</c:v>
                </c:pt>
                <c:pt idx="85">
                  <c:v>0.435849033333333</c:v>
                </c:pt>
                <c:pt idx="86">
                  <c:v>0.392506483333334</c:v>
                </c:pt>
                <c:pt idx="87">
                  <c:v>0.303748616666667</c:v>
                </c:pt>
                <c:pt idx="88">
                  <c:v>0.203177583333333</c:v>
                </c:pt>
                <c:pt idx="89">
                  <c:v>0.152953015</c:v>
                </c:pt>
                <c:pt idx="90">
                  <c:v>0.1291716</c:v>
                </c:pt>
                <c:pt idx="91">
                  <c:v>0.086609025</c:v>
                </c:pt>
                <c:pt idx="92">
                  <c:v>0.16785755</c:v>
                </c:pt>
                <c:pt idx="93">
                  <c:v>0.276901233333333</c:v>
                </c:pt>
                <c:pt idx="94">
                  <c:v>0.372017983333333</c:v>
                </c:pt>
                <c:pt idx="95">
                  <c:v>0.3973073</c:v>
                </c:pt>
                <c:pt idx="96">
                  <c:v>0.479888416666667</c:v>
                </c:pt>
                <c:pt idx="97">
                  <c:v>0.556752516666667</c:v>
                </c:pt>
                <c:pt idx="98">
                  <c:v>0.589577599999999</c:v>
                </c:pt>
                <c:pt idx="99">
                  <c:v>0.655689766666667</c:v>
                </c:pt>
                <c:pt idx="100">
                  <c:v>0.714476966666666</c:v>
                </c:pt>
                <c:pt idx="101">
                  <c:v>0.743561983333333</c:v>
                </c:pt>
                <c:pt idx="102">
                  <c:v>0.797169849999999</c:v>
                </c:pt>
                <c:pt idx="103">
                  <c:v>0.8500391</c:v>
                </c:pt>
                <c:pt idx="104">
                  <c:v>0.875581616666667</c:v>
                </c:pt>
                <c:pt idx="105">
                  <c:v>0.915034366666666</c:v>
                </c:pt>
                <c:pt idx="106">
                  <c:v>0.915200883333334</c:v>
                </c:pt>
                <c:pt idx="107">
                  <c:v>0.869701366666667</c:v>
                </c:pt>
                <c:pt idx="108">
                  <c:v>0.811512016666666</c:v>
                </c:pt>
                <c:pt idx="109">
                  <c:v>0.7580525</c:v>
                </c:pt>
                <c:pt idx="110">
                  <c:v>0.7408039</c:v>
                </c:pt>
                <c:pt idx="111">
                  <c:v>0.681161383333333</c:v>
                </c:pt>
                <c:pt idx="112">
                  <c:v>0.615267199999999</c:v>
                </c:pt>
                <c:pt idx="113">
                  <c:v>0.583544616666667</c:v>
                </c:pt>
                <c:pt idx="114">
                  <c:v>0.511817633333334</c:v>
                </c:pt>
                <c:pt idx="115">
                  <c:v>0.435127783333333</c:v>
                </c:pt>
                <c:pt idx="116">
                  <c:v>0.393207316666667</c:v>
                </c:pt>
                <c:pt idx="117">
                  <c:v>0.30300105</c:v>
                </c:pt>
                <c:pt idx="118">
                  <c:v>0.2022302</c:v>
                </c:pt>
                <c:pt idx="119">
                  <c:v>0.152865068333333</c:v>
                </c:pt>
                <c:pt idx="120">
                  <c:v>0.130037855</c:v>
                </c:pt>
                <c:pt idx="121">
                  <c:v>0.0855145350000001</c:v>
                </c:pt>
                <c:pt idx="122">
                  <c:v>0.16763435</c:v>
                </c:pt>
                <c:pt idx="123">
                  <c:v>0.276382266666667</c:v>
                </c:pt>
                <c:pt idx="124">
                  <c:v>0.3716231</c:v>
                </c:pt>
                <c:pt idx="125">
                  <c:v>0.396728333333333</c:v>
                </c:pt>
                <c:pt idx="126">
                  <c:v>0.4794773</c:v>
                </c:pt>
                <c:pt idx="127">
                  <c:v>0.5576451</c:v>
                </c:pt>
                <c:pt idx="128">
                  <c:v>0.588391349999999</c:v>
                </c:pt>
                <c:pt idx="129">
                  <c:v>0.655829600000001</c:v>
                </c:pt>
                <c:pt idx="130">
                  <c:v>0.715446716666667</c:v>
                </c:pt>
                <c:pt idx="131">
                  <c:v>0.742660766666667</c:v>
                </c:pt>
                <c:pt idx="132">
                  <c:v>0.79785175</c:v>
                </c:pt>
                <c:pt idx="133">
                  <c:v>0.850848350000001</c:v>
                </c:pt>
                <c:pt idx="134">
                  <c:v>0.875708716666667</c:v>
                </c:pt>
                <c:pt idx="135">
                  <c:v>0.916104516666667</c:v>
                </c:pt>
                <c:pt idx="136">
                  <c:v>0.870424566666667</c:v>
                </c:pt>
                <c:pt idx="137">
                  <c:v>0.812389083333334</c:v>
                </c:pt>
                <c:pt idx="138">
                  <c:v>0.757770666666667</c:v>
                </c:pt>
                <c:pt idx="139">
                  <c:v>0.741137433333334</c:v>
                </c:pt>
                <c:pt idx="140">
                  <c:v>0.680785183333334</c:v>
                </c:pt>
                <c:pt idx="141">
                  <c:v>0.615385366666666</c:v>
                </c:pt>
                <c:pt idx="142">
                  <c:v>0.583394433333334</c:v>
                </c:pt>
                <c:pt idx="143">
                  <c:v>0.511311949999999</c:v>
                </c:pt>
                <c:pt idx="144">
                  <c:v>0.434930316666667</c:v>
                </c:pt>
                <c:pt idx="145">
                  <c:v>0.392979266666667</c:v>
                </c:pt>
                <c:pt idx="146">
                  <c:v>0.30237945</c:v>
                </c:pt>
                <c:pt idx="147">
                  <c:v>0.202822383333333</c:v>
                </c:pt>
                <c:pt idx="148">
                  <c:v>0.151763483333334</c:v>
                </c:pt>
                <c:pt idx="149">
                  <c:v>0.109336913333333</c:v>
                </c:pt>
                <c:pt idx="150">
                  <c:v>0.0848182483333334</c:v>
                </c:pt>
                <c:pt idx="151">
                  <c:v>0.16641935</c:v>
                </c:pt>
                <c:pt idx="152">
                  <c:v>0.275312983333334</c:v>
                </c:pt>
                <c:pt idx="153">
                  <c:v>0.37244205</c:v>
                </c:pt>
                <c:pt idx="154">
                  <c:v>0.396308216666667</c:v>
                </c:pt>
                <c:pt idx="155">
                  <c:v>0.4801589</c:v>
                </c:pt>
                <c:pt idx="156">
                  <c:v>0.558223766666666</c:v>
                </c:pt>
                <c:pt idx="157">
                  <c:v>0.588724133333334</c:v>
                </c:pt>
                <c:pt idx="158">
                  <c:v>0.65620355</c:v>
                </c:pt>
                <c:pt idx="159">
                  <c:v>0.715286416666667</c:v>
                </c:pt>
                <c:pt idx="160">
                  <c:v>0.743259116666667</c:v>
                </c:pt>
                <c:pt idx="161">
                  <c:v>0.798169083333333</c:v>
                </c:pt>
                <c:pt idx="162">
                  <c:v>0.850227533333334</c:v>
                </c:pt>
                <c:pt idx="163">
                  <c:v>0.876192066666667</c:v>
                </c:pt>
                <c:pt idx="164">
                  <c:v>0.915470466666667</c:v>
                </c:pt>
                <c:pt idx="165">
                  <c:v>0.915968666666667</c:v>
                </c:pt>
                <c:pt idx="166">
                  <c:v>0.870777733333334</c:v>
                </c:pt>
                <c:pt idx="167">
                  <c:v>0.812566033333333</c:v>
                </c:pt>
                <c:pt idx="168">
                  <c:v>0.756961983333334</c:v>
                </c:pt>
                <c:pt idx="169">
                  <c:v>0.7410833</c:v>
                </c:pt>
                <c:pt idx="170">
                  <c:v>0.6799583</c:v>
                </c:pt>
                <c:pt idx="171">
                  <c:v>0.615066966666666</c:v>
                </c:pt>
                <c:pt idx="172">
                  <c:v>0.582368366666666</c:v>
                </c:pt>
                <c:pt idx="173">
                  <c:v>0.51086045</c:v>
                </c:pt>
                <c:pt idx="174">
                  <c:v>0.435576983333334</c:v>
                </c:pt>
                <c:pt idx="175">
                  <c:v>0.392186516666667</c:v>
                </c:pt>
                <c:pt idx="176">
                  <c:v>0.302802183333333</c:v>
                </c:pt>
                <c:pt idx="177">
                  <c:v>0.203441166666667</c:v>
                </c:pt>
                <c:pt idx="178">
                  <c:v>0.151981661666667</c:v>
                </c:pt>
                <c:pt idx="179">
                  <c:v>0.129339705</c:v>
                </c:pt>
                <c:pt idx="180">
                  <c:v>0.0859411116666666</c:v>
                </c:pt>
                <c:pt idx="181">
                  <c:v>0.166973716666667</c:v>
                </c:pt>
                <c:pt idx="182">
                  <c:v>0.276080483333334</c:v>
                </c:pt>
                <c:pt idx="183">
                  <c:v>0.372893866666667</c:v>
                </c:pt>
                <c:pt idx="184">
                  <c:v>0.396858366666667</c:v>
                </c:pt>
                <c:pt idx="185">
                  <c:v>0.480646666666667</c:v>
                </c:pt>
                <c:pt idx="186">
                  <c:v>0.557423816666667</c:v>
                </c:pt>
                <c:pt idx="187">
                  <c:v>0.5896472</c:v>
                </c:pt>
                <c:pt idx="188">
                  <c:v>0.656289416666667</c:v>
                </c:pt>
                <c:pt idx="189">
                  <c:v>0.714097666666667</c:v>
                </c:pt>
                <c:pt idx="190">
                  <c:v>0.744060549999999</c:v>
                </c:pt>
                <c:pt idx="191">
                  <c:v>0.797510516666666</c:v>
                </c:pt>
                <c:pt idx="192">
                  <c:v>0.849583366666667</c:v>
                </c:pt>
                <c:pt idx="193">
                  <c:v>0.876243783333334</c:v>
                </c:pt>
                <c:pt idx="194">
                  <c:v>0.914775083333334</c:v>
                </c:pt>
                <c:pt idx="195">
                  <c:v>0.915593349999999</c:v>
                </c:pt>
                <c:pt idx="196">
                  <c:v>0.87031325</c:v>
                </c:pt>
                <c:pt idx="197">
                  <c:v>0.811888766666666</c:v>
                </c:pt>
                <c:pt idx="198">
                  <c:v>0.757449933333334</c:v>
                </c:pt>
                <c:pt idx="199">
                  <c:v>0.740856183333333</c:v>
                </c:pt>
                <c:pt idx="200">
                  <c:v>0.680491633333334</c:v>
                </c:pt>
                <c:pt idx="201">
                  <c:v>0.615312283333333</c:v>
                </c:pt>
                <c:pt idx="202">
                  <c:v>0.582780066666667</c:v>
                </c:pt>
                <c:pt idx="203">
                  <c:v>0.511410083333333</c:v>
                </c:pt>
                <c:pt idx="204">
                  <c:v>0.43576285</c:v>
                </c:pt>
                <c:pt idx="205">
                  <c:v>0.3926624</c:v>
                </c:pt>
                <c:pt idx="206">
                  <c:v>0.30371755</c:v>
                </c:pt>
                <c:pt idx="207">
                  <c:v>0.20286435</c:v>
                </c:pt>
                <c:pt idx="208">
                  <c:v>0.1529017</c:v>
                </c:pt>
                <c:pt idx="209">
                  <c:v>0.129306021666667</c:v>
                </c:pt>
                <c:pt idx="210">
                  <c:v>0.0860346633333334</c:v>
                </c:pt>
                <c:pt idx="211">
                  <c:v>0.168083816666667</c:v>
                </c:pt>
                <c:pt idx="212">
                  <c:v>0.276910233333333</c:v>
                </c:pt>
                <c:pt idx="213">
                  <c:v>0.371939883333333</c:v>
                </c:pt>
                <c:pt idx="214">
                  <c:v>0.397263316666667</c:v>
                </c:pt>
                <c:pt idx="215">
                  <c:v>0.479522933333333</c:v>
                </c:pt>
                <c:pt idx="216">
                  <c:v>0.5568546</c:v>
                </c:pt>
                <c:pt idx="217">
                  <c:v>0.589390416666667</c:v>
                </c:pt>
                <c:pt idx="218">
                  <c:v>0.655310533333334</c:v>
                </c:pt>
                <c:pt idx="219">
                  <c:v>0.714463249999999</c:v>
                </c:pt>
                <c:pt idx="220">
                  <c:v>0.7433037</c:v>
                </c:pt>
                <c:pt idx="221">
                  <c:v>0.796740633333334</c:v>
                </c:pt>
                <c:pt idx="222">
                  <c:v>0.850151166666667</c:v>
                </c:pt>
                <c:pt idx="223">
                  <c:v>0.875294016666667</c:v>
                </c:pt>
                <c:pt idx="224">
                  <c:v>0.914794583333334</c:v>
                </c:pt>
                <c:pt idx="225">
                  <c:v>0.869464566666666</c:v>
                </c:pt>
                <c:pt idx="226">
                  <c:v>0.811691266666667</c:v>
                </c:pt>
                <c:pt idx="227">
                  <c:v>0.757624833333334</c:v>
                </c:pt>
                <c:pt idx="228">
                  <c:v>0.740606766666667</c:v>
                </c:pt>
                <c:pt idx="229">
                  <c:v>0.680831266666667</c:v>
                </c:pt>
                <c:pt idx="230">
                  <c:v>0.61534065</c:v>
                </c:pt>
                <c:pt idx="231">
                  <c:v>0.583033266666666</c:v>
                </c:pt>
                <c:pt idx="232">
                  <c:v>0.512097566666667</c:v>
                </c:pt>
                <c:pt idx="233">
                  <c:v>0.435089166666667</c:v>
                </c:pt>
                <c:pt idx="234">
                  <c:v>0.39363085</c:v>
                </c:pt>
                <c:pt idx="235">
                  <c:v>0.3035758</c:v>
                </c:pt>
                <c:pt idx="236">
                  <c:v>0.20202535</c:v>
                </c:pt>
                <c:pt idx="237">
                  <c:v>0.15327083</c:v>
                </c:pt>
                <c:pt idx="238">
                  <c:v>0.129921703333333</c:v>
                </c:pt>
                <c:pt idx="239">
                  <c:v>0.0857102833333333</c:v>
                </c:pt>
                <c:pt idx="240">
                  <c:v>0.16828575</c:v>
                </c:pt>
                <c:pt idx="241">
                  <c:v>0.276668716666667</c:v>
                </c:pt>
                <c:pt idx="242">
                  <c:v>0.371428016666667</c:v>
                </c:pt>
                <c:pt idx="243">
                  <c:v>0.396578316666667</c:v>
                </c:pt>
                <c:pt idx="244">
                  <c:v>0.479517966666667</c:v>
                </c:pt>
                <c:pt idx="245">
                  <c:v>0.557584316666667</c:v>
                </c:pt>
                <c:pt idx="246">
                  <c:v>0.588729916666667</c:v>
                </c:pt>
                <c:pt idx="247">
                  <c:v>0.655596016666667</c:v>
                </c:pt>
                <c:pt idx="248">
                  <c:v>0.715018683333334</c:v>
                </c:pt>
                <c:pt idx="249">
                  <c:v>0.743075583333334</c:v>
                </c:pt>
                <c:pt idx="250">
                  <c:v>0.797163316666666</c:v>
                </c:pt>
                <c:pt idx="251">
                  <c:v>0.8507731</c:v>
                </c:pt>
                <c:pt idx="252">
                  <c:v>0.875252916666667</c:v>
                </c:pt>
                <c:pt idx="253">
                  <c:v>0.915586633333333</c:v>
                </c:pt>
                <c:pt idx="254">
                  <c:v>0.8703053</c:v>
                </c:pt>
                <c:pt idx="255">
                  <c:v>0.812440733333334</c:v>
                </c:pt>
                <c:pt idx="256">
                  <c:v>0.757638183333334</c:v>
                </c:pt>
                <c:pt idx="257">
                  <c:v>0.74138405</c:v>
                </c:pt>
                <c:pt idx="258">
                  <c:v>0.680661816666667</c:v>
                </c:pt>
                <c:pt idx="259">
                  <c:v>0.614464099999999</c:v>
                </c:pt>
                <c:pt idx="260">
                  <c:v>0.583138749999999</c:v>
                </c:pt>
                <c:pt idx="261">
                  <c:v>0.510900616666667</c:v>
                </c:pt>
                <c:pt idx="262">
                  <c:v>0.43482575</c:v>
                </c:pt>
                <c:pt idx="263">
                  <c:v>0.392846666666667</c:v>
                </c:pt>
                <c:pt idx="264">
                  <c:v>0.302753933333333</c:v>
                </c:pt>
                <c:pt idx="265">
                  <c:v>0.20226465</c:v>
                </c:pt>
                <c:pt idx="266">
                  <c:v>0.152174801666667</c:v>
                </c:pt>
                <c:pt idx="267">
                  <c:v>0.129842711666667</c:v>
                </c:pt>
                <c:pt idx="268">
                  <c:v>0.0851980883333334</c:v>
                </c:pt>
                <c:pt idx="269">
                  <c:v>0.166699166666667</c:v>
                </c:pt>
                <c:pt idx="270">
                  <c:v>0.275520016666667</c:v>
                </c:pt>
                <c:pt idx="271">
                  <c:v>0.3720011</c:v>
                </c:pt>
                <c:pt idx="272">
                  <c:v>0.395729666666667</c:v>
                </c:pt>
                <c:pt idx="273">
                  <c:v>0.4802377</c:v>
                </c:pt>
                <c:pt idx="274">
                  <c:v>0.5583413</c:v>
                </c:pt>
                <c:pt idx="275">
                  <c:v>0.588676583333333</c:v>
                </c:pt>
                <c:pt idx="276">
                  <c:v>0.65681345</c:v>
                </c:pt>
                <c:pt idx="277">
                  <c:v>0.715230833333334</c:v>
                </c:pt>
                <c:pt idx="278">
                  <c:v>0.743548016666667</c:v>
                </c:pt>
                <c:pt idx="279">
                  <c:v>0.798351883333334</c:v>
                </c:pt>
                <c:pt idx="280">
                  <c:v>0.850062749999999</c:v>
                </c:pt>
                <c:pt idx="281">
                  <c:v>0.8764159</c:v>
                </c:pt>
                <c:pt idx="282">
                  <c:v>0.915937433333334</c:v>
                </c:pt>
                <c:pt idx="283">
                  <c:v>0.9161288</c:v>
                </c:pt>
                <c:pt idx="284">
                  <c:v>0.870802866666667</c:v>
                </c:pt>
                <c:pt idx="285">
                  <c:v>0.812493383333333</c:v>
                </c:pt>
                <c:pt idx="286">
                  <c:v>0.757281116666667</c:v>
                </c:pt>
                <c:pt idx="287">
                  <c:v>0.741260933333334</c:v>
                </c:pt>
                <c:pt idx="288">
                  <c:v>0.6798132</c:v>
                </c:pt>
                <c:pt idx="289">
                  <c:v>0.6145817</c:v>
                </c:pt>
                <c:pt idx="290">
                  <c:v>0.582773616666667</c:v>
                </c:pt>
                <c:pt idx="291">
                  <c:v>0.510467366666666</c:v>
                </c:pt>
                <c:pt idx="292">
                  <c:v>0.4354572</c:v>
                </c:pt>
                <c:pt idx="293">
                  <c:v>0.392095716666667</c:v>
                </c:pt>
                <c:pt idx="294">
                  <c:v>0.302479383333333</c:v>
                </c:pt>
                <c:pt idx="295">
                  <c:v>0.203510133333333</c:v>
                </c:pt>
              </c:numCache>
            </c:numRef>
          </c:yVal>
          <c:smooth val="0"/>
          <c:extLst xmlns:c16r2="http://schemas.microsoft.com/office/drawing/2015/06/chart">
            <c:ext xmlns:c16="http://schemas.microsoft.com/office/drawing/2014/chart" uri="{C3380CC4-5D6E-409C-BE32-E72D297353CC}">
              <c16:uniqueId val="{00000002-B058-476F-A165-9C5CF939253F}"/>
            </c:ext>
          </c:extLst>
        </c:ser>
        <c:ser>
          <c:idx val="3"/>
          <c:order val="3"/>
          <c:spPr>
            <a:ln w="3175">
              <a:solidFill>
                <a:srgbClr val="FF0000"/>
              </a:solidFill>
            </a:ln>
          </c:spPr>
          <c:marker>
            <c:symbol val="none"/>
          </c:marker>
          <c:xVal>
            <c:numRef>
              <c:f>Sheet1!$B$8600:$B$8879</c:f>
              <c:numCache>
                <c:formatCode>0.00</c:formatCode>
                <c:ptCount val="280"/>
                <c:pt idx="0">
                  <c:v>300.0</c:v>
                </c:pt>
                <c:pt idx="1">
                  <c:v>300.01</c:v>
                </c:pt>
                <c:pt idx="2">
                  <c:v>300.04</c:v>
                </c:pt>
                <c:pt idx="3">
                  <c:v>300.1</c:v>
                </c:pt>
                <c:pt idx="4">
                  <c:v>300.15</c:v>
                </c:pt>
                <c:pt idx="5">
                  <c:v>300.19</c:v>
                </c:pt>
                <c:pt idx="6">
                  <c:v>300.2299999999998</c:v>
                </c:pt>
                <c:pt idx="7">
                  <c:v>300.27</c:v>
                </c:pt>
                <c:pt idx="8">
                  <c:v>300.3</c:v>
                </c:pt>
                <c:pt idx="9">
                  <c:v>300.3399999999997</c:v>
                </c:pt>
                <c:pt idx="10">
                  <c:v>300.38</c:v>
                </c:pt>
                <c:pt idx="11">
                  <c:v>300.3999999999997</c:v>
                </c:pt>
                <c:pt idx="12">
                  <c:v>300.44</c:v>
                </c:pt>
                <c:pt idx="13">
                  <c:v>300.4799999999998</c:v>
                </c:pt>
                <c:pt idx="14">
                  <c:v>300.5</c:v>
                </c:pt>
                <c:pt idx="15">
                  <c:v>300.54</c:v>
                </c:pt>
                <c:pt idx="16">
                  <c:v>300.55</c:v>
                </c:pt>
                <c:pt idx="17">
                  <c:v>300.6</c:v>
                </c:pt>
                <c:pt idx="18">
                  <c:v>300.65</c:v>
                </c:pt>
                <c:pt idx="19">
                  <c:v>300.69</c:v>
                </c:pt>
                <c:pt idx="20">
                  <c:v>300.7299999999998</c:v>
                </c:pt>
                <c:pt idx="21">
                  <c:v>300.77</c:v>
                </c:pt>
                <c:pt idx="22">
                  <c:v>300.8</c:v>
                </c:pt>
                <c:pt idx="23">
                  <c:v>300.8399999999997</c:v>
                </c:pt>
                <c:pt idx="24">
                  <c:v>300.88</c:v>
                </c:pt>
                <c:pt idx="25">
                  <c:v>300.8999999999997</c:v>
                </c:pt>
                <c:pt idx="26">
                  <c:v>300.94</c:v>
                </c:pt>
                <c:pt idx="27">
                  <c:v>300.9799999999998</c:v>
                </c:pt>
                <c:pt idx="28">
                  <c:v>301.0</c:v>
                </c:pt>
                <c:pt idx="29">
                  <c:v>301.01</c:v>
                </c:pt>
                <c:pt idx="30">
                  <c:v>301.04</c:v>
                </c:pt>
                <c:pt idx="31">
                  <c:v>301.1</c:v>
                </c:pt>
                <c:pt idx="32">
                  <c:v>301.15</c:v>
                </c:pt>
                <c:pt idx="33">
                  <c:v>301.19</c:v>
                </c:pt>
                <c:pt idx="34">
                  <c:v>301.2299999999998</c:v>
                </c:pt>
                <c:pt idx="35">
                  <c:v>301.27</c:v>
                </c:pt>
                <c:pt idx="36">
                  <c:v>301.3</c:v>
                </c:pt>
                <c:pt idx="37">
                  <c:v>301.3399999999997</c:v>
                </c:pt>
                <c:pt idx="38">
                  <c:v>301.38</c:v>
                </c:pt>
                <c:pt idx="39">
                  <c:v>301.3999999999997</c:v>
                </c:pt>
                <c:pt idx="40">
                  <c:v>301.44</c:v>
                </c:pt>
                <c:pt idx="41">
                  <c:v>301.4799999999998</c:v>
                </c:pt>
                <c:pt idx="42">
                  <c:v>301.5</c:v>
                </c:pt>
                <c:pt idx="43">
                  <c:v>301.54</c:v>
                </c:pt>
                <c:pt idx="44">
                  <c:v>301.55</c:v>
                </c:pt>
                <c:pt idx="45">
                  <c:v>301.6</c:v>
                </c:pt>
                <c:pt idx="46">
                  <c:v>301.65</c:v>
                </c:pt>
                <c:pt idx="47">
                  <c:v>301.69</c:v>
                </c:pt>
                <c:pt idx="48">
                  <c:v>301.7299999999998</c:v>
                </c:pt>
                <c:pt idx="49">
                  <c:v>301.77</c:v>
                </c:pt>
                <c:pt idx="50">
                  <c:v>301.8</c:v>
                </c:pt>
                <c:pt idx="51">
                  <c:v>301.8399999999997</c:v>
                </c:pt>
                <c:pt idx="52">
                  <c:v>301.88</c:v>
                </c:pt>
                <c:pt idx="53">
                  <c:v>301.8999999999997</c:v>
                </c:pt>
                <c:pt idx="54">
                  <c:v>301.94</c:v>
                </c:pt>
                <c:pt idx="55">
                  <c:v>301.9799999999998</c:v>
                </c:pt>
                <c:pt idx="56">
                  <c:v>302.0</c:v>
                </c:pt>
                <c:pt idx="57">
                  <c:v>302.01</c:v>
                </c:pt>
                <c:pt idx="58">
                  <c:v>302.04</c:v>
                </c:pt>
                <c:pt idx="59">
                  <c:v>302.1</c:v>
                </c:pt>
                <c:pt idx="60">
                  <c:v>302.15</c:v>
                </c:pt>
                <c:pt idx="61">
                  <c:v>302.19</c:v>
                </c:pt>
                <c:pt idx="62">
                  <c:v>302.2299999999998</c:v>
                </c:pt>
                <c:pt idx="63">
                  <c:v>302.27</c:v>
                </c:pt>
                <c:pt idx="64">
                  <c:v>302.3</c:v>
                </c:pt>
                <c:pt idx="65">
                  <c:v>302.3399999999997</c:v>
                </c:pt>
                <c:pt idx="66">
                  <c:v>302.38</c:v>
                </c:pt>
                <c:pt idx="67">
                  <c:v>302.3999999999997</c:v>
                </c:pt>
                <c:pt idx="68">
                  <c:v>302.44</c:v>
                </c:pt>
                <c:pt idx="69">
                  <c:v>302.4799999999998</c:v>
                </c:pt>
                <c:pt idx="70">
                  <c:v>302.5</c:v>
                </c:pt>
                <c:pt idx="71">
                  <c:v>302.54</c:v>
                </c:pt>
                <c:pt idx="72">
                  <c:v>302.55</c:v>
                </c:pt>
                <c:pt idx="73">
                  <c:v>302.6</c:v>
                </c:pt>
                <c:pt idx="74">
                  <c:v>302.65</c:v>
                </c:pt>
                <c:pt idx="75">
                  <c:v>302.69</c:v>
                </c:pt>
                <c:pt idx="76">
                  <c:v>302.7299999999998</c:v>
                </c:pt>
                <c:pt idx="77">
                  <c:v>302.77</c:v>
                </c:pt>
                <c:pt idx="78">
                  <c:v>302.8</c:v>
                </c:pt>
                <c:pt idx="79">
                  <c:v>302.8399999999997</c:v>
                </c:pt>
                <c:pt idx="80">
                  <c:v>302.88</c:v>
                </c:pt>
                <c:pt idx="81">
                  <c:v>302.8999999999997</c:v>
                </c:pt>
                <c:pt idx="82">
                  <c:v>302.94</c:v>
                </c:pt>
                <c:pt idx="83">
                  <c:v>302.9799999999998</c:v>
                </c:pt>
                <c:pt idx="84">
                  <c:v>303.0</c:v>
                </c:pt>
                <c:pt idx="85">
                  <c:v>303.01</c:v>
                </c:pt>
                <c:pt idx="86">
                  <c:v>303.04</c:v>
                </c:pt>
                <c:pt idx="87">
                  <c:v>303.1</c:v>
                </c:pt>
                <c:pt idx="88">
                  <c:v>303.15</c:v>
                </c:pt>
                <c:pt idx="89">
                  <c:v>303.19</c:v>
                </c:pt>
                <c:pt idx="90">
                  <c:v>303.2299999999998</c:v>
                </c:pt>
                <c:pt idx="91">
                  <c:v>303.27</c:v>
                </c:pt>
                <c:pt idx="92">
                  <c:v>303.3</c:v>
                </c:pt>
                <c:pt idx="93">
                  <c:v>303.3399999999997</c:v>
                </c:pt>
                <c:pt idx="94">
                  <c:v>303.38</c:v>
                </c:pt>
                <c:pt idx="95">
                  <c:v>303.3999999999997</c:v>
                </c:pt>
                <c:pt idx="96">
                  <c:v>303.44</c:v>
                </c:pt>
                <c:pt idx="97">
                  <c:v>303.4799999999998</c:v>
                </c:pt>
                <c:pt idx="98">
                  <c:v>303.5</c:v>
                </c:pt>
                <c:pt idx="99">
                  <c:v>303.54</c:v>
                </c:pt>
                <c:pt idx="100">
                  <c:v>303.55</c:v>
                </c:pt>
                <c:pt idx="101">
                  <c:v>303.6</c:v>
                </c:pt>
                <c:pt idx="102">
                  <c:v>303.65</c:v>
                </c:pt>
                <c:pt idx="103">
                  <c:v>303.69</c:v>
                </c:pt>
                <c:pt idx="104">
                  <c:v>303.7299999999998</c:v>
                </c:pt>
                <c:pt idx="105">
                  <c:v>303.77</c:v>
                </c:pt>
                <c:pt idx="106">
                  <c:v>303.8</c:v>
                </c:pt>
                <c:pt idx="107">
                  <c:v>303.8399999999997</c:v>
                </c:pt>
                <c:pt idx="108">
                  <c:v>303.88</c:v>
                </c:pt>
                <c:pt idx="109">
                  <c:v>303.8999999999997</c:v>
                </c:pt>
                <c:pt idx="110">
                  <c:v>303.94</c:v>
                </c:pt>
                <c:pt idx="111">
                  <c:v>303.9799999999998</c:v>
                </c:pt>
                <c:pt idx="112">
                  <c:v>304.0</c:v>
                </c:pt>
                <c:pt idx="113">
                  <c:v>304.01</c:v>
                </c:pt>
                <c:pt idx="114">
                  <c:v>304.04</c:v>
                </c:pt>
                <c:pt idx="115">
                  <c:v>304.1</c:v>
                </c:pt>
                <c:pt idx="116">
                  <c:v>304.15</c:v>
                </c:pt>
                <c:pt idx="117">
                  <c:v>304.19</c:v>
                </c:pt>
                <c:pt idx="118">
                  <c:v>304.2299999999998</c:v>
                </c:pt>
                <c:pt idx="119">
                  <c:v>304.27</c:v>
                </c:pt>
                <c:pt idx="120">
                  <c:v>304.3</c:v>
                </c:pt>
                <c:pt idx="121">
                  <c:v>304.3399999999997</c:v>
                </c:pt>
                <c:pt idx="122">
                  <c:v>304.38</c:v>
                </c:pt>
                <c:pt idx="123">
                  <c:v>304.3999999999997</c:v>
                </c:pt>
                <c:pt idx="124">
                  <c:v>304.44</c:v>
                </c:pt>
                <c:pt idx="125">
                  <c:v>304.4799999999998</c:v>
                </c:pt>
                <c:pt idx="126">
                  <c:v>304.5</c:v>
                </c:pt>
                <c:pt idx="127">
                  <c:v>304.54</c:v>
                </c:pt>
                <c:pt idx="128">
                  <c:v>304.55</c:v>
                </c:pt>
                <c:pt idx="129">
                  <c:v>304.6</c:v>
                </c:pt>
                <c:pt idx="130">
                  <c:v>304.65</c:v>
                </c:pt>
                <c:pt idx="131">
                  <c:v>304.69</c:v>
                </c:pt>
                <c:pt idx="132">
                  <c:v>304.7299999999998</c:v>
                </c:pt>
                <c:pt idx="133">
                  <c:v>304.77</c:v>
                </c:pt>
                <c:pt idx="134">
                  <c:v>304.8</c:v>
                </c:pt>
                <c:pt idx="135">
                  <c:v>304.8399999999997</c:v>
                </c:pt>
                <c:pt idx="136">
                  <c:v>304.88</c:v>
                </c:pt>
                <c:pt idx="137">
                  <c:v>304.8999999999997</c:v>
                </c:pt>
                <c:pt idx="138">
                  <c:v>304.94</c:v>
                </c:pt>
                <c:pt idx="139">
                  <c:v>304.9799999999998</c:v>
                </c:pt>
                <c:pt idx="140">
                  <c:v>305.0</c:v>
                </c:pt>
                <c:pt idx="141">
                  <c:v>305.01</c:v>
                </c:pt>
                <c:pt idx="142">
                  <c:v>305.04</c:v>
                </c:pt>
                <c:pt idx="143">
                  <c:v>305.1</c:v>
                </c:pt>
                <c:pt idx="144">
                  <c:v>305.15</c:v>
                </c:pt>
                <c:pt idx="145">
                  <c:v>305.19</c:v>
                </c:pt>
                <c:pt idx="146">
                  <c:v>305.2299999999998</c:v>
                </c:pt>
                <c:pt idx="147">
                  <c:v>305.27</c:v>
                </c:pt>
                <c:pt idx="148">
                  <c:v>305.3</c:v>
                </c:pt>
                <c:pt idx="149">
                  <c:v>305.3399999999997</c:v>
                </c:pt>
                <c:pt idx="150">
                  <c:v>305.38</c:v>
                </c:pt>
                <c:pt idx="151">
                  <c:v>305.3999999999997</c:v>
                </c:pt>
                <c:pt idx="152">
                  <c:v>305.44</c:v>
                </c:pt>
                <c:pt idx="153">
                  <c:v>305.4799999999998</c:v>
                </c:pt>
                <c:pt idx="154">
                  <c:v>305.5</c:v>
                </c:pt>
                <c:pt idx="155">
                  <c:v>305.54</c:v>
                </c:pt>
                <c:pt idx="156">
                  <c:v>305.55</c:v>
                </c:pt>
                <c:pt idx="157">
                  <c:v>305.6</c:v>
                </c:pt>
                <c:pt idx="158">
                  <c:v>305.65</c:v>
                </c:pt>
                <c:pt idx="159">
                  <c:v>305.69</c:v>
                </c:pt>
                <c:pt idx="160">
                  <c:v>305.7299999999998</c:v>
                </c:pt>
                <c:pt idx="161">
                  <c:v>305.77</c:v>
                </c:pt>
                <c:pt idx="162">
                  <c:v>305.8</c:v>
                </c:pt>
                <c:pt idx="163">
                  <c:v>305.8399999999997</c:v>
                </c:pt>
                <c:pt idx="164">
                  <c:v>305.88</c:v>
                </c:pt>
                <c:pt idx="165">
                  <c:v>305.8999999999997</c:v>
                </c:pt>
                <c:pt idx="166">
                  <c:v>305.94</c:v>
                </c:pt>
                <c:pt idx="167">
                  <c:v>305.9799999999998</c:v>
                </c:pt>
                <c:pt idx="168">
                  <c:v>306.0</c:v>
                </c:pt>
                <c:pt idx="169">
                  <c:v>306.01</c:v>
                </c:pt>
                <c:pt idx="170">
                  <c:v>306.04</c:v>
                </c:pt>
                <c:pt idx="171">
                  <c:v>306.1</c:v>
                </c:pt>
                <c:pt idx="172">
                  <c:v>306.15</c:v>
                </c:pt>
                <c:pt idx="173">
                  <c:v>306.19</c:v>
                </c:pt>
                <c:pt idx="174">
                  <c:v>306.2299999999998</c:v>
                </c:pt>
                <c:pt idx="175">
                  <c:v>306.27</c:v>
                </c:pt>
                <c:pt idx="176">
                  <c:v>306.3</c:v>
                </c:pt>
                <c:pt idx="177">
                  <c:v>306.3399999999997</c:v>
                </c:pt>
                <c:pt idx="178">
                  <c:v>306.38</c:v>
                </c:pt>
                <c:pt idx="179">
                  <c:v>306.3999999999997</c:v>
                </c:pt>
                <c:pt idx="180">
                  <c:v>306.44</c:v>
                </c:pt>
                <c:pt idx="181">
                  <c:v>306.4799999999998</c:v>
                </c:pt>
                <c:pt idx="182">
                  <c:v>306.5</c:v>
                </c:pt>
                <c:pt idx="183">
                  <c:v>306.54</c:v>
                </c:pt>
                <c:pt idx="184">
                  <c:v>306.55</c:v>
                </c:pt>
                <c:pt idx="185">
                  <c:v>306.6</c:v>
                </c:pt>
                <c:pt idx="186">
                  <c:v>306.65</c:v>
                </c:pt>
                <c:pt idx="187">
                  <c:v>306.69</c:v>
                </c:pt>
                <c:pt idx="188">
                  <c:v>306.7299999999998</c:v>
                </c:pt>
                <c:pt idx="189">
                  <c:v>306.77</c:v>
                </c:pt>
                <c:pt idx="190">
                  <c:v>306.8</c:v>
                </c:pt>
                <c:pt idx="191">
                  <c:v>306.8399999999997</c:v>
                </c:pt>
                <c:pt idx="192">
                  <c:v>306.88</c:v>
                </c:pt>
                <c:pt idx="193">
                  <c:v>306.8999999999997</c:v>
                </c:pt>
                <c:pt idx="194">
                  <c:v>306.94</c:v>
                </c:pt>
                <c:pt idx="195">
                  <c:v>306.9799999999998</c:v>
                </c:pt>
                <c:pt idx="196">
                  <c:v>307.0</c:v>
                </c:pt>
                <c:pt idx="197">
                  <c:v>307.02</c:v>
                </c:pt>
                <c:pt idx="198">
                  <c:v>307.04</c:v>
                </c:pt>
                <c:pt idx="199">
                  <c:v>307.1</c:v>
                </c:pt>
                <c:pt idx="200">
                  <c:v>307.15</c:v>
                </c:pt>
                <c:pt idx="201">
                  <c:v>307.19</c:v>
                </c:pt>
                <c:pt idx="202">
                  <c:v>307.2299999999998</c:v>
                </c:pt>
                <c:pt idx="203">
                  <c:v>307.27</c:v>
                </c:pt>
                <c:pt idx="204">
                  <c:v>307.3</c:v>
                </c:pt>
                <c:pt idx="205">
                  <c:v>307.3399999999997</c:v>
                </c:pt>
                <c:pt idx="206">
                  <c:v>307.38</c:v>
                </c:pt>
                <c:pt idx="207">
                  <c:v>307.3999999999997</c:v>
                </c:pt>
                <c:pt idx="208">
                  <c:v>307.44</c:v>
                </c:pt>
                <c:pt idx="209">
                  <c:v>307.4799999999998</c:v>
                </c:pt>
                <c:pt idx="210">
                  <c:v>307.5</c:v>
                </c:pt>
                <c:pt idx="211">
                  <c:v>307.54</c:v>
                </c:pt>
                <c:pt idx="212">
                  <c:v>307.55</c:v>
                </c:pt>
                <c:pt idx="213">
                  <c:v>307.6</c:v>
                </c:pt>
                <c:pt idx="214">
                  <c:v>307.65</c:v>
                </c:pt>
                <c:pt idx="215">
                  <c:v>307.69</c:v>
                </c:pt>
                <c:pt idx="216">
                  <c:v>307.7299999999998</c:v>
                </c:pt>
                <c:pt idx="217">
                  <c:v>307.77</c:v>
                </c:pt>
                <c:pt idx="218">
                  <c:v>307.8</c:v>
                </c:pt>
                <c:pt idx="219">
                  <c:v>307.8399999999997</c:v>
                </c:pt>
                <c:pt idx="220">
                  <c:v>307.88</c:v>
                </c:pt>
                <c:pt idx="221">
                  <c:v>307.8999999999997</c:v>
                </c:pt>
                <c:pt idx="222">
                  <c:v>307.94</c:v>
                </c:pt>
                <c:pt idx="223">
                  <c:v>307.9799999999998</c:v>
                </c:pt>
                <c:pt idx="224">
                  <c:v>308.0</c:v>
                </c:pt>
                <c:pt idx="225">
                  <c:v>308.01</c:v>
                </c:pt>
                <c:pt idx="226">
                  <c:v>308.04</c:v>
                </c:pt>
                <c:pt idx="227">
                  <c:v>308.1</c:v>
                </c:pt>
                <c:pt idx="228">
                  <c:v>308.15</c:v>
                </c:pt>
                <c:pt idx="229">
                  <c:v>308.19</c:v>
                </c:pt>
                <c:pt idx="230">
                  <c:v>308.2299999999998</c:v>
                </c:pt>
                <c:pt idx="231">
                  <c:v>308.27</c:v>
                </c:pt>
                <c:pt idx="232">
                  <c:v>308.3</c:v>
                </c:pt>
                <c:pt idx="233">
                  <c:v>308.3399999999997</c:v>
                </c:pt>
                <c:pt idx="234">
                  <c:v>308.38</c:v>
                </c:pt>
                <c:pt idx="235">
                  <c:v>308.3999999999997</c:v>
                </c:pt>
                <c:pt idx="236">
                  <c:v>308.44</c:v>
                </c:pt>
                <c:pt idx="237">
                  <c:v>308.4799999999998</c:v>
                </c:pt>
                <c:pt idx="238">
                  <c:v>308.5</c:v>
                </c:pt>
                <c:pt idx="239">
                  <c:v>308.54</c:v>
                </c:pt>
                <c:pt idx="240">
                  <c:v>308.55</c:v>
                </c:pt>
                <c:pt idx="241">
                  <c:v>308.6</c:v>
                </c:pt>
                <c:pt idx="242">
                  <c:v>308.65</c:v>
                </c:pt>
                <c:pt idx="243">
                  <c:v>308.69</c:v>
                </c:pt>
                <c:pt idx="244">
                  <c:v>308.7299999999998</c:v>
                </c:pt>
                <c:pt idx="245">
                  <c:v>308.77</c:v>
                </c:pt>
                <c:pt idx="246">
                  <c:v>308.8</c:v>
                </c:pt>
                <c:pt idx="247">
                  <c:v>308.8399999999997</c:v>
                </c:pt>
                <c:pt idx="248">
                  <c:v>308.88</c:v>
                </c:pt>
                <c:pt idx="249">
                  <c:v>308.8999999999997</c:v>
                </c:pt>
                <c:pt idx="250">
                  <c:v>308.94</c:v>
                </c:pt>
                <c:pt idx="251">
                  <c:v>308.9799999999998</c:v>
                </c:pt>
                <c:pt idx="252">
                  <c:v>309.0</c:v>
                </c:pt>
                <c:pt idx="253">
                  <c:v>309.01</c:v>
                </c:pt>
                <c:pt idx="254">
                  <c:v>309.04</c:v>
                </c:pt>
                <c:pt idx="255">
                  <c:v>309.1</c:v>
                </c:pt>
                <c:pt idx="256">
                  <c:v>309.15</c:v>
                </c:pt>
                <c:pt idx="257">
                  <c:v>309.19</c:v>
                </c:pt>
                <c:pt idx="258">
                  <c:v>309.2299999999998</c:v>
                </c:pt>
                <c:pt idx="259">
                  <c:v>309.27</c:v>
                </c:pt>
                <c:pt idx="260">
                  <c:v>309.3</c:v>
                </c:pt>
                <c:pt idx="261">
                  <c:v>309.3399999999997</c:v>
                </c:pt>
                <c:pt idx="262">
                  <c:v>309.38</c:v>
                </c:pt>
                <c:pt idx="263">
                  <c:v>309.3999999999997</c:v>
                </c:pt>
                <c:pt idx="264">
                  <c:v>309.44</c:v>
                </c:pt>
                <c:pt idx="265">
                  <c:v>309.4799999999998</c:v>
                </c:pt>
                <c:pt idx="266">
                  <c:v>309.5</c:v>
                </c:pt>
                <c:pt idx="267">
                  <c:v>309.54</c:v>
                </c:pt>
                <c:pt idx="268">
                  <c:v>309.55</c:v>
                </c:pt>
                <c:pt idx="269">
                  <c:v>309.6</c:v>
                </c:pt>
                <c:pt idx="270">
                  <c:v>309.65</c:v>
                </c:pt>
                <c:pt idx="271">
                  <c:v>309.69</c:v>
                </c:pt>
                <c:pt idx="272">
                  <c:v>309.7299999999998</c:v>
                </c:pt>
                <c:pt idx="273">
                  <c:v>309.77</c:v>
                </c:pt>
                <c:pt idx="274">
                  <c:v>309.8</c:v>
                </c:pt>
                <c:pt idx="275">
                  <c:v>309.8399999999997</c:v>
                </c:pt>
                <c:pt idx="276">
                  <c:v>309.88</c:v>
                </c:pt>
                <c:pt idx="277">
                  <c:v>309.8999999999997</c:v>
                </c:pt>
                <c:pt idx="278">
                  <c:v>309.94</c:v>
                </c:pt>
                <c:pt idx="279">
                  <c:v>309.9799999999998</c:v>
                </c:pt>
              </c:numCache>
            </c:numRef>
          </c:xVal>
          <c:yVal>
            <c:numRef>
              <c:f>Sheet1!$D$8600:$D$8879</c:f>
              <c:numCache>
                <c:formatCode>0.00</c:formatCode>
                <c:ptCount val="280"/>
                <c:pt idx="0">
                  <c:v>0.152255533333333</c:v>
                </c:pt>
                <c:pt idx="1">
                  <c:v>0.129162085</c:v>
                </c:pt>
                <c:pt idx="2">
                  <c:v>0.0836326583333334</c:v>
                </c:pt>
                <c:pt idx="3">
                  <c:v>0.166599655</c:v>
                </c:pt>
                <c:pt idx="4">
                  <c:v>0.274295883333333</c:v>
                </c:pt>
                <c:pt idx="5">
                  <c:v>0.369965716666667</c:v>
                </c:pt>
                <c:pt idx="6">
                  <c:v>0.459819</c:v>
                </c:pt>
                <c:pt idx="7">
                  <c:v>0.537421733333334</c:v>
                </c:pt>
                <c:pt idx="8">
                  <c:v>0.587146416666667</c:v>
                </c:pt>
                <c:pt idx="9">
                  <c:v>0.654823083333334</c:v>
                </c:pt>
                <c:pt idx="10">
                  <c:v>0.7131055</c:v>
                </c:pt>
                <c:pt idx="11">
                  <c:v>0.741574666666667</c:v>
                </c:pt>
                <c:pt idx="12">
                  <c:v>0.795855616666667</c:v>
                </c:pt>
                <c:pt idx="13">
                  <c:v>0.848443549999999</c:v>
                </c:pt>
                <c:pt idx="14">
                  <c:v>0.87392275</c:v>
                </c:pt>
                <c:pt idx="15">
                  <c:v>0.914330166666667</c:v>
                </c:pt>
                <c:pt idx="16">
                  <c:v>0.914451733333334</c:v>
                </c:pt>
                <c:pt idx="17">
                  <c:v>0.869089</c:v>
                </c:pt>
                <c:pt idx="18">
                  <c:v>0.811434916666667</c:v>
                </c:pt>
                <c:pt idx="19">
                  <c:v>0.757267883333334</c:v>
                </c:pt>
                <c:pt idx="20">
                  <c:v>0.69380495</c:v>
                </c:pt>
                <c:pt idx="21">
                  <c:v>0.630955033333334</c:v>
                </c:pt>
                <c:pt idx="22">
                  <c:v>0.582442799999999</c:v>
                </c:pt>
                <c:pt idx="23">
                  <c:v>0.510476466666667</c:v>
                </c:pt>
                <c:pt idx="24">
                  <c:v>0.433921966666667</c:v>
                </c:pt>
                <c:pt idx="25">
                  <c:v>0.3926529</c:v>
                </c:pt>
                <c:pt idx="26">
                  <c:v>0.30207525</c:v>
                </c:pt>
                <c:pt idx="27">
                  <c:v>0.2017036</c:v>
                </c:pt>
                <c:pt idx="28">
                  <c:v>0.152130036666667</c:v>
                </c:pt>
                <c:pt idx="29">
                  <c:v>0.128851536666667</c:v>
                </c:pt>
                <c:pt idx="30">
                  <c:v>0.0837684150000001</c:v>
                </c:pt>
                <c:pt idx="31">
                  <c:v>0.16674115</c:v>
                </c:pt>
                <c:pt idx="32">
                  <c:v>0.274421516666667</c:v>
                </c:pt>
                <c:pt idx="33">
                  <c:v>0.369785816666667</c:v>
                </c:pt>
                <c:pt idx="34">
                  <c:v>0.459286166666667</c:v>
                </c:pt>
                <c:pt idx="35">
                  <c:v>0.5376429</c:v>
                </c:pt>
                <c:pt idx="36">
                  <c:v>0.587254199999999</c:v>
                </c:pt>
                <c:pt idx="37">
                  <c:v>0.654113916666667</c:v>
                </c:pt>
                <c:pt idx="38">
                  <c:v>0.713135983333334</c:v>
                </c:pt>
                <c:pt idx="39">
                  <c:v>0.741369466666667</c:v>
                </c:pt>
                <c:pt idx="40">
                  <c:v>0.796116449999999</c:v>
                </c:pt>
                <c:pt idx="41">
                  <c:v>0.848432199999999</c:v>
                </c:pt>
                <c:pt idx="42">
                  <c:v>0.873982216666667</c:v>
                </c:pt>
                <c:pt idx="43">
                  <c:v>0.9142415</c:v>
                </c:pt>
                <c:pt idx="44">
                  <c:v>0.914543983333333</c:v>
                </c:pt>
                <c:pt idx="45">
                  <c:v>0.868801466666667</c:v>
                </c:pt>
                <c:pt idx="46">
                  <c:v>0.810820616666667</c:v>
                </c:pt>
                <c:pt idx="47">
                  <c:v>0.756379033333334</c:v>
                </c:pt>
                <c:pt idx="48">
                  <c:v>0.694180216666667</c:v>
                </c:pt>
                <c:pt idx="49">
                  <c:v>0.6314197</c:v>
                </c:pt>
                <c:pt idx="50">
                  <c:v>0.5822512</c:v>
                </c:pt>
                <c:pt idx="51">
                  <c:v>0.5102388</c:v>
                </c:pt>
                <c:pt idx="52">
                  <c:v>0.433951083333333</c:v>
                </c:pt>
                <c:pt idx="53">
                  <c:v>0.3924235</c:v>
                </c:pt>
                <c:pt idx="54">
                  <c:v>0.301829283333333</c:v>
                </c:pt>
                <c:pt idx="55">
                  <c:v>0.202170333333333</c:v>
                </c:pt>
                <c:pt idx="56">
                  <c:v>0.151460416666667</c:v>
                </c:pt>
                <c:pt idx="57">
                  <c:v>0.12892671</c:v>
                </c:pt>
                <c:pt idx="58">
                  <c:v>0.0832232483333334</c:v>
                </c:pt>
                <c:pt idx="59">
                  <c:v>0.166179208333333</c:v>
                </c:pt>
                <c:pt idx="60">
                  <c:v>0.273633433333333</c:v>
                </c:pt>
                <c:pt idx="61">
                  <c:v>0.370117466666667</c:v>
                </c:pt>
                <c:pt idx="62">
                  <c:v>0.459332983333333</c:v>
                </c:pt>
                <c:pt idx="63">
                  <c:v>0.537410566666666</c:v>
                </c:pt>
                <c:pt idx="64">
                  <c:v>0.587173866666667</c:v>
                </c:pt>
                <c:pt idx="65">
                  <c:v>0.65357605</c:v>
                </c:pt>
                <c:pt idx="66">
                  <c:v>0.712994233333334</c:v>
                </c:pt>
                <c:pt idx="67">
                  <c:v>0.741276766666666</c:v>
                </c:pt>
                <c:pt idx="68">
                  <c:v>0.795677866666667</c:v>
                </c:pt>
                <c:pt idx="69">
                  <c:v>0.848384633333334</c:v>
                </c:pt>
                <c:pt idx="70">
                  <c:v>0.874066099999999</c:v>
                </c:pt>
                <c:pt idx="71">
                  <c:v>0.913878783333334</c:v>
                </c:pt>
                <c:pt idx="72">
                  <c:v>0.914531766666667</c:v>
                </c:pt>
                <c:pt idx="73">
                  <c:v>0.869091416666668</c:v>
                </c:pt>
                <c:pt idx="74">
                  <c:v>0.811157066666666</c:v>
                </c:pt>
                <c:pt idx="75">
                  <c:v>0.755733066666667</c:v>
                </c:pt>
                <c:pt idx="76">
                  <c:v>0.69387015</c:v>
                </c:pt>
                <c:pt idx="77">
                  <c:v>0.631343516666667</c:v>
                </c:pt>
                <c:pt idx="78">
                  <c:v>0.582136083333333</c:v>
                </c:pt>
                <c:pt idx="79">
                  <c:v>0.509949583333334</c:v>
                </c:pt>
                <c:pt idx="80">
                  <c:v>0.434054</c:v>
                </c:pt>
                <c:pt idx="81">
                  <c:v>0.3917221</c:v>
                </c:pt>
                <c:pt idx="82">
                  <c:v>0.301632933333333</c:v>
                </c:pt>
                <c:pt idx="83">
                  <c:v>0.20203425</c:v>
                </c:pt>
                <c:pt idx="84">
                  <c:v>0.151308626666667</c:v>
                </c:pt>
                <c:pt idx="85">
                  <c:v>0.129056303333333</c:v>
                </c:pt>
                <c:pt idx="86">
                  <c:v>0.0834580516666667</c:v>
                </c:pt>
                <c:pt idx="87">
                  <c:v>0.166453886666667</c:v>
                </c:pt>
                <c:pt idx="88">
                  <c:v>0.274250033333333</c:v>
                </c:pt>
                <c:pt idx="89">
                  <c:v>0.37012755</c:v>
                </c:pt>
                <c:pt idx="90">
                  <c:v>0.459499183333333</c:v>
                </c:pt>
                <c:pt idx="91">
                  <c:v>0.537723866666667</c:v>
                </c:pt>
                <c:pt idx="92">
                  <c:v>0.586853916666667</c:v>
                </c:pt>
                <c:pt idx="93">
                  <c:v>0.65414135</c:v>
                </c:pt>
                <c:pt idx="94">
                  <c:v>0.71315195</c:v>
                </c:pt>
                <c:pt idx="95">
                  <c:v>0.741181766666667</c:v>
                </c:pt>
                <c:pt idx="96">
                  <c:v>0.795352466666666</c:v>
                </c:pt>
                <c:pt idx="97">
                  <c:v>0.847857133333334</c:v>
                </c:pt>
                <c:pt idx="98">
                  <c:v>0.87413</c:v>
                </c:pt>
                <c:pt idx="99">
                  <c:v>0.913369033333334</c:v>
                </c:pt>
                <c:pt idx="100">
                  <c:v>0.91450575</c:v>
                </c:pt>
                <c:pt idx="101">
                  <c:v>0.869040316666667</c:v>
                </c:pt>
                <c:pt idx="102">
                  <c:v>0.811039466666667</c:v>
                </c:pt>
                <c:pt idx="103">
                  <c:v>0.755998983333334</c:v>
                </c:pt>
                <c:pt idx="104">
                  <c:v>0.693893</c:v>
                </c:pt>
                <c:pt idx="105">
                  <c:v>0.631573116666667</c:v>
                </c:pt>
                <c:pt idx="106">
                  <c:v>0.581846816666667</c:v>
                </c:pt>
                <c:pt idx="107">
                  <c:v>0.509974116666667</c:v>
                </c:pt>
                <c:pt idx="108">
                  <c:v>0.4340322</c:v>
                </c:pt>
                <c:pt idx="109">
                  <c:v>0.391680683333334</c:v>
                </c:pt>
                <c:pt idx="110">
                  <c:v>0.3016474</c:v>
                </c:pt>
                <c:pt idx="111">
                  <c:v>0.201952283333333</c:v>
                </c:pt>
                <c:pt idx="112">
                  <c:v>0.151445933333334</c:v>
                </c:pt>
                <c:pt idx="113">
                  <c:v>0.129010031666667</c:v>
                </c:pt>
                <c:pt idx="114">
                  <c:v>0.083538735</c:v>
                </c:pt>
                <c:pt idx="115">
                  <c:v>0.166249865</c:v>
                </c:pt>
                <c:pt idx="116">
                  <c:v>0.2745208</c:v>
                </c:pt>
                <c:pt idx="117">
                  <c:v>0.3703006</c:v>
                </c:pt>
                <c:pt idx="118">
                  <c:v>0.45917695</c:v>
                </c:pt>
                <c:pt idx="119">
                  <c:v>0.537666433333334</c:v>
                </c:pt>
                <c:pt idx="120">
                  <c:v>0.587094016666667</c:v>
                </c:pt>
                <c:pt idx="121">
                  <c:v>0.65404475</c:v>
                </c:pt>
                <c:pt idx="122">
                  <c:v>0.713196949999999</c:v>
                </c:pt>
                <c:pt idx="123">
                  <c:v>0.741327733333334</c:v>
                </c:pt>
                <c:pt idx="124">
                  <c:v>0.795670966666667</c:v>
                </c:pt>
                <c:pt idx="125">
                  <c:v>0.848270083333334</c:v>
                </c:pt>
                <c:pt idx="126">
                  <c:v>0.873727916666667</c:v>
                </c:pt>
                <c:pt idx="127">
                  <c:v>0.913927883333334</c:v>
                </c:pt>
                <c:pt idx="128">
                  <c:v>0.914428133333334</c:v>
                </c:pt>
                <c:pt idx="129">
                  <c:v>0.869123516666667</c:v>
                </c:pt>
                <c:pt idx="130">
                  <c:v>0.810997616666667</c:v>
                </c:pt>
                <c:pt idx="131">
                  <c:v>0.756414116666667</c:v>
                </c:pt>
                <c:pt idx="132">
                  <c:v>0.694329850000001</c:v>
                </c:pt>
                <c:pt idx="133">
                  <c:v>0.630921366666667</c:v>
                </c:pt>
                <c:pt idx="134">
                  <c:v>0.581933249999999</c:v>
                </c:pt>
                <c:pt idx="135">
                  <c:v>0.510742799999999</c:v>
                </c:pt>
                <c:pt idx="136">
                  <c:v>0.434237433333333</c:v>
                </c:pt>
                <c:pt idx="137">
                  <c:v>0.391700616666667</c:v>
                </c:pt>
                <c:pt idx="138">
                  <c:v>0.3021832</c:v>
                </c:pt>
                <c:pt idx="139">
                  <c:v>0.20220275</c:v>
                </c:pt>
                <c:pt idx="140">
                  <c:v>0.151460881666667</c:v>
                </c:pt>
                <c:pt idx="141">
                  <c:v>0.128814671666667</c:v>
                </c:pt>
                <c:pt idx="142">
                  <c:v>0.083278275</c:v>
                </c:pt>
                <c:pt idx="143">
                  <c:v>0.16548008</c:v>
                </c:pt>
                <c:pt idx="144">
                  <c:v>0.27399395</c:v>
                </c:pt>
                <c:pt idx="145">
                  <c:v>0.369997816666667</c:v>
                </c:pt>
                <c:pt idx="146">
                  <c:v>0.458934533333333</c:v>
                </c:pt>
                <c:pt idx="147">
                  <c:v>0.537409383333333</c:v>
                </c:pt>
                <c:pt idx="148">
                  <c:v>0.58695935</c:v>
                </c:pt>
                <c:pt idx="149">
                  <c:v>0.654160233333334</c:v>
                </c:pt>
                <c:pt idx="150">
                  <c:v>0.713112516666666</c:v>
                </c:pt>
                <c:pt idx="151">
                  <c:v>0.7412936</c:v>
                </c:pt>
                <c:pt idx="152">
                  <c:v>0.795633166666666</c:v>
                </c:pt>
                <c:pt idx="153">
                  <c:v>0.848209366666667</c:v>
                </c:pt>
                <c:pt idx="154">
                  <c:v>0.873714866666667</c:v>
                </c:pt>
                <c:pt idx="155">
                  <c:v>0.913788133333334</c:v>
                </c:pt>
                <c:pt idx="156">
                  <c:v>0.914340033333334</c:v>
                </c:pt>
                <c:pt idx="157">
                  <c:v>0.868804066666667</c:v>
                </c:pt>
                <c:pt idx="158">
                  <c:v>0.811007366666666</c:v>
                </c:pt>
                <c:pt idx="159">
                  <c:v>0.756096533333334</c:v>
                </c:pt>
                <c:pt idx="160">
                  <c:v>0.6942066</c:v>
                </c:pt>
                <c:pt idx="161">
                  <c:v>0.631120983333333</c:v>
                </c:pt>
                <c:pt idx="162">
                  <c:v>0.581934916666667</c:v>
                </c:pt>
                <c:pt idx="163">
                  <c:v>0.510401616666667</c:v>
                </c:pt>
                <c:pt idx="164">
                  <c:v>0.43446115</c:v>
                </c:pt>
                <c:pt idx="165">
                  <c:v>0.391824116666667</c:v>
                </c:pt>
                <c:pt idx="166">
                  <c:v>0.3019327</c:v>
                </c:pt>
                <c:pt idx="167">
                  <c:v>0.20206695</c:v>
                </c:pt>
                <c:pt idx="168">
                  <c:v>0.151254873333333</c:v>
                </c:pt>
                <c:pt idx="169">
                  <c:v>0.12886892</c:v>
                </c:pt>
                <c:pt idx="170">
                  <c:v>0.0835103916666668</c:v>
                </c:pt>
                <c:pt idx="171">
                  <c:v>0.16621969</c:v>
                </c:pt>
                <c:pt idx="172">
                  <c:v>0.274499916666667</c:v>
                </c:pt>
                <c:pt idx="173">
                  <c:v>0.370189616666667</c:v>
                </c:pt>
                <c:pt idx="174">
                  <c:v>0.459008016666667</c:v>
                </c:pt>
                <c:pt idx="175">
                  <c:v>0.537461966666667</c:v>
                </c:pt>
                <c:pt idx="176">
                  <c:v>0.587329016666667</c:v>
                </c:pt>
                <c:pt idx="177">
                  <c:v>0.654003833333334</c:v>
                </c:pt>
                <c:pt idx="178">
                  <c:v>0.713028316666667</c:v>
                </c:pt>
                <c:pt idx="179">
                  <c:v>0.741043566666667</c:v>
                </c:pt>
                <c:pt idx="180">
                  <c:v>0.795356616666667</c:v>
                </c:pt>
                <c:pt idx="181">
                  <c:v>0.8480578</c:v>
                </c:pt>
                <c:pt idx="182">
                  <c:v>0.87380205</c:v>
                </c:pt>
                <c:pt idx="183">
                  <c:v>0.913314466666666</c:v>
                </c:pt>
                <c:pt idx="184">
                  <c:v>0.914538149999999</c:v>
                </c:pt>
                <c:pt idx="185">
                  <c:v>0.868883166666666</c:v>
                </c:pt>
                <c:pt idx="186">
                  <c:v>0.810805266666667</c:v>
                </c:pt>
                <c:pt idx="187">
                  <c:v>0.755850283333334</c:v>
                </c:pt>
                <c:pt idx="188">
                  <c:v>0.694000283333334</c:v>
                </c:pt>
                <c:pt idx="189">
                  <c:v>0.63167035</c:v>
                </c:pt>
                <c:pt idx="190">
                  <c:v>0.581597916666667</c:v>
                </c:pt>
                <c:pt idx="191">
                  <c:v>0.51049165</c:v>
                </c:pt>
                <c:pt idx="192">
                  <c:v>0.434396666666667</c:v>
                </c:pt>
                <c:pt idx="193">
                  <c:v>0.392031816666667</c:v>
                </c:pt>
                <c:pt idx="194">
                  <c:v>0.3019778</c:v>
                </c:pt>
                <c:pt idx="195">
                  <c:v>0.20175495</c:v>
                </c:pt>
                <c:pt idx="196">
                  <c:v>0.151665633333333</c:v>
                </c:pt>
                <c:pt idx="197">
                  <c:v>0.108174296666667</c:v>
                </c:pt>
                <c:pt idx="198">
                  <c:v>0.0830688200000001</c:v>
                </c:pt>
                <c:pt idx="199">
                  <c:v>0.166169818333333</c:v>
                </c:pt>
                <c:pt idx="200">
                  <c:v>0.27420915</c:v>
                </c:pt>
                <c:pt idx="201">
                  <c:v>0.369683066666667</c:v>
                </c:pt>
                <c:pt idx="202">
                  <c:v>0.4588928</c:v>
                </c:pt>
                <c:pt idx="203">
                  <c:v>0.537219833333334</c:v>
                </c:pt>
                <c:pt idx="204">
                  <c:v>0.587652816666667</c:v>
                </c:pt>
                <c:pt idx="205">
                  <c:v>0.6535329</c:v>
                </c:pt>
                <c:pt idx="206">
                  <c:v>0.712412349999999</c:v>
                </c:pt>
                <c:pt idx="207">
                  <c:v>0.741268133333334</c:v>
                </c:pt>
                <c:pt idx="208">
                  <c:v>0.795057733333334</c:v>
                </c:pt>
                <c:pt idx="209">
                  <c:v>0.848029683333334</c:v>
                </c:pt>
                <c:pt idx="210">
                  <c:v>0.873598016666667</c:v>
                </c:pt>
                <c:pt idx="211">
                  <c:v>0.913649183333334</c:v>
                </c:pt>
                <c:pt idx="212">
                  <c:v>0.914194616666667</c:v>
                </c:pt>
                <c:pt idx="213">
                  <c:v>0.86860905</c:v>
                </c:pt>
                <c:pt idx="214">
                  <c:v>0.811002583333333</c:v>
                </c:pt>
                <c:pt idx="215">
                  <c:v>0.755681533333334</c:v>
                </c:pt>
                <c:pt idx="216">
                  <c:v>0.693740516666667</c:v>
                </c:pt>
                <c:pt idx="217">
                  <c:v>0.631764033333334</c:v>
                </c:pt>
                <c:pt idx="218">
                  <c:v>0.581556433333333</c:v>
                </c:pt>
                <c:pt idx="219">
                  <c:v>0.510268749999999</c:v>
                </c:pt>
                <c:pt idx="220">
                  <c:v>0.434406883333334</c:v>
                </c:pt>
                <c:pt idx="221">
                  <c:v>0.392235716666667</c:v>
                </c:pt>
                <c:pt idx="222">
                  <c:v>0.302442066666667</c:v>
                </c:pt>
                <c:pt idx="223">
                  <c:v>0.2016962</c:v>
                </c:pt>
                <c:pt idx="224">
                  <c:v>0.151797725</c:v>
                </c:pt>
                <c:pt idx="225">
                  <c:v>0.129061658333333</c:v>
                </c:pt>
                <c:pt idx="226">
                  <c:v>0.0833405183333333</c:v>
                </c:pt>
                <c:pt idx="227">
                  <c:v>0.166449276666667</c:v>
                </c:pt>
                <c:pt idx="228">
                  <c:v>0.274209766666667</c:v>
                </c:pt>
                <c:pt idx="229">
                  <c:v>0.370152566666667</c:v>
                </c:pt>
                <c:pt idx="230">
                  <c:v>0.4591872</c:v>
                </c:pt>
                <c:pt idx="231">
                  <c:v>0.537037733333334</c:v>
                </c:pt>
                <c:pt idx="232">
                  <c:v>0.587893149999999</c:v>
                </c:pt>
                <c:pt idx="233">
                  <c:v>0.654215233333334</c:v>
                </c:pt>
                <c:pt idx="234">
                  <c:v>0.712230483333334</c:v>
                </c:pt>
                <c:pt idx="235">
                  <c:v>0.74159155</c:v>
                </c:pt>
                <c:pt idx="236">
                  <c:v>0.795597083333333</c:v>
                </c:pt>
                <c:pt idx="237">
                  <c:v>0.848239233333334</c:v>
                </c:pt>
                <c:pt idx="238">
                  <c:v>0.873618383333334</c:v>
                </c:pt>
                <c:pt idx="239">
                  <c:v>0.91398265</c:v>
                </c:pt>
                <c:pt idx="240">
                  <c:v>0.914148116666667</c:v>
                </c:pt>
                <c:pt idx="241">
                  <c:v>0.868680516666667</c:v>
                </c:pt>
                <c:pt idx="242">
                  <c:v>0.810985333333334</c:v>
                </c:pt>
                <c:pt idx="243">
                  <c:v>0.756177</c:v>
                </c:pt>
                <c:pt idx="244">
                  <c:v>0.6936999</c:v>
                </c:pt>
                <c:pt idx="245">
                  <c:v>0.631356916666667</c:v>
                </c:pt>
                <c:pt idx="246">
                  <c:v>0.581662116666667</c:v>
                </c:pt>
                <c:pt idx="247">
                  <c:v>0.510520833333334</c:v>
                </c:pt>
                <c:pt idx="248">
                  <c:v>0.43462835</c:v>
                </c:pt>
                <c:pt idx="249">
                  <c:v>0.39168845</c:v>
                </c:pt>
                <c:pt idx="250">
                  <c:v>0.302700083333333</c:v>
                </c:pt>
                <c:pt idx="251">
                  <c:v>0.20236015</c:v>
                </c:pt>
                <c:pt idx="252">
                  <c:v>0.152164061666667</c:v>
                </c:pt>
                <c:pt idx="253">
                  <c:v>0.128546093333333</c:v>
                </c:pt>
                <c:pt idx="254">
                  <c:v>0.0838917216666667</c:v>
                </c:pt>
                <c:pt idx="255">
                  <c:v>0.166285503333333</c:v>
                </c:pt>
                <c:pt idx="256">
                  <c:v>0.273997516666667</c:v>
                </c:pt>
                <c:pt idx="257">
                  <c:v>0.369811116666667</c:v>
                </c:pt>
                <c:pt idx="258">
                  <c:v>0.459098666666667</c:v>
                </c:pt>
                <c:pt idx="259">
                  <c:v>0.536918449999999</c:v>
                </c:pt>
                <c:pt idx="260">
                  <c:v>0.58726985</c:v>
                </c:pt>
                <c:pt idx="261">
                  <c:v>0.653808383333334</c:v>
                </c:pt>
                <c:pt idx="262">
                  <c:v>0.712463749999999</c:v>
                </c:pt>
                <c:pt idx="263">
                  <c:v>0.741498916666667</c:v>
                </c:pt>
                <c:pt idx="264">
                  <c:v>0.795552266666666</c:v>
                </c:pt>
                <c:pt idx="265">
                  <c:v>0.848058366666667</c:v>
                </c:pt>
                <c:pt idx="266">
                  <c:v>0.87348925</c:v>
                </c:pt>
                <c:pt idx="267">
                  <c:v>0.913427833333334</c:v>
                </c:pt>
                <c:pt idx="268">
                  <c:v>0.91364265</c:v>
                </c:pt>
                <c:pt idx="269">
                  <c:v>0.868114083333334</c:v>
                </c:pt>
                <c:pt idx="270">
                  <c:v>0.810619316666667</c:v>
                </c:pt>
                <c:pt idx="271">
                  <c:v>0.7565902</c:v>
                </c:pt>
                <c:pt idx="272">
                  <c:v>0.6940068</c:v>
                </c:pt>
                <c:pt idx="273">
                  <c:v>0.630960366666666</c:v>
                </c:pt>
                <c:pt idx="274">
                  <c:v>0.581972666666667</c:v>
                </c:pt>
                <c:pt idx="275">
                  <c:v>0.510275016666667</c:v>
                </c:pt>
                <c:pt idx="276">
                  <c:v>0.4343007</c:v>
                </c:pt>
                <c:pt idx="277">
                  <c:v>0.3914535</c:v>
                </c:pt>
                <c:pt idx="278">
                  <c:v>0.302233516666667</c:v>
                </c:pt>
                <c:pt idx="279">
                  <c:v>0.202405383333333</c:v>
                </c:pt>
              </c:numCache>
            </c:numRef>
          </c:yVal>
          <c:smooth val="0"/>
          <c:extLst xmlns:c16r2="http://schemas.microsoft.com/office/drawing/2015/06/chart">
            <c:ext xmlns:c16="http://schemas.microsoft.com/office/drawing/2014/chart" uri="{C3380CC4-5D6E-409C-BE32-E72D297353CC}">
              <c16:uniqueId val="{00000003-B058-476F-A165-9C5CF939253F}"/>
            </c:ext>
          </c:extLst>
        </c:ser>
        <c:ser>
          <c:idx val="4"/>
          <c:order val="4"/>
          <c:spPr>
            <a:ln w="3175">
              <a:solidFill>
                <a:srgbClr val="FF0000"/>
              </a:solidFill>
            </a:ln>
          </c:spPr>
          <c:marker>
            <c:symbol val="none"/>
          </c:marker>
          <c:xVal>
            <c:numRef>
              <c:f>Sheet1!$B$11447:$B$11737</c:f>
              <c:numCache>
                <c:formatCode>0.00</c:formatCode>
                <c:ptCount val="291"/>
                <c:pt idx="0">
                  <c:v>400.0</c:v>
                </c:pt>
                <c:pt idx="1">
                  <c:v>400.01</c:v>
                </c:pt>
                <c:pt idx="2">
                  <c:v>400.04</c:v>
                </c:pt>
                <c:pt idx="3">
                  <c:v>400.1</c:v>
                </c:pt>
                <c:pt idx="4">
                  <c:v>400.1500000000002</c:v>
                </c:pt>
                <c:pt idx="5">
                  <c:v>400.19</c:v>
                </c:pt>
                <c:pt idx="6">
                  <c:v>400.2</c:v>
                </c:pt>
                <c:pt idx="7">
                  <c:v>400.24</c:v>
                </c:pt>
                <c:pt idx="8">
                  <c:v>400.28</c:v>
                </c:pt>
                <c:pt idx="9">
                  <c:v>400.3</c:v>
                </c:pt>
                <c:pt idx="10">
                  <c:v>400.3400000000002</c:v>
                </c:pt>
                <c:pt idx="11">
                  <c:v>400.38</c:v>
                </c:pt>
                <c:pt idx="12">
                  <c:v>400.4</c:v>
                </c:pt>
                <c:pt idx="13">
                  <c:v>400.44</c:v>
                </c:pt>
                <c:pt idx="14">
                  <c:v>400.4799999999998</c:v>
                </c:pt>
                <c:pt idx="15">
                  <c:v>400.5</c:v>
                </c:pt>
                <c:pt idx="16">
                  <c:v>400.55</c:v>
                </c:pt>
                <c:pt idx="17">
                  <c:v>400.6</c:v>
                </c:pt>
                <c:pt idx="18">
                  <c:v>400.6500000000002</c:v>
                </c:pt>
                <c:pt idx="19">
                  <c:v>400.69</c:v>
                </c:pt>
                <c:pt idx="20">
                  <c:v>400.7</c:v>
                </c:pt>
                <c:pt idx="21">
                  <c:v>400.74</c:v>
                </c:pt>
                <c:pt idx="22">
                  <c:v>400.78</c:v>
                </c:pt>
                <c:pt idx="23">
                  <c:v>400.8</c:v>
                </c:pt>
                <c:pt idx="24">
                  <c:v>400.8400000000002</c:v>
                </c:pt>
                <c:pt idx="25">
                  <c:v>400.88</c:v>
                </c:pt>
                <c:pt idx="26">
                  <c:v>400.9</c:v>
                </c:pt>
                <c:pt idx="27">
                  <c:v>400.94</c:v>
                </c:pt>
                <c:pt idx="28">
                  <c:v>400.9799999999998</c:v>
                </c:pt>
                <c:pt idx="29">
                  <c:v>401.0</c:v>
                </c:pt>
                <c:pt idx="30">
                  <c:v>401.01</c:v>
                </c:pt>
                <c:pt idx="31">
                  <c:v>401.04</c:v>
                </c:pt>
                <c:pt idx="32">
                  <c:v>401.1</c:v>
                </c:pt>
                <c:pt idx="33">
                  <c:v>401.1500000000002</c:v>
                </c:pt>
                <c:pt idx="34">
                  <c:v>401.19</c:v>
                </c:pt>
                <c:pt idx="35">
                  <c:v>401.2</c:v>
                </c:pt>
                <c:pt idx="36">
                  <c:v>401.24</c:v>
                </c:pt>
                <c:pt idx="37">
                  <c:v>401.28</c:v>
                </c:pt>
                <c:pt idx="38">
                  <c:v>401.3</c:v>
                </c:pt>
                <c:pt idx="39">
                  <c:v>401.3400000000002</c:v>
                </c:pt>
                <c:pt idx="40">
                  <c:v>401.38</c:v>
                </c:pt>
                <c:pt idx="41">
                  <c:v>401.4</c:v>
                </c:pt>
                <c:pt idx="42">
                  <c:v>401.44</c:v>
                </c:pt>
                <c:pt idx="43">
                  <c:v>401.4799999999998</c:v>
                </c:pt>
                <c:pt idx="44">
                  <c:v>401.5</c:v>
                </c:pt>
                <c:pt idx="45">
                  <c:v>401.55</c:v>
                </c:pt>
                <c:pt idx="46">
                  <c:v>401.6</c:v>
                </c:pt>
                <c:pt idx="47">
                  <c:v>401.6500000000002</c:v>
                </c:pt>
                <c:pt idx="48">
                  <c:v>401.69</c:v>
                </c:pt>
                <c:pt idx="49">
                  <c:v>401.7</c:v>
                </c:pt>
                <c:pt idx="50">
                  <c:v>401.74</c:v>
                </c:pt>
                <c:pt idx="51">
                  <c:v>401.78</c:v>
                </c:pt>
                <c:pt idx="52">
                  <c:v>401.8</c:v>
                </c:pt>
                <c:pt idx="53">
                  <c:v>401.8400000000002</c:v>
                </c:pt>
                <c:pt idx="54">
                  <c:v>401.88</c:v>
                </c:pt>
                <c:pt idx="55">
                  <c:v>401.9</c:v>
                </c:pt>
                <c:pt idx="56">
                  <c:v>401.94</c:v>
                </c:pt>
                <c:pt idx="57">
                  <c:v>401.9799999999998</c:v>
                </c:pt>
                <c:pt idx="58">
                  <c:v>402.0</c:v>
                </c:pt>
                <c:pt idx="59">
                  <c:v>402.01</c:v>
                </c:pt>
                <c:pt idx="60">
                  <c:v>402.04</c:v>
                </c:pt>
                <c:pt idx="61">
                  <c:v>402.1</c:v>
                </c:pt>
                <c:pt idx="62">
                  <c:v>402.1500000000002</c:v>
                </c:pt>
                <c:pt idx="63">
                  <c:v>402.19</c:v>
                </c:pt>
                <c:pt idx="64">
                  <c:v>402.2</c:v>
                </c:pt>
                <c:pt idx="65">
                  <c:v>402.24</c:v>
                </c:pt>
                <c:pt idx="66">
                  <c:v>402.28</c:v>
                </c:pt>
                <c:pt idx="67">
                  <c:v>402.3</c:v>
                </c:pt>
                <c:pt idx="68">
                  <c:v>402.3400000000002</c:v>
                </c:pt>
                <c:pt idx="69">
                  <c:v>402.38</c:v>
                </c:pt>
                <c:pt idx="70">
                  <c:v>402.4</c:v>
                </c:pt>
                <c:pt idx="71">
                  <c:v>402.44</c:v>
                </c:pt>
                <c:pt idx="72">
                  <c:v>402.4799999999998</c:v>
                </c:pt>
                <c:pt idx="73">
                  <c:v>402.5</c:v>
                </c:pt>
                <c:pt idx="74">
                  <c:v>402.55</c:v>
                </c:pt>
                <c:pt idx="75">
                  <c:v>402.6</c:v>
                </c:pt>
                <c:pt idx="76">
                  <c:v>402.6500000000002</c:v>
                </c:pt>
                <c:pt idx="77">
                  <c:v>402.69</c:v>
                </c:pt>
                <c:pt idx="78">
                  <c:v>402.7</c:v>
                </c:pt>
                <c:pt idx="79">
                  <c:v>402.74</c:v>
                </c:pt>
                <c:pt idx="80">
                  <c:v>402.78</c:v>
                </c:pt>
                <c:pt idx="81">
                  <c:v>402.8</c:v>
                </c:pt>
                <c:pt idx="82">
                  <c:v>402.8400000000002</c:v>
                </c:pt>
                <c:pt idx="83">
                  <c:v>402.88</c:v>
                </c:pt>
                <c:pt idx="84">
                  <c:v>402.9</c:v>
                </c:pt>
                <c:pt idx="85">
                  <c:v>402.94</c:v>
                </c:pt>
                <c:pt idx="86">
                  <c:v>402.9799999999998</c:v>
                </c:pt>
                <c:pt idx="87">
                  <c:v>403.0</c:v>
                </c:pt>
                <c:pt idx="88">
                  <c:v>403.01</c:v>
                </c:pt>
                <c:pt idx="89">
                  <c:v>403.04</c:v>
                </c:pt>
                <c:pt idx="90">
                  <c:v>403.1</c:v>
                </c:pt>
                <c:pt idx="91">
                  <c:v>403.1500000000002</c:v>
                </c:pt>
                <c:pt idx="92">
                  <c:v>403.19</c:v>
                </c:pt>
                <c:pt idx="93">
                  <c:v>403.2</c:v>
                </c:pt>
                <c:pt idx="94">
                  <c:v>403.24</c:v>
                </c:pt>
                <c:pt idx="95">
                  <c:v>403.28</c:v>
                </c:pt>
                <c:pt idx="96">
                  <c:v>403.3</c:v>
                </c:pt>
                <c:pt idx="97">
                  <c:v>403.3400000000002</c:v>
                </c:pt>
                <c:pt idx="98">
                  <c:v>403.38</c:v>
                </c:pt>
                <c:pt idx="99">
                  <c:v>403.4</c:v>
                </c:pt>
                <c:pt idx="100">
                  <c:v>403.44</c:v>
                </c:pt>
                <c:pt idx="101">
                  <c:v>403.4799999999998</c:v>
                </c:pt>
                <c:pt idx="102">
                  <c:v>403.5</c:v>
                </c:pt>
                <c:pt idx="103">
                  <c:v>403.55</c:v>
                </c:pt>
                <c:pt idx="104">
                  <c:v>403.6</c:v>
                </c:pt>
                <c:pt idx="105">
                  <c:v>403.6500000000002</c:v>
                </c:pt>
                <c:pt idx="106">
                  <c:v>403.69</c:v>
                </c:pt>
                <c:pt idx="107">
                  <c:v>403.7</c:v>
                </c:pt>
                <c:pt idx="108">
                  <c:v>403.74</c:v>
                </c:pt>
                <c:pt idx="109">
                  <c:v>403.78</c:v>
                </c:pt>
                <c:pt idx="110">
                  <c:v>403.8</c:v>
                </c:pt>
                <c:pt idx="111">
                  <c:v>403.8400000000002</c:v>
                </c:pt>
                <c:pt idx="112">
                  <c:v>403.88</c:v>
                </c:pt>
                <c:pt idx="113">
                  <c:v>403.9</c:v>
                </c:pt>
                <c:pt idx="114">
                  <c:v>403.94</c:v>
                </c:pt>
                <c:pt idx="115">
                  <c:v>403.9799999999998</c:v>
                </c:pt>
                <c:pt idx="116">
                  <c:v>404.0</c:v>
                </c:pt>
                <c:pt idx="117">
                  <c:v>404.01</c:v>
                </c:pt>
                <c:pt idx="118">
                  <c:v>404.04</c:v>
                </c:pt>
                <c:pt idx="119">
                  <c:v>404.1</c:v>
                </c:pt>
                <c:pt idx="120">
                  <c:v>404.1500000000002</c:v>
                </c:pt>
                <c:pt idx="121">
                  <c:v>404.19</c:v>
                </c:pt>
                <c:pt idx="122">
                  <c:v>404.2</c:v>
                </c:pt>
                <c:pt idx="123">
                  <c:v>404.24</c:v>
                </c:pt>
                <c:pt idx="124">
                  <c:v>404.28</c:v>
                </c:pt>
                <c:pt idx="125">
                  <c:v>404.3</c:v>
                </c:pt>
                <c:pt idx="126">
                  <c:v>404.3400000000002</c:v>
                </c:pt>
                <c:pt idx="127">
                  <c:v>404.38</c:v>
                </c:pt>
                <c:pt idx="128">
                  <c:v>404.4</c:v>
                </c:pt>
                <c:pt idx="129">
                  <c:v>404.44</c:v>
                </c:pt>
                <c:pt idx="130">
                  <c:v>404.4799999999998</c:v>
                </c:pt>
                <c:pt idx="131">
                  <c:v>404.5</c:v>
                </c:pt>
                <c:pt idx="132">
                  <c:v>404.55</c:v>
                </c:pt>
                <c:pt idx="133">
                  <c:v>404.6</c:v>
                </c:pt>
                <c:pt idx="134">
                  <c:v>404.6500000000002</c:v>
                </c:pt>
                <c:pt idx="135">
                  <c:v>404.69</c:v>
                </c:pt>
                <c:pt idx="136">
                  <c:v>404.7</c:v>
                </c:pt>
                <c:pt idx="137">
                  <c:v>404.74</c:v>
                </c:pt>
                <c:pt idx="138">
                  <c:v>404.78</c:v>
                </c:pt>
                <c:pt idx="139">
                  <c:v>404.8</c:v>
                </c:pt>
                <c:pt idx="140">
                  <c:v>404.8400000000002</c:v>
                </c:pt>
                <c:pt idx="141">
                  <c:v>404.88</c:v>
                </c:pt>
                <c:pt idx="142">
                  <c:v>404.9</c:v>
                </c:pt>
                <c:pt idx="143">
                  <c:v>404.94</c:v>
                </c:pt>
                <c:pt idx="144">
                  <c:v>404.9799999999998</c:v>
                </c:pt>
                <c:pt idx="145">
                  <c:v>405.0</c:v>
                </c:pt>
                <c:pt idx="146">
                  <c:v>405.01</c:v>
                </c:pt>
                <c:pt idx="147">
                  <c:v>405.04</c:v>
                </c:pt>
                <c:pt idx="148">
                  <c:v>405.1</c:v>
                </c:pt>
                <c:pt idx="149">
                  <c:v>405.1500000000002</c:v>
                </c:pt>
                <c:pt idx="150">
                  <c:v>405.19</c:v>
                </c:pt>
                <c:pt idx="151">
                  <c:v>405.2</c:v>
                </c:pt>
                <c:pt idx="152">
                  <c:v>405.24</c:v>
                </c:pt>
                <c:pt idx="153">
                  <c:v>405.28</c:v>
                </c:pt>
                <c:pt idx="154">
                  <c:v>405.3</c:v>
                </c:pt>
                <c:pt idx="155">
                  <c:v>405.3400000000002</c:v>
                </c:pt>
                <c:pt idx="156">
                  <c:v>405.38</c:v>
                </c:pt>
                <c:pt idx="157">
                  <c:v>405.4</c:v>
                </c:pt>
                <c:pt idx="158">
                  <c:v>405.44</c:v>
                </c:pt>
                <c:pt idx="159">
                  <c:v>405.4799999999998</c:v>
                </c:pt>
                <c:pt idx="160">
                  <c:v>405.5</c:v>
                </c:pt>
                <c:pt idx="161">
                  <c:v>405.55</c:v>
                </c:pt>
                <c:pt idx="162">
                  <c:v>405.6</c:v>
                </c:pt>
                <c:pt idx="163">
                  <c:v>405.6500000000002</c:v>
                </c:pt>
                <c:pt idx="164">
                  <c:v>405.69</c:v>
                </c:pt>
                <c:pt idx="165">
                  <c:v>405.7</c:v>
                </c:pt>
                <c:pt idx="166">
                  <c:v>405.74</c:v>
                </c:pt>
                <c:pt idx="167">
                  <c:v>405.78</c:v>
                </c:pt>
                <c:pt idx="168">
                  <c:v>405.8</c:v>
                </c:pt>
                <c:pt idx="169">
                  <c:v>405.8400000000002</c:v>
                </c:pt>
                <c:pt idx="170">
                  <c:v>405.88</c:v>
                </c:pt>
                <c:pt idx="171">
                  <c:v>405.9</c:v>
                </c:pt>
                <c:pt idx="172">
                  <c:v>405.94</c:v>
                </c:pt>
                <c:pt idx="173">
                  <c:v>405.9799999999998</c:v>
                </c:pt>
                <c:pt idx="174">
                  <c:v>406.0</c:v>
                </c:pt>
                <c:pt idx="175">
                  <c:v>406.01</c:v>
                </c:pt>
                <c:pt idx="176">
                  <c:v>406.04</c:v>
                </c:pt>
                <c:pt idx="177">
                  <c:v>406.1</c:v>
                </c:pt>
                <c:pt idx="178">
                  <c:v>406.1500000000002</c:v>
                </c:pt>
                <c:pt idx="179">
                  <c:v>406.19</c:v>
                </c:pt>
                <c:pt idx="180">
                  <c:v>406.2</c:v>
                </c:pt>
                <c:pt idx="181">
                  <c:v>406.24</c:v>
                </c:pt>
                <c:pt idx="182">
                  <c:v>406.28</c:v>
                </c:pt>
                <c:pt idx="183">
                  <c:v>406.3</c:v>
                </c:pt>
                <c:pt idx="184">
                  <c:v>406.3400000000002</c:v>
                </c:pt>
                <c:pt idx="185">
                  <c:v>406.38</c:v>
                </c:pt>
                <c:pt idx="186">
                  <c:v>406.4</c:v>
                </c:pt>
                <c:pt idx="187">
                  <c:v>406.44</c:v>
                </c:pt>
                <c:pt idx="188">
                  <c:v>406.4799999999998</c:v>
                </c:pt>
                <c:pt idx="189">
                  <c:v>406.5</c:v>
                </c:pt>
                <c:pt idx="190">
                  <c:v>406.55</c:v>
                </c:pt>
                <c:pt idx="191">
                  <c:v>406.6</c:v>
                </c:pt>
                <c:pt idx="192">
                  <c:v>406.6500000000002</c:v>
                </c:pt>
                <c:pt idx="193">
                  <c:v>406.69</c:v>
                </c:pt>
                <c:pt idx="194">
                  <c:v>406.7</c:v>
                </c:pt>
                <c:pt idx="195">
                  <c:v>406.74</c:v>
                </c:pt>
                <c:pt idx="196">
                  <c:v>406.78</c:v>
                </c:pt>
                <c:pt idx="197">
                  <c:v>406.8</c:v>
                </c:pt>
                <c:pt idx="198">
                  <c:v>406.8400000000002</c:v>
                </c:pt>
                <c:pt idx="199">
                  <c:v>406.88</c:v>
                </c:pt>
                <c:pt idx="200">
                  <c:v>406.9</c:v>
                </c:pt>
                <c:pt idx="201">
                  <c:v>406.94</c:v>
                </c:pt>
                <c:pt idx="202">
                  <c:v>406.9799999999998</c:v>
                </c:pt>
                <c:pt idx="203">
                  <c:v>407.0</c:v>
                </c:pt>
                <c:pt idx="204">
                  <c:v>407.01</c:v>
                </c:pt>
                <c:pt idx="205">
                  <c:v>407.04</c:v>
                </c:pt>
                <c:pt idx="206">
                  <c:v>407.1</c:v>
                </c:pt>
                <c:pt idx="207">
                  <c:v>407.1500000000002</c:v>
                </c:pt>
                <c:pt idx="208">
                  <c:v>407.19</c:v>
                </c:pt>
                <c:pt idx="209">
                  <c:v>407.2</c:v>
                </c:pt>
                <c:pt idx="210">
                  <c:v>407.24</c:v>
                </c:pt>
                <c:pt idx="211">
                  <c:v>407.28</c:v>
                </c:pt>
                <c:pt idx="212">
                  <c:v>407.3</c:v>
                </c:pt>
                <c:pt idx="213">
                  <c:v>407.3400000000002</c:v>
                </c:pt>
                <c:pt idx="214">
                  <c:v>407.38</c:v>
                </c:pt>
                <c:pt idx="215">
                  <c:v>407.4</c:v>
                </c:pt>
                <c:pt idx="216">
                  <c:v>407.44</c:v>
                </c:pt>
                <c:pt idx="217">
                  <c:v>407.4799999999998</c:v>
                </c:pt>
                <c:pt idx="218">
                  <c:v>407.5</c:v>
                </c:pt>
                <c:pt idx="219">
                  <c:v>407.55</c:v>
                </c:pt>
                <c:pt idx="220">
                  <c:v>407.6</c:v>
                </c:pt>
                <c:pt idx="221">
                  <c:v>407.6500000000002</c:v>
                </c:pt>
                <c:pt idx="222">
                  <c:v>407.69</c:v>
                </c:pt>
                <c:pt idx="223">
                  <c:v>407.7</c:v>
                </c:pt>
                <c:pt idx="224">
                  <c:v>407.74</c:v>
                </c:pt>
                <c:pt idx="225">
                  <c:v>407.78</c:v>
                </c:pt>
                <c:pt idx="226">
                  <c:v>407.8</c:v>
                </c:pt>
                <c:pt idx="227">
                  <c:v>407.8400000000002</c:v>
                </c:pt>
                <c:pt idx="228">
                  <c:v>407.88</c:v>
                </c:pt>
                <c:pt idx="229">
                  <c:v>407.9</c:v>
                </c:pt>
                <c:pt idx="230">
                  <c:v>407.94</c:v>
                </c:pt>
                <c:pt idx="231">
                  <c:v>407.9799999999998</c:v>
                </c:pt>
                <c:pt idx="232">
                  <c:v>408.0</c:v>
                </c:pt>
                <c:pt idx="233">
                  <c:v>408.01</c:v>
                </c:pt>
                <c:pt idx="234">
                  <c:v>408.04</c:v>
                </c:pt>
                <c:pt idx="235">
                  <c:v>408.1</c:v>
                </c:pt>
                <c:pt idx="236">
                  <c:v>408.1500000000002</c:v>
                </c:pt>
                <c:pt idx="237">
                  <c:v>408.19</c:v>
                </c:pt>
                <c:pt idx="238">
                  <c:v>408.2</c:v>
                </c:pt>
                <c:pt idx="239">
                  <c:v>408.24</c:v>
                </c:pt>
                <c:pt idx="240">
                  <c:v>408.28</c:v>
                </c:pt>
                <c:pt idx="241">
                  <c:v>408.3</c:v>
                </c:pt>
                <c:pt idx="242">
                  <c:v>408.3400000000002</c:v>
                </c:pt>
                <c:pt idx="243">
                  <c:v>408.38</c:v>
                </c:pt>
                <c:pt idx="244">
                  <c:v>408.4</c:v>
                </c:pt>
                <c:pt idx="245">
                  <c:v>408.44</c:v>
                </c:pt>
                <c:pt idx="246">
                  <c:v>408.4799999999998</c:v>
                </c:pt>
                <c:pt idx="247">
                  <c:v>408.5</c:v>
                </c:pt>
                <c:pt idx="248">
                  <c:v>408.55</c:v>
                </c:pt>
                <c:pt idx="249">
                  <c:v>408.6</c:v>
                </c:pt>
                <c:pt idx="250">
                  <c:v>408.6500000000002</c:v>
                </c:pt>
                <c:pt idx="251">
                  <c:v>408.69</c:v>
                </c:pt>
                <c:pt idx="252">
                  <c:v>408.7</c:v>
                </c:pt>
                <c:pt idx="253">
                  <c:v>408.74</c:v>
                </c:pt>
                <c:pt idx="254">
                  <c:v>408.78</c:v>
                </c:pt>
                <c:pt idx="255">
                  <c:v>408.8</c:v>
                </c:pt>
                <c:pt idx="256">
                  <c:v>408.8400000000002</c:v>
                </c:pt>
                <c:pt idx="257">
                  <c:v>408.88</c:v>
                </c:pt>
                <c:pt idx="258">
                  <c:v>408.9</c:v>
                </c:pt>
                <c:pt idx="259">
                  <c:v>408.94</c:v>
                </c:pt>
                <c:pt idx="260">
                  <c:v>408.9799999999998</c:v>
                </c:pt>
                <c:pt idx="261">
                  <c:v>409.0</c:v>
                </c:pt>
                <c:pt idx="262">
                  <c:v>409.02</c:v>
                </c:pt>
                <c:pt idx="263">
                  <c:v>409.04</c:v>
                </c:pt>
                <c:pt idx="264">
                  <c:v>409.1</c:v>
                </c:pt>
                <c:pt idx="265">
                  <c:v>409.1500000000002</c:v>
                </c:pt>
                <c:pt idx="266">
                  <c:v>409.19</c:v>
                </c:pt>
                <c:pt idx="267">
                  <c:v>409.2</c:v>
                </c:pt>
                <c:pt idx="268">
                  <c:v>409.24</c:v>
                </c:pt>
                <c:pt idx="269">
                  <c:v>409.28</c:v>
                </c:pt>
                <c:pt idx="270">
                  <c:v>409.3</c:v>
                </c:pt>
                <c:pt idx="271">
                  <c:v>409.3400000000002</c:v>
                </c:pt>
                <c:pt idx="272">
                  <c:v>409.38</c:v>
                </c:pt>
                <c:pt idx="273">
                  <c:v>409.4</c:v>
                </c:pt>
                <c:pt idx="274">
                  <c:v>409.44</c:v>
                </c:pt>
                <c:pt idx="275">
                  <c:v>409.4799999999998</c:v>
                </c:pt>
                <c:pt idx="276">
                  <c:v>409.5</c:v>
                </c:pt>
                <c:pt idx="277">
                  <c:v>409.54</c:v>
                </c:pt>
                <c:pt idx="278">
                  <c:v>409.55</c:v>
                </c:pt>
                <c:pt idx="279">
                  <c:v>409.6</c:v>
                </c:pt>
                <c:pt idx="280">
                  <c:v>409.6500000000002</c:v>
                </c:pt>
                <c:pt idx="281">
                  <c:v>409.69</c:v>
                </c:pt>
                <c:pt idx="282">
                  <c:v>409.7</c:v>
                </c:pt>
                <c:pt idx="283">
                  <c:v>409.74</c:v>
                </c:pt>
                <c:pt idx="284">
                  <c:v>409.78</c:v>
                </c:pt>
                <c:pt idx="285">
                  <c:v>409.8</c:v>
                </c:pt>
                <c:pt idx="286">
                  <c:v>409.8400000000002</c:v>
                </c:pt>
                <c:pt idx="287">
                  <c:v>409.88</c:v>
                </c:pt>
                <c:pt idx="288">
                  <c:v>409.9</c:v>
                </c:pt>
                <c:pt idx="289">
                  <c:v>409.94</c:v>
                </c:pt>
                <c:pt idx="290">
                  <c:v>409.9799999999998</c:v>
                </c:pt>
              </c:numCache>
            </c:numRef>
          </c:xVal>
          <c:yVal>
            <c:numRef>
              <c:f>Sheet1!$D$11447:$D$11737</c:f>
              <c:numCache>
                <c:formatCode>0.00</c:formatCode>
                <c:ptCount val="291"/>
                <c:pt idx="0">
                  <c:v>0.151628333333333</c:v>
                </c:pt>
                <c:pt idx="1">
                  <c:v>0.12866996</c:v>
                </c:pt>
                <c:pt idx="2">
                  <c:v>0.0819302166666667</c:v>
                </c:pt>
                <c:pt idx="3">
                  <c:v>0.165125571666667</c:v>
                </c:pt>
                <c:pt idx="4">
                  <c:v>0.271687716666667</c:v>
                </c:pt>
                <c:pt idx="5">
                  <c:v>0.368129033333333</c:v>
                </c:pt>
                <c:pt idx="6">
                  <c:v>0.392453116666667</c:v>
                </c:pt>
                <c:pt idx="7">
                  <c:v>0.476600166666667</c:v>
                </c:pt>
                <c:pt idx="8">
                  <c:v>0.553502516666666</c:v>
                </c:pt>
                <c:pt idx="9">
                  <c:v>0.586262599999999</c:v>
                </c:pt>
                <c:pt idx="10">
                  <c:v>0.652389533333334</c:v>
                </c:pt>
                <c:pt idx="11">
                  <c:v>0.711033983333333</c:v>
                </c:pt>
                <c:pt idx="12">
                  <c:v>0.739914616666667</c:v>
                </c:pt>
                <c:pt idx="13">
                  <c:v>0.793917666666666</c:v>
                </c:pt>
                <c:pt idx="14">
                  <c:v>0.846637166666666</c:v>
                </c:pt>
                <c:pt idx="15">
                  <c:v>0.871930766666667</c:v>
                </c:pt>
                <c:pt idx="16">
                  <c:v>0.912569216666667</c:v>
                </c:pt>
                <c:pt idx="17">
                  <c:v>0.867740683333334</c:v>
                </c:pt>
                <c:pt idx="18">
                  <c:v>0.810671533333334</c:v>
                </c:pt>
                <c:pt idx="19">
                  <c:v>0.755517433333334</c:v>
                </c:pt>
                <c:pt idx="20">
                  <c:v>0.739395183333334</c:v>
                </c:pt>
                <c:pt idx="21">
                  <c:v>0.6781901</c:v>
                </c:pt>
                <c:pt idx="22">
                  <c:v>0.613870216666667</c:v>
                </c:pt>
                <c:pt idx="23">
                  <c:v>0.580877066666667</c:v>
                </c:pt>
                <c:pt idx="24">
                  <c:v>0.509934866666667</c:v>
                </c:pt>
                <c:pt idx="25">
                  <c:v>0.433675083333333</c:v>
                </c:pt>
                <c:pt idx="26">
                  <c:v>0.391631416666666</c:v>
                </c:pt>
                <c:pt idx="27">
                  <c:v>0.301929533333333</c:v>
                </c:pt>
                <c:pt idx="28">
                  <c:v>0.201610566666667</c:v>
                </c:pt>
                <c:pt idx="29">
                  <c:v>0.15152058</c:v>
                </c:pt>
                <c:pt idx="30">
                  <c:v>0.128589198333333</c:v>
                </c:pt>
                <c:pt idx="31">
                  <c:v>0.0820546716666667</c:v>
                </c:pt>
                <c:pt idx="32">
                  <c:v>0.165056453333333</c:v>
                </c:pt>
                <c:pt idx="33">
                  <c:v>0.2717634</c:v>
                </c:pt>
                <c:pt idx="34">
                  <c:v>0.368058533333333</c:v>
                </c:pt>
                <c:pt idx="35">
                  <c:v>0.3924819</c:v>
                </c:pt>
                <c:pt idx="36">
                  <c:v>0.4767827</c:v>
                </c:pt>
                <c:pt idx="37">
                  <c:v>0.553516366666666</c:v>
                </c:pt>
                <c:pt idx="38">
                  <c:v>0.586422466666666</c:v>
                </c:pt>
                <c:pt idx="39">
                  <c:v>0.6524944</c:v>
                </c:pt>
                <c:pt idx="40">
                  <c:v>0.7106966</c:v>
                </c:pt>
                <c:pt idx="41">
                  <c:v>0.740136833333334</c:v>
                </c:pt>
                <c:pt idx="42">
                  <c:v>0.79387085</c:v>
                </c:pt>
                <c:pt idx="43">
                  <c:v>0.846541116666667</c:v>
                </c:pt>
                <c:pt idx="44">
                  <c:v>0.87213355</c:v>
                </c:pt>
                <c:pt idx="45">
                  <c:v>0.91290505</c:v>
                </c:pt>
                <c:pt idx="46">
                  <c:v>0.867691816666667</c:v>
                </c:pt>
                <c:pt idx="47">
                  <c:v>0.81079155</c:v>
                </c:pt>
                <c:pt idx="48">
                  <c:v>0.755571566666667</c:v>
                </c:pt>
                <c:pt idx="49">
                  <c:v>0.739275966666667</c:v>
                </c:pt>
                <c:pt idx="50">
                  <c:v>0.6784757</c:v>
                </c:pt>
                <c:pt idx="51">
                  <c:v>0.613429583333334</c:v>
                </c:pt>
                <c:pt idx="52">
                  <c:v>0.581088533333333</c:v>
                </c:pt>
                <c:pt idx="53">
                  <c:v>0.509441583333333</c:v>
                </c:pt>
                <c:pt idx="54">
                  <c:v>0.433689633333333</c:v>
                </c:pt>
                <c:pt idx="55">
                  <c:v>0.390947766666667</c:v>
                </c:pt>
                <c:pt idx="56">
                  <c:v>0.301548966666667</c:v>
                </c:pt>
                <c:pt idx="57">
                  <c:v>0.2017756</c:v>
                </c:pt>
                <c:pt idx="58">
                  <c:v>0.151301098333333</c:v>
                </c:pt>
                <c:pt idx="59">
                  <c:v>0.128486006666667</c:v>
                </c:pt>
                <c:pt idx="60">
                  <c:v>0.081986685</c:v>
                </c:pt>
                <c:pt idx="61">
                  <c:v>0.165355236666667</c:v>
                </c:pt>
                <c:pt idx="62">
                  <c:v>0.271945483333333</c:v>
                </c:pt>
                <c:pt idx="63">
                  <c:v>0.36792</c:v>
                </c:pt>
                <c:pt idx="64">
                  <c:v>0.3924657</c:v>
                </c:pt>
                <c:pt idx="65">
                  <c:v>0.476527333333333</c:v>
                </c:pt>
                <c:pt idx="66">
                  <c:v>0.553921666666667</c:v>
                </c:pt>
                <c:pt idx="67">
                  <c:v>0.586072166666666</c:v>
                </c:pt>
                <c:pt idx="68">
                  <c:v>0.652768516666667</c:v>
                </c:pt>
                <c:pt idx="69">
                  <c:v>0.7109639</c:v>
                </c:pt>
                <c:pt idx="70">
                  <c:v>0.74050935</c:v>
                </c:pt>
                <c:pt idx="71">
                  <c:v>0.794156583333333</c:v>
                </c:pt>
                <c:pt idx="72">
                  <c:v>0.84604335</c:v>
                </c:pt>
                <c:pt idx="73">
                  <c:v>0.872506449999999</c:v>
                </c:pt>
                <c:pt idx="74">
                  <c:v>0.913256716666666</c:v>
                </c:pt>
                <c:pt idx="75">
                  <c:v>0.867913599999999</c:v>
                </c:pt>
                <c:pt idx="76">
                  <c:v>0.810585349999999</c:v>
                </c:pt>
                <c:pt idx="77">
                  <c:v>0.755210399999999</c:v>
                </c:pt>
                <c:pt idx="78">
                  <c:v>0.738951816666667</c:v>
                </c:pt>
                <c:pt idx="79">
                  <c:v>0.678390883333334</c:v>
                </c:pt>
                <c:pt idx="80">
                  <c:v>0.613433933333334</c:v>
                </c:pt>
                <c:pt idx="81">
                  <c:v>0.581276983333333</c:v>
                </c:pt>
                <c:pt idx="82">
                  <c:v>0.509451399999999</c:v>
                </c:pt>
                <c:pt idx="83">
                  <c:v>0.433412166666667</c:v>
                </c:pt>
                <c:pt idx="84">
                  <c:v>0.391142233333333</c:v>
                </c:pt>
                <c:pt idx="85">
                  <c:v>0.301319666666667</c:v>
                </c:pt>
                <c:pt idx="86">
                  <c:v>0.2016194</c:v>
                </c:pt>
                <c:pt idx="87">
                  <c:v>0.150765711666667</c:v>
                </c:pt>
                <c:pt idx="88">
                  <c:v>0.128434318333333</c:v>
                </c:pt>
                <c:pt idx="89">
                  <c:v>0.081927935</c:v>
                </c:pt>
                <c:pt idx="90">
                  <c:v>0.164894698333333</c:v>
                </c:pt>
                <c:pt idx="91">
                  <c:v>0.271942716666667</c:v>
                </c:pt>
                <c:pt idx="92">
                  <c:v>0.3680078</c:v>
                </c:pt>
                <c:pt idx="93">
                  <c:v>0.392403016666667</c:v>
                </c:pt>
                <c:pt idx="94">
                  <c:v>0.476292516666667</c:v>
                </c:pt>
                <c:pt idx="95">
                  <c:v>0.554032749999999</c:v>
                </c:pt>
                <c:pt idx="96">
                  <c:v>0.585658233333334</c:v>
                </c:pt>
                <c:pt idx="97">
                  <c:v>0.65249875</c:v>
                </c:pt>
                <c:pt idx="98">
                  <c:v>0.711532549999999</c:v>
                </c:pt>
                <c:pt idx="99">
                  <c:v>0.739993333333334</c:v>
                </c:pt>
                <c:pt idx="100">
                  <c:v>0.7939543</c:v>
                </c:pt>
                <c:pt idx="101">
                  <c:v>0.84664685</c:v>
                </c:pt>
                <c:pt idx="102">
                  <c:v>0.872433316666667</c:v>
                </c:pt>
                <c:pt idx="103">
                  <c:v>0.91295075</c:v>
                </c:pt>
                <c:pt idx="104">
                  <c:v>0.867775083333334</c:v>
                </c:pt>
                <c:pt idx="105">
                  <c:v>0.8104171</c:v>
                </c:pt>
                <c:pt idx="106">
                  <c:v>0.755260883333334</c:v>
                </c:pt>
                <c:pt idx="107">
                  <c:v>0.73907965</c:v>
                </c:pt>
                <c:pt idx="108">
                  <c:v>0.67815135</c:v>
                </c:pt>
                <c:pt idx="109">
                  <c:v>0.613771566666667</c:v>
                </c:pt>
                <c:pt idx="110">
                  <c:v>0.581101199999999</c:v>
                </c:pt>
                <c:pt idx="111">
                  <c:v>0.5094789</c:v>
                </c:pt>
                <c:pt idx="112">
                  <c:v>0.433400116666667</c:v>
                </c:pt>
                <c:pt idx="113">
                  <c:v>0.391304833333334</c:v>
                </c:pt>
                <c:pt idx="114">
                  <c:v>0.301254733333333</c:v>
                </c:pt>
                <c:pt idx="115">
                  <c:v>0.201713333333333</c:v>
                </c:pt>
                <c:pt idx="116">
                  <c:v>0.151065815</c:v>
                </c:pt>
                <c:pt idx="117">
                  <c:v>0.128418393333333</c:v>
                </c:pt>
                <c:pt idx="118">
                  <c:v>0.0818798933333333</c:v>
                </c:pt>
                <c:pt idx="119">
                  <c:v>0.164281856666667</c:v>
                </c:pt>
                <c:pt idx="120">
                  <c:v>0.271454166666667</c:v>
                </c:pt>
                <c:pt idx="121">
                  <c:v>0.3681628</c:v>
                </c:pt>
                <c:pt idx="122">
                  <c:v>0.3921989</c:v>
                </c:pt>
                <c:pt idx="123">
                  <c:v>0.476563533333333</c:v>
                </c:pt>
                <c:pt idx="124">
                  <c:v>0.553854183333333</c:v>
                </c:pt>
                <c:pt idx="125">
                  <c:v>0.585873866666667</c:v>
                </c:pt>
                <c:pt idx="126">
                  <c:v>0.652566733333333</c:v>
                </c:pt>
                <c:pt idx="127">
                  <c:v>0.711785683333334</c:v>
                </c:pt>
                <c:pt idx="128">
                  <c:v>0.739879216666667</c:v>
                </c:pt>
                <c:pt idx="129">
                  <c:v>0.794212649999999</c:v>
                </c:pt>
                <c:pt idx="130">
                  <c:v>0.8470092</c:v>
                </c:pt>
                <c:pt idx="131">
                  <c:v>0.872342666666667</c:v>
                </c:pt>
                <c:pt idx="132">
                  <c:v>0.913125833333334</c:v>
                </c:pt>
                <c:pt idx="133">
                  <c:v>0.868156483333334</c:v>
                </c:pt>
                <c:pt idx="134">
                  <c:v>0.810583799999999</c:v>
                </c:pt>
                <c:pt idx="135">
                  <c:v>0.7555763</c:v>
                </c:pt>
                <c:pt idx="136">
                  <c:v>0.7391775</c:v>
                </c:pt>
                <c:pt idx="137">
                  <c:v>0.678222383333334</c:v>
                </c:pt>
                <c:pt idx="138">
                  <c:v>0.6138236</c:v>
                </c:pt>
                <c:pt idx="139">
                  <c:v>0.580963183333333</c:v>
                </c:pt>
                <c:pt idx="140">
                  <c:v>0.509941766666667</c:v>
                </c:pt>
                <c:pt idx="141">
                  <c:v>0.433654466666667</c:v>
                </c:pt>
                <c:pt idx="142">
                  <c:v>0.391300583333334</c:v>
                </c:pt>
                <c:pt idx="143">
                  <c:v>0.301703683333333</c:v>
                </c:pt>
                <c:pt idx="144">
                  <c:v>0.201549916666667</c:v>
                </c:pt>
                <c:pt idx="145">
                  <c:v>0.151309138333333</c:v>
                </c:pt>
                <c:pt idx="146">
                  <c:v>0.128662648333333</c:v>
                </c:pt>
                <c:pt idx="147">
                  <c:v>0.0819359600000001</c:v>
                </c:pt>
                <c:pt idx="148">
                  <c:v>0.164711956666667</c:v>
                </c:pt>
                <c:pt idx="149">
                  <c:v>0.271898166666667</c:v>
                </c:pt>
                <c:pt idx="150">
                  <c:v>0.368483083333334</c:v>
                </c:pt>
                <c:pt idx="151">
                  <c:v>0.392446416666667</c:v>
                </c:pt>
                <c:pt idx="152">
                  <c:v>0.477199233333333</c:v>
                </c:pt>
                <c:pt idx="153">
                  <c:v>0.553749750000001</c:v>
                </c:pt>
                <c:pt idx="154">
                  <c:v>0.586058816666667</c:v>
                </c:pt>
                <c:pt idx="155">
                  <c:v>0.652797450000001</c:v>
                </c:pt>
                <c:pt idx="156">
                  <c:v>0.711486866666666</c:v>
                </c:pt>
                <c:pt idx="157">
                  <c:v>0.739903566666667</c:v>
                </c:pt>
                <c:pt idx="158">
                  <c:v>0.794143533333334</c:v>
                </c:pt>
                <c:pt idx="159">
                  <c:v>0.84684945</c:v>
                </c:pt>
                <c:pt idx="160">
                  <c:v>0.872522033333334</c:v>
                </c:pt>
                <c:pt idx="161">
                  <c:v>0.9133234</c:v>
                </c:pt>
                <c:pt idx="162">
                  <c:v>0.868188783333334</c:v>
                </c:pt>
                <c:pt idx="163">
                  <c:v>0.8106269</c:v>
                </c:pt>
                <c:pt idx="164">
                  <c:v>0.755334516666667</c:v>
                </c:pt>
                <c:pt idx="165">
                  <c:v>0.739119883333334</c:v>
                </c:pt>
                <c:pt idx="166">
                  <c:v>0.678280433333334</c:v>
                </c:pt>
                <c:pt idx="167">
                  <c:v>0.613723633333334</c:v>
                </c:pt>
                <c:pt idx="168">
                  <c:v>0.5815555</c:v>
                </c:pt>
                <c:pt idx="169">
                  <c:v>0.509640566666667</c:v>
                </c:pt>
                <c:pt idx="170">
                  <c:v>0.433750083333333</c:v>
                </c:pt>
                <c:pt idx="171">
                  <c:v>0.39121515</c:v>
                </c:pt>
                <c:pt idx="172">
                  <c:v>0.3018201</c:v>
                </c:pt>
                <c:pt idx="173">
                  <c:v>0.2015987</c:v>
                </c:pt>
                <c:pt idx="174">
                  <c:v>0.151264683333333</c:v>
                </c:pt>
                <c:pt idx="175">
                  <c:v>0.128354986666667</c:v>
                </c:pt>
                <c:pt idx="176">
                  <c:v>0.0823580033333333</c:v>
                </c:pt>
                <c:pt idx="177">
                  <c:v>0.165323261666667</c:v>
                </c:pt>
                <c:pt idx="178">
                  <c:v>0.27243725</c:v>
                </c:pt>
                <c:pt idx="179">
                  <c:v>0.368949516666667</c:v>
                </c:pt>
                <c:pt idx="180">
                  <c:v>0.39310065</c:v>
                </c:pt>
                <c:pt idx="181">
                  <c:v>0.477387283333333</c:v>
                </c:pt>
                <c:pt idx="182">
                  <c:v>0.55367245</c:v>
                </c:pt>
                <c:pt idx="183">
                  <c:v>0.586467983333333</c:v>
                </c:pt>
                <c:pt idx="184">
                  <c:v>0.65284725</c:v>
                </c:pt>
                <c:pt idx="185">
                  <c:v>0.711038466666667</c:v>
                </c:pt>
                <c:pt idx="186">
                  <c:v>0.740383249999999</c:v>
                </c:pt>
                <c:pt idx="187">
                  <c:v>0.794076366666666</c:v>
                </c:pt>
                <c:pt idx="188">
                  <c:v>0.846406266666666</c:v>
                </c:pt>
                <c:pt idx="189">
                  <c:v>0.872433249999999</c:v>
                </c:pt>
                <c:pt idx="190">
                  <c:v>0.913090133333334</c:v>
                </c:pt>
                <c:pt idx="191">
                  <c:v>0.868216149999999</c:v>
                </c:pt>
                <c:pt idx="192">
                  <c:v>0.81085165</c:v>
                </c:pt>
                <c:pt idx="193">
                  <c:v>0.7549397</c:v>
                </c:pt>
                <c:pt idx="194">
                  <c:v>0.739125033333334</c:v>
                </c:pt>
                <c:pt idx="195">
                  <c:v>0.6778583</c:v>
                </c:pt>
                <c:pt idx="196">
                  <c:v>0.613868116666667</c:v>
                </c:pt>
                <c:pt idx="197">
                  <c:v>0.581249416666667</c:v>
                </c:pt>
                <c:pt idx="198">
                  <c:v>0.509336216666667</c:v>
                </c:pt>
                <c:pt idx="199">
                  <c:v>0.43359635</c:v>
                </c:pt>
                <c:pt idx="200">
                  <c:v>0.39116445</c:v>
                </c:pt>
                <c:pt idx="201">
                  <c:v>0.301560733333333</c:v>
                </c:pt>
                <c:pt idx="202">
                  <c:v>0.201589966666667</c:v>
                </c:pt>
                <c:pt idx="203">
                  <c:v>0.15156786</c:v>
                </c:pt>
                <c:pt idx="204">
                  <c:v>0.12882535</c:v>
                </c:pt>
                <c:pt idx="205">
                  <c:v>0.0820344000000001</c:v>
                </c:pt>
                <c:pt idx="206">
                  <c:v>0.165302616666667</c:v>
                </c:pt>
                <c:pt idx="207">
                  <c:v>0.272476766666667</c:v>
                </c:pt>
                <c:pt idx="208">
                  <c:v>0.3685131</c:v>
                </c:pt>
                <c:pt idx="209">
                  <c:v>0.393014866666667</c:v>
                </c:pt>
                <c:pt idx="210">
                  <c:v>0.47718625</c:v>
                </c:pt>
                <c:pt idx="211">
                  <c:v>0.553506233333334</c:v>
                </c:pt>
                <c:pt idx="212">
                  <c:v>0.586404966666666</c:v>
                </c:pt>
                <c:pt idx="213">
                  <c:v>0.652752316666667</c:v>
                </c:pt>
                <c:pt idx="214">
                  <c:v>0.710734716666667</c:v>
                </c:pt>
                <c:pt idx="215">
                  <c:v>0.740226733333334</c:v>
                </c:pt>
                <c:pt idx="216">
                  <c:v>0.7939895</c:v>
                </c:pt>
                <c:pt idx="217">
                  <c:v>0.846335166666666</c:v>
                </c:pt>
                <c:pt idx="218">
                  <c:v>0.872197133333334</c:v>
                </c:pt>
                <c:pt idx="219">
                  <c:v>0.913275466666667</c:v>
                </c:pt>
                <c:pt idx="220">
                  <c:v>0.868154316666667</c:v>
                </c:pt>
                <c:pt idx="221">
                  <c:v>0.810966766666666</c:v>
                </c:pt>
                <c:pt idx="222">
                  <c:v>0.754770766666667</c:v>
                </c:pt>
                <c:pt idx="223">
                  <c:v>0.73909945</c:v>
                </c:pt>
                <c:pt idx="224">
                  <c:v>0.67757505</c:v>
                </c:pt>
                <c:pt idx="225">
                  <c:v>0.6136395</c:v>
                </c:pt>
                <c:pt idx="226">
                  <c:v>0.580675783333333</c:v>
                </c:pt>
                <c:pt idx="227">
                  <c:v>0.509363249999999</c:v>
                </c:pt>
                <c:pt idx="228">
                  <c:v>0.433730433333333</c:v>
                </c:pt>
                <c:pt idx="229">
                  <c:v>0.391007066666667</c:v>
                </c:pt>
                <c:pt idx="230">
                  <c:v>0.30128885</c:v>
                </c:pt>
                <c:pt idx="231">
                  <c:v>0.20141665</c:v>
                </c:pt>
                <c:pt idx="232">
                  <c:v>0.150984091666667</c:v>
                </c:pt>
                <c:pt idx="233">
                  <c:v>0.128516291666667</c:v>
                </c:pt>
                <c:pt idx="234">
                  <c:v>0.0817430366666667</c:v>
                </c:pt>
                <c:pt idx="235">
                  <c:v>0.164989848333333</c:v>
                </c:pt>
                <c:pt idx="236">
                  <c:v>0.271730183333333</c:v>
                </c:pt>
                <c:pt idx="237">
                  <c:v>0.36841255</c:v>
                </c:pt>
                <c:pt idx="238">
                  <c:v>0.392531416666667</c:v>
                </c:pt>
                <c:pt idx="239">
                  <c:v>0.4767267</c:v>
                </c:pt>
                <c:pt idx="240">
                  <c:v>0.5538527</c:v>
                </c:pt>
                <c:pt idx="241">
                  <c:v>0.586036283333333</c:v>
                </c:pt>
                <c:pt idx="242">
                  <c:v>0.652456216666667</c:v>
                </c:pt>
                <c:pt idx="243">
                  <c:v>0.710768566666667</c:v>
                </c:pt>
                <c:pt idx="244">
                  <c:v>0.7399695</c:v>
                </c:pt>
                <c:pt idx="245">
                  <c:v>0.793197633333334</c:v>
                </c:pt>
                <c:pt idx="246">
                  <c:v>0.846274816666667</c:v>
                </c:pt>
                <c:pt idx="247">
                  <c:v>0.871481933333334</c:v>
                </c:pt>
                <c:pt idx="248">
                  <c:v>0.9124841</c:v>
                </c:pt>
                <c:pt idx="249">
                  <c:v>0.867621483333334</c:v>
                </c:pt>
                <c:pt idx="250">
                  <c:v>0.8107877</c:v>
                </c:pt>
                <c:pt idx="251">
                  <c:v>0.755176316666667</c:v>
                </c:pt>
                <c:pt idx="252">
                  <c:v>0.739045383333334</c:v>
                </c:pt>
                <c:pt idx="253">
                  <c:v>0.6778334</c:v>
                </c:pt>
                <c:pt idx="254">
                  <c:v>0.613877366666667</c:v>
                </c:pt>
                <c:pt idx="255">
                  <c:v>0.580383099999999</c:v>
                </c:pt>
                <c:pt idx="256">
                  <c:v>0.509802816666667</c:v>
                </c:pt>
                <c:pt idx="257">
                  <c:v>0.433723716666667</c:v>
                </c:pt>
                <c:pt idx="258">
                  <c:v>0.390961483333333</c:v>
                </c:pt>
                <c:pt idx="259">
                  <c:v>0.30147105</c:v>
                </c:pt>
                <c:pt idx="260">
                  <c:v>0.201355316666667</c:v>
                </c:pt>
                <c:pt idx="261">
                  <c:v>0.151217123333333</c:v>
                </c:pt>
                <c:pt idx="262">
                  <c:v>0.107289075</c:v>
                </c:pt>
                <c:pt idx="263">
                  <c:v>0.08188511</c:v>
                </c:pt>
                <c:pt idx="264">
                  <c:v>0.164962141666667</c:v>
                </c:pt>
                <c:pt idx="265">
                  <c:v>0.27185135</c:v>
                </c:pt>
                <c:pt idx="266">
                  <c:v>0.368279933333333</c:v>
                </c:pt>
                <c:pt idx="267">
                  <c:v>0.392372783333334</c:v>
                </c:pt>
                <c:pt idx="268">
                  <c:v>0.476718283333333</c:v>
                </c:pt>
                <c:pt idx="269">
                  <c:v>0.5541237</c:v>
                </c:pt>
                <c:pt idx="270">
                  <c:v>0.585866716666667</c:v>
                </c:pt>
                <c:pt idx="271">
                  <c:v>0.652625350000001</c:v>
                </c:pt>
                <c:pt idx="272">
                  <c:v>0.7111581</c:v>
                </c:pt>
                <c:pt idx="273">
                  <c:v>0.739841416666668</c:v>
                </c:pt>
                <c:pt idx="274">
                  <c:v>0.793622749999999</c:v>
                </c:pt>
                <c:pt idx="275">
                  <c:v>0.846748366666667</c:v>
                </c:pt>
                <c:pt idx="276">
                  <c:v>0.871674783333334</c:v>
                </c:pt>
                <c:pt idx="277">
                  <c:v>0.912502283333333</c:v>
                </c:pt>
                <c:pt idx="278">
                  <c:v>0.912330183333333</c:v>
                </c:pt>
                <c:pt idx="279">
                  <c:v>0.867790050000001</c:v>
                </c:pt>
                <c:pt idx="280">
                  <c:v>0.810537049999999</c:v>
                </c:pt>
                <c:pt idx="281">
                  <c:v>0.7554441</c:v>
                </c:pt>
                <c:pt idx="282">
                  <c:v>0.73910765</c:v>
                </c:pt>
                <c:pt idx="283">
                  <c:v>0.67835375</c:v>
                </c:pt>
                <c:pt idx="284">
                  <c:v>0.61377815</c:v>
                </c:pt>
                <c:pt idx="285">
                  <c:v>0.580730233333334</c:v>
                </c:pt>
                <c:pt idx="286">
                  <c:v>0.510037416666667</c:v>
                </c:pt>
                <c:pt idx="287">
                  <c:v>0.433954033333333</c:v>
                </c:pt>
                <c:pt idx="288">
                  <c:v>0.391266866666667</c:v>
                </c:pt>
                <c:pt idx="289">
                  <c:v>0.302274583333333</c:v>
                </c:pt>
                <c:pt idx="290">
                  <c:v>0.201416116666667</c:v>
                </c:pt>
              </c:numCache>
            </c:numRef>
          </c:yVal>
          <c:smooth val="0"/>
          <c:extLst xmlns:c16r2="http://schemas.microsoft.com/office/drawing/2015/06/chart">
            <c:ext xmlns:c16="http://schemas.microsoft.com/office/drawing/2014/chart" uri="{C3380CC4-5D6E-409C-BE32-E72D297353CC}">
              <c16:uniqueId val="{00000004-B058-476F-A165-9C5CF939253F}"/>
            </c:ext>
          </c:extLst>
        </c:ser>
        <c:ser>
          <c:idx val="5"/>
          <c:order val="5"/>
          <c:spPr>
            <a:ln w="3175">
              <a:solidFill>
                <a:srgbClr val="FF0000"/>
              </a:solidFill>
            </a:ln>
          </c:spPr>
          <c:marker>
            <c:symbol val="none"/>
          </c:marker>
          <c:xVal>
            <c:numRef>
              <c:f>Sheet1!$B$14058:$B$14347</c:f>
              <c:numCache>
                <c:formatCode>0.00</c:formatCode>
                <c:ptCount val="290"/>
                <c:pt idx="0">
                  <c:v>490.0</c:v>
                </c:pt>
                <c:pt idx="1">
                  <c:v>490.01</c:v>
                </c:pt>
                <c:pt idx="2">
                  <c:v>490.04</c:v>
                </c:pt>
                <c:pt idx="3">
                  <c:v>490.1</c:v>
                </c:pt>
                <c:pt idx="4">
                  <c:v>490.1500000000002</c:v>
                </c:pt>
                <c:pt idx="5">
                  <c:v>490.19</c:v>
                </c:pt>
                <c:pt idx="6">
                  <c:v>490.2</c:v>
                </c:pt>
                <c:pt idx="7">
                  <c:v>490.24</c:v>
                </c:pt>
                <c:pt idx="8">
                  <c:v>490.28</c:v>
                </c:pt>
                <c:pt idx="9">
                  <c:v>490.3</c:v>
                </c:pt>
                <c:pt idx="10">
                  <c:v>490.3400000000002</c:v>
                </c:pt>
                <c:pt idx="11">
                  <c:v>490.38</c:v>
                </c:pt>
                <c:pt idx="12">
                  <c:v>490.4</c:v>
                </c:pt>
                <c:pt idx="13">
                  <c:v>490.44</c:v>
                </c:pt>
                <c:pt idx="14">
                  <c:v>490.4799999999998</c:v>
                </c:pt>
                <c:pt idx="15">
                  <c:v>490.5</c:v>
                </c:pt>
                <c:pt idx="16">
                  <c:v>490.55</c:v>
                </c:pt>
                <c:pt idx="17">
                  <c:v>490.6</c:v>
                </c:pt>
                <c:pt idx="18">
                  <c:v>490.6500000000002</c:v>
                </c:pt>
                <c:pt idx="19">
                  <c:v>490.69</c:v>
                </c:pt>
                <c:pt idx="20">
                  <c:v>490.7</c:v>
                </c:pt>
                <c:pt idx="21">
                  <c:v>490.74</c:v>
                </c:pt>
                <c:pt idx="22">
                  <c:v>490.78</c:v>
                </c:pt>
                <c:pt idx="23">
                  <c:v>490.8</c:v>
                </c:pt>
                <c:pt idx="24">
                  <c:v>490.8400000000002</c:v>
                </c:pt>
                <c:pt idx="25">
                  <c:v>490.88</c:v>
                </c:pt>
                <c:pt idx="26">
                  <c:v>490.9</c:v>
                </c:pt>
                <c:pt idx="27">
                  <c:v>490.94</c:v>
                </c:pt>
                <c:pt idx="28">
                  <c:v>490.9799999999998</c:v>
                </c:pt>
                <c:pt idx="29">
                  <c:v>491.0</c:v>
                </c:pt>
                <c:pt idx="30">
                  <c:v>491.01</c:v>
                </c:pt>
                <c:pt idx="31">
                  <c:v>491.04</c:v>
                </c:pt>
                <c:pt idx="32">
                  <c:v>491.1</c:v>
                </c:pt>
                <c:pt idx="33">
                  <c:v>491.1500000000002</c:v>
                </c:pt>
                <c:pt idx="34">
                  <c:v>491.19</c:v>
                </c:pt>
                <c:pt idx="35">
                  <c:v>491.2</c:v>
                </c:pt>
                <c:pt idx="36">
                  <c:v>491.24</c:v>
                </c:pt>
                <c:pt idx="37">
                  <c:v>491.28</c:v>
                </c:pt>
                <c:pt idx="38">
                  <c:v>491.3</c:v>
                </c:pt>
                <c:pt idx="39">
                  <c:v>491.3400000000002</c:v>
                </c:pt>
                <c:pt idx="40">
                  <c:v>491.38</c:v>
                </c:pt>
                <c:pt idx="41">
                  <c:v>491.4</c:v>
                </c:pt>
                <c:pt idx="42">
                  <c:v>491.44</c:v>
                </c:pt>
                <c:pt idx="43">
                  <c:v>491.4799999999998</c:v>
                </c:pt>
                <c:pt idx="44">
                  <c:v>491.5</c:v>
                </c:pt>
                <c:pt idx="45">
                  <c:v>491.55</c:v>
                </c:pt>
                <c:pt idx="46">
                  <c:v>491.6</c:v>
                </c:pt>
                <c:pt idx="47">
                  <c:v>491.6500000000002</c:v>
                </c:pt>
                <c:pt idx="48">
                  <c:v>491.69</c:v>
                </c:pt>
                <c:pt idx="49">
                  <c:v>491.7</c:v>
                </c:pt>
                <c:pt idx="50">
                  <c:v>491.74</c:v>
                </c:pt>
                <c:pt idx="51">
                  <c:v>491.78</c:v>
                </c:pt>
                <c:pt idx="52">
                  <c:v>491.8</c:v>
                </c:pt>
                <c:pt idx="53">
                  <c:v>491.8400000000002</c:v>
                </c:pt>
                <c:pt idx="54">
                  <c:v>491.88</c:v>
                </c:pt>
                <c:pt idx="55">
                  <c:v>491.9</c:v>
                </c:pt>
                <c:pt idx="56">
                  <c:v>491.94</c:v>
                </c:pt>
                <c:pt idx="57">
                  <c:v>491.9799999999998</c:v>
                </c:pt>
                <c:pt idx="58">
                  <c:v>492.0</c:v>
                </c:pt>
                <c:pt idx="59">
                  <c:v>492.01</c:v>
                </c:pt>
                <c:pt idx="60">
                  <c:v>492.04</c:v>
                </c:pt>
                <c:pt idx="61">
                  <c:v>492.1</c:v>
                </c:pt>
                <c:pt idx="62">
                  <c:v>492.1500000000002</c:v>
                </c:pt>
                <c:pt idx="63">
                  <c:v>492.19</c:v>
                </c:pt>
                <c:pt idx="64">
                  <c:v>492.2</c:v>
                </c:pt>
                <c:pt idx="65">
                  <c:v>492.24</c:v>
                </c:pt>
                <c:pt idx="66">
                  <c:v>492.28</c:v>
                </c:pt>
                <c:pt idx="67">
                  <c:v>492.3</c:v>
                </c:pt>
                <c:pt idx="68">
                  <c:v>492.3400000000002</c:v>
                </c:pt>
                <c:pt idx="69">
                  <c:v>492.38</c:v>
                </c:pt>
                <c:pt idx="70">
                  <c:v>492.4</c:v>
                </c:pt>
                <c:pt idx="71">
                  <c:v>492.44</c:v>
                </c:pt>
                <c:pt idx="72">
                  <c:v>492.4799999999998</c:v>
                </c:pt>
                <c:pt idx="73">
                  <c:v>492.5</c:v>
                </c:pt>
                <c:pt idx="74">
                  <c:v>492.55</c:v>
                </c:pt>
                <c:pt idx="75">
                  <c:v>492.6</c:v>
                </c:pt>
                <c:pt idx="76">
                  <c:v>492.6500000000002</c:v>
                </c:pt>
                <c:pt idx="77">
                  <c:v>492.69</c:v>
                </c:pt>
                <c:pt idx="78">
                  <c:v>492.7</c:v>
                </c:pt>
                <c:pt idx="79">
                  <c:v>492.74</c:v>
                </c:pt>
                <c:pt idx="80">
                  <c:v>492.78</c:v>
                </c:pt>
                <c:pt idx="81">
                  <c:v>492.8</c:v>
                </c:pt>
                <c:pt idx="82">
                  <c:v>492.8400000000002</c:v>
                </c:pt>
                <c:pt idx="83">
                  <c:v>492.88</c:v>
                </c:pt>
                <c:pt idx="84">
                  <c:v>492.9</c:v>
                </c:pt>
                <c:pt idx="85">
                  <c:v>492.94</c:v>
                </c:pt>
                <c:pt idx="86">
                  <c:v>492.9799999999998</c:v>
                </c:pt>
                <c:pt idx="87">
                  <c:v>493.0</c:v>
                </c:pt>
                <c:pt idx="88">
                  <c:v>493.01</c:v>
                </c:pt>
                <c:pt idx="89">
                  <c:v>493.04</c:v>
                </c:pt>
                <c:pt idx="90">
                  <c:v>493.1</c:v>
                </c:pt>
                <c:pt idx="91">
                  <c:v>493.1500000000002</c:v>
                </c:pt>
                <c:pt idx="92">
                  <c:v>493.19</c:v>
                </c:pt>
                <c:pt idx="93">
                  <c:v>493.2</c:v>
                </c:pt>
                <c:pt idx="94">
                  <c:v>493.24</c:v>
                </c:pt>
                <c:pt idx="95">
                  <c:v>493.28</c:v>
                </c:pt>
                <c:pt idx="96">
                  <c:v>493.3</c:v>
                </c:pt>
                <c:pt idx="97">
                  <c:v>493.3400000000002</c:v>
                </c:pt>
                <c:pt idx="98">
                  <c:v>493.38</c:v>
                </c:pt>
                <c:pt idx="99">
                  <c:v>493.4</c:v>
                </c:pt>
                <c:pt idx="100">
                  <c:v>493.44</c:v>
                </c:pt>
                <c:pt idx="101">
                  <c:v>493.4799999999998</c:v>
                </c:pt>
                <c:pt idx="102">
                  <c:v>493.5</c:v>
                </c:pt>
                <c:pt idx="103">
                  <c:v>493.55</c:v>
                </c:pt>
                <c:pt idx="104">
                  <c:v>493.6</c:v>
                </c:pt>
                <c:pt idx="105">
                  <c:v>493.6500000000002</c:v>
                </c:pt>
                <c:pt idx="106">
                  <c:v>493.69</c:v>
                </c:pt>
                <c:pt idx="107">
                  <c:v>493.7</c:v>
                </c:pt>
                <c:pt idx="108">
                  <c:v>493.74</c:v>
                </c:pt>
                <c:pt idx="109">
                  <c:v>493.78</c:v>
                </c:pt>
                <c:pt idx="110">
                  <c:v>493.8</c:v>
                </c:pt>
                <c:pt idx="111">
                  <c:v>493.8400000000002</c:v>
                </c:pt>
                <c:pt idx="112">
                  <c:v>493.88</c:v>
                </c:pt>
                <c:pt idx="113">
                  <c:v>493.9</c:v>
                </c:pt>
                <c:pt idx="114">
                  <c:v>493.94</c:v>
                </c:pt>
                <c:pt idx="115">
                  <c:v>493.9799999999998</c:v>
                </c:pt>
                <c:pt idx="116">
                  <c:v>494.0</c:v>
                </c:pt>
                <c:pt idx="117">
                  <c:v>494.01</c:v>
                </c:pt>
                <c:pt idx="118">
                  <c:v>494.04</c:v>
                </c:pt>
                <c:pt idx="119">
                  <c:v>494.1</c:v>
                </c:pt>
                <c:pt idx="120">
                  <c:v>494.1500000000002</c:v>
                </c:pt>
                <c:pt idx="121">
                  <c:v>494.19</c:v>
                </c:pt>
                <c:pt idx="122">
                  <c:v>494.2</c:v>
                </c:pt>
                <c:pt idx="123">
                  <c:v>494.24</c:v>
                </c:pt>
                <c:pt idx="124">
                  <c:v>494.28</c:v>
                </c:pt>
                <c:pt idx="125">
                  <c:v>494.3</c:v>
                </c:pt>
                <c:pt idx="126">
                  <c:v>494.3400000000002</c:v>
                </c:pt>
                <c:pt idx="127">
                  <c:v>494.38</c:v>
                </c:pt>
                <c:pt idx="128">
                  <c:v>494.4</c:v>
                </c:pt>
                <c:pt idx="129">
                  <c:v>494.44</c:v>
                </c:pt>
                <c:pt idx="130">
                  <c:v>494.4799999999998</c:v>
                </c:pt>
                <c:pt idx="131">
                  <c:v>494.5</c:v>
                </c:pt>
                <c:pt idx="132">
                  <c:v>494.55</c:v>
                </c:pt>
                <c:pt idx="133">
                  <c:v>494.6</c:v>
                </c:pt>
                <c:pt idx="134">
                  <c:v>494.6500000000002</c:v>
                </c:pt>
                <c:pt idx="135">
                  <c:v>494.69</c:v>
                </c:pt>
                <c:pt idx="136">
                  <c:v>494.7</c:v>
                </c:pt>
                <c:pt idx="137">
                  <c:v>494.74</c:v>
                </c:pt>
                <c:pt idx="138">
                  <c:v>494.78</c:v>
                </c:pt>
                <c:pt idx="139">
                  <c:v>494.8</c:v>
                </c:pt>
                <c:pt idx="140">
                  <c:v>494.8400000000002</c:v>
                </c:pt>
                <c:pt idx="141">
                  <c:v>494.88</c:v>
                </c:pt>
                <c:pt idx="142">
                  <c:v>494.9</c:v>
                </c:pt>
                <c:pt idx="143">
                  <c:v>494.94</c:v>
                </c:pt>
                <c:pt idx="144">
                  <c:v>494.9799999999998</c:v>
                </c:pt>
                <c:pt idx="145">
                  <c:v>495.0</c:v>
                </c:pt>
                <c:pt idx="146">
                  <c:v>495.01</c:v>
                </c:pt>
                <c:pt idx="147">
                  <c:v>495.04</c:v>
                </c:pt>
                <c:pt idx="148">
                  <c:v>495.1</c:v>
                </c:pt>
                <c:pt idx="149">
                  <c:v>495.1500000000002</c:v>
                </c:pt>
                <c:pt idx="150">
                  <c:v>495.19</c:v>
                </c:pt>
                <c:pt idx="151">
                  <c:v>495.2</c:v>
                </c:pt>
                <c:pt idx="152">
                  <c:v>495.24</c:v>
                </c:pt>
                <c:pt idx="153">
                  <c:v>495.28</c:v>
                </c:pt>
                <c:pt idx="154">
                  <c:v>495.3</c:v>
                </c:pt>
                <c:pt idx="155">
                  <c:v>495.3400000000002</c:v>
                </c:pt>
                <c:pt idx="156">
                  <c:v>495.38</c:v>
                </c:pt>
                <c:pt idx="157">
                  <c:v>495.4</c:v>
                </c:pt>
                <c:pt idx="158">
                  <c:v>495.44</c:v>
                </c:pt>
                <c:pt idx="159">
                  <c:v>495.4799999999998</c:v>
                </c:pt>
                <c:pt idx="160">
                  <c:v>495.5</c:v>
                </c:pt>
                <c:pt idx="161">
                  <c:v>495.55</c:v>
                </c:pt>
                <c:pt idx="162">
                  <c:v>495.6</c:v>
                </c:pt>
                <c:pt idx="163">
                  <c:v>495.6500000000002</c:v>
                </c:pt>
                <c:pt idx="164">
                  <c:v>495.69</c:v>
                </c:pt>
                <c:pt idx="165">
                  <c:v>495.7</c:v>
                </c:pt>
                <c:pt idx="166">
                  <c:v>495.74</c:v>
                </c:pt>
                <c:pt idx="167">
                  <c:v>495.78</c:v>
                </c:pt>
                <c:pt idx="168">
                  <c:v>495.8</c:v>
                </c:pt>
                <c:pt idx="169">
                  <c:v>495.8400000000002</c:v>
                </c:pt>
                <c:pt idx="170">
                  <c:v>495.88</c:v>
                </c:pt>
                <c:pt idx="171">
                  <c:v>495.9</c:v>
                </c:pt>
                <c:pt idx="172">
                  <c:v>495.94</c:v>
                </c:pt>
                <c:pt idx="173">
                  <c:v>495.9799999999998</c:v>
                </c:pt>
                <c:pt idx="174">
                  <c:v>496.0</c:v>
                </c:pt>
                <c:pt idx="175">
                  <c:v>496.01</c:v>
                </c:pt>
                <c:pt idx="176">
                  <c:v>496.04</c:v>
                </c:pt>
                <c:pt idx="177">
                  <c:v>496.1</c:v>
                </c:pt>
                <c:pt idx="178">
                  <c:v>496.1500000000002</c:v>
                </c:pt>
                <c:pt idx="179">
                  <c:v>496.19</c:v>
                </c:pt>
                <c:pt idx="180">
                  <c:v>496.2</c:v>
                </c:pt>
                <c:pt idx="181">
                  <c:v>496.24</c:v>
                </c:pt>
                <c:pt idx="182">
                  <c:v>496.28</c:v>
                </c:pt>
                <c:pt idx="183">
                  <c:v>496.3</c:v>
                </c:pt>
                <c:pt idx="184">
                  <c:v>496.3400000000002</c:v>
                </c:pt>
                <c:pt idx="185">
                  <c:v>496.38</c:v>
                </c:pt>
                <c:pt idx="186">
                  <c:v>496.4</c:v>
                </c:pt>
                <c:pt idx="187">
                  <c:v>496.44</c:v>
                </c:pt>
                <c:pt idx="188">
                  <c:v>496.4799999999998</c:v>
                </c:pt>
                <c:pt idx="189">
                  <c:v>496.5</c:v>
                </c:pt>
                <c:pt idx="190">
                  <c:v>496.55</c:v>
                </c:pt>
                <c:pt idx="191">
                  <c:v>496.6</c:v>
                </c:pt>
                <c:pt idx="192">
                  <c:v>496.6500000000002</c:v>
                </c:pt>
                <c:pt idx="193">
                  <c:v>496.69</c:v>
                </c:pt>
                <c:pt idx="194">
                  <c:v>496.7</c:v>
                </c:pt>
                <c:pt idx="195">
                  <c:v>496.74</c:v>
                </c:pt>
                <c:pt idx="196">
                  <c:v>496.78</c:v>
                </c:pt>
                <c:pt idx="197">
                  <c:v>496.8</c:v>
                </c:pt>
                <c:pt idx="198">
                  <c:v>496.8400000000002</c:v>
                </c:pt>
                <c:pt idx="199">
                  <c:v>496.88</c:v>
                </c:pt>
                <c:pt idx="200">
                  <c:v>496.9</c:v>
                </c:pt>
                <c:pt idx="201">
                  <c:v>496.94</c:v>
                </c:pt>
                <c:pt idx="202">
                  <c:v>496.9799999999998</c:v>
                </c:pt>
                <c:pt idx="203">
                  <c:v>497.0</c:v>
                </c:pt>
                <c:pt idx="204">
                  <c:v>497.01</c:v>
                </c:pt>
                <c:pt idx="205">
                  <c:v>497.04</c:v>
                </c:pt>
                <c:pt idx="206">
                  <c:v>497.1</c:v>
                </c:pt>
                <c:pt idx="207">
                  <c:v>497.1500000000002</c:v>
                </c:pt>
                <c:pt idx="208">
                  <c:v>497.19</c:v>
                </c:pt>
                <c:pt idx="209">
                  <c:v>497.2</c:v>
                </c:pt>
                <c:pt idx="210">
                  <c:v>497.24</c:v>
                </c:pt>
                <c:pt idx="211">
                  <c:v>497.28</c:v>
                </c:pt>
                <c:pt idx="212">
                  <c:v>497.3</c:v>
                </c:pt>
                <c:pt idx="213">
                  <c:v>497.3400000000002</c:v>
                </c:pt>
                <c:pt idx="214">
                  <c:v>497.38</c:v>
                </c:pt>
                <c:pt idx="215">
                  <c:v>497.4</c:v>
                </c:pt>
                <c:pt idx="216">
                  <c:v>497.44</c:v>
                </c:pt>
                <c:pt idx="217">
                  <c:v>497.4799999999998</c:v>
                </c:pt>
                <c:pt idx="218">
                  <c:v>497.5</c:v>
                </c:pt>
                <c:pt idx="219">
                  <c:v>497.55</c:v>
                </c:pt>
                <c:pt idx="220">
                  <c:v>497.6</c:v>
                </c:pt>
                <c:pt idx="221">
                  <c:v>497.6500000000002</c:v>
                </c:pt>
                <c:pt idx="222">
                  <c:v>497.69</c:v>
                </c:pt>
                <c:pt idx="223">
                  <c:v>497.7</c:v>
                </c:pt>
                <c:pt idx="224">
                  <c:v>497.74</c:v>
                </c:pt>
                <c:pt idx="225">
                  <c:v>497.78</c:v>
                </c:pt>
                <c:pt idx="226">
                  <c:v>497.8</c:v>
                </c:pt>
                <c:pt idx="227">
                  <c:v>497.8400000000002</c:v>
                </c:pt>
                <c:pt idx="228">
                  <c:v>497.88</c:v>
                </c:pt>
                <c:pt idx="229">
                  <c:v>497.9</c:v>
                </c:pt>
                <c:pt idx="230">
                  <c:v>497.94</c:v>
                </c:pt>
                <c:pt idx="231">
                  <c:v>497.9799999999998</c:v>
                </c:pt>
                <c:pt idx="232">
                  <c:v>498.0</c:v>
                </c:pt>
                <c:pt idx="233">
                  <c:v>498.01</c:v>
                </c:pt>
                <c:pt idx="234">
                  <c:v>498.04</c:v>
                </c:pt>
                <c:pt idx="235">
                  <c:v>498.1</c:v>
                </c:pt>
                <c:pt idx="236">
                  <c:v>498.1500000000002</c:v>
                </c:pt>
                <c:pt idx="237">
                  <c:v>498.19</c:v>
                </c:pt>
                <c:pt idx="238">
                  <c:v>498.2</c:v>
                </c:pt>
                <c:pt idx="239">
                  <c:v>498.24</c:v>
                </c:pt>
                <c:pt idx="240">
                  <c:v>498.28</c:v>
                </c:pt>
                <c:pt idx="241">
                  <c:v>498.3</c:v>
                </c:pt>
                <c:pt idx="242">
                  <c:v>498.3400000000002</c:v>
                </c:pt>
                <c:pt idx="243">
                  <c:v>498.38</c:v>
                </c:pt>
                <c:pt idx="244">
                  <c:v>498.4</c:v>
                </c:pt>
                <c:pt idx="245">
                  <c:v>498.44</c:v>
                </c:pt>
                <c:pt idx="246">
                  <c:v>498.4799999999998</c:v>
                </c:pt>
                <c:pt idx="247">
                  <c:v>498.5</c:v>
                </c:pt>
                <c:pt idx="248">
                  <c:v>498.55</c:v>
                </c:pt>
                <c:pt idx="249">
                  <c:v>498.6</c:v>
                </c:pt>
                <c:pt idx="250">
                  <c:v>498.6500000000002</c:v>
                </c:pt>
                <c:pt idx="251">
                  <c:v>498.69</c:v>
                </c:pt>
                <c:pt idx="252">
                  <c:v>498.7</c:v>
                </c:pt>
                <c:pt idx="253">
                  <c:v>498.74</c:v>
                </c:pt>
                <c:pt idx="254">
                  <c:v>498.78</c:v>
                </c:pt>
                <c:pt idx="255">
                  <c:v>498.8</c:v>
                </c:pt>
                <c:pt idx="256">
                  <c:v>498.8400000000002</c:v>
                </c:pt>
                <c:pt idx="257">
                  <c:v>498.88</c:v>
                </c:pt>
                <c:pt idx="258">
                  <c:v>498.9</c:v>
                </c:pt>
                <c:pt idx="259">
                  <c:v>498.94</c:v>
                </c:pt>
                <c:pt idx="260">
                  <c:v>498.9799999999998</c:v>
                </c:pt>
                <c:pt idx="261">
                  <c:v>499.0</c:v>
                </c:pt>
                <c:pt idx="262">
                  <c:v>499.01</c:v>
                </c:pt>
                <c:pt idx="263">
                  <c:v>499.04</c:v>
                </c:pt>
                <c:pt idx="264">
                  <c:v>499.1</c:v>
                </c:pt>
                <c:pt idx="265">
                  <c:v>499.1500000000002</c:v>
                </c:pt>
                <c:pt idx="266">
                  <c:v>499.19</c:v>
                </c:pt>
                <c:pt idx="267">
                  <c:v>499.2</c:v>
                </c:pt>
                <c:pt idx="268">
                  <c:v>499.24</c:v>
                </c:pt>
                <c:pt idx="269">
                  <c:v>499.28</c:v>
                </c:pt>
                <c:pt idx="270">
                  <c:v>499.3</c:v>
                </c:pt>
                <c:pt idx="271">
                  <c:v>499.3400000000002</c:v>
                </c:pt>
                <c:pt idx="272">
                  <c:v>499.38</c:v>
                </c:pt>
                <c:pt idx="273">
                  <c:v>499.4</c:v>
                </c:pt>
                <c:pt idx="274">
                  <c:v>499.44</c:v>
                </c:pt>
                <c:pt idx="275">
                  <c:v>499.4799999999998</c:v>
                </c:pt>
                <c:pt idx="276">
                  <c:v>499.5</c:v>
                </c:pt>
                <c:pt idx="277">
                  <c:v>499.55</c:v>
                </c:pt>
                <c:pt idx="278">
                  <c:v>499.6</c:v>
                </c:pt>
                <c:pt idx="279">
                  <c:v>499.6500000000002</c:v>
                </c:pt>
                <c:pt idx="280">
                  <c:v>499.69</c:v>
                </c:pt>
                <c:pt idx="281">
                  <c:v>499.7</c:v>
                </c:pt>
                <c:pt idx="282">
                  <c:v>499.74</c:v>
                </c:pt>
                <c:pt idx="283">
                  <c:v>499.78</c:v>
                </c:pt>
                <c:pt idx="284">
                  <c:v>499.8</c:v>
                </c:pt>
                <c:pt idx="285">
                  <c:v>499.8400000000002</c:v>
                </c:pt>
                <c:pt idx="286">
                  <c:v>499.88</c:v>
                </c:pt>
                <c:pt idx="287">
                  <c:v>499.9</c:v>
                </c:pt>
                <c:pt idx="288">
                  <c:v>499.94</c:v>
                </c:pt>
                <c:pt idx="289">
                  <c:v>499.9799999999998</c:v>
                </c:pt>
              </c:numCache>
            </c:numRef>
          </c:xVal>
          <c:yVal>
            <c:numRef>
              <c:f>Sheet1!$D$14058:$D$14347</c:f>
              <c:numCache>
                <c:formatCode>0.00</c:formatCode>
                <c:ptCount val="290"/>
                <c:pt idx="0">
                  <c:v>0.151345568333333</c:v>
                </c:pt>
                <c:pt idx="1">
                  <c:v>0.128085678333333</c:v>
                </c:pt>
                <c:pt idx="2">
                  <c:v>0.0815756466666667</c:v>
                </c:pt>
                <c:pt idx="3">
                  <c:v>0.164719515</c:v>
                </c:pt>
                <c:pt idx="4">
                  <c:v>0.270423533333333</c:v>
                </c:pt>
                <c:pt idx="5">
                  <c:v>0.366752633333333</c:v>
                </c:pt>
                <c:pt idx="6">
                  <c:v>0.390932083333333</c:v>
                </c:pt>
                <c:pt idx="7">
                  <c:v>0.475391216666667</c:v>
                </c:pt>
                <c:pt idx="8">
                  <c:v>0.552574166666667</c:v>
                </c:pt>
                <c:pt idx="9">
                  <c:v>0.584965016666667</c:v>
                </c:pt>
                <c:pt idx="10">
                  <c:v>0.651257416666667</c:v>
                </c:pt>
                <c:pt idx="11">
                  <c:v>0.709968616666667</c:v>
                </c:pt>
                <c:pt idx="12">
                  <c:v>0.738982549999999</c:v>
                </c:pt>
                <c:pt idx="13">
                  <c:v>0.792543649999999</c:v>
                </c:pt>
                <c:pt idx="14">
                  <c:v>0.845412233333334</c:v>
                </c:pt>
                <c:pt idx="15">
                  <c:v>0.870383533333334</c:v>
                </c:pt>
                <c:pt idx="16">
                  <c:v>0.9117286</c:v>
                </c:pt>
                <c:pt idx="17">
                  <c:v>0.8669467</c:v>
                </c:pt>
                <c:pt idx="18">
                  <c:v>0.810550899999999</c:v>
                </c:pt>
                <c:pt idx="19">
                  <c:v>0.754998</c:v>
                </c:pt>
                <c:pt idx="20">
                  <c:v>0.738655833333334</c:v>
                </c:pt>
                <c:pt idx="21">
                  <c:v>0.677878283333334</c:v>
                </c:pt>
                <c:pt idx="22">
                  <c:v>0.613660183333334</c:v>
                </c:pt>
                <c:pt idx="23">
                  <c:v>0.580540733333333</c:v>
                </c:pt>
                <c:pt idx="24">
                  <c:v>0.509370583333333</c:v>
                </c:pt>
                <c:pt idx="25">
                  <c:v>0.433595483333333</c:v>
                </c:pt>
                <c:pt idx="26">
                  <c:v>0.390586633333334</c:v>
                </c:pt>
                <c:pt idx="27">
                  <c:v>0.301785583333333</c:v>
                </c:pt>
                <c:pt idx="28">
                  <c:v>0.201671516666667</c:v>
                </c:pt>
                <c:pt idx="29">
                  <c:v>0.151357131666667</c:v>
                </c:pt>
                <c:pt idx="30">
                  <c:v>0.127829518333333</c:v>
                </c:pt>
                <c:pt idx="31">
                  <c:v>0.080961455</c:v>
                </c:pt>
                <c:pt idx="32">
                  <c:v>0.164038641666667</c:v>
                </c:pt>
                <c:pt idx="33">
                  <c:v>0.270292666666667</c:v>
                </c:pt>
                <c:pt idx="34">
                  <c:v>0.366931283333333</c:v>
                </c:pt>
                <c:pt idx="35">
                  <c:v>0.3910661</c:v>
                </c:pt>
                <c:pt idx="36">
                  <c:v>0.475472866666667</c:v>
                </c:pt>
                <c:pt idx="37">
                  <c:v>0.552453533333333</c:v>
                </c:pt>
                <c:pt idx="38">
                  <c:v>0.584860883333333</c:v>
                </c:pt>
                <c:pt idx="39">
                  <c:v>0.651326033333334</c:v>
                </c:pt>
                <c:pt idx="40">
                  <c:v>0.709771983333334</c:v>
                </c:pt>
                <c:pt idx="41">
                  <c:v>0.73897745</c:v>
                </c:pt>
                <c:pt idx="42">
                  <c:v>0.79270595</c:v>
                </c:pt>
                <c:pt idx="43">
                  <c:v>0.845376466666666</c:v>
                </c:pt>
                <c:pt idx="44">
                  <c:v>0.870977283333334</c:v>
                </c:pt>
                <c:pt idx="45">
                  <c:v>0.9117697</c:v>
                </c:pt>
                <c:pt idx="46">
                  <c:v>0.867039583333333</c:v>
                </c:pt>
                <c:pt idx="47">
                  <c:v>0.810872199999999</c:v>
                </c:pt>
                <c:pt idx="48">
                  <c:v>0.7548051</c:v>
                </c:pt>
                <c:pt idx="49">
                  <c:v>0.739070966666667</c:v>
                </c:pt>
                <c:pt idx="50">
                  <c:v>0.67730415</c:v>
                </c:pt>
                <c:pt idx="51">
                  <c:v>0.61334135</c:v>
                </c:pt>
                <c:pt idx="52">
                  <c:v>0.5806469</c:v>
                </c:pt>
                <c:pt idx="53">
                  <c:v>0.509390166666667</c:v>
                </c:pt>
                <c:pt idx="54">
                  <c:v>0.433271933333333</c:v>
                </c:pt>
                <c:pt idx="55">
                  <c:v>0.390809716666667</c:v>
                </c:pt>
                <c:pt idx="56">
                  <c:v>0.3014265</c:v>
                </c:pt>
                <c:pt idx="57">
                  <c:v>0.201573066666667</c:v>
                </c:pt>
                <c:pt idx="58">
                  <c:v>0.151206288333333</c:v>
                </c:pt>
                <c:pt idx="59">
                  <c:v>0.128369203333333</c:v>
                </c:pt>
                <c:pt idx="60">
                  <c:v>0.081028495</c:v>
                </c:pt>
                <c:pt idx="61">
                  <c:v>0.164466723333333</c:v>
                </c:pt>
                <c:pt idx="62">
                  <c:v>0.270447716666667</c:v>
                </c:pt>
                <c:pt idx="63">
                  <c:v>0.367231133333333</c:v>
                </c:pt>
                <c:pt idx="64">
                  <c:v>0.391207916666667</c:v>
                </c:pt>
                <c:pt idx="65">
                  <c:v>0.475845016666667</c:v>
                </c:pt>
                <c:pt idx="66">
                  <c:v>0.55239995</c:v>
                </c:pt>
                <c:pt idx="67">
                  <c:v>0.585205983333333</c:v>
                </c:pt>
                <c:pt idx="68">
                  <c:v>0.651286916666667</c:v>
                </c:pt>
                <c:pt idx="69">
                  <c:v>0.709822466666667</c:v>
                </c:pt>
                <c:pt idx="70">
                  <c:v>0.73908145</c:v>
                </c:pt>
                <c:pt idx="71">
                  <c:v>0.792373033333334</c:v>
                </c:pt>
                <c:pt idx="72">
                  <c:v>0.845260116666666</c:v>
                </c:pt>
                <c:pt idx="73">
                  <c:v>0.870940766666667</c:v>
                </c:pt>
                <c:pt idx="74">
                  <c:v>0.911973666666667</c:v>
                </c:pt>
                <c:pt idx="75">
                  <c:v>0.867173016666667</c:v>
                </c:pt>
                <c:pt idx="76">
                  <c:v>0.81083005</c:v>
                </c:pt>
                <c:pt idx="77">
                  <c:v>0.754629816666668</c:v>
                </c:pt>
                <c:pt idx="78">
                  <c:v>0.738884316666667</c:v>
                </c:pt>
                <c:pt idx="79">
                  <c:v>0.677359783333334</c:v>
                </c:pt>
                <c:pt idx="80">
                  <c:v>0.6130098</c:v>
                </c:pt>
                <c:pt idx="81">
                  <c:v>0.580602516666667</c:v>
                </c:pt>
                <c:pt idx="82">
                  <c:v>0.509138316666667</c:v>
                </c:pt>
                <c:pt idx="83">
                  <c:v>0.433246483333333</c:v>
                </c:pt>
                <c:pt idx="84">
                  <c:v>0.390737316666667</c:v>
                </c:pt>
                <c:pt idx="85">
                  <c:v>0.3007908</c:v>
                </c:pt>
                <c:pt idx="86">
                  <c:v>0.201530116666667</c:v>
                </c:pt>
                <c:pt idx="87">
                  <c:v>0.150857306666667</c:v>
                </c:pt>
                <c:pt idx="88">
                  <c:v>0.128021743333333</c:v>
                </c:pt>
                <c:pt idx="89">
                  <c:v>0.0808447916666667</c:v>
                </c:pt>
                <c:pt idx="90">
                  <c:v>0.163828798333333</c:v>
                </c:pt>
                <c:pt idx="91">
                  <c:v>0.27000395</c:v>
                </c:pt>
                <c:pt idx="92">
                  <c:v>0.366838866666667</c:v>
                </c:pt>
                <c:pt idx="93">
                  <c:v>0.390726916666667</c:v>
                </c:pt>
                <c:pt idx="94">
                  <c:v>0.475417816666667</c:v>
                </c:pt>
                <c:pt idx="95">
                  <c:v>0.552759816666667</c:v>
                </c:pt>
                <c:pt idx="96">
                  <c:v>0.584478249999999</c:v>
                </c:pt>
                <c:pt idx="97">
                  <c:v>0.651135666666667</c:v>
                </c:pt>
                <c:pt idx="98">
                  <c:v>0.710326933333334</c:v>
                </c:pt>
                <c:pt idx="99">
                  <c:v>0.738821916666667</c:v>
                </c:pt>
                <c:pt idx="100">
                  <c:v>0.792708749999999</c:v>
                </c:pt>
                <c:pt idx="101">
                  <c:v>0.845139783333334</c:v>
                </c:pt>
                <c:pt idx="102">
                  <c:v>0.87092835</c:v>
                </c:pt>
                <c:pt idx="103">
                  <c:v>0.911598583333333</c:v>
                </c:pt>
                <c:pt idx="104">
                  <c:v>0.866777766666667</c:v>
                </c:pt>
                <c:pt idx="105">
                  <c:v>0.8104582</c:v>
                </c:pt>
                <c:pt idx="106">
                  <c:v>0.755285216666667</c:v>
                </c:pt>
                <c:pt idx="107">
                  <c:v>0.739075616666667</c:v>
                </c:pt>
                <c:pt idx="108">
                  <c:v>0.677708466666667</c:v>
                </c:pt>
                <c:pt idx="109">
                  <c:v>0.613112616666667</c:v>
                </c:pt>
                <c:pt idx="110">
                  <c:v>0.580792566666667</c:v>
                </c:pt>
                <c:pt idx="111">
                  <c:v>0.508875933333334</c:v>
                </c:pt>
                <c:pt idx="112">
                  <c:v>0.43348465</c:v>
                </c:pt>
                <c:pt idx="113">
                  <c:v>0.390527433333333</c:v>
                </c:pt>
                <c:pt idx="114">
                  <c:v>0.301286483333333</c:v>
                </c:pt>
                <c:pt idx="115">
                  <c:v>0.20183935</c:v>
                </c:pt>
                <c:pt idx="116">
                  <c:v>0.150684298333333</c:v>
                </c:pt>
                <c:pt idx="117">
                  <c:v>0.127807105</c:v>
                </c:pt>
                <c:pt idx="118">
                  <c:v>0.0811596866666666</c:v>
                </c:pt>
                <c:pt idx="119">
                  <c:v>0.164318053333333</c:v>
                </c:pt>
                <c:pt idx="120">
                  <c:v>0.270249316666667</c:v>
                </c:pt>
                <c:pt idx="121">
                  <c:v>0.366101783333333</c:v>
                </c:pt>
                <c:pt idx="122">
                  <c:v>0.390266783333333</c:v>
                </c:pt>
                <c:pt idx="123">
                  <c:v>0.47498045</c:v>
                </c:pt>
                <c:pt idx="124">
                  <c:v>0.553200583333333</c:v>
                </c:pt>
                <c:pt idx="125">
                  <c:v>0.5841973</c:v>
                </c:pt>
                <c:pt idx="126">
                  <c:v>0.6514294</c:v>
                </c:pt>
                <c:pt idx="127">
                  <c:v>0.710167916666667</c:v>
                </c:pt>
                <c:pt idx="128">
                  <c:v>0.738855333333334</c:v>
                </c:pt>
                <c:pt idx="129">
                  <c:v>0.79269185</c:v>
                </c:pt>
                <c:pt idx="130">
                  <c:v>0.845081733333334</c:v>
                </c:pt>
                <c:pt idx="131">
                  <c:v>0.8709106</c:v>
                </c:pt>
                <c:pt idx="132">
                  <c:v>0.911824349999999</c:v>
                </c:pt>
                <c:pt idx="133">
                  <c:v>0.866605716666667</c:v>
                </c:pt>
                <c:pt idx="134">
                  <c:v>0.810292433333334</c:v>
                </c:pt>
                <c:pt idx="135">
                  <c:v>0.755123916666667</c:v>
                </c:pt>
                <c:pt idx="136">
                  <c:v>0.7388421</c:v>
                </c:pt>
                <c:pt idx="137">
                  <c:v>0.677876666666667</c:v>
                </c:pt>
                <c:pt idx="138">
                  <c:v>0.613165266666667</c:v>
                </c:pt>
                <c:pt idx="139">
                  <c:v>0.580888549999999</c:v>
                </c:pt>
                <c:pt idx="140">
                  <c:v>0.509142716666667</c:v>
                </c:pt>
                <c:pt idx="141">
                  <c:v>0.43350415</c:v>
                </c:pt>
                <c:pt idx="142">
                  <c:v>0.390852433333333</c:v>
                </c:pt>
                <c:pt idx="143">
                  <c:v>0.301579733333333</c:v>
                </c:pt>
                <c:pt idx="144">
                  <c:v>0.201402366666667</c:v>
                </c:pt>
                <c:pt idx="145">
                  <c:v>0.151183503333333</c:v>
                </c:pt>
                <c:pt idx="146">
                  <c:v>0.128015798333333</c:v>
                </c:pt>
                <c:pt idx="147">
                  <c:v>0.0812422633333333</c:v>
                </c:pt>
                <c:pt idx="148">
                  <c:v>0.164504505</c:v>
                </c:pt>
                <c:pt idx="149">
                  <c:v>0.270547033333333</c:v>
                </c:pt>
                <c:pt idx="150">
                  <c:v>0.36661985</c:v>
                </c:pt>
                <c:pt idx="151">
                  <c:v>0.3907072</c:v>
                </c:pt>
                <c:pt idx="152">
                  <c:v>0.47568145</c:v>
                </c:pt>
                <c:pt idx="153">
                  <c:v>0.5529336</c:v>
                </c:pt>
                <c:pt idx="154">
                  <c:v>0.585034983333333</c:v>
                </c:pt>
                <c:pt idx="155">
                  <c:v>0.65173115</c:v>
                </c:pt>
                <c:pt idx="156">
                  <c:v>0.709773966666667</c:v>
                </c:pt>
                <c:pt idx="157">
                  <c:v>0.739114166666666</c:v>
                </c:pt>
                <c:pt idx="158">
                  <c:v>0.793026516666667</c:v>
                </c:pt>
                <c:pt idx="159">
                  <c:v>0.8451599</c:v>
                </c:pt>
                <c:pt idx="160">
                  <c:v>0.871090583333334</c:v>
                </c:pt>
                <c:pt idx="161">
                  <c:v>0.911968633333334</c:v>
                </c:pt>
                <c:pt idx="162">
                  <c:v>0.8669878</c:v>
                </c:pt>
                <c:pt idx="163">
                  <c:v>0.810545616666667</c:v>
                </c:pt>
                <c:pt idx="164">
                  <c:v>0.755435349999999</c:v>
                </c:pt>
                <c:pt idx="165">
                  <c:v>0.739372333333334</c:v>
                </c:pt>
                <c:pt idx="166">
                  <c:v>0.677641483333334</c:v>
                </c:pt>
                <c:pt idx="167">
                  <c:v>0.612851666666667</c:v>
                </c:pt>
                <c:pt idx="168">
                  <c:v>0.58105955</c:v>
                </c:pt>
                <c:pt idx="169">
                  <c:v>0.509027483333333</c:v>
                </c:pt>
                <c:pt idx="170">
                  <c:v>0.433252166666667</c:v>
                </c:pt>
                <c:pt idx="171">
                  <c:v>0.390787733333333</c:v>
                </c:pt>
                <c:pt idx="172">
                  <c:v>0.3012722</c:v>
                </c:pt>
                <c:pt idx="173">
                  <c:v>0.201951433333333</c:v>
                </c:pt>
                <c:pt idx="174">
                  <c:v>0.151083308333333</c:v>
                </c:pt>
                <c:pt idx="175">
                  <c:v>0.127887353333333</c:v>
                </c:pt>
                <c:pt idx="176">
                  <c:v>0.0815731316666667</c:v>
                </c:pt>
                <c:pt idx="177">
                  <c:v>0.165293706666667</c:v>
                </c:pt>
                <c:pt idx="178">
                  <c:v>0.270890383333333</c:v>
                </c:pt>
                <c:pt idx="179">
                  <c:v>0.366720766666667</c:v>
                </c:pt>
                <c:pt idx="180">
                  <c:v>0.3913026</c:v>
                </c:pt>
                <c:pt idx="181">
                  <c:v>0.475432566666667</c:v>
                </c:pt>
                <c:pt idx="182">
                  <c:v>0.552734666666667</c:v>
                </c:pt>
                <c:pt idx="183">
                  <c:v>0.584774583333333</c:v>
                </c:pt>
                <c:pt idx="184">
                  <c:v>0.6514029</c:v>
                </c:pt>
                <c:pt idx="185">
                  <c:v>0.710173766666666</c:v>
                </c:pt>
                <c:pt idx="186">
                  <c:v>0.738964166666666</c:v>
                </c:pt>
                <c:pt idx="187">
                  <c:v>0.792595116666667</c:v>
                </c:pt>
                <c:pt idx="188">
                  <c:v>0.844659283333334</c:v>
                </c:pt>
                <c:pt idx="189">
                  <c:v>0.871288399999999</c:v>
                </c:pt>
                <c:pt idx="190">
                  <c:v>0.912299566666667</c:v>
                </c:pt>
                <c:pt idx="191">
                  <c:v>0.86673685</c:v>
                </c:pt>
                <c:pt idx="192">
                  <c:v>0.81031975</c:v>
                </c:pt>
                <c:pt idx="193">
                  <c:v>0.754820433333334</c:v>
                </c:pt>
                <c:pt idx="194">
                  <c:v>0.738789133333334</c:v>
                </c:pt>
                <c:pt idx="195">
                  <c:v>0.677595850000001</c:v>
                </c:pt>
                <c:pt idx="196">
                  <c:v>0.612878233333334</c:v>
                </c:pt>
                <c:pt idx="197">
                  <c:v>0.580892216666667</c:v>
                </c:pt>
                <c:pt idx="198">
                  <c:v>0.508926366666667</c:v>
                </c:pt>
                <c:pt idx="199">
                  <c:v>0.4334597</c:v>
                </c:pt>
                <c:pt idx="200">
                  <c:v>0.390958916666667</c:v>
                </c:pt>
                <c:pt idx="201">
                  <c:v>0.301034933333333</c:v>
                </c:pt>
                <c:pt idx="202">
                  <c:v>0.201907816666667</c:v>
                </c:pt>
                <c:pt idx="203">
                  <c:v>0.151063921666667</c:v>
                </c:pt>
                <c:pt idx="204">
                  <c:v>0.128229955</c:v>
                </c:pt>
                <c:pt idx="205">
                  <c:v>0.08117077</c:v>
                </c:pt>
                <c:pt idx="206">
                  <c:v>0.164955683333333</c:v>
                </c:pt>
                <c:pt idx="207">
                  <c:v>0.270679866666667</c:v>
                </c:pt>
                <c:pt idx="208">
                  <c:v>0.36650235</c:v>
                </c:pt>
                <c:pt idx="209">
                  <c:v>0.391126916666667</c:v>
                </c:pt>
                <c:pt idx="210">
                  <c:v>0.47505175</c:v>
                </c:pt>
                <c:pt idx="211">
                  <c:v>0.552482899999999</c:v>
                </c:pt>
                <c:pt idx="212">
                  <c:v>0.584577899999999</c:v>
                </c:pt>
                <c:pt idx="213">
                  <c:v>0.651074633333334</c:v>
                </c:pt>
                <c:pt idx="214">
                  <c:v>0.709879083333334</c:v>
                </c:pt>
                <c:pt idx="215">
                  <c:v>0.7386721</c:v>
                </c:pt>
                <c:pt idx="216">
                  <c:v>0.792404883333333</c:v>
                </c:pt>
                <c:pt idx="217">
                  <c:v>0.844853616666667</c:v>
                </c:pt>
                <c:pt idx="218">
                  <c:v>0.87074625</c:v>
                </c:pt>
                <c:pt idx="219">
                  <c:v>0.911695633333334</c:v>
                </c:pt>
                <c:pt idx="220">
                  <c:v>0.866437266666666</c:v>
                </c:pt>
                <c:pt idx="221">
                  <c:v>0.809944416666667</c:v>
                </c:pt>
                <c:pt idx="222">
                  <c:v>0.7545871</c:v>
                </c:pt>
                <c:pt idx="223">
                  <c:v>0.738157333333334</c:v>
                </c:pt>
                <c:pt idx="224">
                  <c:v>0.6775155</c:v>
                </c:pt>
                <c:pt idx="225">
                  <c:v>0.613547683333334</c:v>
                </c:pt>
                <c:pt idx="226">
                  <c:v>0.58060245</c:v>
                </c:pt>
                <c:pt idx="227">
                  <c:v>0.5094933</c:v>
                </c:pt>
                <c:pt idx="228">
                  <c:v>0.433549216666667</c:v>
                </c:pt>
                <c:pt idx="229">
                  <c:v>0.39072105</c:v>
                </c:pt>
                <c:pt idx="230">
                  <c:v>0.301213566666667</c:v>
                </c:pt>
                <c:pt idx="231">
                  <c:v>0.201899</c:v>
                </c:pt>
                <c:pt idx="232">
                  <c:v>0.150786728333333</c:v>
                </c:pt>
                <c:pt idx="233">
                  <c:v>0.12780431</c:v>
                </c:pt>
                <c:pt idx="234">
                  <c:v>0.0813392616666666</c:v>
                </c:pt>
                <c:pt idx="235">
                  <c:v>0.164388088333333</c:v>
                </c:pt>
                <c:pt idx="236">
                  <c:v>0.270440516666667</c:v>
                </c:pt>
                <c:pt idx="237">
                  <c:v>0.366816733333333</c:v>
                </c:pt>
                <c:pt idx="238">
                  <c:v>0.390980616666667</c:v>
                </c:pt>
                <c:pt idx="239">
                  <c:v>0.475240316666667</c:v>
                </c:pt>
                <c:pt idx="240">
                  <c:v>0.552062633333334</c:v>
                </c:pt>
                <c:pt idx="241">
                  <c:v>0.584560633333333</c:v>
                </c:pt>
                <c:pt idx="242">
                  <c:v>0.650921333333334</c:v>
                </c:pt>
                <c:pt idx="243">
                  <c:v>0.710017349999999</c:v>
                </c:pt>
                <c:pt idx="244">
                  <c:v>0.738613433333334</c:v>
                </c:pt>
                <c:pt idx="245">
                  <c:v>0.792484549999999</c:v>
                </c:pt>
                <c:pt idx="246">
                  <c:v>0.845024183333334</c:v>
                </c:pt>
                <c:pt idx="247">
                  <c:v>0.8707357</c:v>
                </c:pt>
                <c:pt idx="248">
                  <c:v>0.912017316666666</c:v>
                </c:pt>
                <c:pt idx="249">
                  <c:v>0.866547166666666</c:v>
                </c:pt>
                <c:pt idx="250">
                  <c:v>0.810052149999999</c:v>
                </c:pt>
                <c:pt idx="251">
                  <c:v>0.754751883333334</c:v>
                </c:pt>
                <c:pt idx="252">
                  <c:v>0.738546249999999</c:v>
                </c:pt>
                <c:pt idx="253">
                  <c:v>0.677682216666667</c:v>
                </c:pt>
                <c:pt idx="254">
                  <c:v>0.613234316666667</c:v>
                </c:pt>
                <c:pt idx="255">
                  <c:v>0.580592699999999</c:v>
                </c:pt>
                <c:pt idx="256">
                  <c:v>0.509435433333334</c:v>
                </c:pt>
                <c:pt idx="257">
                  <c:v>0.433328833333334</c:v>
                </c:pt>
                <c:pt idx="258">
                  <c:v>0.391023133333333</c:v>
                </c:pt>
                <c:pt idx="259">
                  <c:v>0.30123805</c:v>
                </c:pt>
                <c:pt idx="260">
                  <c:v>0.2014553</c:v>
                </c:pt>
                <c:pt idx="261">
                  <c:v>0.150994971666667</c:v>
                </c:pt>
                <c:pt idx="262">
                  <c:v>0.128185858333333</c:v>
                </c:pt>
                <c:pt idx="263">
                  <c:v>0.0808327916666667</c:v>
                </c:pt>
                <c:pt idx="264">
                  <c:v>0.16374408</c:v>
                </c:pt>
                <c:pt idx="265">
                  <c:v>0.269908266666667</c:v>
                </c:pt>
                <c:pt idx="266">
                  <c:v>0.366447516666667</c:v>
                </c:pt>
                <c:pt idx="267">
                  <c:v>0.39063655</c:v>
                </c:pt>
                <c:pt idx="268">
                  <c:v>0.475143416666667</c:v>
                </c:pt>
                <c:pt idx="269">
                  <c:v>0.552319666666667</c:v>
                </c:pt>
                <c:pt idx="270">
                  <c:v>0.584770433333334</c:v>
                </c:pt>
                <c:pt idx="271">
                  <c:v>0.65095865</c:v>
                </c:pt>
                <c:pt idx="272">
                  <c:v>0.709810916666667</c:v>
                </c:pt>
                <c:pt idx="273">
                  <c:v>0.7384969</c:v>
                </c:pt>
                <c:pt idx="274">
                  <c:v>0.792695216666667</c:v>
                </c:pt>
                <c:pt idx="275">
                  <c:v>0.845013683333333</c:v>
                </c:pt>
                <c:pt idx="276">
                  <c:v>0.870994166666667</c:v>
                </c:pt>
                <c:pt idx="277">
                  <c:v>0.912146016666667</c:v>
                </c:pt>
                <c:pt idx="278">
                  <c:v>0.8668445</c:v>
                </c:pt>
                <c:pt idx="279">
                  <c:v>0.810136266666666</c:v>
                </c:pt>
                <c:pt idx="280">
                  <c:v>0.75501725</c:v>
                </c:pt>
                <c:pt idx="281">
                  <c:v>0.738707683333334</c:v>
                </c:pt>
                <c:pt idx="282">
                  <c:v>0.6779621</c:v>
                </c:pt>
                <c:pt idx="283">
                  <c:v>0.613573249999999</c:v>
                </c:pt>
                <c:pt idx="284">
                  <c:v>0.581032099999999</c:v>
                </c:pt>
                <c:pt idx="285">
                  <c:v>0.509665216666667</c:v>
                </c:pt>
                <c:pt idx="286">
                  <c:v>0.433126366666667</c:v>
                </c:pt>
                <c:pt idx="287">
                  <c:v>0.391120966666667</c:v>
                </c:pt>
                <c:pt idx="288">
                  <c:v>0.301689383333333</c:v>
                </c:pt>
                <c:pt idx="289">
                  <c:v>0.201643916666667</c:v>
                </c:pt>
              </c:numCache>
            </c:numRef>
          </c:yVal>
          <c:smooth val="0"/>
          <c:extLst xmlns:c16r2="http://schemas.microsoft.com/office/drawing/2015/06/chart">
            <c:ext xmlns:c16="http://schemas.microsoft.com/office/drawing/2014/chart" uri="{C3380CC4-5D6E-409C-BE32-E72D297353CC}">
              <c16:uniqueId val="{00000005-B058-476F-A165-9C5CF939253F}"/>
            </c:ext>
          </c:extLst>
        </c:ser>
        <c:dLbls>
          <c:showLegendKey val="0"/>
          <c:showVal val="0"/>
          <c:showCatName val="0"/>
          <c:showSerName val="0"/>
          <c:showPercent val="0"/>
          <c:showBubbleSize val="0"/>
        </c:dLbls>
        <c:axId val="2126010600"/>
        <c:axId val="2126016424"/>
      </c:scatterChart>
      <c:valAx>
        <c:axId val="2126010600"/>
        <c:scaling>
          <c:orientation val="minMax"/>
          <c:max val="501.0"/>
          <c:min val="0.0"/>
        </c:scaling>
        <c:delete val="0"/>
        <c:axPos val="b"/>
        <c:title>
          <c:tx>
            <c:rich>
              <a:bodyPr/>
              <a:lstStyle/>
              <a:p>
                <a:pPr>
                  <a:defRPr sz="1000" b="0"/>
                </a:pPr>
                <a:r>
                  <a:rPr lang="en-US" sz="1000" b="0"/>
                  <a:t>Time (sec)</a:t>
                </a:r>
              </a:p>
            </c:rich>
          </c:tx>
          <c:layout>
            <c:manualLayout>
              <c:xMode val="edge"/>
              <c:yMode val="edge"/>
              <c:x val="0.468584253339091"/>
              <c:y val="0.928580927384077"/>
            </c:manualLayout>
          </c:layout>
          <c:overlay val="0"/>
        </c:title>
        <c:numFmt formatCode="General" sourceLinked="0"/>
        <c:majorTickMark val="out"/>
        <c:minorTickMark val="none"/>
        <c:tickLblPos val="nextTo"/>
        <c:spPr>
          <a:ln w="12700">
            <a:solidFill>
              <a:sysClr val="windowText" lastClr="000000"/>
            </a:solidFill>
          </a:ln>
        </c:spPr>
        <c:crossAx val="2126016424"/>
        <c:crosses val="autoZero"/>
        <c:crossBetween val="midCat"/>
      </c:valAx>
      <c:valAx>
        <c:axId val="2126016424"/>
        <c:scaling>
          <c:orientation val="minMax"/>
        </c:scaling>
        <c:delete val="0"/>
        <c:axPos val="l"/>
        <c:majorGridlines>
          <c:spPr>
            <a:ln>
              <a:solidFill>
                <a:schemeClr val="bg1">
                  <a:lumMod val="75000"/>
                </a:schemeClr>
              </a:solidFill>
            </a:ln>
          </c:spPr>
        </c:majorGridlines>
        <c:title>
          <c:tx>
            <c:strRef>
              <c:f>Sheet1!$D$4</c:f>
              <c:strCache>
                <c:ptCount val="1"/>
                <c:pt idx="0">
                  <c:v>Stress (MPa)</c:v>
                </c:pt>
              </c:strCache>
            </c:strRef>
          </c:tx>
          <c:layout>
            <c:manualLayout>
              <c:xMode val="edge"/>
              <c:yMode val="edge"/>
              <c:x val="0.00859014685827457"/>
              <c:y val="0.351824271966005"/>
            </c:manualLayout>
          </c:layout>
          <c:overlay val="0"/>
          <c:txPr>
            <a:bodyPr rot="-5400000" vert="horz"/>
            <a:lstStyle/>
            <a:p>
              <a:pPr>
                <a:defRPr sz="1000" b="0"/>
              </a:pPr>
              <a:endParaRPr lang="en-US"/>
            </a:p>
          </c:txPr>
        </c:title>
        <c:numFmt formatCode="General" sourceLinked="0"/>
        <c:majorTickMark val="out"/>
        <c:minorTickMark val="none"/>
        <c:tickLblPos val="nextTo"/>
        <c:spPr>
          <a:ln w="12700">
            <a:solidFill>
              <a:schemeClr val="tx1"/>
            </a:solidFill>
          </a:ln>
        </c:spPr>
        <c:crossAx val="2126010600"/>
        <c:crosses val="autoZero"/>
        <c:crossBetween val="midCat"/>
      </c:valAx>
    </c:plotArea>
    <c:plotVisOnly val="1"/>
    <c:dispBlanksAs val="gap"/>
    <c:showDLblsOverMax val="0"/>
  </c:chart>
  <c:txPr>
    <a:bodyPr/>
    <a:lstStyle/>
    <a:p>
      <a:pPr>
        <a:defRPr sz="900">
          <a:latin typeface="Arial" pitchFamily="34" charset="0"/>
          <a:cs typeface="Arial"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1000"/>
              <a:t>HEA/BP/PVP-coated latex</a:t>
            </a:r>
          </a:p>
        </c:rich>
      </c:tx>
      <c:layout>
        <c:manualLayout>
          <c:xMode val="edge"/>
          <c:yMode val="edge"/>
          <c:x val="0.391396460057878"/>
          <c:y val="0.0634921018308295"/>
        </c:manualLayout>
      </c:layout>
      <c:overlay val="1"/>
    </c:title>
    <c:autoTitleDeleted val="0"/>
    <c:plotArea>
      <c:layout>
        <c:manualLayout>
          <c:layoutTarget val="inner"/>
          <c:xMode val="edge"/>
          <c:yMode val="edge"/>
          <c:x val="0.0925167382797777"/>
          <c:y val="0.0582954630671166"/>
          <c:w val="0.870420564270198"/>
          <c:h val="0.809851518560183"/>
        </c:manualLayout>
      </c:layout>
      <c:scatterChart>
        <c:scatterStyle val="lineMarker"/>
        <c:varyColors val="0"/>
        <c:ser>
          <c:idx val="0"/>
          <c:order val="0"/>
          <c:tx>
            <c:strRef>
              <c:f>Sheet1!$E$1</c:f>
              <c:strCache>
                <c:ptCount val="1"/>
              </c:strCache>
            </c:strRef>
          </c:tx>
          <c:spPr>
            <a:ln w="3175">
              <a:solidFill>
                <a:srgbClr val="00B050"/>
              </a:solidFill>
            </a:ln>
          </c:spPr>
          <c:marker>
            <c:symbol val="none"/>
          </c:marker>
          <c:xVal>
            <c:numRef>
              <c:f>Sheet1!$B$5:$B$1400</c:f>
              <c:numCache>
                <c:formatCode>0.00</c:formatCode>
                <c:ptCount val="1396"/>
                <c:pt idx="0">
                  <c:v>0.0</c:v>
                </c:pt>
                <c:pt idx="1">
                  <c:v>0.1</c:v>
                </c:pt>
                <c:pt idx="2">
                  <c:v>0.15</c:v>
                </c:pt>
                <c:pt idx="3">
                  <c:v>0.19</c:v>
                </c:pt>
                <c:pt idx="4">
                  <c:v>0.2</c:v>
                </c:pt>
                <c:pt idx="5">
                  <c:v>0.24</c:v>
                </c:pt>
                <c:pt idx="6">
                  <c:v>0.28</c:v>
                </c:pt>
                <c:pt idx="7">
                  <c:v>0.32</c:v>
                </c:pt>
                <c:pt idx="8">
                  <c:v>0.36</c:v>
                </c:pt>
                <c:pt idx="9">
                  <c:v>0.4</c:v>
                </c:pt>
                <c:pt idx="10">
                  <c:v>0.44</c:v>
                </c:pt>
                <c:pt idx="11">
                  <c:v>0.48</c:v>
                </c:pt>
                <c:pt idx="12">
                  <c:v>0.5</c:v>
                </c:pt>
                <c:pt idx="13">
                  <c:v>0.54</c:v>
                </c:pt>
                <c:pt idx="14">
                  <c:v>0.55</c:v>
                </c:pt>
                <c:pt idx="15">
                  <c:v>0.62</c:v>
                </c:pt>
                <c:pt idx="16">
                  <c:v>0.66</c:v>
                </c:pt>
                <c:pt idx="17">
                  <c:v>0.7</c:v>
                </c:pt>
                <c:pt idx="18">
                  <c:v>0.74</c:v>
                </c:pt>
                <c:pt idx="19">
                  <c:v>0.78</c:v>
                </c:pt>
                <c:pt idx="20">
                  <c:v>0.8</c:v>
                </c:pt>
                <c:pt idx="21">
                  <c:v>0.84</c:v>
                </c:pt>
                <c:pt idx="22">
                  <c:v>0.88</c:v>
                </c:pt>
                <c:pt idx="23">
                  <c:v>0.9</c:v>
                </c:pt>
                <c:pt idx="24">
                  <c:v>0.94</c:v>
                </c:pt>
                <c:pt idx="25">
                  <c:v>0.98</c:v>
                </c:pt>
                <c:pt idx="26">
                  <c:v>0.99</c:v>
                </c:pt>
                <c:pt idx="27">
                  <c:v>1.0</c:v>
                </c:pt>
                <c:pt idx="28">
                  <c:v>1.04</c:v>
                </c:pt>
                <c:pt idx="29">
                  <c:v>1.1</c:v>
                </c:pt>
                <c:pt idx="30">
                  <c:v>1.149999999999999</c:v>
                </c:pt>
                <c:pt idx="31">
                  <c:v>1.190000000000001</c:v>
                </c:pt>
                <c:pt idx="32">
                  <c:v>1.23</c:v>
                </c:pt>
                <c:pt idx="33">
                  <c:v>1.27</c:v>
                </c:pt>
                <c:pt idx="34">
                  <c:v>1.3</c:v>
                </c:pt>
                <c:pt idx="35">
                  <c:v>1.34</c:v>
                </c:pt>
                <c:pt idx="36">
                  <c:v>1.38</c:v>
                </c:pt>
                <c:pt idx="37">
                  <c:v>1.4</c:v>
                </c:pt>
                <c:pt idx="38">
                  <c:v>1.44</c:v>
                </c:pt>
                <c:pt idx="39">
                  <c:v>1.48</c:v>
                </c:pt>
                <c:pt idx="40">
                  <c:v>1.5</c:v>
                </c:pt>
                <c:pt idx="41">
                  <c:v>1.54</c:v>
                </c:pt>
                <c:pt idx="42">
                  <c:v>1.6</c:v>
                </c:pt>
                <c:pt idx="43">
                  <c:v>1.65</c:v>
                </c:pt>
                <c:pt idx="44">
                  <c:v>1.690000000000001</c:v>
                </c:pt>
                <c:pt idx="45">
                  <c:v>1.7</c:v>
                </c:pt>
                <c:pt idx="46">
                  <c:v>1.74</c:v>
                </c:pt>
                <c:pt idx="47">
                  <c:v>1.78</c:v>
                </c:pt>
                <c:pt idx="48">
                  <c:v>1.8</c:v>
                </c:pt>
                <c:pt idx="49">
                  <c:v>1.84</c:v>
                </c:pt>
                <c:pt idx="50">
                  <c:v>1.88</c:v>
                </c:pt>
                <c:pt idx="51">
                  <c:v>1.9</c:v>
                </c:pt>
                <c:pt idx="52">
                  <c:v>1.940000000000001</c:v>
                </c:pt>
                <c:pt idx="53">
                  <c:v>1.980000000000001</c:v>
                </c:pt>
                <c:pt idx="54">
                  <c:v>1.990000000000001</c:v>
                </c:pt>
                <c:pt idx="55">
                  <c:v>2.0</c:v>
                </c:pt>
                <c:pt idx="56">
                  <c:v>2.04</c:v>
                </c:pt>
                <c:pt idx="57">
                  <c:v>2.1</c:v>
                </c:pt>
                <c:pt idx="58">
                  <c:v>2.15</c:v>
                </c:pt>
                <c:pt idx="59">
                  <c:v>2.19</c:v>
                </c:pt>
                <c:pt idx="60">
                  <c:v>2.2</c:v>
                </c:pt>
                <c:pt idx="61">
                  <c:v>2.24</c:v>
                </c:pt>
                <c:pt idx="62">
                  <c:v>2.28</c:v>
                </c:pt>
                <c:pt idx="63">
                  <c:v>2.3</c:v>
                </c:pt>
                <c:pt idx="64">
                  <c:v>2.34</c:v>
                </c:pt>
                <c:pt idx="65">
                  <c:v>2.38</c:v>
                </c:pt>
                <c:pt idx="66">
                  <c:v>2.42</c:v>
                </c:pt>
                <c:pt idx="67">
                  <c:v>2.46</c:v>
                </c:pt>
                <c:pt idx="68">
                  <c:v>2.5</c:v>
                </c:pt>
                <c:pt idx="69">
                  <c:v>2.54</c:v>
                </c:pt>
                <c:pt idx="70">
                  <c:v>2.6</c:v>
                </c:pt>
                <c:pt idx="71">
                  <c:v>2.65</c:v>
                </c:pt>
                <c:pt idx="72">
                  <c:v>2.69</c:v>
                </c:pt>
                <c:pt idx="73">
                  <c:v>2.7</c:v>
                </c:pt>
                <c:pt idx="74">
                  <c:v>2.74</c:v>
                </c:pt>
                <c:pt idx="75">
                  <c:v>2.78</c:v>
                </c:pt>
                <c:pt idx="76">
                  <c:v>2.8</c:v>
                </c:pt>
                <c:pt idx="77">
                  <c:v>2.84</c:v>
                </c:pt>
                <c:pt idx="78">
                  <c:v>2.88</c:v>
                </c:pt>
                <c:pt idx="79">
                  <c:v>2.9</c:v>
                </c:pt>
                <c:pt idx="80">
                  <c:v>2.94</c:v>
                </c:pt>
                <c:pt idx="81">
                  <c:v>2.98</c:v>
                </c:pt>
                <c:pt idx="82">
                  <c:v>2.99</c:v>
                </c:pt>
                <c:pt idx="83">
                  <c:v>3.0</c:v>
                </c:pt>
                <c:pt idx="84">
                  <c:v>3.04</c:v>
                </c:pt>
                <c:pt idx="85">
                  <c:v>3.1</c:v>
                </c:pt>
                <c:pt idx="86">
                  <c:v>3.15</c:v>
                </c:pt>
                <c:pt idx="87">
                  <c:v>3.19</c:v>
                </c:pt>
                <c:pt idx="88">
                  <c:v>3.2</c:v>
                </c:pt>
                <c:pt idx="89">
                  <c:v>3.24</c:v>
                </c:pt>
                <c:pt idx="90">
                  <c:v>3.28</c:v>
                </c:pt>
                <c:pt idx="91">
                  <c:v>3.3</c:v>
                </c:pt>
                <c:pt idx="92">
                  <c:v>3.34</c:v>
                </c:pt>
                <c:pt idx="93">
                  <c:v>3.38</c:v>
                </c:pt>
                <c:pt idx="94">
                  <c:v>3.4</c:v>
                </c:pt>
                <c:pt idx="95">
                  <c:v>3.44</c:v>
                </c:pt>
                <c:pt idx="96">
                  <c:v>3.48</c:v>
                </c:pt>
                <c:pt idx="97">
                  <c:v>3.5</c:v>
                </c:pt>
                <c:pt idx="98">
                  <c:v>3.54</c:v>
                </c:pt>
                <c:pt idx="99">
                  <c:v>3.55</c:v>
                </c:pt>
                <c:pt idx="100">
                  <c:v>3.6</c:v>
                </c:pt>
                <c:pt idx="101">
                  <c:v>3.65</c:v>
                </c:pt>
                <c:pt idx="102">
                  <c:v>3.69</c:v>
                </c:pt>
                <c:pt idx="103">
                  <c:v>3.7</c:v>
                </c:pt>
                <c:pt idx="104">
                  <c:v>3.74</c:v>
                </c:pt>
                <c:pt idx="105">
                  <c:v>3.78</c:v>
                </c:pt>
                <c:pt idx="106">
                  <c:v>3.8</c:v>
                </c:pt>
                <c:pt idx="107">
                  <c:v>3.84</c:v>
                </c:pt>
                <c:pt idx="108">
                  <c:v>3.88</c:v>
                </c:pt>
                <c:pt idx="109">
                  <c:v>3.9</c:v>
                </c:pt>
                <c:pt idx="110">
                  <c:v>3.94</c:v>
                </c:pt>
                <c:pt idx="111">
                  <c:v>3.98</c:v>
                </c:pt>
                <c:pt idx="112">
                  <c:v>3.99</c:v>
                </c:pt>
                <c:pt idx="113">
                  <c:v>4.0</c:v>
                </c:pt>
                <c:pt idx="114">
                  <c:v>4.04</c:v>
                </c:pt>
                <c:pt idx="115">
                  <c:v>4.1</c:v>
                </c:pt>
                <c:pt idx="116">
                  <c:v>4.149999999999999</c:v>
                </c:pt>
                <c:pt idx="117">
                  <c:v>4.189999999999999</c:v>
                </c:pt>
                <c:pt idx="118">
                  <c:v>4.2</c:v>
                </c:pt>
                <c:pt idx="119">
                  <c:v>4.24</c:v>
                </c:pt>
                <c:pt idx="120">
                  <c:v>4.28</c:v>
                </c:pt>
                <c:pt idx="121">
                  <c:v>4.319999999999998</c:v>
                </c:pt>
                <c:pt idx="122">
                  <c:v>4.359999999999998</c:v>
                </c:pt>
                <c:pt idx="123">
                  <c:v>4.4</c:v>
                </c:pt>
                <c:pt idx="124">
                  <c:v>4.44</c:v>
                </c:pt>
                <c:pt idx="125">
                  <c:v>4.48</c:v>
                </c:pt>
                <c:pt idx="126">
                  <c:v>4.5</c:v>
                </c:pt>
                <c:pt idx="127">
                  <c:v>4.54</c:v>
                </c:pt>
                <c:pt idx="128">
                  <c:v>4.55</c:v>
                </c:pt>
                <c:pt idx="129">
                  <c:v>4.6</c:v>
                </c:pt>
                <c:pt idx="130">
                  <c:v>4.649999999999999</c:v>
                </c:pt>
                <c:pt idx="131">
                  <c:v>4.689999999999999</c:v>
                </c:pt>
                <c:pt idx="132">
                  <c:v>4.7</c:v>
                </c:pt>
                <c:pt idx="133">
                  <c:v>4.74</c:v>
                </c:pt>
                <c:pt idx="134">
                  <c:v>4.78</c:v>
                </c:pt>
                <c:pt idx="135">
                  <c:v>4.819999999999998</c:v>
                </c:pt>
                <c:pt idx="136">
                  <c:v>4.859999999999998</c:v>
                </c:pt>
                <c:pt idx="137">
                  <c:v>4.9</c:v>
                </c:pt>
                <c:pt idx="138">
                  <c:v>4.94</c:v>
                </c:pt>
                <c:pt idx="139">
                  <c:v>4.98</c:v>
                </c:pt>
                <c:pt idx="140">
                  <c:v>4.99</c:v>
                </c:pt>
                <c:pt idx="141">
                  <c:v>5.0</c:v>
                </c:pt>
                <c:pt idx="142">
                  <c:v>5.04</c:v>
                </c:pt>
                <c:pt idx="143">
                  <c:v>5.1</c:v>
                </c:pt>
                <c:pt idx="144">
                  <c:v>5.149999999999999</c:v>
                </c:pt>
                <c:pt idx="145">
                  <c:v>5.189999999999999</c:v>
                </c:pt>
                <c:pt idx="146">
                  <c:v>5.2</c:v>
                </c:pt>
                <c:pt idx="147">
                  <c:v>5.24</c:v>
                </c:pt>
                <c:pt idx="148">
                  <c:v>5.28</c:v>
                </c:pt>
                <c:pt idx="149">
                  <c:v>5.319999999999998</c:v>
                </c:pt>
                <c:pt idx="150">
                  <c:v>5.359999999999998</c:v>
                </c:pt>
                <c:pt idx="151">
                  <c:v>5.4</c:v>
                </c:pt>
                <c:pt idx="152">
                  <c:v>5.44</c:v>
                </c:pt>
                <c:pt idx="153">
                  <c:v>5.48</c:v>
                </c:pt>
                <c:pt idx="154">
                  <c:v>5.5</c:v>
                </c:pt>
                <c:pt idx="155">
                  <c:v>5.54</c:v>
                </c:pt>
                <c:pt idx="156">
                  <c:v>5.55</c:v>
                </c:pt>
                <c:pt idx="157">
                  <c:v>5.6</c:v>
                </c:pt>
                <c:pt idx="158">
                  <c:v>5.649999999999999</c:v>
                </c:pt>
                <c:pt idx="159">
                  <c:v>5.689999999999999</c:v>
                </c:pt>
                <c:pt idx="160">
                  <c:v>5.7</c:v>
                </c:pt>
                <c:pt idx="161">
                  <c:v>5.74</c:v>
                </c:pt>
                <c:pt idx="162">
                  <c:v>5.78</c:v>
                </c:pt>
                <c:pt idx="163">
                  <c:v>5.8</c:v>
                </c:pt>
                <c:pt idx="164">
                  <c:v>5.84</c:v>
                </c:pt>
                <c:pt idx="165">
                  <c:v>5.88</c:v>
                </c:pt>
                <c:pt idx="166">
                  <c:v>5.9</c:v>
                </c:pt>
                <c:pt idx="167">
                  <c:v>5.94</c:v>
                </c:pt>
                <c:pt idx="168">
                  <c:v>5.98</c:v>
                </c:pt>
                <c:pt idx="169">
                  <c:v>5.99</c:v>
                </c:pt>
                <c:pt idx="170">
                  <c:v>6.0</c:v>
                </c:pt>
                <c:pt idx="171">
                  <c:v>6.04</c:v>
                </c:pt>
                <c:pt idx="172">
                  <c:v>6.1</c:v>
                </c:pt>
                <c:pt idx="173">
                  <c:v>6.149999999999999</c:v>
                </c:pt>
                <c:pt idx="174">
                  <c:v>6.189999999999999</c:v>
                </c:pt>
                <c:pt idx="175">
                  <c:v>6.2</c:v>
                </c:pt>
                <c:pt idx="176">
                  <c:v>6.24</c:v>
                </c:pt>
                <c:pt idx="177">
                  <c:v>6.28</c:v>
                </c:pt>
                <c:pt idx="178">
                  <c:v>6.3</c:v>
                </c:pt>
                <c:pt idx="179">
                  <c:v>6.34</c:v>
                </c:pt>
                <c:pt idx="180">
                  <c:v>6.38</c:v>
                </c:pt>
                <c:pt idx="181">
                  <c:v>6.4</c:v>
                </c:pt>
                <c:pt idx="182">
                  <c:v>6.44</c:v>
                </c:pt>
                <c:pt idx="183">
                  <c:v>6.48</c:v>
                </c:pt>
                <c:pt idx="184">
                  <c:v>6.5</c:v>
                </c:pt>
                <c:pt idx="185">
                  <c:v>6.54</c:v>
                </c:pt>
                <c:pt idx="186">
                  <c:v>6.6</c:v>
                </c:pt>
                <c:pt idx="187">
                  <c:v>6.649999999999999</c:v>
                </c:pt>
                <c:pt idx="188">
                  <c:v>6.689999999999999</c:v>
                </c:pt>
                <c:pt idx="189">
                  <c:v>6.7</c:v>
                </c:pt>
                <c:pt idx="190">
                  <c:v>6.74</c:v>
                </c:pt>
                <c:pt idx="191">
                  <c:v>6.78</c:v>
                </c:pt>
                <c:pt idx="192">
                  <c:v>6.8</c:v>
                </c:pt>
                <c:pt idx="193">
                  <c:v>6.84</c:v>
                </c:pt>
                <c:pt idx="194">
                  <c:v>6.88</c:v>
                </c:pt>
                <c:pt idx="195">
                  <c:v>6.9</c:v>
                </c:pt>
                <c:pt idx="196">
                  <c:v>6.94</c:v>
                </c:pt>
                <c:pt idx="197">
                  <c:v>6.98</c:v>
                </c:pt>
                <c:pt idx="198">
                  <c:v>6.99</c:v>
                </c:pt>
                <c:pt idx="199">
                  <c:v>7.0</c:v>
                </c:pt>
                <c:pt idx="200">
                  <c:v>7.04</c:v>
                </c:pt>
                <c:pt idx="201">
                  <c:v>7.1</c:v>
                </c:pt>
                <c:pt idx="202">
                  <c:v>7.149999999999999</c:v>
                </c:pt>
                <c:pt idx="203">
                  <c:v>7.189999999999999</c:v>
                </c:pt>
                <c:pt idx="204">
                  <c:v>7.2</c:v>
                </c:pt>
                <c:pt idx="205">
                  <c:v>7.24</c:v>
                </c:pt>
                <c:pt idx="206">
                  <c:v>7.28</c:v>
                </c:pt>
                <c:pt idx="207">
                  <c:v>7.3</c:v>
                </c:pt>
                <c:pt idx="208">
                  <c:v>7.34</c:v>
                </c:pt>
                <c:pt idx="209">
                  <c:v>7.38</c:v>
                </c:pt>
                <c:pt idx="210">
                  <c:v>7.4</c:v>
                </c:pt>
                <c:pt idx="211">
                  <c:v>7.44</c:v>
                </c:pt>
                <c:pt idx="212">
                  <c:v>7.48</c:v>
                </c:pt>
                <c:pt idx="213">
                  <c:v>7.5</c:v>
                </c:pt>
                <c:pt idx="214">
                  <c:v>7.54</c:v>
                </c:pt>
                <c:pt idx="215">
                  <c:v>7.6</c:v>
                </c:pt>
                <c:pt idx="216">
                  <c:v>7.649999999999999</c:v>
                </c:pt>
                <c:pt idx="217">
                  <c:v>7.689999999999999</c:v>
                </c:pt>
                <c:pt idx="218">
                  <c:v>7.7</c:v>
                </c:pt>
                <c:pt idx="219">
                  <c:v>7.74</c:v>
                </c:pt>
                <c:pt idx="220">
                  <c:v>7.78</c:v>
                </c:pt>
                <c:pt idx="221">
                  <c:v>7.8</c:v>
                </c:pt>
                <c:pt idx="222">
                  <c:v>7.84</c:v>
                </c:pt>
                <c:pt idx="223">
                  <c:v>7.88</c:v>
                </c:pt>
                <c:pt idx="224">
                  <c:v>7.9</c:v>
                </c:pt>
                <c:pt idx="225">
                  <c:v>7.94</c:v>
                </c:pt>
                <c:pt idx="226">
                  <c:v>7.98</c:v>
                </c:pt>
                <c:pt idx="227">
                  <c:v>7.99</c:v>
                </c:pt>
                <c:pt idx="228">
                  <c:v>8.0</c:v>
                </c:pt>
                <c:pt idx="229">
                  <c:v>8.040000000000001</c:v>
                </c:pt>
                <c:pt idx="230">
                  <c:v>8.120000000000001</c:v>
                </c:pt>
                <c:pt idx="231">
                  <c:v>8.16</c:v>
                </c:pt>
                <c:pt idx="232">
                  <c:v>8.200000000000001</c:v>
                </c:pt>
                <c:pt idx="233">
                  <c:v>8.24</c:v>
                </c:pt>
                <c:pt idx="234">
                  <c:v>8.280000000000001</c:v>
                </c:pt>
                <c:pt idx="235">
                  <c:v>8.3</c:v>
                </c:pt>
                <c:pt idx="236">
                  <c:v>8.34</c:v>
                </c:pt>
                <c:pt idx="237">
                  <c:v>8.38</c:v>
                </c:pt>
                <c:pt idx="238">
                  <c:v>8.4</c:v>
                </c:pt>
                <c:pt idx="239">
                  <c:v>8.44</c:v>
                </c:pt>
                <c:pt idx="240">
                  <c:v>8.48</c:v>
                </c:pt>
                <c:pt idx="241">
                  <c:v>8.5</c:v>
                </c:pt>
                <c:pt idx="242">
                  <c:v>8.540000000000001</c:v>
                </c:pt>
                <c:pt idx="243">
                  <c:v>8.55</c:v>
                </c:pt>
                <c:pt idx="244">
                  <c:v>8.620000000000001</c:v>
                </c:pt>
                <c:pt idx="245">
                  <c:v>8.66</c:v>
                </c:pt>
                <c:pt idx="246">
                  <c:v>8.700000000000001</c:v>
                </c:pt>
                <c:pt idx="247">
                  <c:v>8.74</c:v>
                </c:pt>
                <c:pt idx="248">
                  <c:v>8.780000000000001</c:v>
                </c:pt>
                <c:pt idx="249">
                  <c:v>8.8</c:v>
                </c:pt>
                <c:pt idx="250">
                  <c:v>8.84</c:v>
                </c:pt>
                <c:pt idx="251">
                  <c:v>8.88</c:v>
                </c:pt>
                <c:pt idx="252">
                  <c:v>8.9</c:v>
                </c:pt>
                <c:pt idx="253">
                  <c:v>8.94</c:v>
                </c:pt>
                <c:pt idx="254">
                  <c:v>8.98</c:v>
                </c:pt>
                <c:pt idx="255">
                  <c:v>8.99</c:v>
                </c:pt>
                <c:pt idx="256">
                  <c:v>9.0</c:v>
                </c:pt>
                <c:pt idx="257">
                  <c:v>9.040000000000001</c:v>
                </c:pt>
                <c:pt idx="258">
                  <c:v>9.120000000000001</c:v>
                </c:pt>
                <c:pt idx="259">
                  <c:v>9.16</c:v>
                </c:pt>
                <c:pt idx="260">
                  <c:v>9.200000000000001</c:v>
                </c:pt>
                <c:pt idx="261">
                  <c:v>9.24</c:v>
                </c:pt>
                <c:pt idx="262">
                  <c:v>9.280000000000001</c:v>
                </c:pt>
                <c:pt idx="263">
                  <c:v>9.3</c:v>
                </c:pt>
                <c:pt idx="264">
                  <c:v>9.34</c:v>
                </c:pt>
                <c:pt idx="265">
                  <c:v>9.38</c:v>
                </c:pt>
                <c:pt idx="266">
                  <c:v>9.4</c:v>
                </c:pt>
                <c:pt idx="267">
                  <c:v>9.44</c:v>
                </c:pt>
                <c:pt idx="268">
                  <c:v>9.48</c:v>
                </c:pt>
                <c:pt idx="269">
                  <c:v>9.5</c:v>
                </c:pt>
                <c:pt idx="270">
                  <c:v>9.540000000000001</c:v>
                </c:pt>
                <c:pt idx="271">
                  <c:v>9.55</c:v>
                </c:pt>
                <c:pt idx="272">
                  <c:v>9.620000000000001</c:v>
                </c:pt>
                <c:pt idx="273">
                  <c:v>9.66</c:v>
                </c:pt>
                <c:pt idx="274">
                  <c:v>9.700000000000001</c:v>
                </c:pt>
                <c:pt idx="275">
                  <c:v>9.74</c:v>
                </c:pt>
                <c:pt idx="276">
                  <c:v>9.780000000000001</c:v>
                </c:pt>
                <c:pt idx="277">
                  <c:v>9.8</c:v>
                </c:pt>
                <c:pt idx="278">
                  <c:v>9.84</c:v>
                </c:pt>
                <c:pt idx="279">
                  <c:v>9.88</c:v>
                </c:pt>
                <c:pt idx="280">
                  <c:v>9.9</c:v>
                </c:pt>
                <c:pt idx="281">
                  <c:v>9.94</c:v>
                </c:pt>
                <c:pt idx="282">
                  <c:v>9.98</c:v>
                </c:pt>
                <c:pt idx="283">
                  <c:v>9.99</c:v>
                </c:pt>
                <c:pt idx="284">
                  <c:v>10.0</c:v>
                </c:pt>
                <c:pt idx="285">
                  <c:v>10.04</c:v>
                </c:pt>
                <c:pt idx="286">
                  <c:v>10.12</c:v>
                </c:pt>
                <c:pt idx="287">
                  <c:v>10.16</c:v>
                </c:pt>
                <c:pt idx="288">
                  <c:v>10.2</c:v>
                </c:pt>
                <c:pt idx="289">
                  <c:v>10.24</c:v>
                </c:pt>
                <c:pt idx="290">
                  <c:v>10.28</c:v>
                </c:pt>
                <c:pt idx="291">
                  <c:v>10.3</c:v>
                </c:pt>
                <c:pt idx="292">
                  <c:v>10.34</c:v>
                </c:pt>
                <c:pt idx="293">
                  <c:v>10.38</c:v>
                </c:pt>
                <c:pt idx="294">
                  <c:v>10.4</c:v>
                </c:pt>
                <c:pt idx="295">
                  <c:v>10.44</c:v>
                </c:pt>
                <c:pt idx="296">
                  <c:v>10.48</c:v>
                </c:pt>
                <c:pt idx="297">
                  <c:v>10.5</c:v>
                </c:pt>
                <c:pt idx="298">
                  <c:v>10.54</c:v>
                </c:pt>
                <c:pt idx="299">
                  <c:v>10.62</c:v>
                </c:pt>
                <c:pt idx="300">
                  <c:v>10.66</c:v>
                </c:pt>
                <c:pt idx="301">
                  <c:v>10.7</c:v>
                </c:pt>
                <c:pt idx="302">
                  <c:v>10.74</c:v>
                </c:pt>
                <c:pt idx="303">
                  <c:v>10.78</c:v>
                </c:pt>
                <c:pt idx="304">
                  <c:v>10.8</c:v>
                </c:pt>
                <c:pt idx="305">
                  <c:v>10.84</c:v>
                </c:pt>
                <c:pt idx="306">
                  <c:v>10.88</c:v>
                </c:pt>
                <c:pt idx="307">
                  <c:v>10.9</c:v>
                </c:pt>
                <c:pt idx="308">
                  <c:v>10.94</c:v>
                </c:pt>
                <c:pt idx="309">
                  <c:v>10.98</c:v>
                </c:pt>
                <c:pt idx="310">
                  <c:v>10.99</c:v>
                </c:pt>
                <c:pt idx="311">
                  <c:v>11.0</c:v>
                </c:pt>
                <c:pt idx="312">
                  <c:v>11.04</c:v>
                </c:pt>
                <c:pt idx="313">
                  <c:v>11.12</c:v>
                </c:pt>
                <c:pt idx="314">
                  <c:v>11.16</c:v>
                </c:pt>
                <c:pt idx="315">
                  <c:v>11.2</c:v>
                </c:pt>
                <c:pt idx="316">
                  <c:v>11.24</c:v>
                </c:pt>
                <c:pt idx="317">
                  <c:v>11.28</c:v>
                </c:pt>
                <c:pt idx="318">
                  <c:v>11.3</c:v>
                </c:pt>
                <c:pt idx="319">
                  <c:v>11.34</c:v>
                </c:pt>
                <c:pt idx="320">
                  <c:v>11.38</c:v>
                </c:pt>
                <c:pt idx="321">
                  <c:v>11.4</c:v>
                </c:pt>
                <c:pt idx="322">
                  <c:v>11.44</c:v>
                </c:pt>
                <c:pt idx="323">
                  <c:v>11.48</c:v>
                </c:pt>
                <c:pt idx="324">
                  <c:v>11.5</c:v>
                </c:pt>
                <c:pt idx="325">
                  <c:v>11.54</c:v>
                </c:pt>
                <c:pt idx="326">
                  <c:v>11.6</c:v>
                </c:pt>
                <c:pt idx="327">
                  <c:v>11.65</c:v>
                </c:pt>
                <c:pt idx="328">
                  <c:v>11.69</c:v>
                </c:pt>
                <c:pt idx="329">
                  <c:v>11.7</c:v>
                </c:pt>
                <c:pt idx="330">
                  <c:v>11.74</c:v>
                </c:pt>
                <c:pt idx="331">
                  <c:v>11.78</c:v>
                </c:pt>
                <c:pt idx="332">
                  <c:v>11.8</c:v>
                </c:pt>
                <c:pt idx="333">
                  <c:v>11.84</c:v>
                </c:pt>
                <c:pt idx="334">
                  <c:v>11.88</c:v>
                </c:pt>
                <c:pt idx="335">
                  <c:v>11.9</c:v>
                </c:pt>
                <c:pt idx="336">
                  <c:v>11.94</c:v>
                </c:pt>
                <c:pt idx="337">
                  <c:v>11.98</c:v>
                </c:pt>
                <c:pt idx="338">
                  <c:v>11.99</c:v>
                </c:pt>
                <c:pt idx="339">
                  <c:v>12.0</c:v>
                </c:pt>
                <c:pt idx="340">
                  <c:v>12.04</c:v>
                </c:pt>
                <c:pt idx="341">
                  <c:v>12.1</c:v>
                </c:pt>
                <c:pt idx="342">
                  <c:v>12.15</c:v>
                </c:pt>
                <c:pt idx="343">
                  <c:v>12.19</c:v>
                </c:pt>
                <c:pt idx="344">
                  <c:v>12.2</c:v>
                </c:pt>
                <c:pt idx="345">
                  <c:v>12.24</c:v>
                </c:pt>
                <c:pt idx="346">
                  <c:v>12.28</c:v>
                </c:pt>
                <c:pt idx="347">
                  <c:v>12.3</c:v>
                </c:pt>
                <c:pt idx="348">
                  <c:v>12.34</c:v>
                </c:pt>
                <c:pt idx="349">
                  <c:v>12.38</c:v>
                </c:pt>
                <c:pt idx="350">
                  <c:v>12.4</c:v>
                </c:pt>
                <c:pt idx="351">
                  <c:v>12.44</c:v>
                </c:pt>
                <c:pt idx="352">
                  <c:v>12.48</c:v>
                </c:pt>
                <c:pt idx="353">
                  <c:v>12.5</c:v>
                </c:pt>
                <c:pt idx="354">
                  <c:v>12.54</c:v>
                </c:pt>
                <c:pt idx="355">
                  <c:v>12.55</c:v>
                </c:pt>
                <c:pt idx="356">
                  <c:v>12.6</c:v>
                </c:pt>
                <c:pt idx="357">
                  <c:v>12.65</c:v>
                </c:pt>
                <c:pt idx="358">
                  <c:v>12.69</c:v>
                </c:pt>
                <c:pt idx="359">
                  <c:v>12.7</c:v>
                </c:pt>
                <c:pt idx="360">
                  <c:v>12.74</c:v>
                </c:pt>
                <c:pt idx="361">
                  <c:v>12.78</c:v>
                </c:pt>
                <c:pt idx="362">
                  <c:v>12.8</c:v>
                </c:pt>
                <c:pt idx="363">
                  <c:v>12.84</c:v>
                </c:pt>
                <c:pt idx="364">
                  <c:v>12.88</c:v>
                </c:pt>
                <c:pt idx="365">
                  <c:v>12.9</c:v>
                </c:pt>
                <c:pt idx="366">
                  <c:v>12.94</c:v>
                </c:pt>
                <c:pt idx="367">
                  <c:v>12.98</c:v>
                </c:pt>
                <c:pt idx="368">
                  <c:v>12.99</c:v>
                </c:pt>
                <c:pt idx="369">
                  <c:v>13.0</c:v>
                </c:pt>
                <c:pt idx="370">
                  <c:v>13.04</c:v>
                </c:pt>
                <c:pt idx="371">
                  <c:v>13.1</c:v>
                </c:pt>
                <c:pt idx="372">
                  <c:v>13.15</c:v>
                </c:pt>
                <c:pt idx="373">
                  <c:v>13.19</c:v>
                </c:pt>
                <c:pt idx="374">
                  <c:v>13.2</c:v>
                </c:pt>
                <c:pt idx="375">
                  <c:v>13.24</c:v>
                </c:pt>
                <c:pt idx="376">
                  <c:v>13.28</c:v>
                </c:pt>
                <c:pt idx="377">
                  <c:v>13.3</c:v>
                </c:pt>
                <c:pt idx="378">
                  <c:v>13.34</c:v>
                </c:pt>
                <c:pt idx="379">
                  <c:v>13.38</c:v>
                </c:pt>
                <c:pt idx="380">
                  <c:v>13.4</c:v>
                </c:pt>
                <c:pt idx="381">
                  <c:v>13.44</c:v>
                </c:pt>
                <c:pt idx="382">
                  <c:v>13.48</c:v>
                </c:pt>
                <c:pt idx="383">
                  <c:v>13.5</c:v>
                </c:pt>
                <c:pt idx="384">
                  <c:v>13.54</c:v>
                </c:pt>
                <c:pt idx="385">
                  <c:v>13.55</c:v>
                </c:pt>
                <c:pt idx="386">
                  <c:v>13.6</c:v>
                </c:pt>
                <c:pt idx="387">
                  <c:v>13.65</c:v>
                </c:pt>
                <c:pt idx="388">
                  <c:v>13.69</c:v>
                </c:pt>
                <c:pt idx="389">
                  <c:v>13.7</c:v>
                </c:pt>
                <c:pt idx="390">
                  <c:v>13.74</c:v>
                </c:pt>
                <c:pt idx="391">
                  <c:v>13.78</c:v>
                </c:pt>
                <c:pt idx="392">
                  <c:v>13.8</c:v>
                </c:pt>
                <c:pt idx="393">
                  <c:v>13.84</c:v>
                </c:pt>
                <c:pt idx="394">
                  <c:v>13.88</c:v>
                </c:pt>
                <c:pt idx="395">
                  <c:v>13.9</c:v>
                </c:pt>
                <c:pt idx="396">
                  <c:v>13.94</c:v>
                </c:pt>
                <c:pt idx="397">
                  <c:v>13.98</c:v>
                </c:pt>
                <c:pt idx="398">
                  <c:v>13.99</c:v>
                </c:pt>
                <c:pt idx="399">
                  <c:v>14.0</c:v>
                </c:pt>
                <c:pt idx="400">
                  <c:v>14.04</c:v>
                </c:pt>
                <c:pt idx="401">
                  <c:v>14.1</c:v>
                </c:pt>
                <c:pt idx="402">
                  <c:v>14.15</c:v>
                </c:pt>
                <c:pt idx="403">
                  <c:v>14.19</c:v>
                </c:pt>
                <c:pt idx="404">
                  <c:v>14.2</c:v>
                </c:pt>
                <c:pt idx="405">
                  <c:v>14.24</c:v>
                </c:pt>
                <c:pt idx="406">
                  <c:v>14.28</c:v>
                </c:pt>
                <c:pt idx="407">
                  <c:v>14.3</c:v>
                </c:pt>
                <c:pt idx="408">
                  <c:v>14.34</c:v>
                </c:pt>
                <c:pt idx="409">
                  <c:v>14.38</c:v>
                </c:pt>
                <c:pt idx="410">
                  <c:v>14.4</c:v>
                </c:pt>
                <c:pt idx="411">
                  <c:v>14.44</c:v>
                </c:pt>
                <c:pt idx="412">
                  <c:v>14.48</c:v>
                </c:pt>
                <c:pt idx="413">
                  <c:v>14.5</c:v>
                </c:pt>
                <c:pt idx="414">
                  <c:v>14.54</c:v>
                </c:pt>
                <c:pt idx="415">
                  <c:v>14.55</c:v>
                </c:pt>
                <c:pt idx="416">
                  <c:v>14.6</c:v>
                </c:pt>
                <c:pt idx="417">
                  <c:v>14.65</c:v>
                </c:pt>
                <c:pt idx="418">
                  <c:v>14.69</c:v>
                </c:pt>
                <c:pt idx="419">
                  <c:v>14.7</c:v>
                </c:pt>
                <c:pt idx="420">
                  <c:v>14.74</c:v>
                </c:pt>
                <c:pt idx="421">
                  <c:v>14.78</c:v>
                </c:pt>
                <c:pt idx="422">
                  <c:v>14.8</c:v>
                </c:pt>
                <c:pt idx="423">
                  <c:v>14.84</c:v>
                </c:pt>
                <c:pt idx="424">
                  <c:v>14.88</c:v>
                </c:pt>
                <c:pt idx="425">
                  <c:v>14.9</c:v>
                </c:pt>
                <c:pt idx="426">
                  <c:v>14.94</c:v>
                </c:pt>
                <c:pt idx="427">
                  <c:v>14.98</c:v>
                </c:pt>
                <c:pt idx="428">
                  <c:v>14.99</c:v>
                </c:pt>
                <c:pt idx="429">
                  <c:v>15.0</c:v>
                </c:pt>
                <c:pt idx="430">
                  <c:v>15.04</c:v>
                </c:pt>
                <c:pt idx="431">
                  <c:v>15.1</c:v>
                </c:pt>
                <c:pt idx="432">
                  <c:v>15.15</c:v>
                </c:pt>
                <c:pt idx="433">
                  <c:v>15.19</c:v>
                </c:pt>
                <c:pt idx="434">
                  <c:v>15.2</c:v>
                </c:pt>
                <c:pt idx="435">
                  <c:v>15.24</c:v>
                </c:pt>
                <c:pt idx="436">
                  <c:v>15.28</c:v>
                </c:pt>
                <c:pt idx="437">
                  <c:v>15.3</c:v>
                </c:pt>
                <c:pt idx="438">
                  <c:v>15.34</c:v>
                </c:pt>
                <c:pt idx="439">
                  <c:v>15.38</c:v>
                </c:pt>
                <c:pt idx="440">
                  <c:v>15.4</c:v>
                </c:pt>
                <c:pt idx="441">
                  <c:v>15.44</c:v>
                </c:pt>
                <c:pt idx="442">
                  <c:v>15.48</c:v>
                </c:pt>
                <c:pt idx="443">
                  <c:v>15.5</c:v>
                </c:pt>
                <c:pt idx="444">
                  <c:v>15.54</c:v>
                </c:pt>
                <c:pt idx="445">
                  <c:v>15.6</c:v>
                </c:pt>
                <c:pt idx="446">
                  <c:v>15.65</c:v>
                </c:pt>
                <c:pt idx="447">
                  <c:v>15.69</c:v>
                </c:pt>
                <c:pt idx="448">
                  <c:v>15.7</c:v>
                </c:pt>
                <c:pt idx="449">
                  <c:v>15.74</c:v>
                </c:pt>
                <c:pt idx="450">
                  <c:v>15.78</c:v>
                </c:pt>
                <c:pt idx="451">
                  <c:v>15.8</c:v>
                </c:pt>
                <c:pt idx="452">
                  <c:v>15.84</c:v>
                </c:pt>
                <c:pt idx="453">
                  <c:v>15.88</c:v>
                </c:pt>
                <c:pt idx="454">
                  <c:v>15.9</c:v>
                </c:pt>
                <c:pt idx="455">
                  <c:v>15.94</c:v>
                </c:pt>
                <c:pt idx="456">
                  <c:v>15.98</c:v>
                </c:pt>
                <c:pt idx="457">
                  <c:v>15.99</c:v>
                </c:pt>
                <c:pt idx="458">
                  <c:v>16.0</c:v>
                </c:pt>
                <c:pt idx="459">
                  <c:v>16.04</c:v>
                </c:pt>
                <c:pt idx="460">
                  <c:v>16.1</c:v>
                </c:pt>
                <c:pt idx="461">
                  <c:v>16.15</c:v>
                </c:pt>
                <c:pt idx="462">
                  <c:v>16.19</c:v>
                </c:pt>
                <c:pt idx="463">
                  <c:v>16.23</c:v>
                </c:pt>
                <c:pt idx="464">
                  <c:v>16.27</c:v>
                </c:pt>
                <c:pt idx="465">
                  <c:v>16.3</c:v>
                </c:pt>
                <c:pt idx="466">
                  <c:v>16.34</c:v>
                </c:pt>
                <c:pt idx="467">
                  <c:v>16.38</c:v>
                </c:pt>
                <c:pt idx="468">
                  <c:v>16.4</c:v>
                </c:pt>
                <c:pt idx="469">
                  <c:v>16.43999999999999</c:v>
                </c:pt>
                <c:pt idx="470">
                  <c:v>16.47999999999999</c:v>
                </c:pt>
                <c:pt idx="471">
                  <c:v>16.5</c:v>
                </c:pt>
                <c:pt idx="472">
                  <c:v>16.54</c:v>
                </c:pt>
                <c:pt idx="473">
                  <c:v>16.55</c:v>
                </c:pt>
                <c:pt idx="474">
                  <c:v>16.6</c:v>
                </c:pt>
                <c:pt idx="475">
                  <c:v>16.65</c:v>
                </c:pt>
                <c:pt idx="476">
                  <c:v>16.69</c:v>
                </c:pt>
                <c:pt idx="477">
                  <c:v>16.73</c:v>
                </c:pt>
                <c:pt idx="478">
                  <c:v>16.77</c:v>
                </c:pt>
                <c:pt idx="479">
                  <c:v>16.8</c:v>
                </c:pt>
                <c:pt idx="480">
                  <c:v>16.84</c:v>
                </c:pt>
                <c:pt idx="481">
                  <c:v>16.88</c:v>
                </c:pt>
                <c:pt idx="482">
                  <c:v>16.9</c:v>
                </c:pt>
                <c:pt idx="483">
                  <c:v>16.93999999999999</c:v>
                </c:pt>
                <c:pt idx="484">
                  <c:v>16.97999999999999</c:v>
                </c:pt>
                <c:pt idx="485">
                  <c:v>16.98999999999998</c:v>
                </c:pt>
                <c:pt idx="486">
                  <c:v>17.0</c:v>
                </c:pt>
                <c:pt idx="487">
                  <c:v>17.04</c:v>
                </c:pt>
                <c:pt idx="488">
                  <c:v>17.1</c:v>
                </c:pt>
                <c:pt idx="489">
                  <c:v>17.15</c:v>
                </c:pt>
                <c:pt idx="490">
                  <c:v>17.19</c:v>
                </c:pt>
                <c:pt idx="491">
                  <c:v>17.23</c:v>
                </c:pt>
                <c:pt idx="492">
                  <c:v>17.27</c:v>
                </c:pt>
                <c:pt idx="493">
                  <c:v>17.3</c:v>
                </c:pt>
                <c:pt idx="494">
                  <c:v>17.34</c:v>
                </c:pt>
                <c:pt idx="495">
                  <c:v>17.38</c:v>
                </c:pt>
                <c:pt idx="496">
                  <c:v>17.4</c:v>
                </c:pt>
                <c:pt idx="497">
                  <c:v>17.43999999999999</c:v>
                </c:pt>
                <c:pt idx="498">
                  <c:v>17.47999999999999</c:v>
                </c:pt>
                <c:pt idx="499">
                  <c:v>17.5</c:v>
                </c:pt>
                <c:pt idx="500">
                  <c:v>17.54</c:v>
                </c:pt>
                <c:pt idx="501">
                  <c:v>17.55</c:v>
                </c:pt>
                <c:pt idx="502">
                  <c:v>17.6</c:v>
                </c:pt>
                <c:pt idx="503">
                  <c:v>17.65</c:v>
                </c:pt>
                <c:pt idx="504">
                  <c:v>17.69</c:v>
                </c:pt>
                <c:pt idx="505">
                  <c:v>17.73</c:v>
                </c:pt>
                <c:pt idx="506">
                  <c:v>17.77</c:v>
                </c:pt>
                <c:pt idx="507">
                  <c:v>17.8</c:v>
                </c:pt>
                <c:pt idx="508">
                  <c:v>17.84</c:v>
                </c:pt>
                <c:pt idx="509">
                  <c:v>17.88</c:v>
                </c:pt>
                <c:pt idx="510">
                  <c:v>17.9</c:v>
                </c:pt>
                <c:pt idx="511">
                  <c:v>17.93999999999999</c:v>
                </c:pt>
                <c:pt idx="512">
                  <c:v>17.97999999999999</c:v>
                </c:pt>
                <c:pt idx="513">
                  <c:v>17.98999999999998</c:v>
                </c:pt>
                <c:pt idx="514">
                  <c:v>18.0</c:v>
                </c:pt>
                <c:pt idx="515">
                  <c:v>18.04</c:v>
                </c:pt>
                <c:pt idx="516">
                  <c:v>18.1</c:v>
                </c:pt>
                <c:pt idx="517">
                  <c:v>18.15</c:v>
                </c:pt>
                <c:pt idx="518">
                  <c:v>18.19</c:v>
                </c:pt>
                <c:pt idx="519">
                  <c:v>18.23</c:v>
                </c:pt>
                <c:pt idx="520">
                  <c:v>18.27</c:v>
                </c:pt>
                <c:pt idx="521">
                  <c:v>18.3</c:v>
                </c:pt>
                <c:pt idx="522">
                  <c:v>18.34</c:v>
                </c:pt>
                <c:pt idx="523">
                  <c:v>18.38</c:v>
                </c:pt>
                <c:pt idx="524">
                  <c:v>18.4</c:v>
                </c:pt>
                <c:pt idx="525">
                  <c:v>18.43999999999999</c:v>
                </c:pt>
                <c:pt idx="526">
                  <c:v>18.47999999999999</c:v>
                </c:pt>
                <c:pt idx="527">
                  <c:v>18.5</c:v>
                </c:pt>
                <c:pt idx="528">
                  <c:v>18.54</c:v>
                </c:pt>
                <c:pt idx="529">
                  <c:v>18.55</c:v>
                </c:pt>
                <c:pt idx="530">
                  <c:v>18.6</c:v>
                </c:pt>
                <c:pt idx="531">
                  <c:v>18.65</c:v>
                </c:pt>
                <c:pt idx="532">
                  <c:v>18.69</c:v>
                </c:pt>
                <c:pt idx="533">
                  <c:v>18.73</c:v>
                </c:pt>
                <c:pt idx="534">
                  <c:v>18.77</c:v>
                </c:pt>
                <c:pt idx="535">
                  <c:v>18.8</c:v>
                </c:pt>
                <c:pt idx="536">
                  <c:v>18.84</c:v>
                </c:pt>
                <c:pt idx="537">
                  <c:v>18.88</c:v>
                </c:pt>
                <c:pt idx="538">
                  <c:v>18.9</c:v>
                </c:pt>
                <c:pt idx="539">
                  <c:v>18.93999999999999</c:v>
                </c:pt>
                <c:pt idx="540">
                  <c:v>18.97999999999999</c:v>
                </c:pt>
                <c:pt idx="541">
                  <c:v>18.98999999999998</c:v>
                </c:pt>
                <c:pt idx="542">
                  <c:v>19.0</c:v>
                </c:pt>
                <c:pt idx="543">
                  <c:v>19.04</c:v>
                </c:pt>
                <c:pt idx="544">
                  <c:v>19.1</c:v>
                </c:pt>
                <c:pt idx="545">
                  <c:v>19.15</c:v>
                </c:pt>
                <c:pt idx="546">
                  <c:v>19.19</c:v>
                </c:pt>
                <c:pt idx="547">
                  <c:v>19.23</c:v>
                </c:pt>
                <c:pt idx="548">
                  <c:v>19.27</c:v>
                </c:pt>
                <c:pt idx="549">
                  <c:v>19.3</c:v>
                </c:pt>
                <c:pt idx="550">
                  <c:v>19.34</c:v>
                </c:pt>
                <c:pt idx="551">
                  <c:v>19.38</c:v>
                </c:pt>
                <c:pt idx="552">
                  <c:v>19.4</c:v>
                </c:pt>
                <c:pt idx="553">
                  <c:v>19.43999999999999</c:v>
                </c:pt>
                <c:pt idx="554">
                  <c:v>19.47999999999999</c:v>
                </c:pt>
                <c:pt idx="555">
                  <c:v>19.5</c:v>
                </c:pt>
                <c:pt idx="556">
                  <c:v>19.54</c:v>
                </c:pt>
                <c:pt idx="557">
                  <c:v>19.6</c:v>
                </c:pt>
                <c:pt idx="558">
                  <c:v>19.65</c:v>
                </c:pt>
                <c:pt idx="559">
                  <c:v>19.69</c:v>
                </c:pt>
                <c:pt idx="560">
                  <c:v>19.73</c:v>
                </c:pt>
                <c:pt idx="561">
                  <c:v>19.77</c:v>
                </c:pt>
                <c:pt idx="562">
                  <c:v>19.8</c:v>
                </c:pt>
                <c:pt idx="563">
                  <c:v>19.84</c:v>
                </c:pt>
                <c:pt idx="564">
                  <c:v>19.88</c:v>
                </c:pt>
                <c:pt idx="565">
                  <c:v>19.9</c:v>
                </c:pt>
                <c:pt idx="566">
                  <c:v>19.93999999999999</c:v>
                </c:pt>
                <c:pt idx="567">
                  <c:v>19.97999999999999</c:v>
                </c:pt>
                <c:pt idx="568">
                  <c:v>19.98999999999998</c:v>
                </c:pt>
                <c:pt idx="569">
                  <c:v>20.0</c:v>
                </c:pt>
                <c:pt idx="570">
                  <c:v>20.04</c:v>
                </c:pt>
                <c:pt idx="571">
                  <c:v>20.1</c:v>
                </c:pt>
                <c:pt idx="572">
                  <c:v>20.15</c:v>
                </c:pt>
                <c:pt idx="573">
                  <c:v>20.19</c:v>
                </c:pt>
                <c:pt idx="574">
                  <c:v>20.23</c:v>
                </c:pt>
                <c:pt idx="575">
                  <c:v>20.27</c:v>
                </c:pt>
                <c:pt idx="576">
                  <c:v>20.3</c:v>
                </c:pt>
                <c:pt idx="577">
                  <c:v>20.34</c:v>
                </c:pt>
                <c:pt idx="578">
                  <c:v>20.38</c:v>
                </c:pt>
                <c:pt idx="579">
                  <c:v>20.4</c:v>
                </c:pt>
                <c:pt idx="580">
                  <c:v>20.43999999999999</c:v>
                </c:pt>
                <c:pt idx="581">
                  <c:v>20.47999999999999</c:v>
                </c:pt>
                <c:pt idx="582">
                  <c:v>20.5</c:v>
                </c:pt>
                <c:pt idx="583">
                  <c:v>20.54</c:v>
                </c:pt>
                <c:pt idx="584">
                  <c:v>20.6</c:v>
                </c:pt>
                <c:pt idx="585">
                  <c:v>20.65000000000001</c:v>
                </c:pt>
                <c:pt idx="586">
                  <c:v>20.69</c:v>
                </c:pt>
                <c:pt idx="587">
                  <c:v>20.73</c:v>
                </c:pt>
                <c:pt idx="588">
                  <c:v>20.77</c:v>
                </c:pt>
                <c:pt idx="589">
                  <c:v>20.8</c:v>
                </c:pt>
                <c:pt idx="590">
                  <c:v>20.84</c:v>
                </c:pt>
                <c:pt idx="591">
                  <c:v>20.88</c:v>
                </c:pt>
                <c:pt idx="592">
                  <c:v>20.9</c:v>
                </c:pt>
                <c:pt idx="593">
                  <c:v>20.93999999999999</c:v>
                </c:pt>
                <c:pt idx="594">
                  <c:v>20.97999999999999</c:v>
                </c:pt>
                <c:pt idx="595">
                  <c:v>20.99</c:v>
                </c:pt>
                <c:pt idx="596">
                  <c:v>21.0</c:v>
                </c:pt>
                <c:pt idx="597">
                  <c:v>21.04</c:v>
                </c:pt>
                <c:pt idx="598">
                  <c:v>21.1</c:v>
                </c:pt>
                <c:pt idx="599">
                  <c:v>21.15000000000001</c:v>
                </c:pt>
                <c:pt idx="600">
                  <c:v>21.19</c:v>
                </c:pt>
                <c:pt idx="601">
                  <c:v>21.23</c:v>
                </c:pt>
                <c:pt idx="602">
                  <c:v>21.27</c:v>
                </c:pt>
                <c:pt idx="603">
                  <c:v>21.3</c:v>
                </c:pt>
                <c:pt idx="604">
                  <c:v>21.34</c:v>
                </c:pt>
                <c:pt idx="605">
                  <c:v>21.38</c:v>
                </c:pt>
                <c:pt idx="606">
                  <c:v>21.4</c:v>
                </c:pt>
                <c:pt idx="607">
                  <c:v>21.43999999999999</c:v>
                </c:pt>
                <c:pt idx="608">
                  <c:v>21.47999999999999</c:v>
                </c:pt>
                <c:pt idx="609">
                  <c:v>21.5</c:v>
                </c:pt>
                <c:pt idx="610">
                  <c:v>21.54</c:v>
                </c:pt>
                <c:pt idx="611">
                  <c:v>21.55</c:v>
                </c:pt>
                <c:pt idx="612">
                  <c:v>21.6</c:v>
                </c:pt>
                <c:pt idx="613">
                  <c:v>21.65000000000001</c:v>
                </c:pt>
                <c:pt idx="614">
                  <c:v>21.69</c:v>
                </c:pt>
                <c:pt idx="615">
                  <c:v>21.73</c:v>
                </c:pt>
                <c:pt idx="616">
                  <c:v>21.77</c:v>
                </c:pt>
                <c:pt idx="617">
                  <c:v>21.8</c:v>
                </c:pt>
                <c:pt idx="618">
                  <c:v>21.84</c:v>
                </c:pt>
                <c:pt idx="619">
                  <c:v>21.88</c:v>
                </c:pt>
                <c:pt idx="620">
                  <c:v>21.9</c:v>
                </c:pt>
                <c:pt idx="621">
                  <c:v>21.93999999999999</c:v>
                </c:pt>
                <c:pt idx="622">
                  <c:v>21.97999999999999</c:v>
                </c:pt>
                <c:pt idx="623">
                  <c:v>21.99</c:v>
                </c:pt>
                <c:pt idx="624">
                  <c:v>22.0</c:v>
                </c:pt>
                <c:pt idx="625">
                  <c:v>22.04</c:v>
                </c:pt>
                <c:pt idx="626">
                  <c:v>22.1</c:v>
                </c:pt>
                <c:pt idx="627">
                  <c:v>22.15000000000001</c:v>
                </c:pt>
                <c:pt idx="628">
                  <c:v>22.19</c:v>
                </c:pt>
                <c:pt idx="629">
                  <c:v>22.23</c:v>
                </c:pt>
                <c:pt idx="630">
                  <c:v>22.27</c:v>
                </c:pt>
                <c:pt idx="631">
                  <c:v>22.3</c:v>
                </c:pt>
                <c:pt idx="632">
                  <c:v>22.34</c:v>
                </c:pt>
                <c:pt idx="633">
                  <c:v>22.38</c:v>
                </c:pt>
                <c:pt idx="634">
                  <c:v>22.4</c:v>
                </c:pt>
                <c:pt idx="635">
                  <c:v>22.43999999999999</c:v>
                </c:pt>
                <c:pt idx="636">
                  <c:v>22.47999999999999</c:v>
                </c:pt>
                <c:pt idx="637">
                  <c:v>22.5</c:v>
                </c:pt>
                <c:pt idx="638">
                  <c:v>22.54</c:v>
                </c:pt>
                <c:pt idx="639">
                  <c:v>22.55</c:v>
                </c:pt>
                <c:pt idx="640">
                  <c:v>22.6</c:v>
                </c:pt>
                <c:pt idx="641">
                  <c:v>22.65000000000001</c:v>
                </c:pt>
                <c:pt idx="642">
                  <c:v>22.69</c:v>
                </c:pt>
                <c:pt idx="643">
                  <c:v>22.7</c:v>
                </c:pt>
                <c:pt idx="644">
                  <c:v>22.74</c:v>
                </c:pt>
                <c:pt idx="645">
                  <c:v>22.77999999999999</c:v>
                </c:pt>
                <c:pt idx="646">
                  <c:v>22.8</c:v>
                </c:pt>
                <c:pt idx="647">
                  <c:v>22.84</c:v>
                </c:pt>
                <c:pt idx="648">
                  <c:v>22.88</c:v>
                </c:pt>
                <c:pt idx="649">
                  <c:v>22.9</c:v>
                </c:pt>
                <c:pt idx="650">
                  <c:v>22.93999999999999</c:v>
                </c:pt>
                <c:pt idx="651">
                  <c:v>22.97999999999999</c:v>
                </c:pt>
                <c:pt idx="652">
                  <c:v>22.99</c:v>
                </c:pt>
                <c:pt idx="653">
                  <c:v>23.0</c:v>
                </c:pt>
                <c:pt idx="654">
                  <c:v>23.04</c:v>
                </c:pt>
                <c:pt idx="655">
                  <c:v>23.1</c:v>
                </c:pt>
                <c:pt idx="656">
                  <c:v>23.15000000000001</c:v>
                </c:pt>
                <c:pt idx="657">
                  <c:v>23.19</c:v>
                </c:pt>
                <c:pt idx="658">
                  <c:v>23.2</c:v>
                </c:pt>
                <c:pt idx="659">
                  <c:v>23.24</c:v>
                </c:pt>
                <c:pt idx="660">
                  <c:v>23.27999999999999</c:v>
                </c:pt>
                <c:pt idx="661">
                  <c:v>23.3</c:v>
                </c:pt>
                <c:pt idx="662">
                  <c:v>23.34</c:v>
                </c:pt>
                <c:pt idx="663">
                  <c:v>23.38</c:v>
                </c:pt>
                <c:pt idx="664">
                  <c:v>23.4</c:v>
                </c:pt>
                <c:pt idx="665">
                  <c:v>23.43999999999999</c:v>
                </c:pt>
                <c:pt idx="666">
                  <c:v>23.47999999999999</c:v>
                </c:pt>
                <c:pt idx="667">
                  <c:v>23.5</c:v>
                </c:pt>
                <c:pt idx="668">
                  <c:v>23.54</c:v>
                </c:pt>
                <c:pt idx="669">
                  <c:v>23.6</c:v>
                </c:pt>
                <c:pt idx="670">
                  <c:v>23.65000000000001</c:v>
                </c:pt>
                <c:pt idx="671">
                  <c:v>23.69</c:v>
                </c:pt>
                <c:pt idx="672">
                  <c:v>23.7</c:v>
                </c:pt>
                <c:pt idx="673">
                  <c:v>23.74</c:v>
                </c:pt>
                <c:pt idx="674">
                  <c:v>23.77999999999999</c:v>
                </c:pt>
                <c:pt idx="675">
                  <c:v>23.8</c:v>
                </c:pt>
                <c:pt idx="676">
                  <c:v>23.84</c:v>
                </c:pt>
                <c:pt idx="677">
                  <c:v>23.88</c:v>
                </c:pt>
                <c:pt idx="678">
                  <c:v>23.9</c:v>
                </c:pt>
                <c:pt idx="679">
                  <c:v>23.93999999999999</c:v>
                </c:pt>
                <c:pt idx="680">
                  <c:v>23.97999999999999</c:v>
                </c:pt>
                <c:pt idx="681">
                  <c:v>23.99</c:v>
                </c:pt>
                <c:pt idx="682">
                  <c:v>24.0</c:v>
                </c:pt>
                <c:pt idx="683">
                  <c:v>24.04</c:v>
                </c:pt>
                <c:pt idx="684">
                  <c:v>24.1</c:v>
                </c:pt>
                <c:pt idx="685">
                  <c:v>24.15000000000001</c:v>
                </c:pt>
                <c:pt idx="686">
                  <c:v>24.19</c:v>
                </c:pt>
                <c:pt idx="687">
                  <c:v>24.2</c:v>
                </c:pt>
                <c:pt idx="688">
                  <c:v>24.24</c:v>
                </c:pt>
                <c:pt idx="689">
                  <c:v>24.27999999999999</c:v>
                </c:pt>
                <c:pt idx="690">
                  <c:v>24.3</c:v>
                </c:pt>
                <c:pt idx="691">
                  <c:v>24.34</c:v>
                </c:pt>
                <c:pt idx="692">
                  <c:v>24.38</c:v>
                </c:pt>
                <c:pt idx="693">
                  <c:v>24.4</c:v>
                </c:pt>
                <c:pt idx="694">
                  <c:v>24.43999999999999</c:v>
                </c:pt>
                <c:pt idx="695">
                  <c:v>24.47999999999999</c:v>
                </c:pt>
                <c:pt idx="696">
                  <c:v>24.5</c:v>
                </c:pt>
                <c:pt idx="697">
                  <c:v>24.54</c:v>
                </c:pt>
                <c:pt idx="698">
                  <c:v>24.6</c:v>
                </c:pt>
                <c:pt idx="699">
                  <c:v>24.65000000000001</c:v>
                </c:pt>
                <c:pt idx="700">
                  <c:v>24.69</c:v>
                </c:pt>
                <c:pt idx="701">
                  <c:v>24.7</c:v>
                </c:pt>
                <c:pt idx="702">
                  <c:v>24.74</c:v>
                </c:pt>
                <c:pt idx="703">
                  <c:v>24.77999999999999</c:v>
                </c:pt>
                <c:pt idx="704">
                  <c:v>24.8</c:v>
                </c:pt>
                <c:pt idx="705">
                  <c:v>24.84</c:v>
                </c:pt>
                <c:pt idx="706">
                  <c:v>24.88</c:v>
                </c:pt>
                <c:pt idx="707">
                  <c:v>24.9</c:v>
                </c:pt>
                <c:pt idx="708">
                  <c:v>24.93999999999999</c:v>
                </c:pt>
                <c:pt idx="709">
                  <c:v>24.97999999999999</c:v>
                </c:pt>
                <c:pt idx="710">
                  <c:v>24.99</c:v>
                </c:pt>
                <c:pt idx="711">
                  <c:v>25.0</c:v>
                </c:pt>
                <c:pt idx="712">
                  <c:v>25.04</c:v>
                </c:pt>
                <c:pt idx="713">
                  <c:v>25.1</c:v>
                </c:pt>
                <c:pt idx="714">
                  <c:v>25.15000000000001</c:v>
                </c:pt>
                <c:pt idx="715">
                  <c:v>25.19</c:v>
                </c:pt>
                <c:pt idx="716">
                  <c:v>25.2</c:v>
                </c:pt>
                <c:pt idx="717">
                  <c:v>25.24</c:v>
                </c:pt>
                <c:pt idx="718">
                  <c:v>25.27999999999999</c:v>
                </c:pt>
                <c:pt idx="719">
                  <c:v>25.3</c:v>
                </c:pt>
                <c:pt idx="720">
                  <c:v>25.34</c:v>
                </c:pt>
                <c:pt idx="721">
                  <c:v>25.38</c:v>
                </c:pt>
                <c:pt idx="722">
                  <c:v>25.4</c:v>
                </c:pt>
                <c:pt idx="723">
                  <c:v>25.43999999999999</c:v>
                </c:pt>
                <c:pt idx="724">
                  <c:v>25.47999999999999</c:v>
                </c:pt>
                <c:pt idx="725">
                  <c:v>25.5</c:v>
                </c:pt>
                <c:pt idx="726">
                  <c:v>25.54</c:v>
                </c:pt>
                <c:pt idx="727">
                  <c:v>25.55</c:v>
                </c:pt>
                <c:pt idx="728">
                  <c:v>25.6</c:v>
                </c:pt>
                <c:pt idx="729">
                  <c:v>25.65000000000001</c:v>
                </c:pt>
                <c:pt idx="730">
                  <c:v>25.69</c:v>
                </c:pt>
                <c:pt idx="731">
                  <c:v>25.7</c:v>
                </c:pt>
                <c:pt idx="732">
                  <c:v>25.74</c:v>
                </c:pt>
                <c:pt idx="733">
                  <c:v>25.77999999999999</c:v>
                </c:pt>
                <c:pt idx="734">
                  <c:v>25.8</c:v>
                </c:pt>
                <c:pt idx="735">
                  <c:v>25.84</c:v>
                </c:pt>
                <c:pt idx="736">
                  <c:v>25.88</c:v>
                </c:pt>
                <c:pt idx="737">
                  <c:v>25.9</c:v>
                </c:pt>
                <c:pt idx="738">
                  <c:v>25.93999999999999</c:v>
                </c:pt>
                <c:pt idx="739">
                  <c:v>25.97999999999999</c:v>
                </c:pt>
                <c:pt idx="740">
                  <c:v>25.99</c:v>
                </c:pt>
                <c:pt idx="741">
                  <c:v>26.0</c:v>
                </c:pt>
                <c:pt idx="742">
                  <c:v>26.04</c:v>
                </c:pt>
                <c:pt idx="743">
                  <c:v>26.1</c:v>
                </c:pt>
                <c:pt idx="744">
                  <c:v>26.15000000000001</c:v>
                </c:pt>
                <c:pt idx="745">
                  <c:v>26.19</c:v>
                </c:pt>
                <c:pt idx="746">
                  <c:v>26.2</c:v>
                </c:pt>
                <c:pt idx="747">
                  <c:v>26.24</c:v>
                </c:pt>
                <c:pt idx="748">
                  <c:v>26.27999999999999</c:v>
                </c:pt>
                <c:pt idx="749">
                  <c:v>26.3</c:v>
                </c:pt>
                <c:pt idx="750">
                  <c:v>26.34</c:v>
                </c:pt>
                <c:pt idx="751">
                  <c:v>26.38</c:v>
                </c:pt>
                <c:pt idx="752">
                  <c:v>26.4</c:v>
                </c:pt>
                <c:pt idx="753">
                  <c:v>26.43999999999999</c:v>
                </c:pt>
                <c:pt idx="754">
                  <c:v>26.47999999999999</c:v>
                </c:pt>
                <c:pt idx="755">
                  <c:v>26.5</c:v>
                </c:pt>
                <c:pt idx="756">
                  <c:v>26.54</c:v>
                </c:pt>
                <c:pt idx="757">
                  <c:v>26.55</c:v>
                </c:pt>
                <c:pt idx="758">
                  <c:v>26.6</c:v>
                </c:pt>
                <c:pt idx="759">
                  <c:v>26.65000000000001</c:v>
                </c:pt>
                <c:pt idx="760">
                  <c:v>26.69</c:v>
                </c:pt>
                <c:pt idx="761">
                  <c:v>26.7</c:v>
                </c:pt>
                <c:pt idx="762">
                  <c:v>26.74</c:v>
                </c:pt>
                <c:pt idx="763">
                  <c:v>26.77999999999999</c:v>
                </c:pt>
                <c:pt idx="764">
                  <c:v>26.8</c:v>
                </c:pt>
                <c:pt idx="765">
                  <c:v>26.84</c:v>
                </c:pt>
                <c:pt idx="766">
                  <c:v>26.88</c:v>
                </c:pt>
                <c:pt idx="767">
                  <c:v>26.9</c:v>
                </c:pt>
                <c:pt idx="768">
                  <c:v>26.93999999999999</c:v>
                </c:pt>
                <c:pt idx="769">
                  <c:v>26.97999999999999</c:v>
                </c:pt>
                <c:pt idx="770">
                  <c:v>26.99</c:v>
                </c:pt>
                <c:pt idx="771">
                  <c:v>27.0</c:v>
                </c:pt>
                <c:pt idx="772">
                  <c:v>27.04</c:v>
                </c:pt>
                <c:pt idx="773">
                  <c:v>27.1</c:v>
                </c:pt>
                <c:pt idx="774">
                  <c:v>27.15000000000001</c:v>
                </c:pt>
                <c:pt idx="775">
                  <c:v>27.19</c:v>
                </c:pt>
                <c:pt idx="776">
                  <c:v>27.2</c:v>
                </c:pt>
                <c:pt idx="777">
                  <c:v>27.24</c:v>
                </c:pt>
                <c:pt idx="778">
                  <c:v>27.27999999999999</c:v>
                </c:pt>
                <c:pt idx="779">
                  <c:v>27.3</c:v>
                </c:pt>
                <c:pt idx="780">
                  <c:v>27.34</c:v>
                </c:pt>
                <c:pt idx="781">
                  <c:v>27.38</c:v>
                </c:pt>
                <c:pt idx="782">
                  <c:v>27.4</c:v>
                </c:pt>
                <c:pt idx="783">
                  <c:v>27.43999999999999</c:v>
                </c:pt>
                <c:pt idx="784">
                  <c:v>27.47999999999999</c:v>
                </c:pt>
                <c:pt idx="785">
                  <c:v>27.5</c:v>
                </c:pt>
                <c:pt idx="786">
                  <c:v>27.54</c:v>
                </c:pt>
                <c:pt idx="787">
                  <c:v>27.6</c:v>
                </c:pt>
                <c:pt idx="788">
                  <c:v>27.65000000000001</c:v>
                </c:pt>
                <c:pt idx="789">
                  <c:v>27.69</c:v>
                </c:pt>
                <c:pt idx="790">
                  <c:v>27.7</c:v>
                </c:pt>
                <c:pt idx="791">
                  <c:v>27.74</c:v>
                </c:pt>
                <c:pt idx="792">
                  <c:v>27.77999999999999</c:v>
                </c:pt>
                <c:pt idx="793">
                  <c:v>27.8</c:v>
                </c:pt>
                <c:pt idx="794">
                  <c:v>27.84</c:v>
                </c:pt>
                <c:pt idx="795">
                  <c:v>27.88</c:v>
                </c:pt>
                <c:pt idx="796">
                  <c:v>27.9</c:v>
                </c:pt>
                <c:pt idx="797">
                  <c:v>27.93999999999999</c:v>
                </c:pt>
                <c:pt idx="798">
                  <c:v>27.97999999999999</c:v>
                </c:pt>
                <c:pt idx="799">
                  <c:v>27.99</c:v>
                </c:pt>
                <c:pt idx="800">
                  <c:v>28.0</c:v>
                </c:pt>
                <c:pt idx="801">
                  <c:v>28.04</c:v>
                </c:pt>
                <c:pt idx="802">
                  <c:v>28.1</c:v>
                </c:pt>
                <c:pt idx="803">
                  <c:v>28.15000000000001</c:v>
                </c:pt>
                <c:pt idx="804">
                  <c:v>28.19</c:v>
                </c:pt>
                <c:pt idx="805">
                  <c:v>28.2</c:v>
                </c:pt>
                <c:pt idx="806">
                  <c:v>28.24</c:v>
                </c:pt>
                <c:pt idx="807">
                  <c:v>28.27999999999999</c:v>
                </c:pt>
                <c:pt idx="808">
                  <c:v>28.3</c:v>
                </c:pt>
                <c:pt idx="809">
                  <c:v>28.34</c:v>
                </c:pt>
                <c:pt idx="810">
                  <c:v>28.38</c:v>
                </c:pt>
                <c:pt idx="811">
                  <c:v>28.4</c:v>
                </c:pt>
                <c:pt idx="812">
                  <c:v>28.43999999999999</c:v>
                </c:pt>
                <c:pt idx="813">
                  <c:v>28.47999999999999</c:v>
                </c:pt>
                <c:pt idx="814">
                  <c:v>28.5</c:v>
                </c:pt>
                <c:pt idx="815">
                  <c:v>28.54</c:v>
                </c:pt>
                <c:pt idx="816">
                  <c:v>28.6</c:v>
                </c:pt>
                <c:pt idx="817">
                  <c:v>28.65000000000001</c:v>
                </c:pt>
                <c:pt idx="818">
                  <c:v>28.69</c:v>
                </c:pt>
                <c:pt idx="819">
                  <c:v>28.7</c:v>
                </c:pt>
                <c:pt idx="820">
                  <c:v>28.74</c:v>
                </c:pt>
                <c:pt idx="821">
                  <c:v>28.77999999999999</c:v>
                </c:pt>
                <c:pt idx="822">
                  <c:v>28.8</c:v>
                </c:pt>
                <c:pt idx="823">
                  <c:v>28.84</c:v>
                </c:pt>
                <c:pt idx="824">
                  <c:v>28.88</c:v>
                </c:pt>
                <c:pt idx="825">
                  <c:v>28.9</c:v>
                </c:pt>
                <c:pt idx="826">
                  <c:v>28.93999999999999</c:v>
                </c:pt>
                <c:pt idx="827">
                  <c:v>28.97999999999999</c:v>
                </c:pt>
                <c:pt idx="828">
                  <c:v>28.99</c:v>
                </c:pt>
                <c:pt idx="829">
                  <c:v>29.0</c:v>
                </c:pt>
                <c:pt idx="830">
                  <c:v>29.04</c:v>
                </c:pt>
                <c:pt idx="831">
                  <c:v>29.1</c:v>
                </c:pt>
                <c:pt idx="832">
                  <c:v>29.15000000000001</c:v>
                </c:pt>
                <c:pt idx="833">
                  <c:v>29.19</c:v>
                </c:pt>
                <c:pt idx="834">
                  <c:v>29.2</c:v>
                </c:pt>
                <c:pt idx="835">
                  <c:v>29.24</c:v>
                </c:pt>
                <c:pt idx="836">
                  <c:v>29.27999999999999</c:v>
                </c:pt>
                <c:pt idx="837">
                  <c:v>29.3</c:v>
                </c:pt>
                <c:pt idx="838">
                  <c:v>29.34</c:v>
                </c:pt>
                <c:pt idx="839">
                  <c:v>29.38</c:v>
                </c:pt>
                <c:pt idx="840">
                  <c:v>29.4</c:v>
                </c:pt>
                <c:pt idx="841">
                  <c:v>29.43999999999999</c:v>
                </c:pt>
                <c:pt idx="842">
                  <c:v>29.47999999999999</c:v>
                </c:pt>
                <c:pt idx="843">
                  <c:v>29.5</c:v>
                </c:pt>
                <c:pt idx="844">
                  <c:v>29.54</c:v>
                </c:pt>
                <c:pt idx="845">
                  <c:v>29.6</c:v>
                </c:pt>
                <c:pt idx="846">
                  <c:v>29.65000000000001</c:v>
                </c:pt>
                <c:pt idx="847">
                  <c:v>29.69</c:v>
                </c:pt>
                <c:pt idx="848">
                  <c:v>29.7</c:v>
                </c:pt>
                <c:pt idx="849">
                  <c:v>29.74</c:v>
                </c:pt>
                <c:pt idx="850">
                  <c:v>29.77999999999999</c:v>
                </c:pt>
                <c:pt idx="851">
                  <c:v>29.8</c:v>
                </c:pt>
                <c:pt idx="852">
                  <c:v>29.84</c:v>
                </c:pt>
                <c:pt idx="853">
                  <c:v>29.88</c:v>
                </c:pt>
                <c:pt idx="854">
                  <c:v>29.9</c:v>
                </c:pt>
                <c:pt idx="855">
                  <c:v>29.93999999999999</c:v>
                </c:pt>
                <c:pt idx="856">
                  <c:v>29.97999999999999</c:v>
                </c:pt>
                <c:pt idx="857">
                  <c:v>29.99</c:v>
                </c:pt>
                <c:pt idx="858">
                  <c:v>30.0</c:v>
                </c:pt>
                <c:pt idx="859">
                  <c:v>30.04</c:v>
                </c:pt>
                <c:pt idx="860">
                  <c:v>30.1</c:v>
                </c:pt>
                <c:pt idx="861">
                  <c:v>30.15000000000001</c:v>
                </c:pt>
                <c:pt idx="862">
                  <c:v>30.19</c:v>
                </c:pt>
                <c:pt idx="863">
                  <c:v>30.2</c:v>
                </c:pt>
                <c:pt idx="864">
                  <c:v>30.24</c:v>
                </c:pt>
                <c:pt idx="865">
                  <c:v>30.27999999999999</c:v>
                </c:pt>
                <c:pt idx="866">
                  <c:v>30.3</c:v>
                </c:pt>
                <c:pt idx="867">
                  <c:v>30.34</c:v>
                </c:pt>
                <c:pt idx="868">
                  <c:v>30.38</c:v>
                </c:pt>
                <c:pt idx="869">
                  <c:v>30.4</c:v>
                </c:pt>
                <c:pt idx="870">
                  <c:v>30.43999999999999</c:v>
                </c:pt>
                <c:pt idx="871">
                  <c:v>30.47999999999999</c:v>
                </c:pt>
                <c:pt idx="872">
                  <c:v>30.5</c:v>
                </c:pt>
                <c:pt idx="873">
                  <c:v>30.54</c:v>
                </c:pt>
                <c:pt idx="874">
                  <c:v>30.6</c:v>
                </c:pt>
                <c:pt idx="875">
                  <c:v>30.65000000000001</c:v>
                </c:pt>
                <c:pt idx="876">
                  <c:v>30.69</c:v>
                </c:pt>
                <c:pt idx="877">
                  <c:v>30.7</c:v>
                </c:pt>
                <c:pt idx="878">
                  <c:v>30.74</c:v>
                </c:pt>
                <c:pt idx="879">
                  <c:v>30.77999999999999</c:v>
                </c:pt>
                <c:pt idx="880">
                  <c:v>30.8</c:v>
                </c:pt>
                <c:pt idx="881">
                  <c:v>30.84</c:v>
                </c:pt>
                <c:pt idx="882">
                  <c:v>30.88</c:v>
                </c:pt>
                <c:pt idx="883">
                  <c:v>30.9</c:v>
                </c:pt>
                <c:pt idx="884">
                  <c:v>30.93999999999999</c:v>
                </c:pt>
                <c:pt idx="885">
                  <c:v>30.97999999999999</c:v>
                </c:pt>
                <c:pt idx="886">
                  <c:v>30.99</c:v>
                </c:pt>
                <c:pt idx="887">
                  <c:v>31.0</c:v>
                </c:pt>
                <c:pt idx="888">
                  <c:v>31.04</c:v>
                </c:pt>
                <c:pt idx="889">
                  <c:v>31.1</c:v>
                </c:pt>
                <c:pt idx="890">
                  <c:v>31.15000000000001</c:v>
                </c:pt>
                <c:pt idx="891">
                  <c:v>31.19</c:v>
                </c:pt>
                <c:pt idx="892">
                  <c:v>31.2</c:v>
                </c:pt>
                <c:pt idx="893">
                  <c:v>31.24</c:v>
                </c:pt>
                <c:pt idx="894">
                  <c:v>31.27999999999999</c:v>
                </c:pt>
                <c:pt idx="895">
                  <c:v>31.3</c:v>
                </c:pt>
                <c:pt idx="896">
                  <c:v>31.34</c:v>
                </c:pt>
                <c:pt idx="897">
                  <c:v>31.38</c:v>
                </c:pt>
                <c:pt idx="898">
                  <c:v>31.4</c:v>
                </c:pt>
                <c:pt idx="899">
                  <c:v>31.43999999999999</c:v>
                </c:pt>
                <c:pt idx="900">
                  <c:v>31.47999999999999</c:v>
                </c:pt>
                <c:pt idx="901">
                  <c:v>31.5</c:v>
                </c:pt>
                <c:pt idx="902">
                  <c:v>31.54</c:v>
                </c:pt>
                <c:pt idx="903">
                  <c:v>31.6</c:v>
                </c:pt>
                <c:pt idx="904">
                  <c:v>31.65000000000001</c:v>
                </c:pt>
                <c:pt idx="905">
                  <c:v>31.69</c:v>
                </c:pt>
                <c:pt idx="906">
                  <c:v>31.7</c:v>
                </c:pt>
                <c:pt idx="907">
                  <c:v>31.74</c:v>
                </c:pt>
                <c:pt idx="908">
                  <c:v>31.77999999999999</c:v>
                </c:pt>
                <c:pt idx="909">
                  <c:v>31.8</c:v>
                </c:pt>
                <c:pt idx="910">
                  <c:v>31.84</c:v>
                </c:pt>
                <c:pt idx="911">
                  <c:v>31.88</c:v>
                </c:pt>
                <c:pt idx="912">
                  <c:v>31.9</c:v>
                </c:pt>
                <c:pt idx="913">
                  <c:v>31.93999999999999</c:v>
                </c:pt>
                <c:pt idx="914">
                  <c:v>31.97999999999999</c:v>
                </c:pt>
                <c:pt idx="915">
                  <c:v>31.99</c:v>
                </c:pt>
                <c:pt idx="916">
                  <c:v>32.0</c:v>
                </c:pt>
                <c:pt idx="917">
                  <c:v>32.04</c:v>
                </c:pt>
                <c:pt idx="918">
                  <c:v>32.1</c:v>
                </c:pt>
                <c:pt idx="919">
                  <c:v>32.15</c:v>
                </c:pt>
                <c:pt idx="920">
                  <c:v>32.19000000000001</c:v>
                </c:pt>
                <c:pt idx="921">
                  <c:v>32.2</c:v>
                </c:pt>
                <c:pt idx="922">
                  <c:v>32.24</c:v>
                </c:pt>
                <c:pt idx="923">
                  <c:v>32.28</c:v>
                </c:pt>
                <c:pt idx="924">
                  <c:v>32.3</c:v>
                </c:pt>
                <c:pt idx="925">
                  <c:v>32.34</c:v>
                </c:pt>
                <c:pt idx="926">
                  <c:v>32.38</c:v>
                </c:pt>
                <c:pt idx="927">
                  <c:v>32.42</c:v>
                </c:pt>
                <c:pt idx="928">
                  <c:v>32.46</c:v>
                </c:pt>
                <c:pt idx="929">
                  <c:v>32.5</c:v>
                </c:pt>
                <c:pt idx="930">
                  <c:v>32.54</c:v>
                </c:pt>
                <c:pt idx="931">
                  <c:v>32.6</c:v>
                </c:pt>
                <c:pt idx="932">
                  <c:v>32.65</c:v>
                </c:pt>
                <c:pt idx="933">
                  <c:v>32.69000000000001</c:v>
                </c:pt>
                <c:pt idx="934">
                  <c:v>32.7</c:v>
                </c:pt>
                <c:pt idx="935">
                  <c:v>32.74</c:v>
                </c:pt>
                <c:pt idx="936">
                  <c:v>32.78</c:v>
                </c:pt>
                <c:pt idx="937">
                  <c:v>32.8</c:v>
                </c:pt>
                <c:pt idx="938">
                  <c:v>32.84</c:v>
                </c:pt>
                <c:pt idx="939">
                  <c:v>32.88</c:v>
                </c:pt>
                <c:pt idx="940">
                  <c:v>32.92</c:v>
                </c:pt>
                <c:pt idx="941">
                  <c:v>32.96</c:v>
                </c:pt>
                <c:pt idx="942">
                  <c:v>32.99</c:v>
                </c:pt>
                <c:pt idx="943">
                  <c:v>33.0</c:v>
                </c:pt>
                <c:pt idx="944">
                  <c:v>33.04</c:v>
                </c:pt>
                <c:pt idx="945">
                  <c:v>33.1</c:v>
                </c:pt>
                <c:pt idx="946">
                  <c:v>33.15</c:v>
                </c:pt>
                <c:pt idx="947">
                  <c:v>33.19000000000001</c:v>
                </c:pt>
                <c:pt idx="948">
                  <c:v>33.2</c:v>
                </c:pt>
                <c:pt idx="949">
                  <c:v>33.24</c:v>
                </c:pt>
                <c:pt idx="950">
                  <c:v>33.28</c:v>
                </c:pt>
                <c:pt idx="951">
                  <c:v>33.3</c:v>
                </c:pt>
                <c:pt idx="952">
                  <c:v>33.34</c:v>
                </c:pt>
                <c:pt idx="953">
                  <c:v>33.38</c:v>
                </c:pt>
                <c:pt idx="954">
                  <c:v>33.42</c:v>
                </c:pt>
                <c:pt idx="955">
                  <c:v>33.46</c:v>
                </c:pt>
                <c:pt idx="956">
                  <c:v>33.5</c:v>
                </c:pt>
                <c:pt idx="957">
                  <c:v>33.54</c:v>
                </c:pt>
                <c:pt idx="958">
                  <c:v>33.6</c:v>
                </c:pt>
                <c:pt idx="959">
                  <c:v>33.65</c:v>
                </c:pt>
                <c:pt idx="960">
                  <c:v>33.69000000000001</c:v>
                </c:pt>
                <c:pt idx="961">
                  <c:v>33.7</c:v>
                </c:pt>
                <c:pt idx="962">
                  <c:v>33.74</c:v>
                </c:pt>
                <c:pt idx="963">
                  <c:v>33.78</c:v>
                </c:pt>
                <c:pt idx="964">
                  <c:v>33.8</c:v>
                </c:pt>
                <c:pt idx="965">
                  <c:v>33.84</c:v>
                </c:pt>
                <c:pt idx="966">
                  <c:v>33.88</c:v>
                </c:pt>
                <c:pt idx="967">
                  <c:v>33.92</c:v>
                </c:pt>
                <c:pt idx="968">
                  <c:v>33.96</c:v>
                </c:pt>
                <c:pt idx="969">
                  <c:v>33.99</c:v>
                </c:pt>
                <c:pt idx="970">
                  <c:v>34.0</c:v>
                </c:pt>
                <c:pt idx="971">
                  <c:v>34.04</c:v>
                </c:pt>
                <c:pt idx="972">
                  <c:v>34.1</c:v>
                </c:pt>
                <c:pt idx="973">
                  <c:v>34.15</c:v>
                </c:pt>
                <c:pt idx="974">
                  <c:v>34.19000000000001</c:v>
                </c:pt>
                <c:pt idx="975">
                  <c:v>34.2</c:v>
                </c:pt>
                <c:pt idx="976">
                  <c:v>34.24</c:v>
                </c:pt>
                <c:pt idx="977">
                  <c:v>34.28</c:v>
                </c:pt>
                <c:pt idx="978">
                  <c:v>34.3</c:v>
                </c:pt>
                <c:pt idx="979">
                  <c:v>34.34</c:v>
                </c:pt>
                <c:pt idx="980">
                  <c:v>34.38</c:v>
                </c:pt>
                <c:pt idx="981">
                  <c:v>34.42</c:v>
                </c:pt>
                <c:pt idx="982">
                  <c:v>34.46</c:v>
                </c:pt>
                <c:pt idx="983">
                  <c:v>34.5</c:v>
                </c:pt>
                <c:pt idx="984">
                  <c:v>34.54</c:v>
                </c:pt>
                <c:pt idx="985">
                  <c:v>34.6</c:v>
                </c:pt>
                <c:pt idx="986">
                  <c:v>34.65</c:v>
                </c:pt>
                <c:pt idx="987">
                  <c:v>34.69000000000001</c:v>
                </c:pt>
                <c:pt idx="988">
                  <c:v>34.7</c:v>
                </c:pt>
                <c:pt idx="989">
                  <c:v>34.74</c:v>
                </c:pt>
                <c:pt idx="990">
                  <c:v>34.78</c:v>
                </c:pt>
                <c:pt idx="991">
                  <c:v>34.8</c:v>
                </c:pt>
                <c:pt idx="992">
                  <c:v>34.84</c:v>
                </c:pt>
                <c:pt idx="993">
                  <c:v>34.88</c:v>
                </c:pt>
                <c:pt idx="994">
                  <c:v>34.92</c:v>
                </c:pt>
                <c:pt idx="995">
                  <c:v>34.96</c:v>
                </c:pt>
                <c:pt idx="996">
                  <c:v>34.99</c:v>
                </c:pt>
                <c:pt idx="997">
                  <c:v>35.0</c:v>
                </c:pt>
                <c:pt idx="998">
                  <c:v>35.04</c:v>
                </c:pt>
                <c:pt idx="999">
                  <c:v>35.1</c:v>
                </c:pt>
                <c:pt idx="1000">
                  <c:v>35.15</c:v>
                </c:pt>
                <c:pt idx="1001">
                  <c:v>35.19000000000001</c:v>
                </c:pt>
                <c:pt idx="1002">
                  <c:v>35.2</c:v>
                </c:pt>
                <c:pt idx="1003">
                  <c:v>35.24</c:v>
                </c:pt>
                <c:pt idx="1004">
                  <c:v>35.28</c:v>
                </c:pt>
                <c:pt idx="1005">
                  <c:v>35.3</c:v>
                </c:pt>
                <c:pt idx="1006">
                  <c:v>35.34</c:v>
                </c:pt>
                <c:pt idx="1007">
                  <c:v>35.38</c:v>
                </c:pt>
                <c:pt idx="1008">
                  <c:v>35.42</c:v>
                </c:pt>
                <c:pt idx="1009">
                  <c:v>35.46</c:v>
                </c:pt>
                <c:pt idx="1010">
                  <c:v>35.5</c:v>
                </c:pt>
                <c:pt idx="1011">
                  <c:v>35.54</c:v>
                </c:pt>
                <c:pt idx="1012">
                  <c:v>35.55</c:v>
                </c:pt>
                <c:pt idx="1013">
                  <c:v>35.6</c:v>
                </c:pt>
                <c:pt idx="1014">
                  <c:v>35.65</c:v>
                </c:pt>
                <c:pt idx="1015">
                  <c:v>35.69000000000001</c:v>
                </c:pt>
                <c:pt idx="1016">
                  <c:v>35.7</c:v>
                </c:pt>
                <c:pt idx="1017">
                  <c:v>35.74</c:v>
                </c:pt>
                <c:pt idx="1018">
                  <c:v>35.78</c:v>
                </c:pt>
                <c:pt idx="1019">
                  <c:v>35.8</c:v>
                </c:pt>
                <c:pt idx="1020">
                  <c:v>35.84</c:v>
                </c:pt>
                <c:pt idx="1021">
                  <c:v>35.88</c:v>
                </c:pt>
                <c:pt idx="1022">
                  <c:v>35.92</c:v>
                </c:pt>
                <c:pt idx="1023">
                  <c:v>35.96</c:v>
                </c:pt>
                <c:pt idx="1024">
                  <c:v>35.99</c:v>
                </c:pt>
                <c:pt idx="1025">
                  <c:v>36.0</c:v>
                </c:pt>
                <c:pt idx="1026">
                  <c:v>36.04</c:v>
                </c:pt>
                <c:pt idx="1027">
                  <c:v>36.1</c:v>
                </c:pt>
                <c:pt idx="1028">
                  <c:v>36.15</c:v>
                </c:pt>
                <c:pt idx="1029">
                  <c:v>36.19000000000001</c:v>
                </c:pt>
                <c:pt idx="1030">
                  <c:v>36.2</c:v>
                </c:pt>
                <c:pt idx="1031">
                  <c:v>36.24</c:v>
                </c:pt>
                <c:pt idx="1032">
                  <c:v>36.28</c:v>
                </c:pt>
                <c:pt idx="1033">
                  <c:v>36.3</c:v>
                </c:pt>
                <c:pt idx="1034">
                  <c:v>36.34</c:v>
                </c:pt>
                <c:pt idx="1035">
                  <c:v>36.38</c:v>
                </c:pt>
                <c:pt idx="1036">
                  <c:v>36.42</c:v>
                </c:pt>
                <c:pt idx="1037">
                  <c:v>36.46</c:v>
                </c:pt>
                <c:pt idx="1038">
                  <c:v>36.5</c:v>
                </c:pt>
                <c:pt idx="1039">
                  <c:v>36.54</c:v>
                </c:pt>
                <c:pt idx="1040">
                  <c:v>36.55</c:v>
                </c:pt>
                <c:pt idx="1041">
                  <c:v>36.6</c:v>
                </c:pt>
                <c:pt idx="1042">
                  <c:v>36.65</c:v>
                </c:pt>
                <c:pt idx="1043">
                  <c:v>36.69000000000001</c:v>
                </c:pt>
                <c:pt idx="1044">
                  <c:v>36.7</c:v>
                </c:pt>
                <c:pt idx="1045">
                  <c:v>36.74</c:v>
                </c:pt>
                <c:pt idx="1046">
                  <c:v>36.78</c:v>
                </c:pt>
                <c:pt idx="1047">
                  <c:v>36.8</c:v>
                </c:pt>
                <c:pt idx="1048">
                  <c:v>36.84</c:v>
                </c:pt>
                <c:pt idx="1049">
                  <c:v>36.88</c:v>
                </c:pt>
                <c:pt idx="1050">
                  <c:v>36.92</c:v>
                </c:pt>
                <c:pt idx="1051">
                  <c:v>36.96</c:v>
                </c:pt>
                <c:pt idx="1052">
                  <c:v>36.99</c:v>
                </c:pt>
                <c:pt idx="1053">
                  <c:v>37.0</c:v>
                </c:pt>
                <c:pt idx="1054">
                  <c:v>37.04</c:v>
                </c:pt>
                <c:pt idx="1055">
                  <c:v>37.1</c:v>
                </c:pt>
                <c:pt idx="1056">
                  <c:v>37.15</c:v>
                </c:pt>
                <c:pt idx="1057">
                  <c:v>37.19000000000001</c:v>
                </c:pt>
                <c:pt idx="1058">
                  <c:v>37.2</c:v>
                </c:pt>
                <c:pt idx="1059">
                  <c:v>37.24</c:v>
                </c:pt>
                <c:pt idx="1060">
                  <c:v>37.28</c:v>
                </c:pt>
                <c:pt idx="1061">
                  <c:v>37.3</c:v>
                </c:pt>
                <c:pt idx="1062">
                  <c:v>37.34</c:v>
                </c:pt>
                <c:pt idx="1063">
                  <c:v>37.38</c:v>
                </c:pt>
                <c:pt idx="1064">
                  <c:v>37.42</c:v>
                </c:pt>
                <c:pt idx="1065">
                  <c:v>37.46</c:v>
                </c:pt>
                <c:pt idx="1066">
                  <c:v>37.5</c:v>
                </c:pt>
                <c:pt idx="1067">
                  <c:v>37.54</c:v>
                </c:pt>
                <c:pt idx="1068">
                  <c:v>37.6</c:v>
                </c:pt>
                <c:pt idx="1069">
                  <c:v>37.65</c:v>
                </c:pt>
                <c:pt idx="1070">
                  <c:v>37.69000000000001</c:v>
                </c:pt>
                <c:pt idx="1071">
                  <c:v>37.7</c:v>
                </c:pt>
                <c:pt idx="1072">
                  <c:v>37.74</c:v>
                </c:pt>
                <c:pt idx="1073">
                  <c:v>37.78</c:v>
                </c:pt>
                <c:pt idx="1074">
                  <c:v>37.8</c:v>
                </c:pt>
                <c:pt idx="1075">
                  <c:v>37.84</c:v>
                </c:pt>
                <c:pt idx="1076">
                  <c:v>37.88</c:v>
                </c:pt>
                <c:pt idx="1077">
                  <c:v>37.92</c:v>
                </c:pt>
                <c:pt idx="1078">
                  <c:v>37.96</c:v>
                </c:pt>
                <c:pt idx="1079">
                  <c:v>37.99</c:v>
                </c:pt>
                <c:pt idx="1080">
                  <c:v>38.0</c:v>
                </c:pt>
                <c:pt idx="1081">
                  <c:v>38.04</c:v>
                </c:pt>
                <c:pt idx="1082">
                  <c:v>38.1</c:v>
                </c:pt>
                <c:pt idx="1083">
                  <c:v>38.15</c:v>
                </c:pt>
                <c:pt idx="1084">
                  <c:v>38.19000000000001</c:v>
                </c:pt>
                <c:pt idx="1085">
                  <c:v>38.2</c:v>
                </c:pt>
                <c:pt idx="1086">
                  <c:v>38.24</c:v>
                </c:pt>
                <c:pt idx="1087">
                  <c:v>38.28</c:v>
                </c:pt>
                <c:pt idx="1088">
                  <c:v>38.3</c:v>
                </c:pt>
                <c:pt idx="1089">
                  <c:v>38.34</c:v>
                </c:pt>
                <c:pt idx="1090">
                  <c:v>38.38</c:v>
                </c:pt>
                <c:pt idx="1091">
                  <c:v>38.42</c:v>
                </c:pt>
                <c:pt idx="1092">
                  <c:v>38.46</c:v>
                </c:pt>
                <c:pt idx="1093">
                  <c:v>38.5</c:v>
                </c:pt>
                <c:pt idx="1094">
                  <c:v>38.54</c:v>
                </c:pt>
                <c:pt idx="1095">
                  <c:v>38.6</c:v>
                </c:pt>
                <c:pt idx="1096">
                  <c:v>38.65</c:v>
                </c:pt>
                <c:pt idx="1097">
                  <c:v>38.69000000000001</c:v>
                </c:pt>
                <c:pt idx="1098">
                  <c:v>38.7</c:v>
                </c:pt>
                <c:pt idx="1099">
                  <c:v>38.74</c:v>
                </c:pt>
                <c:pt idx="1100">
                  <c:v>38.78</c:v>
                </c:pt>
                <c:pt idx="1101">
                  <c:v>38.8</c:v>
                </c:pt>
                <c:pt idx="1102">
                  <c:v>38.84</c:v>
                </c:pt>
                <c:pt idx="1103">
                  <c:v>38.88</c:v>
                </c:pt>
                <c:pt idx="1104">
                  <c:v>38.92</c:v>
                </c:pt>
                <c:pt idx="1105">
                  <c:v>38.96</c:v>
                </c:pt>
                <c:pt idx="1106">
                  <c:v>38.99</c:v>
                </c:pt>
                <c:pt idx="1107">
                  <c:v>39.0</c:v>
                </c:pt>
                <c:pt idx="1108">
                  <c:v>39.04</c:v>
                </c:pt>
                <c:pt idx="1109">
                  <c:v>39.1</c:v>
                </c:pt>
                <c:pt idx="1110">
                  <c:v>39.15</c:v>
                </c:pt>
                <c:pt idx="1111">
                  <c:v>39.19000000000001</c:v>
                </c:pt>
                <c:pt idx="1112">
                  <c:v>39.2</c:v>
                </c:pt>
                <c:pt idx="1113">
                  <c:v>39.24</c:v>
                </c:pt>
                <c:pt idx="1114">
                  <c:v>39.28</c:v>
                </c:pt>
                <c:pt idx="1115">
                  <c:v>39.3</c:v>
                </c:pt>
                <c:pt idx="1116">
                  <c:v>39.34</c:v>
                </c:pt>
                <c:pt idx="1117">
                  <c:v>39.38</c:v>
                </c:pt>
                <c:pt idx="1118">
                  <c:v>39.42</c:v>
                </c:pt>
                <c:pt idx="1119">
                  <c:v>39.46</c:v>
                </c:pt>
                <c:pt idx="1120">
                  <c:v>39.5</c:v>
                </c:pt>
                <c:pt idx="1121">
                  <c:v>39.54</c:v>
                </c:pt>
                <c:pt idx="1122">
                  <c:v>39.55</c:v>
                </c:pt>
                <c:pt idx="1123">
                  <c:v>39.6</c:v>
                </c:pt>
                <c:pt idx="1124">
                  <c:v>39.65</c:v>
                </c:pt>
                <c:pt idx="1125">
                  <c:v>39.69000000000001</c:v>
                </c:pt>
                <c:pt idx="1126">
                  <c:v>39.7</c:v>
                </c:pt>
                <c:pt idx="1127">
                  <c:v>39.74</c:v>
                </c:pt>
                <c:pt idx="1128">
                  <c:v>39.78</c:v>
                </c:pt>
                <c:pt idx="1129">
                  <c:v>39.8</c:v>
                </c:pt>
                <c:pt idx="1130">
                  <c:v>39.84</c:v>
                </c:pt>
                <c:pt idx="1131">
                  <c:v>39.88</c:v>
                </c:pt>
                <c:pt idx="1132">
                  <c:v>39.92</c:v>
                </c:pt>
                <c:pt idx="1133">
                  <c:v>39.96</c:v>
                </c:pt>
                <c:pt idx="1134">
                  <c:v>39.99</c:v>
                </c:pt>
                <c:pt idx="1135">
                  <c:v>40.0</c:v>
                </c:pt>
                <c:pt idx="1136">
                  <c:v>40.04</c:v>
                </c:pt>
                <c:pt idx="1137">
                  <c:v>40.1</c:v>
                </c:pt>
                <c:pt idx="1138">
                  <c:v>40.15</c:v>
                </c:pt>
                <c:pt idx="1139">
                  <c:v>40.19000000000001</c:v>
                </c:pt>
                <c:pt idx="1140">
                  <c:v>40.2</c:v>
                </c:pt>
                <c:pt idx="1141">
                  <c:v>40.24</c:v>
                </c:pt>
                <c:pt idx="1142">
                  <c:v>40.28</c:v>
                </c:pt>
                <c:pt idx="1143">
                  <c:v>40.3</c:v>
                </c:pt>
                <c:pt idx="1144">
                  <c:v>40.34</c:v>
                </c:pt>
                <c:pt idx="1145">
                  <c:v>40.38</c:v>
                </c:pt>
                <c:pt idx="1146">
                  <c:v>40.42</c:v>
                </c:pt>
                <c:pt idx="1147">
                  <c:v>40.46</c:v>
                </c:pt>
                <c:pt idx="1148">
                  <c:v>40.5</c:v>
                </c:pt>
                <c:pt idx="1149">
                  <c:v>40.54</c:v>
                </c:pt>
                <c:pt idx="1150">
                  <c:v>40.6</c:v>
                </c:pt>
                <c:pt idx="1151">
                  <c:v>40.65</c:v>
                </c:pt>
                <c:pt idx="1152">
                  <c:v>40.69000000000001</c:v>
                </c:pt>
                <c:pt idx="1153">
                  <c:v>40.7</c:v>
                </c:pt>
                <c:pt idx="1154">
                  <c:v>40.74</c:v>
                </c:pt>
                <c:pt idx="1155">
                  <c:v>40.78</c:v>
                </c:pt>
                <c:pt idx="1156">
                  <c:v>40.8</c:v>
                </c:pt>
                <c:pt idx="1157">
                  <c:v>40.84</c:v>
                </c:pt>
                <c:pt idx="1158">
                  <c:v>40.88</c:v>
                </c:pt>
                <c:pt idx="1159">
                  <c:v>40.92</c:v>
                </c:pt>
                <c:pt idx="1160">
                  <c:v>40.96</c:v>
                </c:pt>
                <c:pt idx="1161">
                  <c:v>40.99</c:v>
                </c:pt>
                <c:pt idx="1162">
                  <c:v>41.0</c:v>
                </c:pt>
                <c:pt idx="1163">
                  <c:v>41.04</c:v>
                </c:pt>
                <c:pt idx="1164">
                  <c:v>41.1</c:v>
                </c:pt>
                <c:pt idx="1165">
                  <c:v>41.15</c:v>
                </c:pt>
                <c:pt idx="1166">
                  <c:v>41.19000000000001</c:v>
                </c:pt>
                <c:pt idx="1167">
                  <c:v>41.2</c:v>
                </c:pt>
                <c:pt idx="1168">
                  <c:v>41.24</c:v>
                </c:pt>
                <c:pt idx="1169">
                  <c:v>41.28</c:v>
                </c:pt>
                <c:pt idx="1170">
                  <c:v>41.3</c:v>
                </c:pt>
                <c:pt idx="1171">
                  <c:v>41.34</c:v>
                </c:pt>
                <c:pt idx="1172">
                  <c:v>41.38</c:v>
                </c:pt>
                <c:pt idx="1173">
                  <c:v>41.42</c:v>
                </c:pt>
                <c:pt idx="1174">
                  <c:v>41.46</c:v>
                </c:pt>
                <c:pt idx="1175">
                  <c:v>41.5</c:v>
                </c:pt>
                <c:pt idx="1176">
                  <c:v>41.54</c:v>
                </c:pt>
                <c:pt idx="1177">
                  <c:v>41.6</c:v>
                </c:pt>
                <c:pt idx="1178">
                  <c:v>41.65</c:v>
                </c:pt>
                <c:pt idx="1179">
                  <c:v>41.69000000000001</c:v>
                </c:pt>
                <c:pt idx="1180">
                  <c:v>41.7</c:v>
                </c:pt>
                <c:pt idx="1181">
                  <c:v>41.74</c:v>
                </c:pt>
                <c:pt idx="1182">
                  <c:v>41.78</c:v>
                </c:pt>
                <c:pt idx="1183">
                  <c:v>41.8</c:v>
                </c:pt>
                <c:pt idx="1184">
                  <c:v>41.84</c:v>
                </c:pt>
                <c:pt idx="1185">
                  <c:v>41.88</c:v>
                </c:pt>
                <c:pt idx="1186">
                  <c:v>41.92</c:v>
                </c:pt>
                <c:pt idx="1187">
                  <c:v>41.96</c:v>
                </c:pt>
                <c:pt idx="1188">
                  <c:v>41.99</c:v>
                </c:pt>
                <c:pt idx="1189">
                  <c:v>42.0</c:v>
                </c:pt>
                <c:pt idx="1190">
                  <c:v>42.04</c:v>
                </c:pt>
                <c:pt idx="1191">
                  <c:v>42.1</c:v>
                </c:pt>
                <c:pt idx="1192">
                  <c:v>42.15</c:v>
                </c:pt>
                <c:pt idx="1193">
                  <c:v>42.19000000000001</c:v>
                </c:pt>
                <c:pt idx="1194">
                  <c:v>42.2</c:v>
                </c:pt>
                <c:pt idx="1195">
                  <c:v>42.24</c:v>
                </c:pt>
                <c:pt idx="1196">
                  <c:v>42.28</c:v>
                </c:pt>
                <c:pt idx="1197">
                  <c:v>42.3</c:v>
                </c:pt>
                <c:pt idx="1198">
                  <c:v>42.34</c:v>
                </c:pt>
                <c:pt idx="1199">
                  <c:v>42.38</c:v>
                </c:pt>
                <c:pt idx="1200">
                  <c:v>42.42</c:v>
                </c:pt>
                <c:pt idx="1201">
                  <c:v>42.46</c:v>
                </c:pt>
                <c:pt idx="1202">
                  <c:v>42.5</c:v>
                </c:pt>
                <c:pt idx="1203">
                  <c:v>42.54</c:v>
                </c:pt>
                <c:pt idx="1204">
                  <c:v>42.6</c:v>
                </c:pt>
                <c:pt idx="1205">
                  <c:v>42.65</c:v>
                </c:pt>
                <c:pt idx="1206">
                  <c:v>42.69000000000001</c:v>
                </c:pt>
                <c:pt idx="1207">
                  <c:v>42.7</c:v>
                </c:pt>
                <c:pt idx="1208">
                  <c:v>42.74</c:v>
                </c:pt>
                <c:pt idx="1209">
                  <c:v>42.78</c:v>
                </c:pt>
                <c:pt idx="1210">
                  <c:v>42.8</c:v>
                </c:pt>
                <c:pt idx="1211">
                  <c:v>42.84</c:v>
                </c:pt>
                <c:pt idx="1212">
                  <c:v>42.88</c:v>
                </c:pt>
                <c:pt idx="1213">
                  <c:v>42.92</c:v>
                </c:pt>
                <c:pt idx="1214">
                  <c:v>42.96</c:v>
                </c:pt>
                <c:pt idx="1215">
                  <c:v>42.99</c:v>
                </c:pt>
                <c:pt idx="1216">
                  <c:v>43.0</c:v>
                </c:pt>
                <c:pt idx="1217">
                  <c:v>43.04</c:v>
                </c:pt>
                <c:pt idx="1218">
                  <c:v>43.1</c:v>
                </c:pt>
                <c:pt idx="1219">
                  <c:v>43.15</c:v>
                </c:pt>
                <c:pt idx="1220">
                  <c:v>43.19000000000001</c:v>
                </c:pt>
                <c:pt idx="1221">
                  <c:v>43.2</c:v>
                </c:pt>
                <c:pt idx="1222">
                  <c:v>43.24</c:v>
                </c:pt>
                <c:pt idx="1223">
                  <c:v>43.28</c:v>
                </c:pt>
                <c:pt idx="1224">
                  <c:v>43.3</c:v>
                </c:pt>
                <c:pt idx="1225">
                  <c:v>43.34</c:v>
                </c:pt>
                <c:pt idx="1226">
                  <c:v>43.38</c:v>
                </c:pt>
                <c:pt idx="1227">
                  <c:v>43.42</c:v>
                </c:pt>
                <c:pt idx="1228">
                  <c:v>43.46</c:v>
                </c:pt>
                <c:pt idx="1229">
                  <c:v>43.5</c:v>
                </c:pt>
                <c:pt idx="1230">
                  <c:v>43.54</c:v>
                </c:pt>
                <c:pt idx="1231">
                  <c:v>43.55</c:v>
                </c:pt>
                <c:pt idx="1232">
                  <c:v>43.6</c:v>
                </c:pt>
                <c:pt idx="1233">
                  <c:v>43.65</c:v>
                </c:pt>
                <c:pt idx="1234">
                  <c:v>43.69000000000001</c:v>
                </c:pt>
                <c:pt idx="1235">
                  <c:v>43.7</c:v>
                </c:pt>
                <c:pt idx="1236">
                  <c:v>43.74</c:v>
                </c:pt>
                <c:pt idx="1237">
                  <c:v>43.78</c:v>
                </c:pt>
                <c:pt idx="1238">
                  <c:v>43.8</c:v>
                </c:pt>
                <c:pt idx="1239">
                  <c:v>43.84</c:v>
                </c:pt>
                <c:pt idx="1240">
                  <c:v>43.88</c:v>
                </c:pt>
                <c:pt idx="1241">
                  <c:v>43.92</c:v>
                </c:pt>
                <c:pt idx="1242">
                  <c:v>43.96</c:v>
                </c:pt>
                <c:pt idx="1243">
                  <c:v>43.99</c:v>
                </c:pt>
                <c:pt idx="1244">
                  <c:v>44.0</c:v>
                </c:pt>
                <c:pt idx="1245">
                  <c:v>44.04</c:v>
                </c:pt>
                <c:pt idx="1246">
                  <c:v>44.1</c:v>
                </c:pt>
                <c:pt idx="1247">
                  <c:v>44.15</c:v>
                </c:pt>
                <c:pt idx="1248">
                  <c:v>44.19000000000001</c:v>
                </c:pt>
                <c:pt idx="1249">
                  <c:v>44.2</c:v>
                </c:pt>
                <c:pt idx="1250">
                  <c:v>44.24</c:v>
                </c:pt>
                <c:pt idx="1251">
                  <c:v>44.28</c:v>
                </c:pt>
                <c:pt idx="1252">
                  <c:v>44.3</c:v>
                </c:pt>
                <c:pt idx="1253">
                  <c:v>44.34</c:v>
                </c:pt>
                <c:pt idx="1254">
                  <c:v>44.38</c:v>
                </c:pt>
                <c:pt idx="1255">
                  <c:v>44.42</c:v>
                </c:pt>
                <c:pt idx="1256">
                  <c:v>44.46</c:v>
                </c:pt>
                <c:pt idx="1257">
                  <c:v>44.5</c:v>
                </c:pt>
                <c:pt idx="1258">
                  <c:v>44.54</c:v>
                </c:pt>
                <c:pt idx="1259">
                  <c:v>44.55</c:v>
                </c:pt>
                <c:pt idx="1260">
                  <c:v>44.6</c:v>
                </c:pt>
                <c:pt idx="1261">
                  <c:v>44.65</c:v>
                </c:pt>
                <c:pt idx="1262">
                  <c:v>44.69000000000001</c:v>
                </c:pt>
                <c:pt idx="1263">
                  <c:v>44.7</c:v>
                </c:pt>
                <c:pt idx="1264">
                  <c:v>44.74</c:v>
                </c:pt>
                <c:pt idx="1265">
                  <c:v>44.78</c:v>
                </c:pt>
                <c:pt idx="1266">
                  <c:v>44.8</c:v>
                </c:pt>
                <c:pt idx="1267">
                  <c:v>44.84</c:v>
                </c:pt>
                <c:pt idx="1268">
                  <c:v>44.88</c:v>
                </c:pt>
                <c:pt idx="1269">
                  <c:v>44.9</c:v>
                </c:pt>
                <c:pt idx="1270">
                  <c:v>44.94</c:v>
                </c:pt>
                <c:pt idx="1271">
                  <c:v>44.98</c:v>
                </c:pt>
                <c:pt idx="1272">
                  <c:v>44.99</c:v>
                </c:pt>
                <c:pt idx="1273">
                  <c:v>45.0</c:v>
                </c:pt>
                <c:pt idx="1274">
                  <c:v>45.04</c:v>
                </c:pt>
                <c:pt idx="1275">
                  <c:v>45.1</c:v>
                </c:pt>
                <c:pt idx="1276">
                  <c:v>45.15</c:v>
                </c:pt>
                <c:pt idx="1277">
                  <c:v>45.19000000000001</c:v>
                </c:pt>
                <c:pt idx="1278">
                  <c:v>45.2</c:v>
                </c:pt>
                <c:pt idx="1279">
                  <c:v>45.24</c:v>
                </c:pt>
                <c:pt idx="1280">
                  <c:v>45.28</c:v>
                </c:pt>
                <c:pt idx="1281">
                  <c:v>45.3</c:v>
                </c:pt>
                <c:pt idx="1282">
                  <c:v>45.34</c:v>
                </c:pt>
                <c:pt idx="1283">
                  <c:v>45.38</c:v>
                </c:pt>
                <c:pt idx="1284">
                  <c:v>45.4</c:v>
                </c:pt>
                <c:pt idx="1285">
                  <c:v>45.44</c:v>
                </c:pt>
                <c:pt idx="1286">
                  <c:v>45.48</c:v>
                </c:pt>
                <c:pt idx="1287">
                  <c:v>45.5</c:v>
                </c:pt>
                <c:pt idx="1288">
                  <c:v>45.54</c:v>
                </c:pt>
                <c:pt idx="1289">
                  <c:v>45.6</c:v>
                </c:pt>
                <c:pt idx="1290">
                  <c:v>45.65</c:v>
                </c:pt>
                <c:pt idx="1291">
                  <c:v>45.69000000000001</c:v>
                </c:pt>
                <c:pt idx="1292">
                  <c:v>45.7</c:v>
                </c:pt>
                <c:pt idx="1293">
                  <c:v>45.74</c:v>
                </c:pt>
                <c:pt idx="1294">
                  <c:v>45.78</c:v>
                </c:pt>
                <c:pt idx="1295">
                  <c:v>45.8</c:v>
                </c:pt>
                <c:pt idx="1296">
                  <c:v>45.84</c:v>
                </c:pt>
                <c:pt idx="1297">
                  <c:v>45.88</c:v>
                </c:pt>
                <c:pt idx="1298">
                  <c:v>45.9</c:v>
                </c:pt>
                <c:pt idx="1299">
                  <c:v>45.94</c:v>
                </c:pt>
                <c:pt idx="1300">
                  <c:v>45.98</c:v>
                </c:pt>
                <c:pt idx="1301">
                  <c:v>45.99</c:v>
                </c:pt>
                <c:pt idx="1302">
                  <c:v>46.0</c:v>
                </c:pt>
                <c:pt idx="1303">
                  <c:v>46.04</c:v>
                </c:pt>
                <c:pt idx="1304">
                  <c:v>46.1</c:v>
                </c:pt>
                <c:pt idx="1305">
                  <c:v>46.15</c:v>
                </c:pt>
                <c:pt idx="1306">
                  <c:v>46.19000000000001</c:v>
                </c:pt>
                <c:pt idx="1307">
                  <c:v>46.2</c:v>
                </c:pt>
                <c:pt idx="1308">
                  <c:v>46.24</c:v>
                </c:pt>
                <c:pt idx="1309">
                  <c:v>46.28</c:v>
                </c:pt>
                <c:pt idx="1310">
                  <c:v>46.3</c:v>
                </c:pt>
                <c:pt idx="1311">
                  <c:v>46.34</c:v>
                </c:pt>
                <c:pt idx="1312">
                  <c:v>46.38</c:v>
                </c:pt>
                <c:pt idx="1313">
                  <c:v>46.4</c:v>
                </c:pt>
                <c:pt idx="1314">
                  <c:v>46.44</c:v>
                </c:pt>
                <c:pt idx="1315">
                  <c:v>46.48</c:v>
                </c:pt>
                <c:pt idx="1316">
                  <c:v>46.5</c:v>
                </c:pt>
                <c:pt idx="1317">
                  <c:v>46.54</c:v>
                </c:pt>
                <c:pt idx="1318">
                  <c:v>46.6</c:v>
                </c:pt>
                <c:pt idx="1319">
                  <c:v>46.65</c:v>
                </c:pt>
                <c:pt idx="1320">
                  <c:v>46.69000000000001</c:v>
                </c:pt>
                <c:pt idx="1321">
                  <c:v>46.7</c:v>
                </c:pt>
                <c:pt idx="1322">
                  <c:v>46.74</c:v>
                </c:pt>
                <c:pt idx="1323">
                  <c:v>46.78</c:v>
                </c:pt>
                <c:pt idx="1324">
                  <c:v>46.8</c:v>
                </c:pt>
                <c:pt idx="1325">
                  <c:v>46.84</c:v>
                </c:pt>
                <c:pt idx="1326">
                  <c:v>46.88</c:v>
                </c:pt>
                <c:pt idx="1327">
                  <c:v>46.9</c:v>
                </c:pt>
                <c:pt idx="1328">
                  <c:v>46.94</c:v>
                </c:pt>
                <c:pt idx="1329">
                  <c:v>46.98</c:v>
                </c:pt>
                <c:pt idx="1330">
                  <c:v>46.99</c:v>
                </c:pt>
                <c:pt idx="1331">
                  <c:v>47.0</c:v>
                </c:pt>
                <c:pt idx="1332">
                  <c:v>47.04</c:v>
                </c:pt>
                <c:pt idx="1333">
                  <c:v>47.1</c:v>
                </c:pt>
                <c:pt idx="1334">
                  <c:v>47.15</c:v>
                </c:pt>
                <c:pt idx="1335">
                  <c:v>47.19000000000001</c:v>
                </c:pt>
                <c:pt idx="1336">
                  <c:v>47.2</c:v>
                </c:pt>
                <c:pt idx="1337">
                  <c:v>47.24</c:v>
                </c:pt>
                <c:pt idx="1338">
                  <c:v>47.28</c:v>
                </c:pt>
                <c:pt idx="1339">
                  <c:v>47.3</c:v>
                </c:pt>
                <c:pt idx="1340">
                  <c:v>47.34</c:v>
                </c:pt>
                <c:pt idx="1341">
                  <c:v>47.38</c:v>
                </c:pt>
                <c:pt idx="1342">
                  <c:v>47.4</c:v>
                </c:pt>
                <c:pt idx="1343">
                  <c:v>47.44</c:v>
                </c:pt>
                <c:pt idx="1344">
                  <c:v>47.48</c:v>
                </c:pt>
                <c:pt idx="1345">
                  <c:v>47.5</c:v>
                </c:pt>
                <c:pt idx="1346">
                  <c:v>47.54</c:v>
                </c:pt>
                <c:pt idx="1347">
                  <c:v>47.6</c:v>
                </c:pt>
                <c:pt idx="1348">
                  <c:v>47.65</c:v>
                </c:pt>
                <c:pt idx="1349">
                  <c:v>47.69000000000001</c:v>
                </c:pt>
                <c:pt idx="1350">
                  <c:v>47.7</c:v>
                </c:pt>
                <c:pt idx="1351">
                  <c:v>47.74</c:v>
                </c:pt>
                <c:pt idx="1352">
                  <c:v>47.78</c:v>
                </c:pt>
                <c:pt idx="1353">
                  <c:v>47.8</c:v>
                </c:pt>
                <c:pt idx="1354">
                  <c:v>47.84</c:v>
                </c:pt>
                <c:pt idx="1355">
                  <c:v>47.88</c:v>
                </c:pt>
                <c:pt idx="1356">
                  <c:v>47.9</c:v>
                </c:pt>
                <c:pt idx="1357">
                  <c:v>47.94</c:v>
                </c:pt>
                <c:pt idx="1358">
                  <c:v>47.98</c:v>
                </c:pt>
                <c:pt idx="1359">
                  <c:v>47.99</c:v>
                </c:pt>
                <c:pt idx="1360">
                  <c:v>48.0</c:v>
                </c:pt>
                <c:pt idx="1361">
                  <c:v>48.04</c:v>
                </c:pt>
                <c:pt idx="1362">
                  <c:v>48.1</c:v>
                </c:pt>
                <c:pt idx="1363">
                  <c:v>48.15</c:v>
                </c:pt>
                <c:pt idx="1364">
                  <c:v>48.19000000000001</c:v>
                </c:pt>
                <c:pt idx="1365">
                  <c:v>48.2</c:v>
                </c:pt>
                <c:pt idx="1366">
                  <c:v>48.24</c:v>
                </c:pt>
                <c:pt idx="1367">
                  <c:v>48.28</c:v>
                </c:pt>
                <c:pt idx="1368">
                  <c:v>48.3</c:v>
                </c:pt>
                <c:pt idx="1369">
                  <c:v>48.34</c:v>
                </c:pt>
                <c:pt idx="1370">
                  <c:v>48.38</c:v>
                </c:pt>
                <c:pt idx="1371">
                  <c:v>48.4</c:v>
                </c:pt>
                <c:pt idx="1372">
                  <c:v>48.44</c:v>
                </c:pt>
                <c:pt idx="1373">
                  <c:v>48.48</c:v>
                </c:pt>
                <c:pt idx="1374">
                  <c:v>48.5</c:v>
                </c:pt>
                <c:pt idx="1375">
                  <c:v>48.54</c:v>
                </c:pt>
                <c:pt idx="1376">
                  <c:v>48.55</c:v>
                </c:pt>
                <c:pt idx="1377">
                  <c:v>48.6</c:v>
                </c:pt>
                <c:pt idx="1378">
                  <c:v>48.65</c:v>
                </c:pt>
                <c:pt idx="1379">
                  <c:v>48.69000000000001</c:v>
                </c:pt>
                <c:pt idx="1380">
                  <c:v>48.7</c:v>
                </c:pt>
                <c:pt idx="1381">
                  <c:v>48.74</c:v>
                </c:pt>
                <c:pt idx="1382">
                  <c:v>48.78</c:v>
                </c:pt>
                <c:pt idx="1383">
                  <c:v>48.8</c:v>
                </c:pt>
                <c:pt idx="1384">
                  <c:v>48.84</c:v>
                </c:pt>
                <c:pt idx="1385">
                  <c:v>48.88</c:v>
                </c:pt>
                <c:pt idx="1386">
                  <c:v>48.9</c:v>
                </c:pt>
                <c:pt idx="1387">
                  <c:v>48.94</c:v>
                </c:pt>
                <c:pt idx="1388">
                  <c:v>48.98</c:v>
                </c:pt>
                <c:pt idx="1389">
                  <c:v>48.99</c:v>
                </c:pt>
                <c:pt idx="1390">
                  <c:v>49.0</c:v>
                </c:pt>
                <c:pt idx="1391">
                  <c:v>49.04</c:v>
                </c:pt>
                <c:pt idx="1392">
                  <c:v>49.1</c:v>
                </c:pt>
                <c:pt idx="1393">
                  <c:v>49.15</c:v>
                </c:pt>
                <c:pt idx="1394">
                  <c:v>49.19000000000001</c:v>
                </c:pt>
                <c:pt idx="1395">
                  <c:v>49.2</c:v>
                </c:pt>
              </c:numCache>
            </c:numRef>
          </c:xVal>
          <c:yVal>
            <c:numRef>
              <c:f>Sheet1!$F$5:$F$1400</c:f>
              <c:numCache>
                <c:formatCode>0.00</c:formatCode>
                <c:ptCount val="1396"/>
                <c:pt idx="0">
                  <c:v>0.062805725</c:v>
                </c:pt>
                <c:pt idx="1">
                  <c:v>0.147128726666667</c:v>
                </c:pt>
                <c:pt idx="2">
                  <c:v>0.296191283333333</c:v>
                </c:pt>
                <c:pt idx="3">
                  <c:v>0.423226716666667</c:v>
                </c:pt>
                <c:pt idx="4">
                  <c:v>0.451666216666667</c:v>
                </c:pt>
                <c:pt idx="5">
                  <c:v>0.553266016666667</c:v>
                </c:pt>
                <c:pt idx="6">
                  <c:v>0.638207733333334</c:v>
                </c:pt>
                <c:pt idx="7">
                  <c:v>0.706560416666667</c:v>
                </c:pt>
                <c:pt idx="8">
                  <c:v>0.758950416666667</c:v>
                </c:pt>
                <c:pt idx="9">
                  <c:v>0.795473216666667</c:v>
                </c:pt>
                <c:pt idx="10">
                  <c:v>0.821730066666667</c:v>
                </c:pt>
                <c:pt idx="11">
                  <c:v>0.855432199999999</c:v>
                </c:pt>
                <c:pt idx="12">
                  <c:v>0.8757785</c:v>
                </c:pt>
                <c:pt idx="13">
                  <c:v>0.901482066666666</c:v>
                </c:pt>
                <c:pt idx="14">
                  <c:v>0.820283783333333</c:v>
                </c:pt>
                <c:pt idx="15">
                  <c:v>0.761095566666667</c:v>
                </c:pt>
                <c:pt idx="16">
                  <c:v>0.697822616666667</c:v>
                </c:pt>
                <c:pt idx="17">
                  <c:v>0.6289415</c:v>
                </c:pt>
                <c:pt idx="18">
                  <c:v>0.552396099999999</c:v>
                </c:pt>
                <c:pt idx="19">
                  <c:v>0.514520916666667</c:v>
                </c:pt>
                <c:pt idx="20">
                  <c:v>0.42440385</c:v>
                </c:pt>
                <c:pt idx="21">
                  <c:v>0.3253784</c:v>
                </c:pt>
                <c:pt idx="22">
                  <c:v>0.27056175</c:v>
                </c:pt>
                <c:pt idx="23">
                  <c:v>0.156912983333334</c:v>
                </c:pt>
                <c:pt idx="24">
                  <c:v>0.0461506033333334</c:v>
                </c:pt>
                <c:pt idx="25">
                  <c:v>0.025077505</c:v>
                </c:pt>
                <c:pt idx="26">
                  <c:v>0.0110543643333333</c:v>
                </c:pt>
                <c:pt idx="27">
                  <c:v>-0.00695136066666667</c:v>
                </c:pt>
                <c:pt idx="28">
                  <c:v>0.0166055591666667</c:v>
                </c:pt>
                <c:pt idx="29">
                  <c:v>0.133373868333333</c:v>
                </c:pt>
                <c:pt idx="30">
                  <c:v>0.260137883333333</c:v>
                </c:pt>
                <c:pt idx="31">
                  <c:v>0.37685835</c:v>
                </c:pt>
                <c:pt idx="32">
                  <c:v>0.47463095</c:v>
                </c:pt>
                <c:pt idx="33">
                  <c:v>0.536540333333334</c:v>
                </c:pt>
                <c:pt idx="34">
                  <c:v>0.614118199999999</c:v>
                </c:pt>
                <c:pt idx="35">
                  <c:v>0.67943905</c:v>
                </c:pt>
                <c:pt idx="36">
                  <c:v>0.710104533333334</c:v>
                </c:pt>
                <c:pt idx="37">
                  <c:v>0.767693233333334</c:v>
                </c:pt>
                <c:pt idx="38">
                  <c:v>0.81883445</c:v>
                </c:pt>
                <c:pt idx="39">
                  <c:v>0.844499966666667</c:v>
                </c:pt>
                <c:pt idx="40">
                  <c:v>0.878460149999999</c:v>
                </c:pt>
                <c:pt idx="41">
                  <c:v>0.827900749999999</c:v>
                </c:pt>
                <c:pt idx="42">
                  <c:v>0.765117633333334</c:v>
                </c:pt>
                <c:pt idx="43">
                  <c:v>0.7051312</c:v>
                </c:pt>
                <c:pt idx="44">
                  <c:v>0.68820975</c:v>
                </c:pt>
                <c:pt idx="45">
                  <c:v>0.619960383333333</c:v>
                </c:pt>
                <c:pt idx="46">
                  <c:v>0.545219833333334</c:v>
                </c:pt>
                <c:pt idx="47">
                  <c:v>0.507279366666667</c:v>
                </c:pt>
                <c:pt idx="48">
                  <c:v>0.418397383333333</c:v>
                </c:pt>
                <c:pt idx="49">
                  <c:v>0.3214536</c:v>
                </c:pt>
                <c:pt idx="50">
                  <c:v>0.26492145</c:v>
                </c:pt>
                <c:pt idx="51">
                  <c:v>0.149516993333333</c:v>
                </c:pt>
                <c:pt idx="52">
                  <c:v>0.0387740316666667</c:v>
                </c:pt>
                <c:pt idx="53">
                  <c:v>0.019848315</c:v>
                </c:pt>
                <c:pt idx="54">
                  <c:v>0.00744746066666667</c:v>
                </c:pt>
                <c:pt idx="55">
                  <c:v>-0.00657540133333334</c:v>
                </c:pt>
                <c:pt idx="56">
                  <c:v>0.0141861228333333</c:v>
                </c:pt>
                <c:pt idx="57">
                  <c:v>0.124855743333333</c:v>
                </c:pt>
                <c:pt idx="58">
                  <c:v>0.252416666666667</c:v>
                </c:pt>
                <c:pt idx="59">
                  <c:v>0.283151033333333</c:v>
                </c:pt>
                <c:pt idx="60">
                  <c:v>0.3955368</c:v>
                </c:pt>
                <c:pt idx="61">
                  <c:v>0.490848</c:v>
                </c:pt>
                <c:pt idx="62">
                  <c:v>0.531424766666666</c:v>
                </c:pt>
                <c:pt idx="63">
                  <c:v>0.60799295</c:v>
                </c:pt>
                <c:pt idx="64">
                  <c:v>0.672914333333334</c:v>
                </c:pt>
                <c:pt idx="65">
                  <c:v>0.7323889</c:v>
                </c:pt>
                <c:pt idx="66">
                  <c:v>0.788516049999999</c:v>
                </c:pt>
                <c:pt idx="67">
                  <c:v>0.839562216666666</c:v>
                </c:pt>
                <c:pt idx="68">
                  <c:v>0.87474975</c:v>
                </c:pt>
                <c:pt idx="69">
                  <c:v>0.823507583333333</c:v>
                </c:pt>
                <c:pt idx="70">
                  <c:v>0.760960833333334</c:v>
                </c:pt>
                <c:pt idx="71">
                  <c:v>0.701368916666667</c:v>
                </c:pt>
                <c:pt idx="72">
                  <c:v>0.683973666666667</c:v>
                </c:pt>
                <c:pt idx="73">
                  <c:v>0.617169466666667</c:v>
                </c:pt>
                <c:pt idx="74">
                  <c:v>0.543553016666667</c:v>
                </c:pt>
                <c:pt idx="75">
                  <c:v>0.5031551</c:v>
                </c:pt>
                <c:pt idx="76">
                  <c:v>0.416006233333333</c:v>
                </c:pt>
                <c:pt idx="77">
                  <c:v>0.316267716666667</c:v>
                </c:pt>
                <c:pt idx="78">
                  <c:v>0.260335716666667</c:v>
                </c:pt>
                <c:pt idx="79">
                  <c:v>0.143867063333333</c:v>
                </c:pt>
                <c:pt idx="80">
                  <c:v>0.0335723933333333</c:v>
                </c:pt>
                <c:pt idx="81">
                  <c:v>0.0165034551666667</c:v>
                </c:pt>
                <c:pt idx="82">
                  <c:v>0.005050702</c:v>
                </c:pt>
                <c:pt idx="83">
                  <c:v>-0.005517962</c:v>
                </c:pt>
                <c:pt idx="84">
                  <c:v>0.0124044716666667</c:v>
                </c:pt>
                <c:pt idx="85">
                  <c:v>0.118310595</c:v>
                </c:pt>
                <c:pt idx="86">
                  <c:v>0.2464452</c:v>
                </c:pt>
                <c:pt idx="87">
                  <c:v>0.27937485</c:v>
                </c:pt>
                <c:pt idx="88">
                  <c:v>0.390676633333333</c:v>
                </c:pt>
                <c:pt idx="89">
                  <c:v>0.486860583333334</c:v>
                </c:pt>
                <c:pt idx="90">
                  <c:v>0.527088716666667</c:v>
                </c:pt>
                <c:pt idx="91">
                  <c:v>0.604047</c:v>
                </c:pt>
                <c:pt idx="92">
                  <c:v>0.66974735</c:v>
                </c:pt>
                <c:pt idx="93">
                  <c:v>0.701002783333333</c:v>
                </c:pt>
                <c:pt idx="94">
                  <c:v>0.757416899999999</c:v>
                </c:pt>
                <c:pt idx="95">
                  <c:v>0.811414666666666</c:v>
                </c:pt>
                <c:pt idx="96">
                  <c:v>0.835697850000001</c:v>
                </c:pt>
                <c:pt idx="97">
                  <c:v>0.871719850000001</c:v>
                </c:pt>
                <c:pt idx="98">
                  <c:v>0.819901183333334</c:v>
                </c:pt>
                <c:pt idx="99">
                  <c:v>0.75770635</c:v>
                </c:pt>
                <c:pt idx="100">
                  <c:v>0.6990948</c:v>
                </c:pt>
                <c:pt idx="101">
                  <c:v>0.680763466666667</c:v>
                </c:pt>
                <c:pt idx="102">
                  <c:v>0.614718283333334</c:v>
                </c:pt>
                <c:pt idx="103">
                  <c:v>0.539444383333333</c:v>
                </c:pt>
                <c:pt idx="104">
                  <c:v>0.500590733333334</c:v>
                </c:pt>
                <c:pt idx="105">
                  <c:v>0.41232385</c:v>
                </c:pt>
                <c:pt idx="106">
                  <c:v>0.312673766666667</c:v>
                </c:pt>
                <c:pt idx="107">
                  <c:v>0.257394933333333</c:v>
                </c:pt>
                <c:pt idx="108">
                  <c:v>0.140013033333333</c:v>
                </c:pt>
                <c:pt idx="109">
                  <c:v>0.0298978916666667</c:v>
                </c:pt>
                <c:pt idx="110">
                  <c:v>0.0140717253333333</c:v>
                </c:pt>
                <c:pt idx="111">
                  <c:v>0.00474376916666667</c:v>
                </c:pt>
                <c:pt idx="112">
                  <c:v>-0.00544376666666667</c:v>
                </c:pt>
                <c:pt idx="113">
                  <c:v>0.0100209998333333</c:v>
                </c:pt>
                <c:pt idx="114">
                  <c:v>0.112646958333333</c:v>
                </c:pt>
                <c:pt idx="115">
                  <c:v>0.241465433333334</c:v>
                </c:pt>
                <c:pt idx="116">
                  <c:v>0.274899883333333</c:v>
                </c:pt>
                <c:pt idx="117">
                  <c:v>0.387404083333334</c:v>
                </c:pt>
                <c:pt idx="118">
                  <c:v>0.484857333333333</c:v>
                </c:pt>
                <c:pt idx="119">
                  <c:v>0.564594199999999</c:v>
                </c:pt>
                <c:pt idx="120">
                  <c:v>0.634145983333334</c:v>
                </c:pt>
                <c:pt idx="121">
                  <c:v>0.698263266666666</c:v>
                </c:pt>
                <c:pt idx="122">
                  <c:v>0.755346633333334</c:v>
                </c:pt>
                <c:pt idx="123">
                  <c:v>0.809398666666667</c:v>
                </c:pt>
                <c:pt idx="124">
                  <c:v>0.8337815</c:v>
                </c:pt>
                <c:pt idx="125">
                  <c:v>0.870507466666666</c:v>
                </c:pt>
                <c:pt idx="126">
                  <c:v>0.818577216666667</c:v>
                </c:pt>
                <c:pt idx="127">
                  <c:v>0.756776516666667</c:v>
                </c:pt>
                <c:pt idx="128">
                  <c:v>0.697674233333334</c:v>
                </c:pt>
                <c:pt idx="129">
                  <c:v>0.680221183333334</c:v>
                </c:pt>
                <c:pt idx="130">
                  <c:v>0.612430949999999</c:v>
                </c:pt>
                <c:pt idx="131">
                  <c:v>0.536922049999999</c:v>
                </c:pt>
                <c:pt idx="132">
                  <c:v>0.456063733333333</c:v>
                </c:pt>
                <c:pt idx="133">
                  <c:v>0.361977733333333</c:v>
                </c:pt>
                <c:pt idx="134">
                  <c:v>0.2549155</c:v>
                </c:pt>
                <c:pt idx="135">
                  <c:v>0.137274448333333</c:v>
                </c:pt>
                <c:pt idx="136">
                  <c:v>0.0281792133333333</c:v>
                </c:pt>
                <c:pt idx="137">
                  <c:v>0.0122840205</c:v>
                </c:pt>
                <c:pt idx="138">
                  <c:v>0.00372376916666667</c:v>
                </c:pt>
                <c:pt idx="139">
                  <c:v>-0.00652881966666667</c:v>
                </c:pt>
                <c:pt idx="140">
                  <c:v>0.00883747516666667</c:v>
                </c:pt>
                <c:pt idx="141">
                  <c:v>0.10928313</c:v>
                </c:pt>
                <c:pt idx="142">
                  <c:v>0.2390178</c:v>
                </c:pt>
                <c:pt idx="143">
                  <c:v>0.271827733333333</c:v>
                </c:pt>
                <c:pt idx="144">
                  <c:v>0.38509775</c:v>
                </c:pt>
                <c:pt idx="145">
                  <c:v>0.48337585</c:v>
                </c:pt>
                <c:pt idx="146">
                  <c:v>0.562776633333334</c:v>
                </c:pt>
                <c:pt idx="147">
                  <c:v>0.63162335</c:v>
                </c:pt>
                <c:pt idx="148">
                  <c:v>0.696393916666667</c:v>
                </c:pt>
                <c:pt idx="149">
                  <c:v>0.7542784</c:v>
                </c:pt>
                <c:pt idx="150">
                  <c:v>0.807538816666667</c:v>
                </c:pt>
                <c:pt idx="151">
                  <c:v>0.832700783333334</c:v>
                </c:pt>
                <c:pt idx="152">
                  <c:v>0.869120466666667</c:v>
                </c:pt>
                <c:pt idx="153">
                  <c:v>0.8182186</c:v>
                </c:pt>
                <c:pt idx="154">
                  <c:v>0.755649500000001</c:v>
                </c:pt>
                <c:pt idx="155">
                  <c:v>0.695266633333334</c:v>
                </c:pt>
                <c:pt idx="156">
                  <c:v>0.678462849999999</c:v>
                </c:pt>
                <c:pt idx="157">
                  <c:v>0.609902666666667</c:v>
                </c:pt>
                <c:pt idx="158">
                  <c:v>0.534779633333334</c:v>
                </c:pt>
                <c:pt idx="159">
                  <c:v>0.497242616666667</c:v>
                </c:pt>
                <c:pt idx="160">
                  <c:v>0.407510033333333</c:v>
                </c:pt>
                <c:pt idx="161">
                  <c:v>0.308590633333333</c:v>
                </c:pt>
                <c:pt idx="162">
                  <c:v>0.2520132</c:v>
                </c:pt>
                <c:pt idx="163">
                  <c:v>0.13419708</c:v>
                </c:pt>
                <c:pt idx="164">
                  <c:v>0.0269467633333333</c:v>
                </c:pt>
                <c:pt idx="165">
                  <c:v>0.010660834</c:v>
                </c:pt>
                <c:pt idx="166">
                  <c:v>0.00223702133333334</c:v>
                </c:pt>
                <c:pt idx="167">
                  <c:v>-0.00640087133333334</c:v>
                </c:pt>
                <c:pt idx="168">
                  <c:v>0.007281142</c:v>
                </c:pt>
                <c:pt idx="169">
                  <c:v>0.10723318</c:v>
                </c:pt>
                <c:pt idx="170">
                  <c:v>0.237829983333333</c:v>
                </c:pt>
                <c:pt idx="171">
                  <c:v>0.27002305</c:v>
                </c:pt>
                <c:pt idx="172">
                  <c:v>0.384475066666667</c:v>
                </c:pt>
                <c:pt idx="173">
                  <c:v>0.482030033333333</c:v>
                </c:pt>
                <c:pt idx="174">
                  <c:v>0.520915666666667</c:v>
                </c:pt>
                <c:pt idx="175">
                  <c:v>0.599161349999999</c:v>
                </c:pt>
                <c:pt idx="176">
                  <c:v>0.66426005</c:v>
                </c:pt>
                <c:pt idx="177">
                  <c:v>0.696006983333333</c:v>
                </c:pt>
                <c:pt idx="178">
                  <c:v>0.752736933333334</c:v>
                </c:pt>
                <c:pt idx="179">
                  <c:v>0.805408016666667</c:v>
                </c:pt>
                <c:pt idx="180">
                  <c:v>0.832541216666667</c:v>
                </c:pt>
                <c:pt idx="181">
                  <c:v>0.867607066666667</c:v>
                </c:pt>
                <c:pt idx="182">
                  <c:v>0.817128333333334</c:v>
                </c:pt>
                <c:pt idx="183">
                  <c:v>0.754225383333334</c:v>
                </c:pt>
                <c:pt idx="184">
                  <c:v>0.693557966666667</c:v>
                </c:pt>
                <c:pt idx="185">
                  <c:v>0.676743250000001</c:v>
                </c:pt>
                <c:pt idx="186">
                  <c:v>0.6082852</c:v>
                </c:pt>
                <c:pt idx="187">
                  <c:v>0.5339697</c:v>
                </c:pt>
                <c:pt idx="188">
                  <c:v>0.495466683333333</c:v>
                </c:pt>
                <c:pt idx="189">
                  <c:v>0.406637283333333</c:v>
                </c:pt>
                <c:pt idx="190">
                  <c:v>0.307221066666667</c:v>
                </c:pt>
                <c:pt idx="191">
                  <c:v>0.249900566666667</c:v>
                </c:pt>
                <c:pt idx="192">
                  <c:v>0.132426015</c:v>
                </c:pt>
                <c:pt idx="193">
                  <c:v>0.02654336</c:v>
                </c:pt>
                <c:pt idx="194">
                  <c:v>0.0103815148333333</c:v>
                </c:pt>
                <c:pt idx="195">
                  <c:v>0.00159943786666667</c:v>
                </c:pt>
                <c:pt idx="196">
                  <c:v>-0.00519338066666667</c:v>
                </c:pt>
                <c:pt idx="197">
                  <c:v>0.007232527</c:v>
                </c:pt>
                <c:pt idx="198">
                  <c:v>0.106031355</c:v>
                </c:pt>
                <c:pt idx="199">
                  <c:v>0.236304083333333</c:v>
                </c:pt>
                <c:pt idx="200">
                  <c:v>0.269051016666667</c:v>
                </c:pt>
                <c:pt idx="201">
                  <c:v>0.383719733333333</c:v>
                </c:pt>
                <c:pt idx="202">
                  <c:v>0.480231366666667</c:v>
                </c:pt>
                <c:pt idx="203">
                  <c:v>0.520518516666666</c:v>
                </c:pt>
                <c:pt idx="204">
                  <c:v>0.598061149999999</c:v>
                </c:pt>
                <c:pt idx="205">
                  <c:v>0.66297035</c:v>
                </c:pt>
                <c:pt idx="206">
                  <c:v>0.695139549999999</c:v>
                </c:pt>
                <c:pt idx="207">
                  <c:v>0.75154925</c:v>
                </c:pt>
                <c:pt idx="208">
                  <c:v>0.80485915</c:v>
                </c:pt>
                <c:pt idx="209">
                  <c:v>0.831416683333333</c:v>
                </c:pt>
                <c:pt idx="210">
                  <c:v>0.866493833333334</c:v>
                </c:pt>
                <c:pt idx="211">
                  <c:v>0.815635233333334</c:v>
                </c:pt>
                <c:pt idx="212">
                  <c:v>0.752522116666667</c:v>
                </c:pt>
                <c:pt idx="213">
                  <c:v>0.692483966666667</c:v>
                </c:pt>
                <c:pt idx="214">
                  <c:v>0.674899233333335</c:v>
                </c:pt>
                <c:pt idx="215">
                  <c:v>0.607343883333334</c:v>
                </c:pt>
                <c:pt idx="216">
                  <c:v>0.5336577</c:v>
                </c:pt>
                <c:pt idx="217">
                  <c:v>0.493414733333333</c:v>
                </c:pt>
                <c:pt idx="218">
                  <c:v>0.405913316666667</c:v>
                </c:pt>
                <c:pt idx="219">
                  <c:v>0.306468833333333</c:v>
                </c:pt>
                <c:pt idx="220">
                  <c:v>0.248527583333333</c:v>
                </c:pt>
                <c:pt idx="221">
                  <c:v>0.13254246</c:v>
                </c:pt>
                <c:pt idx="222">
                  <c:v>0.0260798566666667</c:v>
                </c:pt>
                <c:pt idx="223">
                  <c:v>0.0111548385</c:v>
                </c:pt>
                <c:pt idx="224">
                  <c:v>0.00204518433333334</c:v>
                </c:pt>
                <c:pt idx="225">
                  <c:v>-0.00422066083333334</c:v>
                </c:pt>
                <c:pt idx="226">
                  <c:v>0.0274707566666667</c:v>
                </c:pt>
                <c:pt idx="227">
                  <c:v>0.135662251666667</c:v>
                </c:pt>
                <c:pt idx="228">
                  <c:v>0.269241633333333</c:v>
                </c:pt>
                <c:pt idx="229">
                  <c:v>0.383134866666667</c:v>
                </c:pt>
                <c:pt idx="230">
                  <c:v>0.4797215</c:v>
                </c:pt>
                <c:pt idx="231">
                  <c:v>0.5205733</c:v>
                </c:pt>
                <c:pt idx="232">
                  <c:v>0.597337066666666</c:v>
                </c:pt>
                <c:pt idx="233">
                  <c:v>0.663421616666667</c:v>
                </c:pt>
                <c:pt idx="234">
                  <c:v>0.6956098</c:v>
                </c:pt>
                <c:pt idx="235">
                  <c:v>0.752466049999999</c:v>
                </c:pt>
                <c:pt idx="236">
                  <c:v>0.80651485</c:v>
                </c:pt>
                <c:pt idx="237">
                  <c:v>0.832043466666667</c:v>
                </c:pt>
                <c:pt idx="238">
                  <c:v>0.867605450000001</c:v>
                </c:pt>
                <c:pt idx="239">
                  <c:v>0.800940583333334</c:v>
                </c:pt>
                <c:pt idx="240">
                  <c:v>0.739822916666667</c:v>
                </c:pt>
                <c:pt idx="241">
                  <c:v>0.67596815</c:v>
                </c:pt>
                <c:pt idx="242">
                  <c:v>0.6089362</c:v>
                </c:pt>
                <c:pt idx="243">
                  <c:v>0.533700416666667</c:v>
                </c:pt>
                <c:pt idx="244">
                  <c:v>0.493857416666667</c:v>
                </c:pt>
                <c:pt idx="245">
                  <c:v>0.405381716666667</c:v>
                </c:pt>
                <c:pt idx="246">
                  <c:v>0.3040745</c:v>
                </c:pt>
                <c:pt idx="247">
                  <c:v>0.247900583333333</c:v>
                </c:pt>
                <c:pt idx="248">
                  <c:v>0.130404625</c:v>
                </c:pt>
                <c:pt idx="249">
                  <c:v>0.0235225066666666</c:v>
                </c:pt>
                <c:pt idx="250">
                  <c:v>0.00984421933333333</c:v>
                </c:pt>
                <c:pt idx="251">
                  <c:v>0.00249616183333333</c:v>
                </c:pt>
                <c:pt idx="252">
                  <c:v>-0.00462033783333333</c:v>
                </c:pt>
                <c:pt idx="253">
                  <c:v>0.0257810416666667</c:v>
                </c:pt>
                <c:pt idx="254">
                  <c:v>0.131655111666667</c:v>
                </c:pt>
                <c:pt idx="255">
                  <c:v>0.265014633333333</c:v>
                </c:pt>
                <c:pt idx="256">
                  <c:v>0.380411683333333</c:v>
                </c:pt>
                <c:pt idx="257">
                  <c:v>0.47854085</c:v>
                </c:pt>
                <c:pt idx="258">
                  <c:v>0.518305033333334</c:v>
                </c:pt>
                <c:pt idx="259">
                  <c:v>0.59537155</c:v>
                </c:pt>
                <c:pt idx="260">
                  <c:v>0.662493216666667</c:v>
                </c:pt>
                <c:pt idx="261">
                  <c:v>0.6932728</c:v>
                </c:pt>
                <c:pt idx="262">
                  <c:v>0.750954516666667</c:v>
                </c:pt>
                <c:pt idx="263">
                  <c:v>0.804987733333334</c:v>
                </c:pt>
                <c:pt idx="264">
                  <c:v>0.830085383333333</c:v>
                </c:pt>
                <c:pt idx="265">
                  <c:v>0.866363066666666</c:v>
                </c:pt>
                <c:pt idx="266">
                  <c:v>0.8008875</c:v>
                </c:pt>
                <c:pt idx="267">
                  <c:v>0.739966766666666</c:v>
                </c:pt>
                <c:pt idx="268">
                  <c:v>0.677444783333334</c:v>
                </c:pt>
                <c:pt idx="269">
                  <c:v>0.609961466666667</c:v>
                </c:pt>
                <c:pt idx="270">
                  <c:v>0.533156599999999</c:v>
                </c:pt>
                <c:pt idx="271">
                  <c:v>0.494852233333333</c:v>
                </c:pt>
                <c:pt idx="272">
                  <c:v>0.4044725</c:v>
                </c:pt>
                <c:pt idx="273">
                  <c:v>0.302454333333333</c:v>
                </c:pt>
                <c:pt idx="274">
                  <c:v>0.2465412</c:v>
                </c:pt>
                <c:pt idx="275">
                  <c:v>0.127195023333333</c:v>
                </c:pt>
                <c:pt idx="276">
                  <c:v>0.02207635</c:v>
                </c:pt>
                <c:pt idx="277">
                  <c:v>0.00828158416666667</c:v>
                </c:pt>
                <c:pt idx="278">
                  <c:v>0.001898765</c:v>
                </c:pt>
                <c:pt idx="279">
                  <c:v>-0.00557363966666667</c:v>
                </c:pt>
                <c:pt idx="280">
                  <c:v>0.0253922</c:v>
                </c:pt>
                <c:pt idx="281">
                  <c:v>0.129291678333333</c:v>
                </c:pt>
                <c:pt idx="282">
                  <c:v>0.2613104</c:v>
                </c:pt>
                <c:pt idx="283">
                  <c:v>0.378458266666667</c:v>
                </c:pt>
                <c:pt idx="284">
                  <c:v>0.478948033333333</c:v>
                </c:pt>
                <c:pt idx="285">
                  <c:v>0.516608816666667</c:v>
                </c:pt>
                <c:pt idx="286">
                  <c:v>0.595139083333333</c:v>
                </c:pt>
                <c:pt idx="287">
                  <c:v>0.662821850000001</c:v>
                </c:pt>
                <c:pt idx="288">
                  <c:v>0.692311233333334</c:v>
                </c:pt>
                <c:pt idx="289">
                  <c:v>0.751156483333334</c:v>
                </c:pt>
                <c:pt idx="290">
                  <c:v>0.805038966666666</c:v>
                </c:pt>
                <c:pt idx="291">
                  <c:v>0.829959033333334</c:v>
                </c:pt>
                <c:pt idx="292">
                  <c:v>0.866587833333334</c:v>
                </c:pt>
                <c:pt idx="293">
                  <c:v>0.800000683333334</c:v>
                </c:pt>
                <c:pt idx="294">
                  <c:v>0.739324783333334</c:v>
                </c:pt>
                <c:pt idx="295">
                  <c:v>0.677161533333334</c:v>
                </c:pt>
                <c:pt idx="296">
                  <c:v>0.608959483333334</c:v>
                </c:pt>
                <c:pt idx="297">
                  <c:v>0.531331883333333</c:v>
                </c:pt>
                <c:pt idx="298">
                  <c:v>0.493605116666667</c:v>
                </c:pt>
                <c:pt idx="299">
                  <c:v>0.402426683333334</c:v>
                </c:pt>
                <c:pt idx="300">
                  <c:v>0.300670166666667</c:v>
                </c:pt>
                <c:pt idx="301">
                  <c:v>0.243713466666667</c:v>
                </c:pt>
                <c:pt idx="302">
                  <c:v>0.12334742</c:v>
                </c:pt>
                <c:pt idx="303">
                  <c:v>0.0200640416666667</c:v>
                </c:pt>
                <c:pt idx="304">
                  <c:v>0.00658921583333334</c:v>
                </c:pt>
                <c:pt idx="305">
                  <c:v>0.000136982028333333</c:v>
                </c:pt>
                <c:pt idx="306">
                  <c:v>-0.00504635583333334</c:v>
                </c:pt>
                <c:pt idx="307">
                  <c:v>0.0242294433333333</c:v>
                </c:pt>
                <c:pt idx="308">
                  <c:v>0.125195148333333</c:v>
                </c:pt>
                <c:pt idx="309">
                  <c:v>0.2588792</c:v>
                </c:pt>
                <c:pt idx="310">
                  <c:v>0.377753866666667</c:v>
                </c:pt>
                <c:pt idx="311">
                  <c:v>0.47884435</c:v>
                </c:pt>
                <c:pt idx="312">
                  <c:v>0.516755566666667</c:v>
                </c:pt>
                <c:pt idx="313">
                  <c:v>0.594919366666667</c:v>
                </c:pt>
                <c:pt idx="314">
                  <c:v>0.661228283333334</c:v>
                </c:pt>
                <c:pt idx="315">
                  <c:v>0.692290133333334</c:v>
                </c:pt>
                <c:pt idx="316">
                  <c:v>0.750953016666667</c:v>
                </c:pt>
                <c:pt idx="317">
                  <c:v>0.803933783333333</c:v>
                </c:pt>
                <c:pt idx="318">
                  <c:v>0.829957483333334</c:v>
                </c:pt>
                <c:pt idx="319">
                  <c:v>0.866154333333334</c:v>
                </c:pt>
                <c:pt idx="320">
                  <c:v>0.816540599999999</c:v>
                </c:pt>
                <c:pt idx="321">
                  <c:v>0.753825716666667</c:v>
                </c:pt>
                <c:pt idx="322">
                  <c:v>0.69390995</c:v>
                </c:pt>
                <c:pt idx="323">
                  <c:v>0.67636495</c:v>
                </c:pt>
                <c:pt idx="324">
                  <c:v>0.6081031</c:v>
                </c:pt>
                <c:pt idx="325">
                  <c:v>0.531495916666667</c:v>
                </c:pt>
                <c:pt idx="326">
                  <c:v>0.492593866666667</c:v>
                </c:pt>
                <c:pt idx="327">
                  <c:v>0.402074433333333</c:v>
                </c:pt>
                <c:pt idx="328">
                  <c:v>0.30034815</c:v>
                </c:pt>
                <c:pt idx="329">
                  <c:v>0.242302433333333</c:v>
                </c:pt>
                <c:pt idx="330">
                  <c:v>0.121556378333333</c:v>
                </c:pt>
                <c:pt idx="331">
                  <c:v>0.0193855883333334</c:v>
                </c:pt>
                <c:pt idx="332">
                  <c:v>0.00610188583333333</c:v>
                </c:pt>
                <c:pt idx="333">
                  <c:v>-0.000902575750000001</c:v>
                </c:pt>
                <c:pt idx="334">
                  <c:v>-0.00455013166666667</c:v>
                </c:pt>
                <c:pt idx="335">
                  <c:v>0.00610724083333334</c:v>
                </c:pt>
                <c:pt idx="336">
                  <c:v>0.0923615566666666</c:v>
                </c:pt>
                <c:pt idx="337">
                  <c:v>0.2226327</c:v>
                </c:pt>
                <c:pt idx="338">
                  <c:v>0.256713116666667</c:v>
                </c:pt>
                <c:pt idx="339">
                  <c:v>0.376100033333333</c:v>
                </c:pt>
                <c:pt idx="340">
                  <c:v>0.47644535</c:v>
                </c:pt>
                <c:pt idx="341">
                  <c:v>0.51685475</c:v>
                </c:pt>
                <c:pt idx="342">
                  <c:v>0.593821766666667</c:v>
                </c:pt>
                <c:pt idx="343">
                  <c:v>0.6592858</c:v>
                </c:pt>
                <c:pt idx="344">
                  <c:v>0.69230435</c:v>
                </c:pt>
                <c:pt idx="345">
                  <c:v>0.749279683333334</c:v>
                </c:pt>
                <c:pt idx="346">
                  <c:v>0.801817133333333</c:v>
                </c:pt>
                <c:pt idx="347">
                  <c:v>0.829655</c:v>
                </c:pt>
                <c:pt idx="348">
                  <c:v>0.864296716666667</c:v>
                </c:pt>
                <c:pt idx="349">
                  <c:v>0.864517199999999</c:v>
                </c:pt>
                <c:pt idx="350">
                  <c:v>0.815529933333334</c:v>
                </c:pt>
                <c:pt idx="351">
                  <c:v>0.752521866666667</c:v>
                </c:pt>
                <c:pt idx="352">
                  <c:v>0.692401583333333</c:v>
                </c:pt>
                <c:pt idx="353">
                  <c:v>0.675001933333334</c:v>
                </c:pt>
                <c:pt idx="354">
                  <c:v>0.6068416</c:v>
                </c:pt>
                <c:pt idx="355">
                  <c:v>0.531186666666667</c:v>
                </c:pt>
                <c:pt idx="356">
                  <c:v>0.49129365</c:v>
                </c:pt>
                <c:pt idx="357">
                  <c:v>0.4012088</c:v>
                </c:pt>
                <c:pt idx="358">
                  <c:v>0.299331516666667</c:v>
                </c:pt>
                <c:pt idx="359">
                  <c:v>0.240549933333334</c:v>
                </c:pt>
                <c:pt idx="360">
                  <c:v>0.119760958333333</c:v>
                </c:pt>
                <c:pt idx="361">
                  <c:v>0.0178526</c:v>
                </c:pt>
                <c:pt idx="362">
                  <c:v>0.0055383115</c:v>
                </c:pt>
                <c:pt idx="363">
                  <c:v>-0.00103114483333333</c:v>
                </c:pt>
                <c:pt idx="364">
                  <c:v>-0.003992673</c:v>
                </c:pt>
                <c:pt idx="365">
                  <c:v>0.00595292083333334</c:v>
                </c:pt>
                <c:pt idx="366">
                  <c:v>0.089587535</c:v>
                </c:pt>
                <c:pt idx="367">
                  <c:v>0.218878266666667</c:v>
                </c:pt>
                <c:pt idx="368">
                  <c:v>0.253915533333333</c:v>
                </c:pt>
                <c:pt idx="369">
                  <c:v>0.37274665</c:v>
                </c:pt>
                <c:pt idx="370">
                  <c:v>0.474663483333333</c:v>
                </c:pt>
                <c:pt idx="371">
                  <c:v>0.515968199999999</c:v>
                </c:pt>
                <c:pt idx="372">
                  <c:v>0.592301916666667</c:v>
                </c:pt>
                <c:pt idx="373">
                  <c:v>0.6581751</c:v>
                </c:pt>
                <c:pt idx="374">
                  <c:v>0.690927166666667</c:v>
                </c:pt>
                <c:pt idx="375">
                  <c:v>0.748080133333334</c:v>
                </c:pt>
                <c:pt idx="376">
                  <c:v>0.801755733333334</c:v>
                </c:pt>
                <c:pt idx="377">
                  <c:v>0.828530516666666</c:v>
                </c:pt>
                <c:pt idx="378">
                  <c:v>0.863611633333334</c:v>
                </c:pt>
                <c:pt idx="379">
                  <c:v>0.813760233333334</c:v>
                </c:pt>
                <c:pt idx="380">
                  <c:v>0.750676916666667</c:v>
                </c:pt>
                <c:pt idx="381">
                  <c:v>0.69165435</c:v>
                </c:pt>
                <c:pt idx="382">
                  <c:v>0.6733523</c:v>
                </c:pt>
                <c:pt idx="383">
                  <c:v>0.60605605</c:v>
                </c:pt>
                <c:pt idx="384">
                  <c:v>0.530068149999999</c:v>
                </c:pt>
                <c:pt idx="385">
                  <c:v>0.490339466666667</c:v>
                </c:pt>
                <c:pt idx="386">
                  <c:v>0.40003825</c:v>
                </c:pt>
                <c:pt idx="387">
                  <c:v>0.296684016666667</c:v>
                </c:pt>
                <c:pt idx="388">
                  <c:v>0.238389183333333</c:v>
                </c:pt>
                <c:pt idx="389">
                  <c:v>0.117059951666667</c:v>
                </c:pt>
                <c:pt idx="390">
                  <c:v>0.0152635233333333</c:v>
                </c:pt>
                <c:pt idx="391">
                  <c:v>0.00420099433333334</c:v>
                </c:pt>
                <c:pt idx="392">
                  <c:v>-0.00123359883333333</c:v>
                </c:pt>
                <c:pt idx="393">
                  <c:v>-0.00467988033333334</c:v>
                </c:pt>
                <c:pt idx="394">
                  <c:v>0.004808465</c:v>
                </c:pt>
                <c:pt idx="395">
                  <c:v>0.085892855</c:v>
                </c:pt>
                <c:pt idx="396">
                  <c:v>0.215311316666667</c:v>
                </c:pt>
                <c:pt idx="397">
                  <c:v>0.250494316666667</c:v>
                </c:pt>
                <c:pt idx="398">
                  <c:v>0.3700189</c:v>
                </c:pt>
                <c:pt idx="399">
                  <c:v>0.474054583333334</c:v>
                </c:pt>
                <c:pt idx="400">
                  <c:v>0.514561033333333</c:v>
                </c:pt>
                <c:pt idx="401">
                  <c:v>0.591479866666667</c:v>
                </c:pt>
                <c:pt idx="402">
                  <c:v>0.658485666666667</c:v>
                </c:pt>
                <c:pt idx="403">
                  <c:v>0.689316733333333</c:v>
                </c:pt>
                <c:pt idx="404">
                  <c:v>0.7475856</c:v>
                </c:pt>
                <c:pt idx="405">
                  <c:v>0.802896233333334</c:v>
                </c:pt>
                <c:pt idx="406">
                  <c:v>0.827751116666667</c:v>
                </c:pt>
                <c:pt idx="407">
                  <c:v>0.864533149999999</c:v>
                </c:pt>
                <c:pt idx="408">
                  <c:v>0.813720066666667</c:v>
                </c:pt>
                <c:pt idx="409">
                  <c:v>0.750836916666667</c:v>
                </c:pt>
                <c:pt idx="410">
                  <c:v>0.691311933333334</c:v>
                </c:pt>
                <c:pt idx="411">
                  <c:v>0.67334275</c:v>
                </c:pt>
                <c:pt idx="412">
                  <c:v>0.60590065</c:v>
                </c:pt>
                <c:pt idx="413">
                  <c:v>0.529172266666666</c:v>
                </c:pt>
                <c:pt idx="414">
                  <c:v>0.490626716666667</c:v>
                </c:pt>
                <c:pt idx="415">
                  <c:v>0.3994983</c:v>
                </c:pt>
                <c:pt idx="416">
                  <c:v>0.294886066666667</c:v>
                </c:pt>
                <c:pt idx="417">
                  <c:v>0.238057733333333</c:v>
                </c:pt>
                <c:pt idx="418">
                  <c:v>0.114833843333333</c:v>
                </c:pt>
                <c:pt idx="419">
                  <c:v>0.0134293455</c:v>
                </c:pt>
                <c:pt idx="420">
                  <c:v>0.002649085</c:v>
                </c:pt>
                <c:pt idx="421">
                  <c:v>-0.00129655625</c:v>
                </c:pt>
                <c:pt idx="422">
                  <c:v>-0.00553258383333334</c:v>
                </c:pt>
                <c:pt idx="423">
                  <c:v>0.005221041</c:v>
                </c:pt>
                <c:pt idx="424">
                  <c:v>0.0826000383333333</c:v>
                </c:pt>
                <c:pt idx="425">
                  <c:v>0.212447233333334</c:v>
                </c:pt>
                <c:pt idx="426">
                  <c:v>0.2473304</c:v>
                </c:pt>
                <c:pt idx="427">
                  <c:v>0.36783405</c:v>
                </c:pt>
                <c:pt idx="428">
                  <c:v>0.473194133333333</c:v>
                </c:pt>
                <c:pt idx="429">
                  <c:v>0.512612833333334</c:v>
                </c:pt>
                <c:pt idx="430">
                  <c:v>0.591084166666666</c:v>
                </c:pt>
                <c:pt idx="431">
                  <c:v>0.658121016666667</c:v>
                </c:pt>
                <c:pt idx="432">
                  <c:v>0.688491333333334</c:v>
                </c:pt>
                <c:pt idx="433">
                  <c:v>0.7476187</c:v>
                </c:pt>
                <c:pt idx="434">
                  <c:v>0.801160933333334</c:v>
                </c:pt>
                <c:pt idx="435">
                  <c:v>0.827803966666667</c:v>
                </c:pt>
                <c:pt idx="436">
                  <c:v>0.863700850000001</c:v>
                </c:pt>
                <c:pt idx="437">
                  <c:v>0.813242983333333</c:v>
                </c:pt>
                <c:pt idx="438">
                  <c:v>0.750880433333334</c:v>
                </c:pt>
                <c:pt idx="439">
                  <c:v>0.69134385</c:v>
                </c:pt>
                <c:pt idx="440">
                  <c:v>0.67380455</c:v>
                </c:pt>
                <c:pt idx="441">
                  <c:v>0.605077666666667</c:v>
                </c:pt>
                <c:pt idx="442">
                  <c:v>0.528492283333333</c:v>
                </c:pt>
                <c:pt idx="443">
                  <c:v>0.48994505</c:v>
                </c:pt>
                <c:pt idx="444">
                  <c:v>0.3981726</c:v>
                </c:pt>
                <c:pt idx="445">
                  <c:v>0.294559783333333</c:v>
                </c:pt>
                <c:pt idx="446">
                  <c:v>0.237074716666667</c:v>
                </c:pt>
                <c:pt idx="447">
                  <c:v>0.113272806666667</c:v>
                </c:pt>
                <c:pt idx="448">
                  <c:v>0.0130674491666667</c:v>
                </c:pt>
                <c:pt idx="449">
                  <c:v>0.00207644583333333</c:v>
                </c:pt>
                <c:pt idx="450">
                  <c:v>-0.00216354</c:v>
                </c:pt>
                <c:pt idx="451">
                  <c:v>-0.005283719</c:v>
                </c:pt>
                <c:pt idx="452">
                  <c:v>0.003444062</c:v>
                </c:pt>
                <c:pt idx="453">
                  <c:v>0.0804129833333333</c:v>
                </c:pt>
                <c:pt idx="454">
                  <c:v>0.211207733333333</c:v>
                </c:pt>
                <c:pt idx="455">
                  <c:v>0.340665933333333</c:v>
                </c:pt>
                <c:pt idx="456">
                  <c:v>0.447979383333333</c:v>
                </c:pt>
                <c:pt idx="457">
                  <c:v>0.511932433333334</c:v>
                </c:pt>
                <c:pt idx="458">
                  <c:v>0.59150545</c:v>
                </c:pt>
                <c:pt idx="459">
                  <c:v>0.656897133333334</c:v>
                </c:pt>
                <c:pt idx="460">
                  <c:v>0.688315616666667</c:v>
                </c:pt>
                <c:pt idx="461">
                  <c:v>0.747009866666667</c:v>
                </c:pt>
                <c:pt idx="462">
                  <c:v>0.80044505</c:v>
                </c:pt>
                <c:pt idx="463">
                  <c:v>0.827537283333333</c:v>
                </c:pt>
                <c:pt idx="464">
                  <c:v>0.86391195</c:v>
                </c:pt>
                <c:pt idx="465">
                  <c:v>0.813446883333333</c:v>
                </c:pt>
                <c:pt idx="466">
                  <c:v>0.750513816666667</c:v>
                </c:pt>
                <c:pt idx="467">
                  <c:v>0.689702783333333</c:v>
                </c:pt>
                <c:pt idx="468">
                  <c:v>0.620201733333334</c:v>
                </c:pt>
                <c:pt idx="469">
                  <c:v>0.548508266666667</c:v>
                </c:pt>
                <c:pt idx="470">
                  <c:v>0.488175733333333</c:v>
                </c:pt>
                <c:pt idx="471">
                  <c:v>0.39621045</c:v>
                </c:pt>
                <c:pt idx="472">
                  <c:v>0.293899816666667</c:v>
                </c:pt>
                <c:pt idx="473">
                  <c:v>0.2349187</c:v>
                </c:pt>
                <c:pt idx="474">
                  <c:v>0.111816078333333</c:v>
                </c:pt>
                <c:pt idx="475">
                  <c:v>0.0134551431666667</c:v>
                </c:pt>
                <c:pt idx="476">
                  <c:v>0.001954489</c:v>
                </c:pt>
                <c:pt idx="477">
                  <c:v>-0.003048669</c:v>
                </c:pt>
                <c:pt idx="478">
                  <c:v>-0.00463832783333334</c:v>
                </c:pt>
                <c:pt idx="479">
                  <c:v>0.00310692316666667</c:v>
                </c:pt>
                <c:pt idx="480">
                  <c:v>0.0796164383333334</c:v>
                </c:pt>
                <c:pt idx="481">
                  <c:v>0.210958033333333</c:v>
                </c:pt>
                <c:pt idx="482">
                  <c:v>0.33838115</c:v>
                </c:pt>
                <c:pt idx="483">
                  <c:v>0.445404433333333</c:v>
                </c:pt>
                <c:pt idx="484">
                  <c:v>0.512522833333334</c:v>
                </c:pt>
                <c:pt idx="485">
                  <c:v>0.5903819</c:v>
                </c:pt>
                <c:pt idx="486">
                  <c:v>0.655040950000001</c:v>
                </c:pt>
                <c:pt idx="487">
                  <c:v>0.6884116</c:v>
                </c:pt>
                <c:pt idx="488">
                  <c:v>0.745745566666667</c:v>
                </c:pt>
                <c:pt idx="489">
                  <c:v>0.799200366666666</c:v>
                </c:pt>
                <c:pt idx="490">
                  <c:v>0.827026683333334</c:v>
                </c:pt>
                <c:pt idx="491">
                  <c:v>0.862465183333333</c:v>
                </c:pt>
                <c:pt idx="492">
                  <c:v>0.812289799999999</c:v>
                </c:pt>
                <c:pt idx="493">
                  <c:v>0.748919883333334</c:v>
                </c:pt>
                <c:pt idx="494">
                  <c:v>0.688566633333333</c:v>
                </c:pt>
                <c:pt idx="495">
                  <c:v>0.620587299999999</c:v>
                </c:pt>
                <c:pt idx="496">
                  <c:v>0.548398316666667</c:v>
                </c:pt>
                <c:pt idx="497">
                  <c:v>0.487125516666667</c:v>
                </c:pt>
                <c:pt idx="498">
                  <c:v>0.396058433333333</c:v>
                </c:pt>
                <c:pt idx="499">
                  <c:v>0.294486683333334</c:v>
                </c:pt>
                <c:pt idx="500">
                  <c:v>0.233709966666667</c:v>
                </c:pt>
                <c:pt idx="501">
                  <c:v>0.112141731666667</c:v>
                </c:pt>
                <c:pt idx="502">
                  <c:v>0.0134645806666667</c:v>
                </c:pt>
                <c:pt idx="503">
                  <c:v>0.00283058416666667</c:v>
                </c:pt>
                <c:pt idx="504">
                  <c:v>-0.00246274283333333</c:v>
                </c:pt>
                <c:pt idx="505">
                  <c:v>-0.00409238666666667</c:v>
                </c:pt>
                <c:pt idx="506">
                  <c:v>0.00391644433333333</c:v>
                </c:pt>
                <c:pt idx="507">
                  <c:v>0.0788457383333333</c:v>
                </c:pt>
                <c:pt idx="508">
                  <c:v>0.209355166666667</c:v>
                </c:pt>
                <c:pt idx="509">
                  <c:v>0.336917683333334</c:v>
                </c:pt>
                <c:pt idx="510">
                  <c:v>0.44497785</c:v>
                </c:pt>
                <c:pt idx="511">
                  <c:v>0.511622083333333</c:v>
                </c:pt>
                <c:pt idx="512">
                  <c:v>0.588206566666666</c:v>
                </c:pt>
                <c:pt idx="513">
                  <c:v>0.653779700000001</c:v>
                </c:pt>
                <c:pt idx="514">
                  <c:v>0.686630733333334</c:v>
                </c:pt>
                <c:pt idx="515">
                  <c:v>0.743628600000001</c:v>
                </c:pt>
                <c:pt idx="516">
                  <c:v>0.797950783333333</c:v>
                </c:pt>
                <c:pt idx="517">
                  <c:v>0.825019733333334</c:v>
                </c:pt>
                <c:pt idx="518">
                  <c:v>0.86022665</c:v>
                </c:pt>
                <c:pt idx="519">
                  <c:v>0.810454533333334</c:v>
                </c:pt>
                <c:pt idx="520">
                  <c:v>0.747714433333334</c:v>
                </c:pt>
                <c:pt idx="521">
                  <c:v>0.68859185</c:v>
                </c:pt>
                <c:pt idx="522">
                  <c:v>0.62007395</c:v>
                </c:pt>
                <c:pt idx="523">
                  <c:v>0.547348333333334</c:v>
                </c:pt>
                <c:pt idx="524">
                  <c:v>0.486385383333333</c:v>
                </c:pt>
                <c:pt idx="525">
                  <c:v>0.396337766666667</c:v>
                </c:pt>
                <c:pt idx="526">
                  <c:v>0.293626416666667</c:v>
                </c:pt>
                <c:pt idx="527">
                  <c:v>0.233757116666667</c:v>
                </c:pt>
                <c:pt idx="528">
                  <c:v>0.111724761666667</c:v>
                </c:pt>
                <c:pt idx="529">
                  <c:v>0.0123891358333333</c:v>
                </c:pt>
                <c:pt idx="530">
                  <c:v>0.00253563433333333</c:v>
                </c:pt>
                <c:pt idx="531">
                  <c:v>-0.00204203333333333</c:v>
                </c:pt>
                <c:pt idx="532">
                  <c:v>-0.0044655365</c:v>
                </c:pt>
                <c:pt idx="533">
                  <c:v>0.00345491183333333</c:v>
                </c:pt>
                <c:pt idx="534">
                  <c:v>0.0782659283333333</c:v>
                </c:pt>
                <c:pt idx="535">
                  <c:v>0.20798305</c:v>
                </c:pt>
                <c:pt idx="536">
                  <c:v>0.335630966666667</c:v>
                </c:pt>
                <c:pt idx="537">
                  <c:v>0.443826616666667</c:v>
                </c:pt>
                <c:pt idx="538">
                  <c:v>0.509321633333334</c:v>
                </c:pt>
                <c:pt idx="539">
                  <c:v>0.587406066666666</c:v>
                </c:pt>
                <c:pt idx="540">
                  <c:v>0.6542492</c:v>
                </c:pt>
                <c:pt idx="541">
                  <c:v>0.68537245</c:v>
                </c:pt>
                <c:pt idx="542">
                  <c:v>0.7431047</c:v>
                </c:pt>
                <c:pt idx="543">
                  <c:v>0.798902099999999</c:v>
                </c:pt>
                <c:pt idx="544">
                  <c:v>0.823773016666667</c:v>
                </c:pt>
                <c:pt idx="545">
                  <c:v>0.861111533333334</c:v>
                </c:pt>
                <c:pt idx="546">
                  <c:v>0.810124166666666</c:v>
                </c:pt>
                <c:pt idx="547">
                  <c:v>0.74767265</c:v>
                </c:pt>
                <c:pt idx="548">
                  <c:v>0.689135183333333</c:v>
                </c:pt>
                <c:pt idx="549">
                  <c:v>0.620694083333334</c:v>
                </c:pt>
                <c:pt idx="550">
                  <c:v>0.547223916666667</c:v>
                </c:pt>
                <c:pt idx="551">
                  <c:v>0.487517883333333</c:v>
                </c:pt>
                <c:pt idx="552">
                  <c:v>0.3975658</c:v>
                </c:pt>
                <c:pt idx="553">
                  <c:v>0.293497466666667</c:v>
                </c:pt>
                <c:pt idx="554">
                  <c:v>0.234529316666667</c:v>
                </c:pt>
                <c:pt idx="555">
                  <c:v>0.1119367</c:v>
                </c:pt>
                <c:pt idx="556">
                  <c:v>0.011624489</c:v>
                </c:pt>
                <c:pt idx="557">
                  <c:v>0.00182990916666667</c:v>
                </c:pt>
                <c:pt idx="558">
                  <c:v>-0.002261422</c:v>
                </c:pt>
                <c:pt idx="559">
                  <c:v>-0.00490932733333334</c:v>
                </c:pt>
                <c:pt idx="560">
                  <c:v>0.0031050605</c:v>
                </c:pt>
                <c:pt idx="561">
                  <c:v>0.07729254</c:v>
                </c:pt>
                <c:pt idx="562">
                  <c:v>0.206581316666667</c:v>
                </c:pt>
                <c:pt idx="563">
                  <c:v>0.335597616666667</c:v>
                </c:pt>
                <c:pt idx="564">
                  <c:v>0.444431266666667</c:v>
                </c:pt>
                <c:pt idx="565">
                  <c:v>0.509022149999999</c:v>
                </c:pt>
                <c:pt idx="566">
                  <c:v>0.588089416666667</c:v>
                </c:pt>
                <c:pt idx="567">
                  <c:v>0.654378416666667</c:v>
                </c:pt>
                <c:pt idx="568">
                  <c:v>0.685047916666667</c:v>
                </c:pt>
                <c:pt idx="569">
                  <c:v>0.7434411</c:v>
                </c:pt>
                <c:pt idx="570">
                  <c:v>0.7987411</c:v>
                </c:pt>
                <c:pt idx="571">
                  <c:v>0.8234255</c:v>
                </c:pt>
                <c:pt idx="572">
                  <c:v>0.8612308</c:v>
                </c:pt>
                <c:pt idx="573">
                  <c:v>0.810897966666667</c:v>
                </c:pt>
                <c:pt idx="574">
                  <c:v>0.748620183333334</c:v>
                </c:pt>
                <c:pt idx="575">
                  <c:v>0.689080483333334</c:v>
                </c:pt>
                <c:pt idx="576">
                  <c:v>0.619322316666667</c:v>
                </c:pt>
                <c:pt idx="577">
                  <c:v>0.547039199999999</c:v>
                </c:pt>
                <c:pt idx="578">
                  <c:v>0.488514166666667</c:v>
                </c:pt>
                <c:pt idx="579">
                  <c:v>0.396617283333333</c:v>
                </c:pt>
                <c:pt idx="580">
                  <c:v>0.293091183333333</c:v>
                </c:pt>
                <c:pt idx="581">
                  <c:v>0.2341712</c:v>
                </c:pt>
                <c:pt idx="582">
                  <c:v>0.110383626666667</c:v>
                </c:pt>
                <c:pt idx="583">
                  <c:v>0.0112258985</c:v>
                </c:pt>
                <c:pt idx="584">
                  <c:v>0.00133542343333333</c:v>
                </c:pt>
                <c:pt idx="585">
                  <c:v>-0.00233813183333333</c:v>
                </c:pt>
                <c:pt idx="586">
                  <c:v>-0.0055696815</c:v>
                </c:pt>
                <c:pt idx="587">
                  <c:v>0.00250518016666667</c:v>
                </c:pt>
                <c:pt idx="588">
                  <c:v>0.075492015</c:v>
                </c:pt>
                <c:pt idx="589">
                  <c:v>0.205621716666667</c:v>
                </c:pt>
                <c:pt idx="590">
                  <c:v>0.3351386</c:v>
                </c:pt>
                <c:pt idx="591">
                  <c:v>0.4425199</c:v>
                </c:pt>
                <c:pt idx="592">
                  <c:v>0.508470933333334</c:v>
                </c:pt>
                <c:pt idx="593">
                  <c:v>0.588141816666667</c:v>
                </c:pt>
                <c:pt idx="594">
                  <c:v>0.653799183333334</c:v>
                </c:pt>
                <c:pt idx="595">
                  <c:v>0.6851241</c:v>
                </c:pt>
                <c:pt idx="596">
                  <c:v>0.743292333333334</c:v>
                </c:pt>
                <c:pt idx="597">
                  <c:v>0.797357849999999</c:v>
                </c:pt>
                <c:pt idx="598">
                  <c:v>0.823452566666666</c:v>
                </c:pt>
                <c:pt idx="599">
                  <c:v>0.860611166666667</c:v>
                </c:pt>
                <c:pt idx="600">
                  <c:v>0.811511466666666</c:v>
                </c:pt>
                <c:pt idx="601">
                  <c:v>0.749295333333334</c:v>
                </c:pt>
                <c:pt idx="602">
                  <c:v>0.688661516666667</c:v>
                </c:pt>
                <c:pt idx="603">
                  <c:v>0.61925265</c:v>
                </c:pt>
                <c:pt idx="604">
                  <c:v>0.548168083333333</c:v>
                </c:pt>
                <c:pt idx="605">
                  <c:v>0.4880727</c:v>
                </c:pt>
                <c:pt idx="606">
                  <c:v>0.396181883333334</c:v>
                </c:pt>
                <c:pt idx="607">
                  <c:v>0.293400083333334</c:v>
                </c:pt>
                <c:pt idx="608">
                  <c:v>0.233563333333333</c:v>
                </c:pt>
                <c:pt idx="609">
                  <c:v>0.109323316666667</c:v>
                </c:pt>
                <c:pt idx="610">
                  <c:v>0.011442819</c:v>
                </c:pt>
                <c:pt idx="611">
                  <c:v>0.000491039833333334</c:v>
                </c:pt>
                <c:pt idx="612">
                  <c:v>-0.00339150433333333</c:v>
                </c:pt>
                <c:pt idx="613">
                  <c:v>-0.00571481266666667</c:v>
                </c:pt>
                <c:pt idx="614">
                  <c:v>0.00206977133333333</c:v>
                </c:pt>
                <c:pt idx="615">
                  <c:v>0.0738906216666667</c:v>
                </c:pt>
                <c:pt idx="616">
                  <c:v>0.204296933333333</c:v>
                </c:pt>
                <c:pt idx="617">
                  <c:v>0.333953766666667</c:v>
                </c:pt>
                <c:pt idx="618">
                  <c:v>0.441489366666667</c:v>
                </c:pt>
                <c:pt idx="619">
                  <c:v>0.508216183333333</c:v>
                </c:pt>
                <c:pt idx="620">
                  <c:v>0.587500449999999</c:v>
                </c:pt>
                <c:pt idx="621">
                  <c:v>0.6526572</c:v>
                </c:pt>
                <c:pt idx="622">
                  <c:v>0.685180966666667</c:v>
                </c:pt>
                <c:pt idx="623">
                  <c:v>0.742447933333334</c:v>
                </c:pt>
                <c:pt idx="624">
                  <c:v>0.796179416666667</c:v>
                </c:pt>
                <c:pt idx="625">
                  <c:v>0.823065766666666</c:v>
                </c:pt>
                <c:pt idx="626">
                  <c:v>0.85921145</c:v>
                </c:pt>
                <c:pt idx="627">
                  <c:v>0.810497999999999</c:v>
                </c:pt>
                <c:pt idx="628">
                  <c:v>0.748200583333334</c:v>
                </c:pt>
                <c:pt idx="629">
                  <c:v>0.688116183333333</c:v>
                </c:pt>
                <c:pt idx="630">
                  <c:v>0.670999033333334</c:v>
                </c:pt>
                <c:pt idx="631">
                  <c:v>0.602110599999999</c:v>
                </c:pt>
                <c:pt idx="632">
                  <c:v>0.527426783333333</c:v>
                </c:pt>
                <c:pt idx="633">
                  <c:v>0.487139783333333</c:v>
                </c:pt>
                <c:pt idx="634">
                  <c:v>0.396047466666667</c:v>
                </c:pt>
                <c:pt idx="635">
                  <c:v>0.293931866666667</c:v>
                </c:pt>
                <c:pt idx="636">
                  <c:v>0.232693533333333</c:v>
                </c:pt>
                <c:pt idx="637">
                  <c:v>0.109556053333333</c:v>
                </c:pt>
                <c:pt idx="638">
                  <c:v>0.0116402283333333</c:v>
                </c:pt>
                <c:pt idx="639">
                  <c:v>0.00143881576666667</c:v>
                </c:pt>
                <c:pt idx="640">
                  <c:v>-0.0031585495</c:v>
                </c:pt>
                <c:pt idx="641">
                  <c:v>-0.00461493616666667</c:v>
                </c:pt>
                <c:pt idx="642">
                  <c:v>0.00258547566666667</c:v>
                </c:pt>
                <c:pt idx="643">
                  <c:v>0.0733896166666667</c:v>
                </c:pt>
                <c:pt idx="644">
                  <c:v>0.202954366666667</c:v>
                </c:pt>
                <c:pt idx="645">
                  <c:v>0.237731133333333</c:v>
                </c:pt>
                <c:pt idx="646">
                  <c:v>0.359737066666667</c:v>
                </c:pt>
                <c:pt idx="647">
                  <c:v>0.4645325</c:v>
                </c:pt>
                <c:pt idx="648">
                  <c:v>0.5074014</c:v>
                </c:pt>
                <c:pt idx="649">
                  <c:v>0.585963516666667</c:v>
                </c:pt>
                <c:pt idx="650">
                  <c:v>0.651299883333334</c:v>
                </c:pt>
                <c:pt idx="651">
                  <c:v>0.684037683333334</c:v>
                </c:pt>
                <c:pt idx="652">
                  <c:v>0.7407846</c:v>
                </c:pt>
                <c:pt idx="653">
                  <c:v>0.795867733333334</c:v>
                </c:pt>
                <c:pt idx="654">
                  <c:v>0.821430299999999</c:v>
                </c:pt>
                <c:pt idx="655">
                  <c:v>0.858231883333334</c:v>
                </c:pt>
                <c:pt idx="656">
                  <c:v>0.809360666666666</c:v>
                </c:pt>
                <c:pt idx="657">
                  <c:v>0.74741585</c:v>
                </c:pt>
                <c:pt idx="658">
                  <c:v>0.6876722</c:v>
                </c:pt>
                <c:pt idx="659">
                  <c:v>0.670211333333334</c:v>
                </c:pt>
                <c:pt idx="660">
                  <c:v>0.602319216666667</c:v>
                </c:pt>
                <c:pt idx="661">
                  <c:v>0.527600516666667</c:v>
                </c:pt>
                <c:pt idx="662">
                  <c:v>0.486644666666667</c:v>
                </c:pt>
                <c:pt idx="663">
                  <c:v>0.396624616666667</c:v>
                </c:pt>
                <c:pt idx="664">
                  <c:v>0.292797233333333</c:v>
                </c:pt>
                <c:pt idx="665">
                  <c:v>0.232625416666667</c:v>
                </c:pt>
                <c:pt idx="666">
                  <c:v>0.109109406666667</c:v>
                </c:pt>
                <c:pt idx="667">
                  <c:v>0.0105706353333333</c:v>
                </c:pt>
                <c:pt idx="668">
                  <c:v>0.00138414713333334</c:v>
                </c:pt>
                <c:pt idx="669">
                  <c:v>-0.0024519395</c:v>
                </c:pt>
                <c:pt idx="670">
                  <c:v>-0.00490850466666667</c:v>
                </c:pt>
                <c:pt idx="671">
                  <c:v>0.002707603</c:v>
                </c:pt>
                <c:pt idx="672">
                  <c:v>0.072562275</c:v>
                </c:pt>
                <c:pt idx="673">
                  <c:v>0.201745766666667</c:v>
                </c:pt>
                <c:pt idx="674">
                  <c:v>0.237033133333333</c:v>
                </c:pt>
                <c:pt idx="675">
                  <c:v>0.35868585</c:v>
                </c:pt>
                <c:pt idx="676">
                  <c:v>0.463546433333333</c:v>
                </c:pt>
                <c:pt idx="677">
                  <c:v>0.506277916666667</c:v>
                </c:pt>
                <c:pt idx="678">
                  <c:v>0.584701316666667</c:v>
                </c:pt>
                <c:pt idx="679">
                  <c:v>0.651772883333334</c:v>
                </c:pt>
                <c:pt idx="680">
                  <c:v>0.6828292</c:v>
                </c:pt>
                <c:pt idx="681">
                  <c:v>0.740350283333334</c:v>
                </c:pt>
                <c:pt idx="682">
                  <c:v>0.7959056</c:v>
                </c:pt>
                <c:pt idx="683">
                  <c:v>0.820657733333334</c:v>
                </c:pt>
                <c:pt idx="684">
                  <c:v>0.85843585</c:v>
                </c:pt>
                <c:pt idx="685">
                  <c:v>0.809166649999999</c:v>
                </c:pt>
                <c:pt idx="686">
                  <c:v>0.7471097</c:v>
                </c:pt>
                <c:pt idx="687">
                  <c:v>0.688213166666666</c:v>
                </c:pt>
                <c:pt idx="688">
                  <c:v>0.67007665</c:v>
                </c:pt>
                <c:pt idx="689">
                  <c:v>0.6030377</c:v>
                </c:pt>
                <c:pt idx="690">
                  <c:v>0.526703399999999</c:v>
                </c:pt>
                <c:pt idx="691">
                  <c:v>0.4873321</c:v>
                </c:pt>
                <c:pt idx="692">
                  <c:v>0.396305133333333</c:v>
                </c:pt>
                <c:pt idx="693">
                  <c:v>0.2915107</c:v>
                </c:pt>
                <c:pt idx="694">
                  <c:v>0.2325743</c:v>
                </c:pt>
                <c:pt idx="695">
                  <c:v>0.108011595</c:v>
                </c:pt>
                <c:pt idx="696">
                  <c:v>0.00953422866666666</c:v>
                </c:pt>
                <c:pt idx="697">
                  <c:v>0.00067210445</c:v>
                </c:pt>
                <c:pt idx="698">
                  <c:v>-0.002304449</c:v>
                </c:pt>
                <c:pt idx="699">
                  <c:v>-0.00487067733333334</c:v>
                </c:pt>
                <c:pt idx="700">
                  <c:v>0.00269959366666667</c:v>
                </c:pt>
                <c:pt idx="701">
                  <c:v>0.0717097733333333</c:v>
                </c:pt>
                <c:pt idx="702">
                  <c:v>0.200554</c:v>
                </c:pt>
                <c:pt idx="703">
                  <c:v>0.235617116666667</c:v>
                </c:pt>
                <c:pt idx="704">
                  <c:v>0.357839033333333</c:v>
                </c:pt>
                <c:pt idx="705">
                  <c:v>0.46356385</c:v>
                </c:pt>
                <c:pt idx="706">
                  <c:v>0.50495105</c:v>
                </c:pt>
                <c:pt idx="707">
                  <c:v>0.584583549999999</c:v>
                </c:pt>
                <c:pt idx="708">
                  <c:v>0.65154285</c:v>
                </c:pt>
                <c:pt idx="709">
                  <c:v>0.68202875</c:v>
                </c:pt>
                <c:pt idx="710">
                  <c:v>0.74015855</c:v>
                </c:pt>
                <c:pt idx="711">
                  <c:v>0.795429083333334</c:v>
                </c:pt>
                <c:pt idx="712">
                  <c:v>0.81987505</c:v>
                </c:pt>
                <c:pt idx="713">
                  <c:v>0.858323333333333</c:v>
                </c:pt>
                <c:pt idx="714">
                  <c:v>0.809446466666666</c:v>
                </c:pt>
                <c:pt idx="715">
                  <c:v>0.747642983333334</c:v>
                </c:pt>
                <c:pt idx="716">
                  <c:v>0.687731366666667</c:v>
                </c:pt>
                <c:pt idx="717">
                  <c:v>0.670711266666667</c:v>
                </c:pt>
                <c:pt idx="718">
                  <c:v>0.602086749999999</c:v>
                </c:pt>
                <c:pt idx="719">
                  <c:v>0.525454066666666</c:v>
                </c:pt>
                <c:pt idx="720">
                  <c:v>0.48737725</c:v>
                </c:pt>
                <c:pt idx="721">
                  <c:v>0.395355683333334</c:v>
                </c:pt>
                <c:pt idx="722">
                  <c:v>0.290875016666667</c:v>
                </c:pt>
                <c:pt idx="723">
                  <c:v>0.232216416666667</c:v>
                </c:pt>
                <c:pt idx="724">
                  <c:v>0.106914698333333</c:v>
                </c:pt>
                <c:pt idx="725">
                  <c:v>0.009526095</c:v>
                </c:pt>
                <c:pt idx="726">
                  <c:v>-0.000260289133333333</c:v>
                </c:pt>
                <c:pt idx="727">
                  <c:v>-0.00315036933333333</c:v>
                </c:pt>
                <c:pt idx="728">
                  <c:v>-0.0060956305</c:v>
                </c:pt>
                <c:pt idx="729">
                  <c:v>0.000610544033333334</c:v>
                </c:pt>
                <c:pt idx="730">
                  <c:v>0.070209165</c:v>
                </c:pt>
                <c:pt idx="731">
                  <c:v>0.20005375</c:v>
                </c:pt>
                <c:pt idx="732">
                  <c:v>0.23443605</c:v>
                </c:pt>
                <c:pt idx="733">
                  <c:v>0.35754505</c:v>
                </c:pt>
                <c:pt idx="734">
                  <c:v>0.464022683333333</c:v>
                </c:pt>
                <c:pt idx="735">
                  <c:v>0.504229783333333</c:v>
                </c:pt>
                <c:pt idx="736">
                  <c:v>0.585216899999999</c:v>
                </c:pt>
                <c:pt idx="737">
                  <c:v>0.651117283333334</c:v>
                </c:pt>
                <c:pt idx="738">
                  <c:v>0.682502183333333</c:v>
                </c:pt>
                <c:pt idx="739">
                  <c:v>0.740812533333334</c:v>
                </c:pt>
                <c:pt idx="740">
                  <c:v>0.794321483333334</c:v>
                </c:pt>
                <c:pt idx="741">
                  <c:v>0.820691450000001</c:v>
                </c:pt>
                <c:pt idx="742">
                  <c:v>0.8573498</c:v>
                </c:pt>
                <c:pt idx="743">
                  <c:v>0.809094866666667</c:v>
                </c:pt>
                <c:pt idx="744">
                  <c:v>0.747231766666667</c:v>
                </c:pt>
                <c:pt idx="745">
                  <c:v>0.68708125</c:v>
                </c:pt>
                <c:pt idx="746">
                  <c:v>0.670488433333334</c:v>
                </c:pt>
                <c:pt idx="747">
                  <c:v>0.601253033333334</c:v>
                </c:pt>
                <c:pt idx="748">
                  <c:v>0.525348566666667</c:v>
                </c:pt>
                <c:pt idx="749">
                  <c:v>0.486837666666667</c:v>
                </c:pt>
                <c:pt idx="750">
                  <c:v>0.394659733333333</c:v>
                </c:pt>
                <c:pt idx="751">
                  <c:v>0.291054883333334</c:v>
                </c:pt>
                <c:pt idx="752">
                  <c:v>0.231275466666667</c:v>
                </c:pt>
                <c:pt idx="753">
                  <c:v>0.106243215</c:v>
                </c:pt>
                <c:pt idx="754">
                  <c:v>0.0100974148333333</c:v>
                </c:pt>
                <c:pt idx="755">
                  <c:v>-0.000551529233333334</c:v>
                </c:pt>
                <c:pt idx="756">
                  <c:v>-0.00427022266666667</c:v>
                </c:pt>
                <c:pt idx="757">
                  <c:v>-0.0063319535</c:v>
                </c:pt>
                <c:pt idx="758">
                  <c:v>-0.000265038883333333</c:v>
                </c:pt>
                <c:pt idx="759">
                  <c:v>0.0698600116666667</c:v>
                </c:pt>
                <c:pt idx="760">
                  <c:v>0.200952783333333</c:v>
                </c:pt>
                <c:pt idx="761">
                  <c:v>0.23485115</c:v>
                </c:pt>
                <c:pt idx="762">
                  <c:v>0.357935266666667</c:v>
                </c:pt>
                <c:pt idx="763">
                  <c:v>0.462949183333333</c:v>
                </c:pt>
                <c:pt idx="764">
                  <c:v>0.504290616666667</c:v>
                </c:pt>
                <c:pt idx="765">
                  <c:v>0.584735966666667</c:v>
                </c:pt>
                <c:pt idx="766">
                  <c:v>0.650308283333334</c:v>
                </c:pt>
                <c:pt idx="767">
                  <c:v>0.682217816666667</c:v>
                </c:pt>
                <c:pt idx="768">
                  <c:v>0.740023583333334</c:v>
                </c:pt>
                <c:pt idx="769">
                  <c:v>0.793310633333334</c:v>
                </c:pt>
                <c:pt idx="770">
                  <c:v>0.819941666666667</c:v>
                </c:pt>
                <c:pt idx="771">
                  <c:v>0.855936366666666</c:v>
                </c:pt>
                <c:pt idx="772">
                  <c:v>0.856301133333334</c:v>
                </c:pt>
                <c:pt idx="773">
                  <c:v>0.808459583333333</c:v>
                </c:pt>
                <c:pt idx="774">
                  <c:v>0.746217749999999</c:v>
                </c:pt>
                <c:pt idx="775">
                  <c:v>0.685988983333333</c:v>
                </c:pt>
                <c:pt idx="776">
                  <c:v>0.669014083333334</c:v>
                </c:pt>
                <c:pt idx="777">
                  <c:v>0.600866233333333</c:v>
                </c:pt>
                <c:pt idx="778">
                  <c:v>0.526508433333334</c:v>
                </c:pt>
                <c:pt idx="779">
                  <c:v>0.4856345</c:v>
                </c:pt>
                <c:pt idx="780">
                  <c:v>0.394732683333333</c:v>
                </c:pt>
                <c:pt idx="781">
                  <c:v>0.2923722</c:v>
                </c:pt>
                <c:pt idx="782">
                  <c:v>0.230809383333333</c:v>
                </c:pt>
                <c:pt idx="783">
                  <c:v>0.106735961666667</c:v>
                </c:pt>
                <c:pt idx="784">
                  <c:v>0.0101606981666667</c:v>
                </c:pt>
                <c:pt idx="785">
                  <c:v>0.000229198483333333</c:v>
                </c:pt>
                <c:pt idx="786">
                  <c:v>-0.003883165</c:v>
                </c:pt>
                <c:pt idx="787">
                  <c:v>-0.00464408666666666</c:v>
                </c:pt>
                <c:pt idx="788">
                  <c:v>0.002084688</c:v>
                </c:pt>
                <c:pt idx="789">
                  <c:v>0.0705617633333333</c:v>
                </c:pt>
                <c:pt idx="790">
                  <c:v>0.200872333333333</c:v>
                </c:pt>
                <c:pt idx="791">
                  <c:v>0.2354363</c:v>
                </c:pt>
                <c:pt idx="792">
                  <c:v>0.35767245</c:v>
                </c:pt>
                <c:pt idx="793">
                  <c:v>0.4618225</c:v>
                </c:pt>
                <c:pt idx="794">
                  <c:v>0.505076499999999</c:v>
                </c:pt>
                <c:pt idx="795">
                  <c:v>0.583904983333333</c:v>
                </c:pt>
                <c:pt idx="796">
                  <c:v>0.64945085</c:v>
                </c:pt>
                <c:pt idx="797">
                  <c:v>0.6817583</c:v>
                </c:pt>
                <c:pt idx="798">
                  <c:v>0.739104366666667</c:v>
                </c:pt>
                <c:pt idx="799">
                  <c:v>0.7931985</c:v>
                </c:pt>
                <c:pt idx="800">
                  <c:v>0.819193383333333</c:v>
                </c:pt>
                <c:pt idx="801">
                  <c:v>0.855630266666667</c:v>
                </c:pt>
                <c:pt idx="802">
                  <c:v>0.807152133333333</c:v>
                </c:pt>
                <c:pt idx="803">
                  <c:v>0.745223583333334</c:v>
                </c:pt>
                <c:pt idx="804">
                  <c:v>0.686748633333334</c:v>
                </c:pt>
                <c:pt idx="805">
                  <c:v>0.668204633333334</c:v>
                </c:pt>
                <c:pt idx="806">
                  <c:v>0.60152045</c:v>
                </c:pt>
                <c:pt idx="807">
                  <c:v>0.526621066666667</c:v>
                </c:pt>
                <c:pt idx="808">
                  <c:v>0.485714066666667</c:v>
                </c:pt>
                <c:pt idx="809">
                  <c:v>0.395307883333334</c:v>
                </c:pt>
                <c:pt idx="810">
                  <c:v>0.291645466666667</c:v>
                </c:pt>
                <c:pt idx="811">
                  <c:v>0.230656016666667</c:v>
                </c:pt>
                <c:pt idx="812">
                  <c:v>0.106115126666667</c:v>
                </c:pt>
                <c:pt idx="813">
                  <c:v>0.0100447486666667</c:v>
                </c:pt>
                <c:pt idx="814">
                  <c:v>0.00104241383333333</c:v>
                </c:pt>
                <c:pt idx="815">
                  <c:v>-0.0032050845</c:v>
                </c:pt>
                <c:pt idx="816">
                  <c:v>-0.0041359725</c:v>
                </c:pt>
                <c:pt idx="817">
                  <c:v>0.00303726016666667</c:v>
                </c:pt>
                <c:pt idx="818">
                  <c:v>0.070405425</c:v>
                </c:pt>
                <c:pt idx="819">
                  <c:v>0.1994648</c:v>
                </c:pt>
                <c:pt idx="820">
                  <c:v>0.23506395</c:v>
                </c:pt>
                <c:pt idx="821">
                  <c:v>0.3559857</c:v>
                </c:pt>
                <c:pt idx="822">
                  <c:v>0.461092433333333</c:v>
                </c:pt>
                <c:pt idx="823">
                  <c:v>0.503947466666667</c:v>
                </c:pt>
                <c:pt idx="824">
                  <c:v>0.58289835</c:v>
                </c:pt>
                <c:pt idx="825">
                  <c:v>0.649929916666667</c:v>
                </c:pt>
                <c:pt idx="826">
                  <c:v>0.681031116666667</c:v>
                </c:pt>
                <c:pt idx="827">
                  <c:v>0.739314966666666</c:v>
                </c:pt>
                <c:pt idx="828">
                  <c:v>0.792664966666666</c:v>
                </c:pt>
                <c:pt idx="829">
                  <c:v>0.819152166666667</c:v>
                </c:pt>
                <c:pt idx="830">
                  <c:v>0.85508935</c:v>
                </c:pt>
                <c:pt idx="831">
                  <c:v>0.80664705</c:v>
                </c:pt>
                <c:pt idx="832">
                  <c:v>0.745232716666667</c:v>
                </c:pt>
                <c:pt idx="833">
                  <c:v>0.686896783333334</c:v>
                </c:pt>
                <c:pt idx="834">
                  <c:v>0.668547116666667</c:v>
                </c:pt>
                <c:pt idx="835">
                  <c:v>0.601749500000001</c:v>
                </c:pt>
                <c:pt idx="836">
                  <c:v>0.525837149999999</c:v>
                </c:pt>
                <c:pt idx="837">
                  <c:v>0.486076033333333</c:v>
                </c:pt>
                <c:pt idx="838">
                  <c:v>0.39534125</c:v>
                </c:pt>
                <c:pt idx="839">
                  <c:v>0.290680333333333</c:v>
                </c:pt>
                <c:pt idx="840">
                  <c:v>0.231753516666667</c:v>
                </c:pt>
                <c:pt idx="841">
                  <c:v>0.105322338333333</c:v>
                </c:pt>
                <c:pt idx="842">
                  <c:v>0.00874285283333334</c:v>
                </c:pt>
                <c:pt idx="843">
                  <c:v>5.35510483333333E-5</c:v>
                </c:pt>
                <c:pt idx="844">
                  <c:v>-0.00267469633333333</c:v>
                </c:pt>
                <c:pt idx="845">
                  <c:v>-0.0052380065</c:v>
                </c:pt>
                <c:pt idx="846">
                  <c:v>0.002456115</c:v>
                </c:pt>
                <c:pt idx="847">
                  <c:v>0.0693313933333334</c:v>
                </c:pt>
                <c:pt idx="848">
                  <c:v>0.197635833333333</c:v>
                </c:pt>
                <c:pt idx="849">
                  <c:v>0.2335416</c:v>
                </c:pt>
                <c:pt idx="850">
                  <c:v>0.3546282</c:v>
                </c:pt>
                <c:pt idx="851">
                  <c:v>0.46070205</c:v>
                </c:pt>
                <c:pt idx="852">
                  <c:v>0.502455116666667</c:v>
                </c:pt>
                <c:pt idx="853">
                  <c:v>0.582328866666667</c:v>
                </c:pt>
                <c:pt idx="854">
                  <c:v>0.6497891</c:v>
                </c:pt>
                <c:pt idx="855">
                  <c:v>0.6800261</c:v>
                </c:pt>
                <c:pt idx="856">
                  <c:v>0.73864075</c:v>
                </c:pt>
                <c:pt idx="857">
                  <c:v>0.792510249999999</c:v>
                </c:pt>
                <c:pt idx="858">
                  <c:v>0.817869733333334</c:v>
                </c:pt>
                <c:pt idx="859">
                  <c:v>0.854778416666667</c:v>
                </c:pt>
                <c:pt idx="860">
                  <c:v>0.805942533333334</c:v>
                </c:pt>
                <c:pt idx="861">
                  <c:v>0.745008016666667</c:v>
                </c:pt>
                <c:pt idx="862">
                  <c:v>0.686417833333334</c:v>
                </c:pt>
                <c:pt idx="863">
                  <c:v>0.668720716666667</c:v>
                </c:pt>
                <c:pt idx="864">
                  <c:v>0.601488483333334</c:v>
                </c:pt>
                <c:pt idx="865">
                  <c:v>0.524875516666667</c:v>
                </c:pt>
                <c:pt idx="866">
                  <c:v>0.486623116666667</c:v>
                </c:pt>
                <c:pt idx="867">
                  <c:v>0.39498735</c:v>
                </c:pt>
                <c:pt idx="868">
                  <c:v>0.29109695</c:v>
                </c:pt>
                <c:pt idx="869">
                  <c:v>0.232596216666667</c:v>
                </c:pt>
                <c:pt idx="870">
                  <c:v>0.1057132</c:v>
                </c:pt>
                <c:pt idx="871">
                  <c:v>0.0102782001666667</c:v>
                </c:pt>
                <c:pt idx="872">
                  <c:v>0.000446662300000001</c:v>
                </c:pt>
                <c:pt idx="873">
                  <c:v>-0.0029194635</c:v>
                </c:pt>
                <c:pt idx="874">
                  <c:v>-0.00566309316666667</c:v>
                </c:pt>
                <c:pt idx="875">
                  <c:v>0.0019001775</c:v>
                </c:pt>
                <c:pt idx="876">
                  <c:v>0.071221745</c:v>
                </c:pt>
                <c:pt idx="877">
                  <c:v>0.19994255</c:v>
                </c:pt>
                <c:pt idx="878">
                  <c:v>0.234594766666667</c:v>
                </c:pt>
                <c:pt idx="879">
                  <c:v>0.355537016666667</c:v>
                </c:pt>
                <c:pt idx="880">
                  <c:v>0.460572733333333</c:v>
                </c:pt>
                <c:pt idx="881">
                  <c:v>0.500020066666667</c:v>
                </c:pt>
                <c:pt idx="882">
                  <c:v>0.579905816666667</c:v>
                </c:pt>
                <c:pt idx="883">
                  <c:v>0.646267516666666</c:v>
                </c:pt>
                <c:pt idx="884">
                  <c:v>0.675796833333334</c:v>
                </c:pt>
                <c:pt idx="885">
                  <c:v>0.734414416666667</c:v>
                </c:pt>
                <c:pt idx="886">
                  <c:v>0.787514516666666</c:v>
                </c:pt>
                <c:pt idx="887">
                  <c:v>0.81302505</c:v>
                </c:pt>
                <c:pt idx="888">
                  <c:v>0.849500733333334</c:v>
                </c:pt>
                <c:pt idx="889">
                  <c:v>0.801087849999999</c:v>
                </c:pt>
                <c:pt idx="890">
                  <c:v>0.73983265</c:v>
                </c:pt>
                <c:pt idx="891">
                  <c:v>0.680986416666667</c:v>
                </c:pt>
                <c:pt idx="892">
                  <c:v>0.663828733333334</c:v>
                </c:pt>
                <c:pt idx="893">
                  <c:v>0.596487716666667</c:v>
                </c:pt>
                <c:pt idx="894">
                  <c:v>0.521034566666667</c:v>
                </c:pt>
                <c:pt idx="895">
                  <c:v>0.48280485</c:v>
                </c:pt>
                <c:pt idx="896">
                  <c:v>0.392238333333333</c:v>
                </c:pt>
                <c:pt idx="897">
                  <c:v>0.2899656</c:v>
                </c:pt>
                <c:pt idx="898">
                  <c:v>0.231777766666667</c:v>
                </c:pt>
                <c:pt idx="899">
                  <c:v>0.10561482</c:v>
                </c:pt>
                <c:pt idx="900">
                  <c:v>0.0102336673333333</c:v>
                </c:pt>
                <c:pt idx="901">
                  <c:v>-0.00012316741</c:v>
                </c:pt>
                <c:pt idx="902">
                  <c:v>-0.00421668716666667</c:v>
                </c:pt>
                <c:pt idx="903">
                  <c:v>-0.00578312516666667</c:v>
                </c:pt>
                <c:pt idx="904">
                  <c:v>0.00132063093333333</c:v>
                </c:pt>
                <c:pt idx="905">
                  <c:v>0.0712876366666667</c:v>
                </c:pt>
                <c:pt idx="906">
                  <c:v>0.200696766666667</c:v>
                </c:pt>
                <c:pt idx="907">
                  <c:v>0.2349212</c:v>
                </c:pt>
                <c:pt idx="908">
                  <c:v>0.355673016666667</c:v>
                </c:pt>
                <c:pt idx="909">
                  <c:v>0.45966395</c:v>
                </c:pt>
                <c:pt idx="910">
                  <c:v>0.499965833333333</c:v>
                </c:pt>
                <c:pt idx="911">
                  <c:v>0.579812133333334</c:v>
                </c:pt>
                <c:pt idx="912">
                  <c:v>0.64496175</c:v>
                </c:pt>
                <c:pt idx="913">
                  <c:v>0.703524666666667</c:v>
                </c:pt>
                <c:pt idx="914">
                  <c:v>0.76015555</c:v>
                </c:pt>
                <c:pt idx="915">
                  <c:v>0.812461166666666</c:v>
                </c:pt>
                <c:pt idx="916">
                  <c:v>0.848160433333334</c:v>
                </c:pt>
                <c:pt idx="917">
                  <c:v>0.8004417</c:v>
                </c:pt>
                <c:pt idx="918">
                  <c:v>0.73868495</c:v>
                </c:pt>
                <c:pt idx="919">
                  <c:v>0.680084333333334</c:v>
                </c:pt>
                <c:pt idx="920">
                  <c:v>0.66272715</c:v>
                </c:pt>
                <c:pt idx="921">
                  <c:v>0.596033166666666</c:v>
                </c:pt>
                <c:pt idx="922">
                  <c:v>0.5213681</c:v>
                </c:pt>
                <c:pt idx="923">
                  <c:v>0.4819775</c:v>
                </c:pt>
                <c:pt idx="924">
                  <c:v>0.39205365</c:v>
                </c:pt>
                <c:pt idx="925">
                  <c:v>0.290400633333333</c:v>
                </c:pt>
                <c:pt idx="926">
                  <c:v>0.170647683333333</c:v>
                </c:pt>
                <c:pt idx="927">
                  <c:v>0.0468745666666666</c:v>
                </c:pt>
                <c:pt idx="928">
                  <c:v>0.00065787075</c:v>
                </c:pt>
                <c:pt idx="929">
                  <c:v>-0.00409047733333334</c:v>
                </c:pt>
                <c:pt idx="930">
                  <c:v>-0.00521826250000001</c:v>
                </c:pt>
                <c:pt idx="931">
                  <c:v>0.00187889666666667</c:v>
                </c:pt>
                <c:pt idx="932">
                  <c:v>0.0716367583333333</c:v>
                </c:pt>
                <c:pt idx="933">
                  <c:v>0.20049925</c:v>
                </c:pt>
                <c:pt idx="934">
                  <c:v>0.235198383333333</c:v>
                </c:pt>
                <c:pt idx="935">
                  <c:v>0.355622666666667</c:v>
                </c:pt>
                <c:pt idx="936">
                  <c:v>0.45848055</c:v>
                </c:pt>
                <c:pt idx="937">
                  <c:v>0.500147166666667</c:v>
                </c:pt>
                <c:pt idx="938">
                  <c:v>0.5790017</c:v>
                </c:pt>
                <c:pt idx="939">
                  <c:v>0.64381815</c:v>
                </c:pt>
                <c:pt idx="940">
                  <c:v>0.703393483333334</c:v>
                </c:pt>
                <c:pt idx="941">
                  <c:v>0.760480133333334</c:v>
                </c:pt>
                <c:pt idx="942">
                  <c:v>0.811406349999999</c:v>
                </c:pt>
                <c:pt idx="943">
                  <c:v>0.8471371</c:v>
                </c:pt>
                <c:pt idx="944">
                  <c:v>0.799296983333333</c:v>
                </c:pt>
                <c:pt idx="945">
                  <c:v>0.738137766666666</c:v>
                </c:pt>
                <c:pt idx="946">
                  <c:v>0.680221933333334</c:v>
                </c:pt>
                <c:pt idx="947">
                  <c:v>0.662156683333334</c:v>
                </c:pt>
                <c:pt idx="948">
                  <c:v>0.595736883333333</c:v>
                </c:pt>
                <c:pt idx="949">
                  <c:v>0.521589016666667</c:v>
                </c:pt>
                <c:pt idx="950">
                  <c:v>0.481551133333333</c:v>
                </c:pt>
                <c:pt idx="951">
                  <c:v>0.392193716666667</c:v>
                </c:pt>
                <c:pt idx="952">
                  <c:v>0.290296883333333</c:v>
                </c:pt>
                <c:pt idx="953">
                  <c:v>0.169622683333333</c:v>
                </c:pt>
                <c:pt idx="954">
                  <c:v>0.0467358</c:v>
                </c:pt>
                <c:pt idx="955">
                  <c:v>0.000798112400000001</c:v>
                </c:pt>
                <c:pt idx="956">
                  <c:v>-0.0029984085</c:v>
                </c:pt>
                <c:pt idx="957">
                  <c:v>-0.00515834733333334</c:v>
                </c:pt>
                <c:pt idx="958">
                  <c:v>0.00253194016666667</c:v>
                </c:pt>
                <c:pt idx="959">
                  <c:v>0.0721955366666667</c:v>
                </c:pt>
                <c:pt idx="960">
                  <c:v>0.19957555</c:v>
                </c:pt>
                <c:pt idx="961">
                  <c:v>0.23505515</c:v>
                </c:pt>
                <c:pt idx="962">
                  <c:v>0.354033766666667</c:v>
                </c:pt>
                <c:pt idx="963">
                  <c:v>0.457665516666667</c:v>
                </c:pt>
                <c:pt idx="964">
                  <c:v>0.499398016666667</c:v>
                </c:pt>
                <c:pt idx="965">
                  <c:v>0.578047266666667</c:v>
                </c:pt>
                <c:pt idx="966">
                  <c:v>0.643806283333334</c:v>
                </c:pt>
                <c:pt idx="967">
                  <c:v>0.70345985</c:v>
                </c:pt>
                <c:pt idx="968">
                  <c:v>0.759973</c:v>
                </c:pt>
                <c:pt idx="969">
                  <c:v>0.8108193</c:v>
                </c:pt>
                <c:pt idx="970">
                  <c:v>0.846886016666667</c:v>
                </c:pt>
                <c:pt idx="971">
                  <c:v>0.798994233333334</c:v>
                </c:pt>
                <c:pt idx="972">
                  <c:v>0.737912583333333</c:v>
                </c:pt>
                <c:pt idx="973">
                  <c:v>0.680636799999999</c:v>
                </c:pt>
                <c:pt idx="974">
                  <c:v>0.6622412</c:v>
                </c:pt>
                <c:pt idx="975">
                  <c:v>0.596202099999999</c:v>
                </c:pt>
                <c:pt idx="976">
                  <c:v>0.520741033333334</c:v>
                </c:pt>
                <c:pt idx="977">
                  <c:v>0.4819689</c:v>
                </c:pt>
                <c:pt idx="978">
                  <c:v>0.392168516666667</c:v>
                </c:pt>
                <c:pt idx="979">
                  <c:v>0.28918385</c:v>
                </c:pt>
                <c:pt idx="980">
                  <c:v>0.169313483333333</c:v>
                </c:pt>
                <c:pt idx="981">
                  <c:v>0.0475447316666667</c:v>
                </c:pt>
                <c:pt idx="982">
                  <c:v>0.000383968783333333</c:v>
                </c:pt>
                <c:pt idx="983">
                  <c:v>-0.002258985</c:v>
                </c:pt>
                <c:pt idx="984">
                  <c:v>-0.004964741</c:v>
                </c:pt>
                <c:pt idx="985">
                  <c:v>0.00233797666666667</c:v>
                </c:pt>
                <c:pt idx="986">
                  <c:v>0.0702110433333333</c:v>
                </c:pt>
                <c:pt idx="987">
                  <c:v>0.198134216666667</c:v>
                </c:pt>
                <c:pt idx="988">
                  <c:v>0.2335289</c:v>
                </c:pt>
                <c:pt idx="989">
                  <c:v>0.352963766666667</c:v>
                </c:pt>
                <c:pt idx="990">
                  <c:v>0.457973433333333</c:v>
                </c:pt>
                <c:pt idx="991">
                  <c:v>0.498190583333333</c:v>
                </c:pt>
                <c:pt idx="992">
                  <c:v>0.577432599999999</c:v>
                </c:pt>
                <c:pt idx="993">
                  <c:v>0.644338133333334</c:v>
                </c:pt>
                <c:pt idx="994">
                  <c:v>0.703849516666667</c:v>
                </c:pt>
                <c:pt idx="995">
                  <c:v>0.75910265</c:v>
                </c:pt>
                <c:pt idx="996">
                  <c:v>0.810079716666667</c:v>
                </c:pt>
                <c:pt idx="997">
                  <c:v>0.847575683333334</c:v>
                </c:pt>
                <c:pt idx="998">
                  <c:v>0.798832183333333</c:v>
                </c:pt>
                <c:pt idx="999">
                  <c:v>0.738214333333334</c:v>
                </c:pt>
                <c:pt idx="1000">
                  <c:v>0.68057925</c:v>
                </c:pt>
                <c:pt idx="1001">
                  <c:v>0.662559083333334</c:v>
                </c:pt>
                <c:pt idx="1002">
                  <c:v>0.595687016666667</c:v>
                </c:pt>
                <c:pt idx="1003">
                  <c:v>0.519415666666666</c:v>
                </c:pt>
                <c:pt idx="1004">
                  <c:v>0.481975416666667</c:v>
                </c:pt>
                <c:pt idx="1005">
                  <c:v>0.390870533333334</c:v>
                </c:pt>
                <c:pt idx="1006">
                  <c:v>0.2883433</c:v>
                </c:pt>
                <c:pt idx="1007">
                  <c:v>0.169067283333333</c:v>
                </c:pt>
                <c:pt idx="1008">
                  <c:v>0.0471902233333334</c:v>
                </c:pt>
                <c:pt idx="1009">
                  <c:v>0.0003092767</c:v>
                </c:pt>
                <c:pt idx="1010">
                  <c:v>-0.0026181495</c:v>
                </c:pt>
                <c:pt idx="1011">
                  <c:v>-0.00529976866666667</c:v>
                </c:pt>
                <c:pt idx="1012">
                  <c:v>0.0016071368</c:v>
                </c:pt>
                <c:pt idx="1013">
                  <c:v>0.0689167366666667</c:v>
                </c:pt>
                <c:pt idx="1014">
                  <c:v>0.198302316666667</c:v>
                </c:pt>
                <c:pt idx="1015">
                  <c:v>0.232919283333334</c:v>
                </c:pt>
                <c:pt idx="1016">
                  <c:v>0.353460666666667</c:v>
                </c:pt>
                <c:pt idx="1017">
                  <c:v>0.4585612</c:v>
                </c:pt>
                <c:pt idx="1018">
                  <c:v>0.497759416666667</c:v>
                </c:pt>
                <c:pt idx="1019">
                  <c:v>0.57861985</c:v>
                </c:pt>
                <c:pt idx="1020">
                  <c:v>0.644606783333334</c:v>
                </c:pt>
                <c:pt idx="1021">
                  <c:v>0.702771850000001</c:v>
                </c:pt>
                <c:pt idx="1022">
                  <c:v>0.7585569</c:v>
                </c:pt>
                <c:pt idx="1023">
                  <c:v>0.81136525</c:v>
                </c:pt>
                <c:pt idx="1024">
                  <c:v>0.847989633333334</c:v>
                </c:pt>
                <c:pt idx="1025">
                  <c:v>0.799201616666667</c:v>
                </c:pt>
                <c:pt idx="1026">
                  <c:v>0.738205383333334</c:v>
                </c:pt>
                <c:pt idx="1027">
                  <c:v>0.67985015</c:v>
                </c:pt>
                <c:pt idx="1028">
                  <c:v>0.662433733333334</c:v>
                </c:pt>
                <c:pt idx="1029">
                  <c:v>0.595035283333333</c:v>
                </c:pt>
                <c:pt idx="1030">
                  <c:v>0.518749566666667</c:v>
                </c:pt>
                <c:pt idx="1031">
                  <c:v>0.48155335</c:v>
                </c:pt>
                <c:pt idx="1032">
                  <c:v>0.39018675</c:v>
                </c:pt>
                <c:pt idx="1033">
                  <c:v>0.28783555</c:v>
                </c:pt>
                <c:pt idx="1034">
                  <c:v>0.169368066666667</c:v>
                </c:pt>
                <c:pt idx="1035">
                  <c:v>0.0463857633333334</c:v>
                </c:pt>
                <c:pt idx="1036">
                  <c:v>1.62205348333334E-5</c:v>
                </c:pt>
                <c:pt idx="1037">
                  <c:v>-0.00379565166666667</c:v>
                </c:pt>
                <c:pt idx="1038">
                  <c:v>-0.00459837416666667</c:v>
                </c:pt>
                <c:pt idx="1039">
                  <c:v>0.00147850563333333</c:v>
                </c:pt>
                <c:pt idx="1040">
                  <c:v>0.069123305</c:v>
                </c:pt>
                <c:pt idx="1041">
                  <c:v>0.198674383333333</c:v>
                </c:pt>
                <c:pt idx="1042">
                  <c:v>0.232705533333333</c:v>
                </c:pt>
                <c:pt idx="1043">
                  <c:v>0.3538119</c:v>
                </c:pt>
                <c:pt idx="1044">
                  <c:v>0.4576186</c:v>
                </c:pt>
                <c:pt idx="1045">
                  <c:v>0.498250316666667</c:v>
                </c:pt>
                <c:pt idx="1046">
                  <c:v>0.57841825</c:v>
                </c:pt>
                <c:pt idx="1047">
                  <c:v>0.642906866666667</c:v>
                </c:pt>
                <c:pt idx="1048">
                  <c:v>0.701640233333334</c:v>
                </c:pt>
                <c:pt idx="1049">
                  <c:v>0.759003933333334</c:v>
                </c:pt>
                <c:pt idx="1050">
                  <c:v>0.811079516666667</c:v>
                </c:pt>
                <c:pt idx="1051">
                  <c:v>0.846287916666667</c:v>
                </c:pt>
                <c:pt idx="1052">
                  <c:v>0.79814425</c:v>
                </c:pt>
                <c:pt idx="1053">
                  <c:v>0.736988466666667</c:v>
                </c:pt>
                <c:pt idx="1054">
                  <c:v>0.678166999999999</c:v>
                </c:pt>
                <c:pt idx="1055">
                  <c:v>0.661131183333334</c:v>
                </c:pt>
                <c:pt idx="1056">
                  <c:v>0.593489716666667</c:v>
                </c:pt>
                <c:pt idx="1057">
                  <c:v>0.518711866666667</c:v>
                </c:pt>
                <c:pt idx="1058">
                  <c:v>0.480212116666667</c:v>
                </c:pt>
                <c:pt idx="1059">
                  <c:v>0.389908716666667</c:v>
                </c:pt>
                <c:pt idx="1060">
                  <c:v>0.288660733333333</c:v>
                </c:pt>
                <c:pt idx="1061">
                  <c:v>0.169271466666667</c:v>
                </c:pt>
                <c:pt idx="1062">
                  <c:v>0.0460657133333333</c:v>
                </c:pt>
                <c:pt idx="1063">
                  <c:v>0.00060851065</c:v>
                </c:pt>
                <c:pt idx="1064">
                  <c:v>-0.0036061275</c:v>
                </c:pt>
                <c:pt idx="1065">
                  <c:v>-0.00512311233333333</c:v>
                </c:pt>
                <c:pt idx="1066">
                  <c:v>0.00190706916666667</c:v>
                </c:pt>
                <c:pt idx="1067">
                  <c:v>0.0705456366666667</c:v>
                </c:pt>
                <c:pt idx="1068">
                  <c:v>0.198889733333333</c:v>
                </c:pt>
                <c:pt idx="1069">
                  <c:v>0.233813483333333</c:v>
                </c:pt>
                <c:pt idx="1070">
                  <c:v>0.353372466666667</c:v>
                </c:pt>
                <c:pt idx="1071">
                  <c:v>0.455936633333333</c:v>
                </c:pt>
                <c:pt idx="1072">
                  <c:v>0.498030333333333</c:v>
                </c:pt>
                <c:pt idx="1073">
                  <c:v>0.577012633333334</c:v>
                </c:pt>
                <c:pt idx="1074">
                  <c:v>0.641363233333334</c:v>
                </c:pt>
                <c:pt idx="1075">
                  <c:v>0.700958883333334</c:v>
                </c:pt>
                <c:pt idx="1076">
                  <c:v>0.758735716666667</c:v>
                </c:pt>
                <c:pt idx="1077">
                  <c:v>0.809222583333333</c:v>
                </c:pt>
                <c:pt idx="1078">
                  <c:v>0.844175866666667</c:v>
                </c:pt>
                <c:pt idx="1079">
                  <c:v>0.844599</c:v>
                </c:pt>
                <c:pt idx="1080">
                  <c:v>0.796696233333334</c:v>
                </c:pt>
                <c:pt idx="1081">
                  <c:v>0.7357069</c:v>
                </c:pt>
                <c:pt idx="1082">
                  <c:v>0.677381516666667</c:v>
                </c:pt>
                <c:pt idx="1083">
                  <c:v>0.659956533333334</c:v>
                </c:pt>
                <c:pt idx="1084">
                  <c:v>0.593215783333333</c:v>
                </c:pt>
                <c:pt idx="1085">
                  <c:v>0.5194094</c:v>
                </c:pt>
                <c:pt idx="1086">
                  <c:v>0.479537183333333</c:v>
                </c:pt>
                <c:pt idx="1087">
                  <c:v>0.3902158</c:v>
                </c:pt>
                <c:pt idx="1088">
                  <c:v>0.288320483333334</c:v>
                </c:pt>
                <c:pt idx="1089">
                  <c:v>0.168152533333333</c:v>
                </c:pt>
                <c:pt idx="1090">
                  <c:v>0.0464063916666667</c:v>
                </c:pt>
                <c:pt idx="1091">
                  <c:v>0.000528401383333334</c:v>
                </c:pt>
                <c:pt idx="1092">
                  <c:v>-0.00298020116666667</c:v>
                </c:pt>
                <c:pt idx="1093">
                  <c:v>-0.00427172833333334</c:v>
                </c:pt>
                <c:pt idx="1094">
                  <c:v>0.00235498883333333</c:v>
                </c:pt>
                <c:pt idx="1095">
                  <c:v>0.0703868916666667</c:v>
                </c:pt>
                <c:pt idx="1096">
                  <c:v>0.197909666666667</c:v>
                </c:pt>
                <c:pt idx="1097">
                  <c:v>0.233692883333333</c:v>
                </c:pt>
                <c:pt idx="1098">
                  <c:v>0.3523736</c:v>
                </c:pt>
                <c:pt idx="1099">
                  <c:v>0.455036016666667</c:v>
                </c:pt>
                <c:pt idx="1100">
                  <c:v>0.4975873</c:v>
                </c:pt>
                <c:pt idx="1101">
                  <c:v>0.57556865</c:v>
                </c:pt>
                <c:pt idx="1102">
                  <c:v>0.641261966666667</c:v>
                </c:pt>
                <c:pt idx="1103">
                  <c:v>0.701609133333334</c:v>
                </c:pt>
                <c:pt idx="1104">
                  <c:v>0.75783915</c:v>
                </c:pt>
                <c:pt idx="1105">
                  <c:v>0.807804483333334</c:v>
                </c:pt>
                <c:pt idx="1106">
                  <c:v>0.84335165</c:v>
                </c:pt>
                <c:pt idx="1107">
                  <c:v>0.795153099999999</c:v>
                </c:pt>
                <c:pt idx="1108">
                  <c:v>0.734456383333333</c:v>
                </c:pt>
                <c:pt idx="1109">
                  <c:v>0.676995700000001</c:v>
                </c:pt>
                <c:pt idx="1110">
                  <c:v>0.6585698</c:v>
                </c:pt>
                <c:pt idx="1111">
                  <c:v>0.5926735</c:v>
                </c:pt>
                <c:pt idx="1112">
                  <c:v>0.517843949999999</c:v>
                </c:pt>
                <c:pt idx="1113">
                  <c:v>0.478564166666667</c:v>
                </c:pt>
                <c:pt idx="1114">
                  <c:v>0.388876566666667</c:v>
                </c:pt>
                <c:pt idx="1115">
                  <c:v>0.285516366666667</c:v>
                </c:pt>
                <c:pt idx="1116">
                  <c:v>0.164810831666667</c:v>
                </c:pt>
                <c:pt idx="1117">
                  <c:v>0.0443956033333334</c:v>
                </c:pt>
                <c:pt idx="1118">
                  <c:v>-0.0003370922</c:v>
                </c:pt>
                <c:pt idx="1119">
                  <c:v>-0.00321179</c:v>
                </c:pt>
                <c:pt idx="1120">
                  <c:v>-0.005700967</c:v>
                </c:pt>
                <c:pt idx="1121">
                  <c:v>0.001877329</c:v>
                </c:pt>
                <c:pt idx="1122">
                  <c:v>0.0678696816666667</c:v>
                </c:pt>
                <c:pt idx="1123">
                  <c:v>0.19448165</c:v>
                </c:pt>
                <c:pt idx="1124">
                  <c:v>0.230197233333333</c:v>
                </c:pt>
                <c:pt idx="1125">
                  <c:v>0.349370766666667</c:v>
                </c:pt>
                <c:pt idx="1126">
                  <c:v>0.453716833333333</c:v>
                </c:pt>
                <c:pt idx="1127">
                  <c:v>0.49410435</c:v>
                </c:pt>
                <c:pt idx="1128">
                  <c:v>0.573709366666667</c:v>
                </c:pt>
                <c:pt idx="1129">
                  <c:v>0.64043465</c:v>
                </c:pt>
                <c:pt idx="1130">
                  <c:v>0.6997679</c:v>
                </c:pt>
                <c:pt idx="1131">
                  <c:v>0.755097783333334</c:v>
                </c:pt>
                <c:pt idx="1132">
                  <c:v>0.8055371</c:v>
                </c:pt>
                <c:pt idx="1133">
                  <c:v>0.841914233333334</c:v>
                </c:pt>
                <c:pt idx="1134">
                  <c:v>0.792401599999999</c:v>
                </c:pt>
                <c:pt idx="1135">
                  <c:v>0.731730766666667</c:v>
                </c:pt>
                <c:pt idx="1136">
                  <c:v>0.67381815</c:v>
                </c:pt>
                <c:pt idx="1137">
                  <c:v>0.655586216666667</c:v>
                </c:pt>
                <c:pt idx="1138">
                  <c:v>0.589064816666667</c:v>
                </c:pt>
                <c:pt idx="1139">
                  <c:v>0.513209433333334</c:v>
                </c:pt>
                <c:pt idx="1140">
                  <c:v>0.474617016666667</c:v>
                </c:pt>
                <c:pt idx="1141">
                  <c:v>0.383715416666667</c:v>
                </c:pt>
                <c:pt idx="1142">
                  <c:v>0.27977085</c:v>
                </c:pt>
                <c:pt idx="1143">
                  <c:v>0.159043383333334</c:v>
                </c:pt>
                <c:pt idx="1144">
                  <c:v>0.040447075</c:v>
                </c:pt>
                <c:pt idx="1145">
                  <c:v>-0.001713556</c:v>
                </c:pt>
                <c:pt idx="1146">
                  <c:v>-0.00367422283333333</c:v>
                </c:pt>
                <c:pt idx="1147">
                  <c:v>-0.00620884816666667</c:v>
                </c:pt>
                <c:pt idx="1148">
                  <c:v>0.00106644195</c:v>
                </c:pt>
                <c:pt idx="1149">
                  <c:v>0.061843545</c:v>
                </c:pt>
                <c:pt idx="1150">
                  <c:v>0.188638966666667</c:v>
                </c:pt>
                <c:pt idx="1151">
                  <c:v>0.223484333333333</c:v>
                </c:pt>
                <c:pt idx="1152">
                  <c:v>0.34443345</c:v>
                </c:pt>
                <c:pt idx="1153">
                  <c:v>0.449362483333334</c:v>
                </c:pt>
                <c:pt idx="1154">
                  <c:v>0.489413516666667</c:v>
                </c:pt>
                <c:pt idx="1155">
                  <c:v>0.570447683333334</c:v>
                </c:pt>
                <c:pt idx="1156">
                  <c:v>0.63673165</c:v>
                </c:pt>
                <c:pt idx="1157">
                  <c:v>0.695177783333333</c:v>
                </c:pt>
                <c:pt idx="1158">
                  <c:v>0.750600916666667</c:v>
                </c:pt>
                <c:pt idx="1159">
                  <c:v>0.802449066666667</c:v>
                </c:pt>
                <c:pt idx="1160">
                  <c:v>0.839020933333334</c:v>
                </c:pt>
                <c:pt idx="1161">
                  <c:v>0.790375166666666</c:v>
                </c:pt>
                <c:pt idx="1162">
                  <c:v>0.729937349999999</c:v>
                </c:pt>
                <c:pt idx="1163">
                  <c:v>0.671198783333334</c:v>
                </c:pt>
                <c:pt idx="1164">
                  <c:v>0.653601433333334</c:v>
                </c:pt>
                <c:pt idx="1165">
                  <c:v>0.586154866666667</c:v>
                </c:pt>
                <c:pt idx="1166">
                  <c:v>0.510461249999999</c:v>
                </c:pt>
                <c:pt idx="1167">
                  <c:v>0.4721816</c:v>
                </c:pt>
                <c:pt idx="1168">
                  <c:v>0.380953833333333</c:v>
                </c:pt>
                <c:pt idx="1169">
                  <c:v>0.278177333333333</c:v>
                </c:pt>
                <c:pt idx="1170">
                  <c:v>0.158298823333333</c:v>
                </c:pt>
                <c:pt idx="1171">
                  <c:v>0.03868478</c:v>
                </c:pt>
                <c:pt idx="1172">
                  <c:v>-0.00150694201666667</c:v>
                </c:pt>
                <c:pt idx="1173">
                  <c:v>-0.00427663333333334</c:v>
                </c:pt>
                <c:pt idx="1174">
                  <c:v>-0.00574703633333334</c:v>
                </c:pt>
                <c:pt idx="1175">
                  <c:v>0.000407733016666667</c:v>
                </c:pt>
                <c:pt idx="1176">
                  <c:v>0.0603332033333334</c:v>
                </c:pt>
                <c:pt idx="1177">
                  <c:v>0.18811105</c:v>
                </c:pt>
                <c:pt idx="1178">
                  <c:v>0.222206866666667</c:v>
                </c:pt>
                <c:pt idx="1179">
                  <c:v>0.343916416666667</c:v>
                </c:pt>
                <c:pt idx="1180">
                  <c:v>0.447676516666667</c:v>
                </c:pt>
                <c:pt idx="1181">
                  <c:v>0.488778633333333</c:v>
                </c:pt>
                <c:pt idx="1182">
                  <c:v>0.569378399999999</c:v>
                </c:pt>
                <c:pt idx="1183">
                  <c:v>0.633708516666667</c:v>
                </c:pt>
                <c:pt idx="1184">
                  <c:v>0.692476399999999</c:v>
                </c:pt>
                <c:pt idx="1185">
                  <c:v>0.74954535</c:v>
                </c:pt>
                <c:pt idx="1186">
                  <c:v>0.8011654</c:v>
                </c:pt>
                <c:pt idx="1187">
                  <c:v>0.836679083333334</c:v>
                </c:pt>
                <c:pt idx="1188">
                  <c:v>0.836800466666667</c:v>
                </c:pt>
                <c:pt idx="1189">
                  <c:v>0.789688216666667</c:v>
                </c:pt>
                <c:pt idx="1190">
                  <c:v>0.728895516666667</c:v>
                </c:pt>
                <c:pt idx="1191">
                  <c:v>0.668625966666667</c:v>
                </c:pt>
                <c:pt idx="1192">
                  <c:v>0.6512817</c:v>
                </c:pt>
                <c:pt idx="1193">
                  <c:v>0.583412566666666</c:v>
                </c:pt>
                <c:pt idx="1194">
                  <c:v>0.508362649999999</c:v>
                </c:pt>
                <c:pt idx="1195">
                  <c:v>0.470008833333333</c:v>
                </c:pt>
                <c:pt idx="1196">
                  <c:v>0.379367116666667</c:v>
                </c:pt>
                <c:pt idx="1197">
                  <c:v>0.27778245</c:v>
                </c:pt>
                <c:pt idx="1198">
                  <c:v>0.158015933333334</c:v>
                </c:pt>
                <c:pt idx="1199">
                  <c:v>0.0379361366666667</c:v>
                </c:pt>
                <c:pt idx="1200">
                  <c:v>-0.00102374081666667</c:v>
                </c:pt>
                <c:pt idx="1201">
                  <c:v>-0.004221204</c:v>
                </c:pt>
                <c:pt idx="1202">
                  <c:v>-0.0053584265</c:v>
                </c:pt>
                <c:pt idx="1203">
                  <c:v>0.00143925038333333</c:v>
                </c:pt>
                <c:pt idx="1204">
                  <c:v>0.060247475</c:v>
                </c:pt>
                <c:pt idx="1205">
                  <c:v>0.187482983333333</c:v>
                </c:pt>
                <c:pt idx="1206">
                  <c:v>0.2226441</c:v>
                </c:pt>
                <c:pt idx="1207">
                  <c:v>0.342948633333333</c:v>
                </c:pt>
                <c:pt idx="1208">
                  <c:v>0.445608416666667</c:v>
                </c:pt>
                <c:pt idx="1209">
                  <c:v>0.487815116666667</c:v>
                </c:pt>
                <c:pt idx="1210">
                  <c:v>0.566734866666667</c:v>
                </c:pt>
                <c:pt idx="1211">
                  <c:v>0.6313211</c:v>
                </c:pt>
                <c:pt idx="1212">
                  <c:v>0.690939466666667</c:v>
                </c:pt>
                <c:pt idx="1213">
                  <c:v>0.7480288</c:v>
                </c:pt>
                <c:pt idx="1214">
                  <c:v>0.798237316666666</c:v>
                </c:pt>
                <c:pt idx="1215">
                  <c:v>0.83299055</c:v>
                </c:pt>
                <c:pt idx="1216">
                  <c:v>0.833393266666667</c:v>
                </c:pt>
                <c:pt idx="1217">
                  <c:v>0.785919533333334</c:v>
                </c:pt>
                <c:pt idx="1218">
                  <c:v>0.7251837</c:v>
                </c:pt>
                <c:pt idx="1219">
                  <c:v>0.667113066666667</c:v>
                </c:pt>
                <c:pt idx="1220">
                  <c:v>0.649288366666667</c:v>
                </c:pt>
                <c:pt idx="1221">
                  <c:v>0.582669683333333</c:v>
                </c:pt>
                <c:pt idx="1222">
                  <c:v>0.508292266666666</c:v>
                </c:pt>
                <c:pt idx="1223">
                  <c:v>0.46897025</c:v>
                </c:pt>
                <c:pt idx="1224">
                  <c:v>0.379170316666667</c:v>
                </c:pt>
                <c:pt idx="1225">
                  <c:v>0.2772813</c:v>
                </c:pt>
                <c:pt idx="1226">
                  <c:v>0.156700021666667</c:v>
                </c:pt>
                <c:pt idx="1227">
                  <c:v>0.0371495883333333</c:v>
                </c:pt>
                <c:pt idx="1228">
                  <c:v>-0.00059604645</c:v>
                </c:pt>
                <c:pt idx="1229">
                  <c:v>-0.0036426665</c:v>
                </c:pt>
                <c:pt idx="1230">
                  <c:v>-0.0047711345</c:v>
                </c:pt>
                <c:pt idx="1231">
                  <c:v>0.00272891483333334</c:v>
                </c:pt>
                <c:pt idx="1232">
                  <c:v>0.060451745</c:v>
                </c:pt>
                <c:pt idx="1233">
                  <c:v>0.185498233333334</c:v>
                </c:pt>
                <c:pt idx="1234">
                  <c:v>0.221272266666667</c:v>
                </c:pt>
                <c:pt idx="1235">
                  <c:v>0.341620816666667</c:v>
                </c:pt>
                <c:pt idx="1236">
                  <c:v>0.444428566666667</c:v>
                </c:pt>
                <c:pt idx="1237">
                  <c:v>0.486646</c:v>
                </c:pt>
                <c:pt idx="1238">
                  <c:v>0.565659433333334</c:v>
                </c:pt>
                <c:pt idx="1239">
                  <c:v>0.630540283333334</c:v>
                </c:pt>
                <c:pt idx="1240">
                  <c:v>0.691437966666667</c:v>
                </c:pt>
                <c:pt idx="1241">
                  <c:v>0.747587216666667</c:v>
                </c:pt>
                <c:pt idx="1242">
                  <c:v>0.79667165</c:v>
                </c:pt>
                <c:pt idx="1243">
                  <c:v>0.8334068</c:v>
                </c:pt>
                <c:pt idx="1244">
                  <c:v>0.7855275</c:v>
                </c:pt>
                <c:pt idx="1245">
                  <c:v>0.725044616666667</c:v>
                </c:pt>
                <c:pt idx="1246">
                  <c:v>0.667309083333334</c:v>
                </c:pt>
                <c:pt idx="1247">
                  <c:v>0.648856033333334</c:v>
                </c:pt>
                <c:pt idx="1248">
                  <c:v>0.582711766666667</c:v>
                </c:pt>
                <c:pt idx="1249">
                  <c:v>0.508665416666667</c:v>
                </c:pt>
                <c:pt idx="1250">
                  <c:v>0.468192466666667</c:v>
                </c:pt>
                <c:pt idx="1251">
                  <c:v>0.379751616666667</c:v>
                </c:pt>
                <c:pt idx="1252">
                  <c:v>0.276620466666667</c:v>
                </c:pt>
                <c:pt idx="1253">
                  <c:v>0.21741905</c:v>
                </c:pt>
                <c:pt idx="1254">
                  <c:v>0.09403398</c:v>
                </c:pt>
                <c:pt idx="1255">
                  <c:v>0.00503524200000001</c:v>
                </c:pt>
                <c:pt idx="1256">
                  <c:v>-0.000866750883333334</c:v>
                </c:pt>
                <c:pt idx="1257">
                  <c:v>-0.00322034266666667</c:v>
                </c:pt>
                <c:pt idx="1258">
                  <c:v>-0.00492334366666667</c:v>
                </c:pt>
                <c:pt idx="1259">
                  <c:v>0.00223371516666667</c:v>
                </c:pt>
                <c:pt idx="1260">
                  <c:v>0.0593262416666667</c:v>
                </c:pt>
                <c:pt idx="1261">
                  <c:v>0.18464815</c:v>
                </c:pt>
                <c:pt idx="1262">
                  <c:v>0.220058183333333</c:v>
                </c:pt>
                <c:pt idx="1263">
                  <c:v>0.340461816666667</c:v>
                </c:pt>
                <c:pt idx="1264">
                  <c:v>0.44445225</c:v>
                </c:pt>
                <c:pt idx="1265">
                  <c:v>0.485243583333333</c:v>
                </c:pt>
                <c:pt idx="1266">
                  <c:v>0.565039866666667</c:v>
                </c:pt>
                <c:pt idx="1267">
                  <c:v>0.631370266666667</c:v>
                </c:pt>
                <c:pt idx="1268">
                  <c:v>0.660853583333334</c:v>
                </c:pt>
                <c:pt idx="1269">
                  <c:v>0.718331216666667</c:v>
                </c:pt>
                <c:pt idx="1270">
                  <c:v>0.773041133333334</c:v>
                </c:pt>
                <c:pt idx="1271">
                  <c:v>0.795992833333334</c:v>
                </c:pt>
                <c:pt idx="1272">
                  <c:v>0.834019549999999</c:v>
                </c:pt>
                <c:pt idx="1273">
                  <c:v>0.785653916666667</c:v>
                </c:pt>
                <c:pt idx="1274">
                  <c:v>0.725590566666666</c:v>
                </c:pt>
                <c:pt idx="1275">
                  <c:v>0.667605666666667</c:v>
                </c:pt>
                <c:pt idx="1276">
                  <c:v>0.649597683333334</c:v>
                </c:pt>
                <c:pt idx="1277">
                  <c:v>0.582602183333333</c:v>
                </c:pt>
                <c:pt idx="1278">
                  <c:v>0.507161833333334</c:v>
                </c:pt>
                <c:pt idx="1279">
                  <c:v>0.468950866666667</c:v>
                </c:pt>
                <c:pt idx="1280">
                  <c:v>0.378853733333333</c:v>
                </c:pt>
                <c:pt idx="1281">
                  <c:v>0.2752758</c:v>
                </c:pt>
                <c:pt idx="1282">
                  <c:v>0.217685216666667</c:v>
                </c:pt>
                <c:pt idx="1283">
                  <c:v>0.0929955866666667</c:v>
                </c:pt>
                <c:pt idx="1284">
                  <c:v>0.00397350333333334</c:v>
                </c:pt>
                <c:pt idx="1285">
                  <c:v>-0.001818221</c:v>
                </c:pt>
                <c:pt idx="1286">
                  <c:v>-0.003012425</c:v>
                </c:pt>
                <c:pt idx="1287">
                  <c:v>-0.00631907016666667</c:v>
                </c:pt>
                <c:pt idx="1288">
                  <c:v>0.00156972868333333</c:v>
                </c:pt>
                <c:pt idx="1289">
                  <c:v>0.05811979</c:v>
                </c:pt>
                <c:pt idx="1290">
                  <c:v>0.183718783333334</c:v>
                </c:pt>
                <c:pt idx="1291">
                  <c:v>0.218919116666667</c:v>
                </c:pt>
                <c:pt idx="1292">
                  <c:v>0.340019266666667</c:v>
                </c:pt>
                <c:pt idx="1293">
                  <c:v>0.444362</c:v>
                </c:pt>
                <c:pt idx="1294">
                  <c:v>0.484480366666667</c:v>
                </c:pt>
                <c:pt idx="1295">
                  <c:v>0.565375083333334</c:v>
                </c:pt>
                <c:pt idx="1296">
                  <c:v>0.631265966666667</c:v>
                </c:pt>
                <c:pt idx="1297">
                  <c:v>0.661113116666667</c:v>
                </c:pt>
                <c:pt idx="1298">
                  <c:v>0.71904715</c:v>
                </c:pt>
                <c:pt idx="1299">
                  <c:v>0.7724942</c:v>
                </c:pt>
                <c:pt idx="1300">
                  <c:v>0.796644516666667</c:v>
                </c:pt>
                <c:pt idx="1301">
                  <c:v>0.834212383333333</c:v>
                </c:pt>
                <c:pt idx="1302">
                  <c:v>0.786268516666666</c:v>
                </c:pt>
                <c:pt idx="1303">
                  <c:v>0.7260746</c:v>
                </c:pt>
                <c:pt idx="1304">
                  <c:v>0.666906366666667</c:v>
                </c:pt>
                <c:pt idx="1305">
                  <c:v>0.65002485</c:v>
                </c:pt>
                <c:pt idx="1306">
                  <c:v>0.581704516666667</c:v>
                </c:pt>
                <c:pt idx="1307">
                  <c:v>0.506303049999999</c:v>
                </c:pt>
                <c:pt idx="1308">
                  <c:v>0.468531783333333</c:v>
                </c:pt>
                <c:pt idx="1309">
                  <c:v>0.377545033333333</c:v>
                </c:pt>
                <c:pt idx="1310">
                  <c:v>0.274925833333333</c:v>
                </c:pt>
                <c:pt idx="1311">
                  <c:v>0.216537416666667</c:v>
                </c:pt>
                <c:pt idx="1312">
                  <c:v>0.0913262216666667</c:v>
                </c:pt>
                <c:pt idx="1313">
                  <c:v>0.00426856183333334</c:v>
                </c:pt>
                <c:pt idx="1314">
                  <c:v>-0.00232323066666667</c:v>
                </c:pt>
                <c:pt idx="1315">
                  <c:v>-0.0036209045</c:v>
                </c:pt>
                <c:pt idx="1316">
                  <c:v>-0.00503539733333334</c:v>
                </c:pt>
                <c:pt idx="1317">
                  <c:v>0.00143322783333333</c:v>
                </c:pt>
                <c:pt idx="1318">
                  <c:v>0.05679531</c:v>
                </c:pt>
                <c:pt idx="1319">
                  <c:v>0.183255983333333</c:v>
                </c:pt>
                <c:pt idx="1320">
                  <c:v>0.217929666666667</c:v>
                </c:pt>
                <c:pt idx="1321">
                  <c:v>0.339815983333334</c:v>
                </c:pt>
                <c:pt idx="1322">
                  <c:v>0.443476866666667</c:v>
                </c:pt>
                <c:pt idx="1323">
                  <c:v>0.484610316666667</c:v>
                </c:pt>
                <c:pt idx="1324">
                  <c:v>0.565052783333333</c:v>
                </c:pt>
                <c:pt idx="1325">
                  <c:v>0.630112983333333</c:v>
                </c:pt>
                <c:pt idx="1326">
                  <c:v>0.661258516666667</c:v>
                </c:pt>
                <c:pt idx="1327">
                  <c:v>0.7184213</c:v>
                </c:pt>
                <c:pt idx="1328">
                  <c:v>0.771716916666666</c:v>
                </c:pt>
                <c:pt idx="1329">
                  <c:v>0.797396216666667</c:v>
                </c:pt>
                <c:pt idx="1330">
                  <c:v>0.833729966666667</c:v>
                </c:pt>
                <c:pt idx="1331">
                  <c:v>0.786134716666667</c:v>
                </c:pt>
                <c:pt idx="1332">
                  <c:v>0.725685433333334</c:v>
                </c:pt>
                <c:pt idx="1333">
                  <c:v>0.665720733333334</c:v>
                </c:pt>
                <c:pt idx="1334">
                  <c:v>0.649012383333333</c:v>
                </c:pt>
                <c:pt idx="1335">
                  <c:v>0.5808053</c:v>
                </c:pt>
                <c:pt idx="1336">
                  <c:v>0.506475449999999</c:v>
                </c:pt>
                <c:pt idx="1337">
                  <c:v>0.46713145</c:v>
                </c:pt>
                <c:pt idx="1338">
                  <c:v>0.376663083333333</c:v>
                </c:pt>
                <c:pt idx="1339">
                  <c:v>0.2753868</c:v>
                </c:pt>
                <c:pt idx="1340">
                  <c:v>0.2148759</c:v>
                </c:pt>
                <c:pt idx="1341">
                  <c:v>0.0914253450000001</c:v>
                </c:pt>
                <c:pt idx="1342">
                  <c:v>0.00475648166666667</c:v>
                </c:pt>
                <c:pt idx="1343">
                  <c:v>-0.001808675</c:v>
                </c:pt>
                <c:pt idx="1344">
                  <c:v>-0.00405171883333334</c:v>
                </c:pt>
                <c:pt idx="1345">
                  <c:v>-0.00421882916666667</c:v>
                </c:pt>
                <c:pt idx="1346">
                  <c:v>0.0018033975</c:v>
                </c:pt>
                <c:pt idx="1347">
                  <c:v>0.05713439</c:v>
                </c:pt>
                <c:pt idx="1348">
                  <c:v>0.183573883333333</c:v>
                </c:pt>
                <c:pt idx="1349">
                  <c:v>0.218187666666667</c:v>
                </c:pt>
                <c:pt idx="1350">
                  <c:v>0.339735733333333</c:v>
                </c:pt>
                <c:pt idx="1351">
                  <c:v>0.442658433333333</c:v>
                </c:pt>
                <c:pt idx="1352">
                  <c:v>0.485010666666667</c:v>
                </c:pt>
                <c:pt idx="1353">
                  <c:v>0.564804116666667</c:v>
                </c:pt>
                <c:pt idx="1354">
                  <c:v>0.629167749999999</c:v>
                </c:pt>
                <c:pt idx="1355">
                  <c:v>0.661692583333334</c:v>
                </c:pt>
                <c:pt idx="1356">
                  <c:v>0.71790305</c:v>
                </c:pt>
                <c:pt idx="1357">
                  <c:v>0.770926916666667</c:v>
                </c:pt>
                <c:pt idx="1358">
                  <c:v>0.797174066666667</c:v>
                </c:pt>
                <c:pt idx="1359">
                  <c:v>0.832810683333334</c:v>
                </c:pt>
                <c:pt idx="1360">
                  <c:v>0.784956166666666</c:v>
                </c:pt>
                <c:pt idx="1361">
                  <c:v>0.724130616666667</c:v>
                </c:pt>
                <c:pt idx="1362">
                  <c:v>0.6659178</c:v>
                </c:pt>
                <c:pt idx="1363">
                  <c:v>0.648138366666667</c:v>
                </c:pt>
                <c:pt idx="1364">
                  <c:v>0.5810498</c:v>
                </c:pt>
                <c:pt idx="1365">
                  <c:v>0.506722516666667</c:v>
                </c:pt>
                <c:pt idx="1366">
                  <c:v>0.466562</c:v>
                </c:pt>
                <c:pt idx="1367">
                  <c:v>0.376961416666667</c:v>
                </c:pt>
                <c:pt idx="1368">
                  <c:v>0.27549105</c:v>
                </c:pt>
                <c:pt idx="1369">
                  <c:v>0.214677333333333</c:v>
                </c:pt>
                <c:pt idx="1370">
                  <c:v>0.0919782083333333</c:v>
                </c:pt>
                <c:pt idx="1371">
                  <c:v>0.0050630575</c:v>
                </c:pt>
                <c:pt idx="1372">
                  <c:v>-0.0010632289</c:v>
                </c:pt>
                <c:pt idx="1373">
                  <c:v>-0.00387144583333333</c:v>
                </c:pt>
                <c:pt idx="1374">
                  <c:v>-0.00323266716666667</c:v>
                </c:pt>
                <c:pt idx="1375">
                  <c:v>0.00252281316666667</c:v>
                </c:pt>
                <c:pt idx="1376">
                  <c:v>0.0574278333333334</c:v>
                </c:pt>
                <c:pt idx="1377">
                  <c:v>0.18237065</c:v>
                </c:pt>
                <c:pt idx="1378">
                  <c:v>0.21785065</c:v>
                </c:pt>
                <c:pt idx="1379">
                  <c:v>0.338579033333333</c:v>
                </c:pt>
                <c:pt idx="1380">
                  <c:v>0.4419663</c:v>
                </c:pt>
                <c:pt idx="1381">
                  <c:v>0.4846726</c:v>
                </c:pt>
                <c:pt idx="1382">
                  <c:v>0.563767366666666</c:v>
                </c:pt>
                <c:pt idx="1383">
                  <c:v>0.628713883333334</c:v>
                </c:pt>
                <c:pt idx="1384">
                  <c:v>0.6608429</c:v>
                </c:pt>
                <c:pt idx="1385">
                  <c:v>0.716801483333334</c:v>
                </c:pt>
                <c:pt idx="1386">
                  <c:v>0.770786283333333</c:v>
                </c:pt>
                <c:pt idx="1387">
                  <c:v>0.7957333</c:v>
                </c:pt>
                <c:pt idx="1388">
                  <c:v>0.832077183333333</c:v>
                </c:pt>
                <c:pt idx="1389">
                  <c:v>0.784196516666666</c:v>
                </c:pt>
                <c:pt idx="1390">
                  <c:v>0.723761566666667</c:v>
                </c:pt>
                <c:pt idx="1391">
                  <c:v>0.666254016666667</c:v>
                </c:pt>
                <c:pt idx="1392">
                  <c:v>0.648122833333334</c:v>
                </c:pt>
                <c:pt idx="1393">
                  <c:v>0.581391349999999</c:v>
                </c:pt>
                <c:pt idx="1394">
                  <c:v>0.507103466666667</c:v>
                </c:pt>
                <c:pt idx="1395">
                  <c:v>0.4669756</c:v>
                </c:pt>
              </c:numCache>
            </c:numRef>
          </c:yVal>
          <c:smooth val="0"/>
          <c:extLst xmlns:c16r2="http://schemas.microsoft.com/office/drawing/2015/06/chart">
            <c:ext xmlns:c16="http://schemas.microsoft.com/office/drawing/2014/chart" uri="{C3380CC4-5D6E-409C-BE32-E72D297353CC}">
              <c16:uniqueId val="{00000000-7775-46D6-8674-92B33587C0B1}"/>
            </c:ext>
          </c:extLst>
        </c:ser>
        <c:ser>
          <c:idx val="1"/>
          <c:order val="1"/>
          <c:spPr>
            <a:ln w="3175">
              <a:solidFill>
                <a:srgbClr val="00B050"/>
              </a:solidFill>
            </a:ln>
          </c:spPr>
          <c:marker>
            <c:symbol val="none"/>
          </c:marker>
          <c:xVal>
            <c:numRef>
              <c:f>Sheet1!$B$2842:$B$3134</c:f>
              <c:numCache>
                <c:formatCode>0.00</c:formatCode>
                <c:ptCount val="293"/>
                <c:pt idx="0">
                  <c:v>100.0</c:v>
                </c:pt>
                <c:pt idx="1">
                  <c:v>100.01</c:v>
                </c:pt>
                <c:pt idx="2">
                  <c:v>100.04</c:v>
                </c:pt>
                <c:pt idx="3">
                  <c:v>100.1</c:v>
                </c:pt>
                <c:pt idx="4">
                  <c:v>100.15</c:v>
                </c:pt>
                <c:pt idx="5">
                  <c:v>100.19</c:v>
                </c:pt>
                <c:pt idx="6">
                  <c:v>100.2</c:v>
                </c:pt>
                <c:pt idx="7">
                  <c:v>100.24</c:v>
                </c:pt>
                <c:pt idx="8">
                  <c:v>100.28</c:v>
                </c:pt>
                <c:pt idx="9">
                  <c:v>100.3</c:v>
                </c:pt>
                <c:pt idx="10">
                  <c:v>100.34</c:v>
                </c:pt>
                <c:pt idx="11">
                  <c:v>100.38</c:v>
                </c:pt>
                <c:pt idx="12">
                  <c:v>100.4</c:v>
                </c:pt>
                <c:pt idx="13">
                  <c:v>100.4400000000001</c:v>
                </c:pt>
                <c:pt idx="14">
                  <c:v>100.48</c:v>
                </c:pt>
                <c:pt idx="15">
                  <c:v>100.5</c:v>
                </c:pt>
                <c:pt idx="16">
                  <c:v>100.54</c:v>
                </c:pt>
                <c:pt idx="17">
                  <c:v>100.6</c:v>
                </c:pt>
                <c:pt idx="18">
                  <c:v>100.65</c:v>
                </c:pt>
                <c:pt idx="19">
                  <c:v>100.69</c:v>
                </c:pt>
                <c:pt idx="20">
                  <c:v>100.7</c:v>
                </c:pt>
                <c:pt idx="21">
                  <c:v>100.74</c:v>
                </c:pt>
                <c:pt idx="22">
                  <c:v>100.78</c:v>
                </c:pt>
                <c:pt idx="23">
                  <c:v>100.8</c:v>
                </c:pt>
                <c:pt idx="24">
                  <c:v>100.84</c:v>
                </c:pt>
                <c:pt idx="25">
                  <c:v>100.88</c:v>
                </c:pt>
                <c:pt idx="26">
                  <c:v>100.9</c:v>
                </c:pt>
                <c:pt idx="27">
                  <c:v>100.9400000000001</c:v>
                </c:pt>
                <c:pt idx="28">
                  <c:v>100.98</c:v>
                </c:pt>
                <c:pt idx="29">
                  <c:v>101.0</c:v>
                </c:pt>
                <c:pt idx="30">
                  <c:v>101.01</c:v>
                </c:pt>
                <c:pt idx="31">
                  <c:v>101.04</c:v>
                </c:pt>
                <c:pt idx="32">
                  <c:v>101.1</c:v>
                </c:pt>
                <c:pt idx="33">
                  <c:v>101.15</c:v>
                </c:pt>
                <c:pt idx="34">
                  <c:v>101.19</c:v>
                </c:pt>
                <c:pt idx="35">
                  <c:v>101.2</c:v>
                </c:pt>
                <c:pt idx="36">
                  <c:v>101.24</c:v>
                </c:pt>
                <c:pt idx="37">
                  <c:v>101.28</c:v>
                </c:pt>
                <c:pt idx="38">
                  <c:v>101.3</c:v>
                </c:pt>
                <c:pt idx="39">
                  <c:v>101.34</c:v>
                </c:pt>
                <c:pt idx="40">
                  <c:v>101.38</c:v>
                </c:pt>
                <c:pt idx="41">
                  <c:v>101.4</c:v>
                </c:pt>
                <c:pt idx="42">
                  <c:v>101.4400000000001</c:v>
                </c:pt>
                <c:pt idx="43">
                  <c:v>101.48</c:v>
                </c:pt>
                <c:pt idx="44">
                  <c:v>101.5</c:v>
                </c:pt>
                <c:pt idx="45">
                  <c:v>101.54</c:v>
                </c:pt>
                <c:pt idx="46">
                  <c:v>101.6</c:v>
                </c:pt>
                <c:pt idx="47">
                  <c:v>101.65</c:v>
                </c:pt>
                <c:pt idx="48">
                  <c:v>101.69</c:v>
                </c:pt>
                <c:pt idx="49">
                  <c:v>101.7</c:v>
                </c:pt>
                <c:pt idx="50">
                  <c:v>101.74</c:v>
                </c:pt>
                <c:pt idx="51">
                  <c:v>101.78</c:v>
                </c:pt>
                <c:pt idx="52">
                  <c:v>101.8</c:v>
                </c:pt>
                <c:pt idx="53">
                  <c:v>101.84</c:v>
                </c:pt>
                <c:pt idx="54">
                  <c:v>101.88</c:v>
                </c:pt>
                <c:pt idx="55">
                  <c:v>101.9</c:v>
                </c:pt>
                <c:pt idx="56">
                  <c:v>101.9400000000001</c:v>
                </c:pt>
                <c:pt idx="57">
                  <c:v>101.98</c:v>
                </c:pt>
                <c:pt idx="58">
                  <c:v>102.0</c:v>
                </c:pt>
                <c:pt idx="59">
                  <c:v>102.01</c:v>
                </c:pt>
                <c:pt idx="60">
                  <c:v>102.04</c:v>
                </c:pt>
                <c:pt idx="61">
                  <c:v>102.1</c:v>
                </c:pt>
                <c:pt idx="62">
                  <c:v>102.15</c:v>
                </c:pt>
                <c:pt idx="63">
                  <c:v>102.19</c:v>
                </c:pt>
                <c:pt idx="64">
                  <c:v>102.2</c:v>
                </c:pt>
                <c:pt idx="65">
                  <c:v>102.24</c:v>
                </c:pt>
                <c:pt idx="66">
                  <c:v>102.28</c:v>
                </c:pt>
                <c:pt idx="67">
                  <c:v>102.3</c:v>
                </c:pt>
                <c:pt idx="68">
                  <c:v>102.34</c:v>
                </c:pt>
                <c:pt idx="69">
                  <c:v>102.38</c:v>
                </c:pt>
                <c:pt idx="70">
                  <c:v>102.4</c:v>
                </c:pt>
                <c:pt idx="71">
                  <c:v>102.4400000000001</c:v>
                </c:pt>
                <c:pt idx="72">
                  <c:v>102.48</c:v>
                </c:pt>
                <c:pt idx="73">
                  <c:v>102.5</c:v>
                </c:pt>
                <c:pt idx="74">
                  <c:v>102.54</c:v>
                </c:pt>
                <c:pt idx="75">
                  <c:v>102.55</c:v>
                </c:pt>
                <c:pt idx="76">
                  <c:v>102.6</c:v>
                </c:pt>
                <c:pt idx="77">
                  <c:v>102.65</c:v>
                </c:pt>
                <c:pt idx="78">
                  <c:v>102.69</c:v>
                </c:pt>
                <c:pt idx="79">
                  <c:v>102.7</c:v>
                </c:pt>
                <c:pt idx="80">
                  <c:v>102.74</c:v>
                </c:pt>
                <c:pt idx="81">
                  <c:v>102.78</c:v>
                </c:pt>
                <c:pt idx="82">
                  <c:v>102.8</c:v>
                </c:pt>
                <c:pt idx="83">
                  <c:v>102.84</c:v>
                </c:pt>
                <c:pt idx="84">
                  <c:v>102.88</c:v>
                </c:pt>
                <c:pt idx="85">
                  <c:v>102.9</c:v>
                </c:pt>
                <c:pt idx="86">
                  <c:v>102.9400000000001</c:v>
                </c:pt>
                <c:pt idx="87">
                  <c:v>102.98</c:v>
                </c:pt>
                <c:pt idx="88">
                  <c:v>103.0</c:v>
                </c:pt>
                <c:pt idx="89">
                  <c:v>103.02</c:v>
                </c:pt>
                <c:pt idx="90">
                  <c:v>103.04</c:v>
                </c:pt>
                <c:pt idx="91">
                  <c:v>103.1</c:v>
                </c:pt>
                <c:pt idx="92">
                  <c:v>103.15</c:v>
                </c:pt>
                <c:pt idx="93">
                  <c:v>103.19</c:v>
                </c:pt>
                <c:pt idx="94">
                  <c:v>103.2</c:v>
                </c:pt>
                <c:pt idx="95">
                  <c:v>103.24</c:v>
                </c:pt>
                <c:pt idx="96">
                  <c:v>103.28</c:v>
                </c:pt>
                <c:pt idx="97">
                  <c:v>103.3</c:v>
                </c:pt>
                <c:pt idx="98">
                  <c:v>103.34</c:v>
                </c:pt>
                <c:pt idx="99">
                  <c:v>103.38</c:v>
                </c:pt>
                <c:pt idx="100">
                  <c:v>103.4</c:v>
                </c:pt>
                <c:pt idx="101">
                  <c:v>103.4400000000001</c:v>
                </c:pt>
                <c:pt idx="102">
                  <c:v>103.48</c:v>
                </c:pt>
                <c:pt idx="103">
                  <c:v>103.5</c:v>
                </c:pt>
                <c:pt idx="104">
                  <c:v>103.54</c:v>
                </c:pt>
                <c:pt idx="105">
                  <c:v>103.6</c:v>
                </c:pt>
                <c:pt idx="106">
                  <c:v>103.65</c:v>
                </c:pt>
                <c:pt idx="107">
                  <c:v>103.69</c:v>
                </c:pt>
                <c:pt idx="108">
                  <c:v>103.7</c:v>
                </c:pt>
                <c:pt idx="109">
                  <c:v>103.74</c:v>
                </c:pt>
                <c:pt idx="110">
                  <c:v>103.78</c:v>
                </c:pt>
                <c:pt idx="111">
                  <c:v>103.8</c:v>
                </c:pt>
                <c:pt idx="112">
                  <c:v>103.84</c:v>
                </c:pt>
                <c:pt idx="113">
                  <c:v>103.88</c:v>
                </c:pt>
                <c:pt idx="114">
                  <c:v>103.9</c:v>
                </c:pt>
                <c:pt idx="115">
                  <c:v>103.9400000000001</c:v>
                </c:pt>
                <c:pt idx="116">
                  <c:v>103.98</c:v>
                </c:pt>
                <c:pt idx="117">
                  <c:v>104.0</c:v>
                </c:pt>
                <c:pt idx="118">
                  <c:v>104.01</c:v>
                </c:pt>
                <c:pt idx="119">
                  <c:v>104.04</c:v>
                </c:pt>
                <c:pt idx="120">
                  <c:v>104.1</c:v>
                </c:pt>
                <c:pt idx="121">
                  <c:v>104.15</c:v>
                </c:pt>
                <c:pt idx="122">
                  <c:v>104.19</c:v>
                </c:pt>
                <c:pt idx="123">
                  <c:v>104.2</c:v>
                </c:pt>
                <c:pt idx="124">
                  <c:v>104.24</c:v>
                </c:pt>
                <c:pt idx="125">
                  <c:v>104.28</c:v>
                </c:pt>
                <c:pt idx="126">
                  <c:v>104.3</c:v>
                </c:pt>
                <c:pt idx="127">
                  <c:v>104.34</c:v>
                </c:pt>
                <c:pt idx="128">
                  <c:v>104.38</c:v>
                </c:pt>
                <c:pt idx="129">
                  <c:v>104.4</c:v>
                </c:pt>
                <c:pt idx="130">
                  <c:v>104.4400000000001</c:v>
                </c:pt>
                <c:pt idx="131">
                  <c:v>104.48</c:v>
                </c:pt>
                <c:pt idx="132">
                  <c:v>104.5</c:v>
                </c:pt>
                <c:pt idx="133">
                  <c:v>104.54</c:v>
                </c:pt>
                <c:pt idx="134">
                  <c:v>104.6</c:v>
                </c:pt>
                <c:pt idx="135">
                  <c:v>104.65</c:v>
                </c:pt>
                <c:pt idx="136">
                  <c:v>104.69</c:v>
                </c:pt>
                <c:pt idx="137">
                  <c:v>104.7</c:v>
                </c:pt>
                <c:pt idx="138">
                  <c:v>104.74</c:v>
                </c:pt>
                <c:pt idx="139">
                  <c:v>104.78</c:v>
                </c:pt>
                <c:pt idx="140">
                  <c:v>104.8</c:v>
                </c:pt>
                <c:pt idx="141">
                  <c:v>104.84</c:v>
                </c:pt>
                <c:pt idx="142">
                  <c:v>104.88</c:v>
                </c:pt>
                <c:pt idx="143">
                  <c:v>104.9</c:v>
                </c:pt>
                <c:pt idx="144">
                  <c:v>104.9400000000001</c:v>
                </c:pt>
                <c:pt idx="145">
                  <c:v>104.98</c:v>
                </c:pt>
                <c:pt idx="146">
                  <c:v>105.0</c:v>
                </c:pt>
                <c:pt idx="147">
                  <c:v>105.01</c:v>
                </c:pt>
                <c:pt idx="148">
                  <c:v>105.04</c:v>
                </c:pt>
                <c:pt idx="149">
                  <c:v>105.1</c:v>
                </c:pt>
                <c:pt idx="150">
                  <c:v>105.15</c:v>
                </c:pt>
                <c:pt idx="151">
                  <c:v>105.19</c:v>
                </c:pt>
                <c:pt idx="152">
                  <c:v>105.2</c:v>
                </c:pt>
                <c:pt idx="153">
                  <c:v>105.24</c:v>
                </c:pt>
                <c:pt idx="154">
                  <c:v>105.28</c:v>
                </c:pt>
                <c:pt idx="155">
                  <c:v>105.3</c:v>
                </c:pt>
                <c:pt idx="156">
                  <c:v>105.34</c:v>
                </c:pt>
                <c:pt idx="157">
                  <c:v>105.38</c:v>
                </c:pt>
                <c:pt idx="158">
                  <c:v>105.4</c:v>
                </c:pt>
                <c:pt idx="159">
                  <c:v>105.4400000000001</c:v>
                </c:pt>
                <c:pt idx="160">
                  <c:v>105.48</c:v>
                </c:pt>
                <c:pt idx="161">
                  <c:v>105.5</c:v>
                </c:pt>
                <c:pt idx="162">
                  <c:v>105.54</c:v>
                </c:pt>
                <c:pt idx="163">
                  <c:v>105.6</c:v>
                </c:pt>
                <c:pt idx="164">
                  <c:v>105.65</c:v>
                </c:pt>
                <c:pt idx="165">
                  <c:v>105.69</c:v>
                </c:pt>
                <c:pt idx="166">
                  <c:v>105.7</c:v>
                </c:pt>
                <c:pt idx="167">
                  <c:v>105.74</c:v>
                </c:pt>
                <c:pt idx="168">
                  <c:v>105.78</c:v>
                </c:pt>
                <c:pt idx="169">
                  <c:v>105.8</c:v>
                </c:pt>
                <c:pt idx="170">
                  <c:v>105.84</c:v>
                </c:pt>
                <c:pt idx="171">
                  <c:v>105.88</c:v>
                </c:pt>
                <c:pt idx="172">
                  <c:v>105.9</c:v>
                </c:pt>
                <c:pt idx="173">
                  <c:v>105.9400000000001</c:v>
                </c:pt>
                <c:pt idx="174">
                  <c:v>105.98</c:v>
                </c:pt>
                <c:pt idx="175">
                  <c:v>106.0</c:v>
                </c:pt>
                <c:pt idx="176">
                  <c:v>106.01</c:v>
                </c:pt>
                <c:pt idx="177">
                  <c:v>106.04</c:v>
                </c:pt>
                <c:pt idx="178">
                  <c:v>106.1</c:v>
                </c:pt>
                <c:pt idx="179">
                  <c:v>106.15</c:v>
                </c:pt>
                <c:pt idx="180">
                  <c:v>106.19</c:v>
                </c:pt>
                <c:pt idx="181">
                  <c:v>106.2</c:v>
                </c:pt>
                <c:pt idx="182">
                  <c:v>106.24</c:v>
                </c:pt>
                <c:pt idx="183">
                  <c:v>106.28</c:v>
                </c:pt>
                <c:pt idx="184">
                  <c:v>106.3</c:v>
                </c:pt>
                <c:pt idx="185">
                  <c:v>106.34</c:v>
                </c:pt>
                <c:pt idx="186">
                  <c:v>106.38</c:v>
                </c:pt>
                <c:pt idx="187">
                  <c:v>106.4</c:v>
                </c:pt>
                <c:pt idx="188">
                  <c:v>106.4400000000001</c:v>
                </c:pt>
                <c:pt idx="189">
                  <c:v>106.48</c:v>
                </c:pt>
                <c:pt idx="190">
                  <c:v>106.5</c:v>
                </c:pt>
                <c:pt idx="191">
                  <c:v>106.54</c:v>
                </c:pt>
                <c:pt idx="192">
                  <c:v>106.55</c:v>
                </c:pt>
                <c:pt idx="193">
                  <c:v>106.6</c:v>
                </c:pt>
                <c:pt idx="194">
                  <c:v>106.65</c:v>
                </c:pt>
                <c:pt idx="195">
                  <c:v>106.69</c:v>
                </c:pt>
                <c:pt idx="196">
                  <c:v>106.7</c:v>
                </c:pt>
                <c:pt idx="197">
                  <c:v>106.74</c:v>
                </c:pt>
                <c:pt idx="198">
                  <c:v>106.78</c:v>
                </c:pt>
                <c:pt idx="199">
                  <c:v>106.8</c:v>
                </c:pt>
                <c:pt idx="200">
                  <c:v>106.84</c:v>
                </c:pt>
                <c:pt idx="201">
                  <c:v>106.88</c:v>
                </c:pt>
                <c:pt idx="202">
                  <c:v>106.9</c:v>
                </c:pt>
                <c:pt idx="203">
                  <c:v>106.9400000000001</c:v>
                </c:pt>
                <c:pt idx="204">
                  <c:v>106.98</c:v>
                </c:pt>
                <c:pt idx="205">
                  <c:v>107.0</c:v>
                </c:pt>
                <c:pt idx="206">
                  <c:v>107.01</c:v>
                </c:pt>
                <c:pt idx="207">
                  <c:v>107.04</c:v>
                </c:pt>
                <c:pt idx="208">
                  <c:v>107.1</c:v>
                </c:pt>
                <c:pt idx="209">
                  <c:v>107.15</c:v>
                </c:pt>
                <c:pt idx="210">
                  <c:v>107.19</c:v>
                </c:pt>
                <c:pt idx="211">
                  <c:v>107.2</c:v>
                </c:pt>
                <c:pt idx="212">
                  <c:v>107.24</c:v>
                </c:pt>
                <c:pt idx="213">
                  <c:v>107.28</c:v>
                </c:pt>
                <c:pt idx="214">
                  <c:v>107.3</c:v>
                </c:pt>
                <c:pt idx="215">
                  <c:v>107.34</c:v>
                </c:pt>
                <c:pt idx="216">
                  <c:v>107.38</c:v>
                </c:pt>
                <c:pt idx="217">
                  <c:v>107.4</c:v>
                </c:pt>
                <c:pt idx="218">
                  <c:v>107.4400000000001</c:v>
                </c:pt>
                <c:pt idx="219">
                  <c:v>107.48</c:v>
                </c:pt>
                <c:pt idx="220">
                  <c:v>107.5</c:v>
                </c:pt>
                <c:pt idx="221">
                  <c:v>107.54</c:v>
                </c:pt>
                <c:pt idx="222">
                  <c:v>107.55</c:v>
                </c:pt>
                <c:pt idx="223">
                  <c:v>107.6</c:v>
                </c:pt>
                <c:pt idx="224">
                  <c:v>107.65</c:v>
                </c:pt>
                <c:pt idx="225">
                  <c:v>107.69</c:v>
                </c:pt>
                <c:pt idx="226">
                  <c:v>107.7</c:v>
                </c:pt>
                <c:pt idx="227">
                  <c:v>107.74</c:v>
                </c:pt>
                <c:pt idx="228">
                  <c:v>107.78</c:v>
                </c:pt>
                <c:pt idx="229">
                  <c:v>107.8</c:v>
                </c:pt>
                <c:pt idx="230">
                  <c:v>107.84</c:v>
                </c:pt>
                <c:pt idx="231">
                  <c:v>107.88</c:v>
                </c:pt>
                <c:pt idx="232">
                  <c:v>107.9</c:v>
                </c:pt>
                <c:pt idx="233">
                  <c:v>107.9400000000001</c:v>
                </c:pt>
                <c:pt idx="234">
                  <c:v>107.98</c:v>
                </c:pt>
                <c:pt idx="235">
                  <c:v>108.0</c:v>
                </c:pt>
                <c:pt idx="236">
                  <c:v>108.01</c:v>
                </c:pt>
                <c:pt idx="237">
                  <c:v>108.04</c:v>
                </c:pt>
                <c:pt idx="238">
                  <c:v>108.1</c:v>
                </c:pt>
                <c:pt idx="239">
                  <c:v>108.15</c:v>
                </c:pt>
                <c:pt idx="240">
                  <c:v>108.19</c:v>
                </c:pt>
                <c:pt idx="241">
                  <c:v>108.2</c:v>
                </c:pt>
                <c:pt idx="242">
                  <c:v>108.24</c:v>
                </c:pt>
                <c:pt idx="243">
                  <c:v>108.28</c:v>
                </c:pt>
                <c:pt idx="244">
                  <c:v>108.3</c:v>
                </c:pt>
                <c:pt idx="245">
                  <c:v>108.34</c:v>
                </c:pt>
                <c:pt idx="246">
                  <c:v>108.38</c:v>
                </c:pt>
                <c:pt idx="247">
                  <c:v>108.4</c:v>
                </c:pt>
                <c:pt idx="248">
                  <c:v>108.4400000000001</c:v>
                </c:pt>
                <c:pt idx="249">
                  <c:v>108.48</c:v>
                </c:pt>
                <c:pt idx="250">
                  <c:v>108.5</c:v>
                </c:pt>
                <c:pt idx="251">
                  <c:v>108.54</c:v>
                </c:pt>
                <c:pt idx="252">
                  <c:v>108.6</c:v>
                </c:pt>
                <c:pt idx="253">
                  <c:v>108.65</c:v>
                </c:pt>
                <c:pt idx="254">
                  <c:v>108.69</c:v>
                </c:pt>
                <c:pt idx="255">
                  <c:v>108.7</c:v>
                </c:pt>
                <c:pt idx="256">
                  <c:v>108.74</c:v>
                </c:pt>
                <c:pt idx="257">
                  <c:v>108.78</c:v>
                </c:pt>
                <c:pt idx="258">
                  <c:v>108.8</c:v>
                </c:pt>
                <c:pt idx="259">
                  <c:v>108.84</c:v>
                </c:pt>
                <c:pt idx="260">
                  <c:v>108.88</c:v>
                </c:pt>
                <c:pt idx="261">
                  <c:v>108.9</c:v>
                </c:pt>
                <c:pt idx="262">
                  <c:v>108.9400000000001</c:v>
                </c:pt>
                <c:pt idx="263">
                  <c:v>108.98</c:v>
                </c:pt>
                <c:pt idx="264">
                  <c:v>109.0</c:v>
                </c:pt>
                <c:pt idx="265">
                  <c:v>109.01</c:v>
                </c:pt>
                <c:pt idx="266">
                  <c:v>109.04</c:v>
                </c:pt>
                <c:pt idx="267">
                  <c:v>109.1</c:v>
                </c:pt>
                <c:pt idx="268">
                  <c:v>109.15</c:v>
                </c:pt>
                <c:pt idx="269">
                  <c:v>109.19</c:v>
                </c:pt>
                <c:pt idx="270">
                  <c:v>109.2</c:v>
                </c:pt>
                <c:pt idx="271">
                  <c:v>109.24</c:v>
                </c:pt>
                <c:pt idx="272">
                  <c:v>109.28</c:v>
                </c:pt>
                <c:pt idx="273">
                  <c:v>109.3</c:v>
                </c:pt>
                <c:pt idx="274">
                  <c:v>109.34</c:v>
                </c:pt>
                <c:pt idx="275">
                  <c:v>109.38</c:v>
                </c:pt>
                <c:pt idx="276">
                  <c:v>109.4</c:v>
                </c:pt>
                <c:pt idx="277">
                  <c:v>109.4400000000001</c:v>
                </c:pt>
                <c:pt idx="278">
                  <c:v>109.48</c:v>
                </c:pt>
                <c:pt idx="279">
                  <c:v>109.5</c:v>
                </c:pt>
                <c:pt idx="280">
                  <c:v>109.54</c:v>
                </c:pt>
                <c:pt idx="281">
                  <c:v>109.6</c:v>
                </c:pt>
                <c:pt idx="282">
                  <c:v>109.65</c:v>
                </c:pt>
                <c:pt idx="283">
                  <c:v>109.69</c:v>
                </c:pt>
                <c:pt idx="284">
                  <c:v>109.7</c:v>
                </c:pt>
                <c:pt idx="285">
                  <c:v>109.74</c:v>
                </c:pt>
                <c:pt idx="286">
                  <c:v>109.78</c:v>
                </c:pt>
                <c:pt idx="287">
                  <c:v>109.8</c:v>
                </c:pt>
                <c:pt idx="288">
                  <c:v>109.84</c:v>
                </c:pt>
                <c:pt idx="289">
                  <c:v>109.88</c:v>
                </c:pt>
                <c:pt idx="290">
                  <c:v>109.9</c:v>
                </c:pt>
                <c:pt idx="291">
                  <c:v>109.9400000000001</c:v>
                </c:pt>
                <c:pt idx="292">
                  <c:v>109.98</c:v>
                </c:pt>
              </c:numCache>
            </c:numRef>
          </c:xVal>
          <c:yVal>
            <c:numRef>
              <c:f>Sheet1!$F$2842:$F$3134</c:f>
              <c:numCache>
                <c:formatCode>0.00</c:formatCode>
                <c:ptCount val="293"/>
                <c:pt idx="0">
                  <c:v>0.643582449999999</c:v>
                </c:pt>
                <c:pt idx="1">
                  <c:v>0.575847616666667</c:v>
                </c:pt>
                <c:pt idx="2">
                  <c:v>0.499204333333333</c:v>
                </c:pt>
                <c:pt idx="3">
                  <c:v>0.461659433333333</c:v>
                </c:pt>
                <c:pt idx="4">
                  <c:v>0.369233483333333</c:v>
                </c:pt>
                <c:pt idx="5">
                  <c:v>0.265577566666667</c:v>
                </c:pt>
                <c:pt idx="6">
                  <c:v>0.2061138</c:v>
                </c:pt>
                <c:pt idx="7">
                  <c:v>0.0806007216666667</c:v>
                </c:pt>
                <c:pt idx="8">
                  <c:v>0.00203320133333333</c:v>
                </c:pt>
                <c:pt idx="9">
                  <c:v>-0.00330107283333333</c:v>
                </c:pt>
                <c:pt idx="10">
                  <c:v>-0.000844228400000001</c:v>
                </c:pt>
                <c:pt idx="11">
                  <c:v>-0.003929995</c:v>
                </c:pt>
                <c:pt idx="12">
                  <c:v>0.00192051133333333</c:v>
                </c:pt>
                <c:pt idx="13">
                  <c:v>0.045689645</c:v>
                </c:pt>
                <c:pt idx="14">
                  <c:v>0.167813983333333</c:v>
                </c:pt>
                <c:pt idx="15">
                  <c:v>0.202880416666667</c:v>
                </c:pt>
                <c:pt idx="16">
                  <c:v>0.327271033333333</c:v>
                </c:pt>
                <c:pt idx="17">
                  <c:v>0.43247355</c:v>
                </c:pt>
                <c:pt idx="18">
                  <c:v>0.473779716666667</c:v>
                </c:pt>
                <c:pt idx="19">
                  <c:v>0.556983183333333</c:v>
                </c:pt>
                <c:pt idx="20">
                  <c:v>0.623135016666667</c:v>
                </c:pt>
                <c:pt idx="21">
                  <c:v>0.65485755</c:v>
                </c:pt>
                <c:pt idx="22">
                  <c:v>0.711866349999999</c:v>
                </c:pt>
                <c:pt idx="23">
                  <c:v>0.7644133</c:v>
                </c:pt>
                <c:pt idx="24">
                  <c:v>0.790905516666667</c:v>
                </c:pt>
                <c:pt idx="25">
                  <c:v>0.82749935</c:v>
                </c:pt>
                <c:pt idx="26">
                  <c:v>0.779923983333334</c:v>
                </c:pt>
                <c:pt idx="27">
                  <c:v>0.7197069</c:v>
                </c:pt>
                <c:pt idx="28">
                  <c:v>0.660514149999999</c:v>
                </c:pt>
                <c:pt idx="29">
                  <c:v>0.643739783333334</c:v>
                </c:pt>
                <c:pt idx="30">
                  <c:v>0.575203016666667</c:v>
                </c:pt>
                <c:pt idx="31">
                  <c:v>0.499463516666667</c:v>
                </c:pt>
                <c:pt idx="32">
                  <c:v>0.46084985</c:v>
                </c:pt>
                <c:pt idx="33">
                  <c:v>0.36914625</c:v>
                </c:pt>
                <c:pt idx="34">
                  <c:v>0.265884766666667</c:v>
                </c:pt>
                <c:pt idx="35">
                  <c:v>0.205325083333333</c:v>
                </c:pt>
                <c:pt idx="36">
                  <c:v>0.08051383</c:v>
                </c:pt>
                <c:pt idx="37">
                  <c:v>0.002990989</c:v>
                </c:pt>
                <c:pt idx="38">
                  <c:v>-0.00363065233333333</c:v>
                </c:pt>
                <c:pt idx="39">
                  <c:v>-0.00109390045</c:v>
                </c:pt>
                <c:pt idx="40">
                  <c:v>-0.00371642716666667</c:v>
                </c:pt>
                <c:pt idx="41">
                  <c:v>0.00165815775</c:v>
                </c:pt>
                <c:pt idx="42">
                  <c:v>0.045668365</c:v>
                </c:pt>
                <c:pt idx="43">
                  <c:v>0.167976183333333</c:v>
                </c:pt>
                <c:pt idx="44">
                  <c:v>0.203244866666667</c:v>
                </c:pt>
                <c:pt idx="45">
                  <c:v>0.327208083333333</c:v>
                </c:pt>
                <c:pt idx="46">
                  <c:v>0.431607916666667</c:v>
                </c:pt>
                <c:pt idx="47">
                  <c:v>0.473979983333333</c:v>
                </c:pt>
                <c:pt idx="48">
                  <c:v>0.556502483333333</c:v>
                </c:pt>
                <c:pt idx="49">
                  <c:v>0.622397966666667</c:v>
                </c:pt>
                <c:pt idx="50">
                  <c:v>0.65440685</c:v>
                </c:pt>
                <c:pt idx="51">
                  <c:v>0.711275133333334</c:v>
                </c:pt>
                <c:pt idx="52">
                  <c:v>0.763825516666667</c:v>
                </c:pt>
                <c:pt idx="53">
                  <c:v>0.790942149999999</c:v>
                </c:pt>
                <c:pt idx="54">
                  <c:v>0.827109</c:v>
                </c:pt>
                <c:pt idx="55">
                  <c:v>0.827357916666667</c:v>
                </c:pt>
                <c:pt idx="56">
                  <c:v>0.77934775</c:v>
                </c:pt>
                <c:pt idx="57">
                  <c:v>0.719200816666667</c:v>
                </c:pt>
                <c:pt idx="58">
                  <c:v>0.660224066666667</c:v>
                </c:pt>
                <c:pt idx="59">
                  <c:v>0.642982366666666</c:v>
                </c:pt>
                <c:pt idx="60">
                  <c:v>0.57510025</c:v>
                </c:pt>
                <c:pt idx="61">
                  <c:v>0.500099116666667</c:v>
                </c:pt>
                <c:pt idx="62">
                  <c:v>0.460154216666667</c:v>
                </c:pt>
                <c:pt idx="63">
                  <c:v>0.369329466666667</c:v>
                </c:pt>
                <c:pt idx="64">
                  <c:v>0.266468083333333</c:v>
                </c:pt>
                <c:pt idx="65">
                  <c:v>0.205235516666667</c:v>
                </c:pt>
                <c:pt idx="66">
                  <c:v>0.0809837283333333</c:v>
                </c:pt>
                <c:pt idx="67">
                  <c:v>0.00280272216666667</c:v>
                </c:pt>
                <c:pt idx="68">
                  <c:v>-0.00326796433333334</c:v>
                </c:pt>
                <c:pt idx="69">
                  <c:v>-8.58524200000002E-5</c:v>
                </c:pt>
                <c:pt idx="70">
                  <c:v>-0.00324392066666667</c:v>
                </c:pt>
                <c:pt idx="71">
                  <c:v>0.00240782583333333</c:v>
                </c:pt>
                <c:pt idx="72">
                  <c:v>0.0464005866666667</c:v>
                </c:pt>
                <c:pt idx="73">
                  <c:v>0.1677956</c:v>
                </c:pt>
                <c:pt idx="74">
                  <c:v>0.203888033333333</c:v>
                </c:pt>
                <c:pt idx="75">
                  <c:v>0.326417766666667</c:v>
                </c:pt>
                <c:pt idx="76">
                  <c:v>0.430768633333333</c:v>
                </c:pt>
                <c:pt idx="77">
                  <c:v>0.473661416666667</c:v>
                </c:pt>
                <c:pt idx="78">
                  <c:v>0.555097366666667</c:v>
                </c:pt>
                <c:pt idx="79">
                  <c:v>0.62212075</c:v>
                </c:pt>
                <c:pt idx="80">
                  <c:v>0.653766033333334</c:v>
                </c:pt>
                <c:pt idx="81">
                  <c:v>0.710303266666667</c:v>
                </c:pt>
                <c:pt idx="82">
                  <c:v>0.764239833333334</c:v>
                </c:pt>
                <c:pt idx="83">
                  <c:v>0.789794333333334</c:v>
                </c:pt>
                <c:pt idx="84">
                  <c:v>0.826742433333334</c:v>
                </c:pt>
                <c:pt idx="85">
                  <c:v>0.778531216666667</c:v>
                </c:pt>
                <c:pt idx="86">
                  <c:v>0.717975316666667</c:v>
                </c:pt>
                <c:pt idx="87">
                  <c:v>0.6606374</c:v>
                </c:pt>
                <c:pt idx="88">
                  <c:v>0.642143133333334</c:v>
                </c:pt>
                <c:pt idx="89">
                  <c:v>0.576200399999999</c:v>
                </c:pt>
                <c:pt idx="90">
                  <c:v>0.5006738</c:v>
                </c:pt>
                <c:pt idx="91">
                  <c:v>0.460657916666667</c:v>
                </c:pt>
                <c:pt idx="92">
                  <c:v>0.3704985</c:v>
                </c:pt>
                <c:pt idx="93">
                  <c:v>0.2659761</c:v>
                </c:pt>
                <c:pt idx="94">
                  <c:v>0.206180583333333</c:v>
                </c:pt>
                <c:pt idx="95">
                  <c:v>0.0815837483333333</c:v>
                </c:pt>
                <c:pt idx="96">
                  <c:v>0.002233948</c:v>
                </c:pt>
                <c:pt idx="97">
                  <c:v>-0.00290145783333333</c:v>
                </c:pt>
                <c:pt idx="98">
                  <c:v>-0.0015891778</c:v>
                </c:pt>
                <c:pt idx="99">
                  <c:v>-0.0033641855</c:v>
                </c:pt>
                <c:pt idx="100">
                  <c:v>0.00250820683333333</c:v>
                </c:pt>
                <c:pt idx="101">
                  <c:v>0.0462044966666667</c:v>
                </c:pt>
                <c:pt idx="102">
                  <c:v>0.1670218</c:v>
                </c:pt>
                <c:pt idx="103">
                  <c:v>0.20329165</c:v>
                </c:pt>
                <c:pt idx="104">
                  <c:v>0.325824016666667</c:v>
                </c:pt>
                <c:pt idx="105">
                  <c:v>0.430719866666667</c:v>
                </c:pt>
                <c:pt idx="106">
                  <c:v>0.473038416666667</c:v>
                </c:pt>
                <c:pt idx="107">
                  <c:v>0.554830216666667</c:v>
                </c:pt>
                <c:pt idx="108">
                  <c:v>0.623185</c:v>
                </c:pt>
                <c:pt idx="109">
                  <c:v>0.652781066666667</c:v>
                </c:pt>
                <c:pt idx="110">
                  <c:v>0.710691266666667</c:v>
                </c:pt>
                <c:pt idx="111">
                  <c:v>0.765403916666667</c:v>
                </c:pt>
                <c:pt idx="112">
                  <c:v>0.789286016666666</c:v>
                </c:pt>
                <c:pt idx="113">
                  <c:v>0.827756966666666</c:v>
                </c:pt>
                <c:pt idx="114">
                  <c:v>0.778657066666667</c:v>
                </c:pt>
                <c:pt idx="115">
                  <c:v>0.71872665</c:v>
                </c:pt>
                <c:pt idx="116">
                  <c:v>0.66123115</c:v>
                </c:pt>
                <c:pt idx="117">
                  <c:v>0.642868883333334</c:v>
                </c:pt>
                <c:pt idx="118">
                  <c:v>0.576463399999999</c:v>
                </c:pt>
                <c:pt idx="119">
                  <c:v>0.500055799999999</c:v>
                </c:pt>
                <c:pt idx="120">
                  <c:v>0.4611965</c:v>
                </c:pt>
                <c:pt idx="121">
                  <c:v>0.370503433333333</c:v>
                </c:pt>
                <c:pt idx="122">
                  <c:v>0.264904716666667</c:v>
                </c:pt>
                <c:pt idx="123">
                  <c:v>0.20648455</c:v>
                </c:pt>
                <c:pt idx="124">
                  <c:v>0.0807480583333334</c:v>
                </c:pt>
                <c:pt idx="125">
                  <c:v>0.00169438616666667</c:v>
                </c:pt>
                <c:pt idx="126">
                  <c:v>-0.00287331633333333</c:v>
                </c:pt>
                <c:pt idx="127">
                  <c:v>-0.000756792716666667</c:v>
                </c:pt>
                <c:pt idx="128">
                  <c:v>-0.004042623</c:v>
                </c:pt>
                <c:pt idx="129">
                  <c:v>0.00198885483333333</c:v>
                </c:pt>
                <c:pt idx="130">
                  <c:v>0.045469915</c:v>
                </c:pt>
                <c:pt idx="131">
                  <c:v>0.16673995</c:v>
                </c:pt>
                <c:pt idx="132">
                  <c:v>0.202643283333333</c:v>
                </c:pt>
                <c:pt idx="133">
                  <c:v>0.325759533333333</c:v>
                </c:pt>
                <c:pt idx="134">
                  <c:v>0.431520933333333</c:v>
                </c:pt>
                <c:pt idx="135">
                  <c:v>0.472631616666667</c:v>
                </c:pt>
                <c:pt idx="136">
                  <c:v>0.555321333333334</c:v>
                </c:pt>
                <c:pt idx="137">
                  <c:v>0.623348416666667</c:v>
                </c:pt>
                <c:pt idx="138">
                  <c:v>0.653215433333334</c:v>
                </c:pt>
                <c:pt idx="139">
                  <c:v>0.7111275</c:v>
                </c:pt>
                <c:pt idx="140">
                  <c:v>0.76468395</c:v>
                </c:pt>
                <c:pt idx="141">
                  <c:v>0.790100916666667</c:v>
                </c:pt>
                <c:pt idx="142">
                  <c:v>0.827766583333333</c:v>
                </c:pt>
                <c:pt idx="143">
                  <c:v>0.779946083333334</c:v>
                </c:pt>
                <c:pt idx="144">
                  <c:v>0.719586633333334</c:v>
                </c:pt>
                <c:pt idx="145">
                  <c:v>0.660519866666667</c:v>
                </c:pt>
                <c:pt idx="146">
                  <c:v>0.643569916666667</c:v>
                </c:pt>
                <c:pt idx="147">
                  <c:v>0.575816749999999</c:v>
                </c:pt>
                <c:pt idx="148">
                  <c:v>0.499045166666667</c:v>
                </c:pt>
                <c:pt idx="149">
                  <c:v>0.4614771</c:v>
                </c:pt>
                <c:pt idx="150">
                  <c:v>0.369041133333333</c:v>
                </c:pt>
                <c:pt idx="151">
                  <c:v>0.264587</c:v>
                </c:pt>
                <c:pt idx="152">
                  <c:v>0.205877833333333</c:v>
                </c:pt>
                <c:pt idx="153">
                  <c:v>0.0795411566666666</c:v>
                </c:pt>
                <c:pt idx="154">
                  <c:v>0.00178307916666667</c:v>
                </c:pt>
                <c:pt idx="155">
                  <c:v>-0.00370490983333333</c:v>
                </c:pt>
                <c:pt idx="156">
                  <c:v>-0.000506453216666667</c:v>
                </c:pt>
                <c:pt idx="157">
                  <c:v>-0.004522192</c:v>
                </c:pt>
                <c:pt idx="158">
                  <c:v>0.00119021473333333</c:v>
                </c:pt>
                <c:pt idx="159">
                  <c:v>0.044774295</c:v>
                </c:pt>
                <c:pt idx="160">
                  <c:v>0.1666934</c:v>
                </c:pt>
                <c:pt idx="161">
                  <c:v>0.20197695</c:v>
                </c:pt>
                <c:pt idx="162">
                  <c:v>0.3260601</c:v>
                </c:pt>
                <c:pt idx="163">
                  <c:v>0.431161933333333</c:v>
                </c:pt>
                <c:pt idx="164">
                  <c:v>0.472617333333333</c:v>
                </c:pt>
                <c:pt idx="165">
                  <c:v>0.555616616666667</c:v>
                </c:pt>
                <c:pt idx="166">
                  <c:v>0.622655016666667</c:v>
                </c:pt>
                <c:pt idx="167">
                  <c:v>0.653804716666667</c:v>
                </c:pt>
                <c:pt idx="168">
                  <c:v>0.711200633333334</c:v>
                </c:pt>
                <c:pt idx="169">
                  <c:v>0.763837116666667</c:v>
                </c:pt>
                <c:pt idx="170">
                  <c:v>0.790666233333334</c:v>
                </c:pt>
                <c:pt idx="171">
                  <c:v>0.826710583333333</c:v>
                </c:pt>
                <c:pt idx="172">
                  <c:v>0.827220199999999</c:v>
                </c:pt>
                <c:pt idx="173">
                  <c:v>0.779360416666667</c:v>
                </c:pt>
                <c:pt idx="174">
                  <c:v>0.719080366666666</c:v>
                </c:pt>
                <c:pt idx="175">
                  <c:v>0.659656966666667</c:v>
                </c:pt>
                <c:pt idx="176">
                  <c:v>0.64319235</c:v>
                </c:pt>
                <c:pt idx="177">
                  <c:v>0.574616583333333</c:v>
                </c:pt>
                <c:pt idx="178">
                  <c:v>0.49899755</c:v>
                </c:pt>
                <c:pt idx="179">
                  <c:v>0.4605831</c:v>
                </c:pt>
                <c:pt idx="180">
                  <c:v>0.36827875</c:v>
                </c:pt>
                <c:pt idx="181">
                  <c:v>0.2651806</c:v>
                </c:pt>
                <c:pt idx="182">
                  <c:v>0.2054003</c:v>
                </c:pt>
                <c:pt idx="183">
                  <c:v>0.0799631383333334</c:v>
                </c:pt>
                <c:pt idx="184">
                  <c:v>0.00256400866666667</c:v>
                </c:pt>
                <c:pt idx="185">
                  <c:v>-0.00394828</c:v>
                </c:pt>
                <c:pt idx="186">
                  <c:v>-0.00135897038333333</c:v>
                </c:pt>
                <c:pt idx="187">
                  <c:v>-0.00345590516666667</c:v>
                </c:pt>
                <c:pt idx="188">
                  <c:v>0.00151613106666667</c:v>
                </c:pt>
                <c:pt idx="189">
                  <c:v>0.045128415</c:v>
                </c:pt>
                <c:pt idx="190">
                  <c:v>0.166918833333333</c:v>
                </c:pt>
                <c:pt idx="191">
                  <c:v>0.202314783333333</c:v>
                </c:pt>
                <c:pt idx="192">
                  <c:v>0.32637545</c:v>
                </c:pt>
                <c:pt idx="193">
                  <c:v>0.430867533333333</c:v>
                </c:pt>
                <c:pt idx="194">
                  <c:v>0.4729203</c:v>
                </c:pt>
                <c:pt idx="195">
                  <c:v>0.555538816666667</c:v>
                </c:pt>
                <c:pt idx="196">
                  <c:v>0.62203805</c:v>
                </c:pt>
                <c:pt idx="197">
                  <c:v>0.654020033333334</c:v>
                </c:pt>
                <c:pt idx="198">
                  <c:v>0.710562499999999</c:v>
                </c:pt>
                <c:pt idx="199">
                  <c:v>0.763814466666667</c:v>
                </c:pt>
                <c:pt idx="200">
                  <c:v>0.79035045</c:v>
                </c:pt>
                <c:pt idx="201">
                  <c:v>0.826493216666667</c:v>
                </c:pt>
                <c:pt idx="202">
                  <c:v>0.826840483333334</c:v>
                </c:pt>
                <c:pt idx="203">
                  <c:v>0.778609816666668</c:v>
                </c:pt>
                <c:pt idx="204">
                  <c:v>0.718030516666667</c:v>
                </c:pt>
                <c:pt idx="205">
                  <c:v>0.659768850000001</c:v>
                </c:pt>
                <c:pt idx="206">
                  <c:v>0.642159883333334</c:v>
                </c:pt>
                <c:pt idx="207">
                  <c:v>0.57487625</c:v>
                </c:pt>
                <c:pt idx="208">
                  <c:v>0.499997033333333</c:v>
                </c:pt>
                <c:pt idx="209">
                  <c:v>0.459971033333333</c:v>
                </c:pt>
                <c:pt idx="210">
                  <c:v>0.368845933333333</c:v>
                </c:pt>
                <c:pt idx="211">
                  <c:v>0.265981783333334</c:v>
                </c:pt>
                <c:pt idx="212">
                  <c:v>0.204933383333333</c:v>
                </c:pt>
                <c:pt idx="213">
                  <c:v>0.0806957633333334</c:v>
                </c:pt>
                <c:pt idx="214">
                  <c:v>0.0027399355</c:v>
                </c:pt>
                <c:pt idx="215">
                  <c:v>-0.0035919405</c:v>
                </c:pt>
                <c:pt idx="216">
                  <c:v>-0.001678057</c:v>
                </c:pt>
                <c:pt idx="217">
                  <c:v>-0.00318119616666667</c:v>
                </c:pt>
                <c:pt idx="218">
                  <c:v>0.0019164135</c:v>
                </c:pt>
                <c:pt idx="219">
                  <c:v>0.045866225</c:v>
                </c:pt>
                <c:pt idx="220">
                  <c:v>0.16711375</c:v>
                </c:pt>
                <c:pt idx="221">
                  <c:v>0.203356933333333</c:v>
                </c:pt>
                <c:pt idx="222">
                  <c:v>0.32542215</c:v>
                </c:pt>
                <c:pt idx="223">
                  <c:v>0.4297959</c:v>
                </c:pt>
                <c:pt idx="224">
                  <c:v>0.4727628</c:v>
                </c:pt>
                <c:pt idx="225">
                  <c:v>0.554763716666667</c:v>
                </c:pt>
                <c:pt idx="226">
                  <c:v>0.62211845</c:v>
                </c:pt>
                <c:pt idx="227">
                  <c:v>0.65307325</c:v>
                </c:pt>
                <c:pt idx="228">
                  <c:v>0.710101616666667</c:v>
                </c:pt>
                <c:pt idx="229">
                  <c:v>0.763962049999999</c:v>
                </c:pt>
                <c:pt idx="230">
                  <c:v>0.789452216666666</c:v>
                </c:pt>
                <c:pt idx="231">
                  <c:v>0.826481166666666</c:v>
                </c:pt>
                <c:pt idx="232">
                  <c:v>0.778331416666667</c:v>
                </c:pt>
                <c:pt idx="233">
                  <c:v>0.717937566666666</c:v>
                </c:pt>
                <c:pt idx="234">
                  <c:v>0.660316583333333</c:v>
                </c:pt>
                <c:pt idx="235">
                  <c:v>0.641804250000001</c:v>
                </c:pt>
                <c:pt idx="236">
                  <c:v>0.57585525</c:v>
                </c:pt>
                <c:pt idx="237">
                  <c:v>0.500217233333333</c:v>
                </c:pt>
                <c:pt idx="238">
                  <c:v>0.460471766666667</c:v>
                </c:pt>
                <c:pt idx="239">
                  <c:v>0.369994316666667</c:v>
                </c:pt>
                <c:pt idx="240">
                  <c:v>0.2653041</c:v>
                </c:pt>
                <c:pt idx="241">
                  <c:v>0.205752783333333</c:v>
                </c:pt>
                <c:pt idx="242">
                  <c:v>0.0806225766666667</c:v>
                </c:pt>
                <c:pt idx="243">
                  <c:v>0.0018741625</c:v>
                </c:pt>
                <c:pt idx="244">
                  <c:v>-0.0028856875</c:v>
                </c:pt>
                <c:pt idx="245">
                  <c:v>-0.000976491716666666</c:v>
                </c:pt>
                <c:pt idx="246">
                  <c:v>-0.003626803</c:v>
                </c:pt>
                <c:pt idx="247">
                  <c:v>0.002500508</c:v>
                </c:pt>
                <c:pt idx="248">
                  <c:v>0.04561618</c:v>
                </c:pt>
                <c:pt idx="249">
                  <c:v>0.165852205</c:v>
                </c:pt>
                <c:pt idx="250">
                  <c:v>0.202378533333333</c:v>
                </c:pt>
                <c:pt idx="251">
                  <c:v>0.324797533333333</c:v>
                </c:pt>
                <c:pt idx="252">
                  <c:v>0.4296274</c:v>
                </c:pt>
                <c:pt idx="253">
                  <c:v>0.4721378</c:v>
                </c:pt>
                <c:pt idx="254">
                  <c:v>0.553869516666667</c:v>
                </c:pt>
                <c:pt idx="255">
                  <c:v>0.622347866666667</c:v>
                </c:pt>
                <c:pt idx="256">
                  <c:v>0.652033766666667</c:v>
                </c:pt>
                <c:pt idx="257">
                  <c:v>0.710118816666667</c:v>
                </c:pt>
                <c:pt idx="258">
                  <c:v>0.764338233333334</c:v>
                </c:pt>
                <c:pt idx="259">
                  <c:v>0.788728016666667</c:v>
                </c:pt>
                <c:pt idx="260">
                  <c:v>0.826816516666667</c:v>
                </c:pt>
                <c:pt idx="261">
                  <c:v>0.778412316666666</c:v>
                </c:pt>
                <c:pt idx="262">
                  <c:v>0.718280799999999</c:v>
                </c:pt>
                <c:pt idx="263">
                  <c:v>0.6605755</c:v>
                </c:pt>
                <c:pt idx="264">
                  <c:v>0.642262833333334</c:v>
                </c:pt>
                <c:pt idx="265">
                  <c:v>0.575820166666667</c:v>
                </c:pt>
                <c:pt idx="266">
                  <c:v>0.49955805</c:v>
                </c:pt>
                <c:pt idx="267">
                  <c:v>0.4607973</c:v>
                </c:pt>
                <c:pt idx="268">
                  <c:v>0.369491433333333</c:v>
                </c:pt>
                <c:pt idx="269">
                  <c:v>0.264276066666667</c:v>
                </c:pt>
                <c:pt idx="270">
                  <c:v>0.206290183333333</c:v>
                </c:pt>
                <c:pt idx="271">
                  <c:v>0.079829385</c:v>
                </c:pt>
                <c:pt idx="272">
                  <c:v>0.0012328693</c:v>
                </c:pt>
                <c:pt idx="273">
                  <c:v>-0.00317953533333333</c:v>
                </c:pt>
                <c:pt idx="274">
                  <c:v>-0.0003653268</c:v>
                </c:pt>
                <c:pt idx="275">
                  <c:v>-0.00432454983333333</c:v>
                </c:pt>
                <c:pt idx="276">
                  <c:v>0.00164979136666667</c:v>
                </c:pt>
                <c:pt idx="277">
                  <c:v>0.0447900350000001</c:v>
                </c:pt>
                <c:pt idx="278">
                  <c:v>0.165604101666667</c:v>
                </c:pt>
                <c:pt idx="279">
                  <c:v>0.2016322</c:v>
                </c:pt>
                <c:pt idx="280">
                  <c:v>0.3247642</c:v>
                </c:pt>
                <c:pt idx="281">
                  <c:v>0.430491383333333</c:v>
                </c:pt>
                <c:pt idx="282">
                  <c:v>0.471819033333333</c:v>
                </c:pt>
                <c:pt idx="283">
                  <c:v>0.554487666666666</c:v>
                </c:pt>
                <c:pt idx="284">
                  <c:v>0.622321416666667</c:v>
                </c:pt>
                <c:pt idx="285">
                  <c:v>0.652524083333334</c:v>
                </c:pt>
                <c:pt idx="286">
                  <c:v>0.7105903</c:v>
                </c:pt>
                <c:pt idx="287">
                  <c:v>0.764377533333334</c:v>
                </c:pt>
                <c:pt idx="288">
                  <c:v>0.789631533333334</c:v>
                </c:pt>
                <c:pt idx="289">
                  <c:v>0.8273789</c:v>
                </c:pt>
                <c:pt idx="290">
                  <c:v>0.778770633333334</c:v>
                </c:pt>
                <c:pt idx="291">
                  <c:v>0.718560933333334</c:v>
                </c:pt>
                <c:pt idx="292">
                  <c:v>0.660084683333334</c:v>
                </c:pt>
              </c:numCache>
            </c:numRef>
          </c:yVal>
          <c:smooth val="0"/>
          <c:extLst xmlns:c16r2="http://schemas.microsoft.com/office/drawing/2015/06/chart">
            <c:ext xmlns:c16="http://schemas.microsoft.com/office/drawing/2014/chart" uri="{C3380CC4-5D6E-409C-BE32-E72D297353CC}">
              <c16:uniqueId val="{00000001-7775-46D6-8674-92B33587C0B1}"/>
            </c:ext>
          </c:extLst>
        </c:ser>
        <c:ser>
          <c:idx val="2"/>
          <c:order val="2"/>
          <c:spPr>
            <a:ln w="3175">
              <a:solidFill>
                <a:srgbClr val="00B050"/>
              </a:solidFill>
            </a:ln>
          </c:spPr>
          <c:marker>
            <c:symbol val="none"/>
          </c:marker>
          <c:xVal>
            <c:numRef>
              <c:f>Sheet1!$B$5697:$B$5992</c:f>
              <c:numCache>
                <c:formatCode>0.00</c:formatCode>
                <c:ptCount val="296"/>
                <c:pt idx="0">
                  <c:v>200.0</c:v>
                </c:pt>
                <c:pt idx="1">
                  <c:v>200.01</c:v>
                </c:pt>
                <c:pt idx="2">
                  <c:v>200.04</c:v>
                </c:pt>
                <c:pt idx="3">
                  <c:v>200.1</c:v>
                </c:pt>
                <c:pt idx="4">
                  <c:v>200.15</c:v>
                </c:pt>
                <c:pt idx="5">
                  <c:v>200.19</c:v>
                </c:pt>
                <c:pt idx="6">
                  <c:v>200.2</c:v>
                </c:pt>
                <c:pt idx="7">
                  <c:v>200.24</c:v>
                </c:pt>
                <c:pt idx="8">
                  <c:v>200.28</c:v>
                </c:pt>
                <c:pt idx="9">
                  <c:v>200.3</c:v>
                </c:pt>
                <c:pt idx="10">
                  <c:v>200.34</c:v>
                </c:pt>
                <c:pt idx="11">
                  <c:v>200.3800000000001</c:v>
                </c:pt>
                <c:pt idx="12">
                  <c:v>200.4</c:v>
                </c:pt>
                <c:pt idx="13">
                  <c:v>200.44</c:v>
                </c:pt>
                <c:pt idx="14">
                  <c:v>200.4800000000001</c:v>
                </c:pt>
                <c:pt idx="15">
                  <c:v>200.5</c:v>
                </c:pt>
                <c:pt idx="16">
                  <c:v>200.54</c:v>
                </c:pt>
                <c:pt idx="17">
                  <c:v>200.6</c:v>
                </c:pt>
                <c:pt idx="18">
                  <c:v>200.65</c:v>
                </c:pt>
                <c:pt idx="19">
                  <c:v>200.69</c:v>
                </c:pt>
                <c:pt idx="20">
                  <c:v>200.7</c:v>
                </c:pt>
                <c:pt idx="21">
                  <c:v>200.74</c:v>
                </c:pt>
                <c:pt idx="22">
                  <c:v>200.78</c:v>
                </c:pt>
                <c:pt idx="23">
                  <c:v>200.8</c:v>
                </c:pt>
                <c:pt idx="24">
                  <c:v>200.84</c:v>
                </c:pt>
                <c:pt idx="25">
                  <c:v>200.8800000000001</c:v>
                </c:pt>
                <c:pt idx="26">
                  <c:v>200.9</c:v>
                </c:pt>
                <c:pt idx="27">
                  <c:v>200.94</c:v>
                </c:pt>
                <c:pt idx="28">
                  <c:v>200.9800000000001</c:v>
                </c:pt>
                <c:pt idx="29">
                  <c:v>201.0</c:v>
                </c:pt>
                <c:pt idx="30">
                  <c:v>201.01</c:v>
                </c:pt>
                <c:pt idx="31">
                  <c:v>201.04</c:v>
                </c:pt>
                <c:pt idx="32">
                  <c:v>201.1</c:v>
                </c:pt>
                <c:pt idx="33">
                  <c:v>201.15</c:v>
                </c:pt>
                <c:pt idx="34">
                  <c:v>201.19</c:v>
                </c:pt>
                <c:pt idx="35">
                  <c:v>201.2</c:v>
                </c:pt>
                <c:pt idx="36">
                  <c:v>201.24</c:v>
                </c:pt>
                <c:pt idx="37">
                  <c:v>201.28</c:v>
                </c:pt>
                <c:pt idx="38">
                  <c:v>201.3</c:v>
                </c:pt>
                <c:pt idx="39">
                  <c:v>201.34</c:v>
                </c:pt>
                <c:pt idx="40">
                  <c:v>201.3800000000001</c:v>
                </c:pt>
                <c:pt idx="41">
                  <c:v>201.4</c:v>
                </c:pt>
                <c:pt idx="42">
                  <c:v>201.44</c:v>
                </c:pt>
                <c:pt idx="43">
                  <c:v>201.4800000000001</c:v>
                </c:pt>
                <c:pt idx="44">
                  <c:v>201.5</c:v>
                </c:pt>
                <c:pt idx="45">
                  <c:v>201.54</c:v>
                </c:pt>
                <c:pt idx="46">
                  <c:v>201.55</c:v>
                </c:pt>
                <c:pt idx="47">
                  <c:v>201.6</c:v>
                </c:pt>
                <c:pt idx="48">
                  <c:v>201.65</c:v>
                </c:pt>
                <c:pt idx="49">
                  <c:v>201.69</c:v>
                </c:pt>
                <c:pt idx="50">
                  <c:v>201.7</c:v>
                </c:pt>
                <c:pt idx="51">
                  <c:v>201.74</c:v>
                </c:pt>
                <c:pt idx="52">
                  <c:v>201.78</c:v>
                </c:pt>
                <c:pt idx="53">
                  <c:v>201.8</c:v>
                </c:pt>
                <c:pt idx="54">
                  <c:v>201.84</c:v>
                </c:pt>
                <c:pt idx="55">
                  <c:v>201.8800000000001</c:v>
                </c:pt>
                <c:pt idx="56">
                  <c:v>201.9</c:v>
                </c:pt>
                <c:pt idx="57">
                  <c:v>201.94</c:v>
                </c:pt>
                <c:pt idx="58">
                  <c:v>201.9800000000001</c:v>
                </c:pt>
                <c:pt idx="59">
                  <c:v>202.0</c:v>
                </c:pt>
                <c:pt idx="60">
                  <c:v>202.01</c:v>
                </c:pt>
                <c:pt idx="61">
                  <c:v>202.04</c:v>
                </c:pt>
                <c:pt idx="62">
                  <c:v>202.1</c:v>
                </c:pt>
                <c:pt idx="63">
                  <c:v>202.15</c:v>
                </c:pt>
                <c:pt idx="64">
                  <c:v>202.19</c:v>
                </c:pt>
                <c:pt idx="65">
                  <c:v>202.2</c:v>
                </c:pt>
                <c:pt idx="66">
                  <c:v>202.24</c:v>
                </c:pt>
                <c:pt idx="67">
                  <c:v>202.28</c:v>
                </c:pt>
                <c:pt idx="68">
                  <c:v>202.3</c:v>
                </c:pt>
                <c:pt idx="69">
                  <c:v>202.34</c:v>
                </c:pt>
                <c:pt idx="70">
                  <c:v>202.3800000000001</c:v>
                </c:pt>
                <c:pt idx="71">
                  <c:v>202.4</c:v>
                </c:pt>
                <c:pt idx="72">
                  <c:v>202.44</c:v>
                </c:pt>
                <c:pt idx="73">
                  <c:v>202.4800000000001</c:v>
                </c:pt>
                <c:pt idx="74">
                  <c:v>202.5</c:v>
                </c:pt>
                <c:pt idx="75">
                  <c:v>202.54</c:v>
                </c:pt>
                <c:pt idx="76">
                  <c:v>202.55</c:v>
                </c:pt>
                <c:pt idx="77">
                  <c:v>202.6</c:v>
                </c:pt>
                <c:pt idx="78">
                  <c:v>202.65</c:v>
                </c:pt>
                <c:pt idx="79">
                  <c:v>202.69</c:v>
                </c:pt>
                <c:pt idx="80">
                  <c:v>202.7</c:v>
                </c:pt>
                <c:pt idx="81">
                  <c:v>202.74</c:v>
                </c:pt>
                <c:pt idx="82">
                  <c:v>202.78</c:v>
                </c:pt>
                <c:pt idx="83">
                  <c:v>202.8</c:v>
                </c:pt>
                <c:pt idx="84">
                  <c:v>202.84</c:v>
                </c:pt>
                <c:pt idx="85">
                  <c:v>202.8800000000001</c:v>
                </c:pt>
                <c:pt idx="86">
                  <c:v>202.9</c:v>
                </c:pt>
                <c:pt idx="87">
                  <c:v>202.94</c:v>
                </c:pt>
                <c:pt idx="88">
                  <c:v>202.9800000000001</c:v>
                </c:pt>
                <c:pt idx="89">
                  <c:v>203.0</c:v>
                </c:pt>
                <c:pt idx="90">
                  <c:v>203.01</c:v>
                </c:pt>
                <c:pt idx="91">
                  <c:v>203.04</c:v>
                </c:pt>
                <c:pt idx="92">
                  <c:v>203.1</c:v>
                </c:pt>
                <c:pt idx="93">
                  <c:v>203.15</c:v>
                </c:pt>
                <c:pt idx="94">
                  <c:v>203.19</c:v>
                </c:pt>
                <c:pt idx="95">
                  <c:v>203.2</c:v>
                </c:pt>
                <c:pt idx="96">
                  <c:v>203.24</c:v>
                </c:pt>
                <c:pt idx="97">
                  <c:v>203.28</c:v>
                </c:pt>
                <c:pt idx="98">
                  <c:v>203.3</c:v>
                </c:pt>
                <c:pt idx="99">
                  <c:v>203.34</c:v>
                </c:pt>
                <c:pt idx="100">
                  <c:v>203.3800000000001</c:v>
                </c:pt>
                <c:pt idx="101">
                  <c:v>203.4</c:v>
                </c:pt>
                <c:pt idx="102">
                  <c:v>203.44</c:v>
                </c:pt>
                <c:pt idx="103">
                  <c:v>203.4800000000001</c:v>
                </c:pt>
                <c:pt idx="104">
                  <c:v>203.5</c:v>
                </c:pt>
                <c:pt idx="105">
                  <c:v>203.54</c:v>
                </c:pt>
                <c:pt idx="106">
                  <c:v>203.55</c:v>
                </c:pt>
                <c:pt idx="107">
                  <c:v>203.6</c:v>
                </c:pt>
                <c:pt idx="108">
                  <c:v>203.65</c:v>
                </c:pt>
                <c:pt idx="109">
                  <c:v>203.69</c:v>
                </c:pt>
                <c:pt idx="110">
                  <c:v>203.7</c:v>
                </c:pt>
                <c:pt idx="111">
                  <c:v>203.74</c:v>
                </c:pt>
                <c:pt idx="112">
                  <c:v>203.78</c:v>
                </c:pt>
                <c:pt idx="113">
                  <c:v>203.8</c:v>
                </c:pt>
                <c:pt idx="114">
                  <c:v>203.84</c:v>
                </c:pt>
                <c:pt idx="115">
                  <c:v>203.8800000000001</c:v>
                </c:pt>
                <c:pt idx="116">
                  <c:v>203.9</c:v>
                </c:pt>
                <c:pt idx="117">
                  <c:v>203.94</c:v>
                </c:pt>
                <c:pt idx="118">
                  <c:v>203.9800000000001</c:v>
                </c:pt>
                <c:pt idx="119">
                  <c:v>204.0</c:v>
                </c:pt>
                <c:pt idx="120">
                  <c:v>204.01</c:v>
                </c:pt>
                <c:pt idx="121">
                  <c:v>204.04</c:v>
                </c:pt>
                <c:pt idx="122">
                  <c:v>204.1</c:v>
                </c:pt>
                <c:pt idx="123">
                  <c:v>204.15</c:v>
                </c:pt>
                <c:pt idx="124">
                  <c:v>204.19</c:v>
                </c:pt>
                <c:pt idx="125">
                  <c:v>204.2</c:v>
                </c:pt>
                <c:pt idx="126">
                  <c:v>204.24</c:v>
                </c:pt>
                <c:pt idx="127">
                  <c:v>204.28</c:v>
                </c:pt>
                <c:pt idx="128">
                  <c:v>204.3</c:v>
                </c:pt>
                <c:pt idx="129">
                  <c:v>204.34</c:v>
                </c:pt>
                <c:pt idx="130">
                  <c:v>204.3800000000001</c:v>
                </c:pt>
                <c:pt idx="131">
                  <c:v>204.4</c:v>
                </c:pt>
                <c:pt idx="132">
                  <c:v>204.44</c:v>
                </c:pt>
                <c:pt idx="133">
                  <c:v>204.4800000000001</c:v>
                </c:pt>
                <c:pt idx="134">
                  <c:v>204.5</c:v>
                </c:pt>
                <c:pt idx="135">
                  <c:v>204.54</c:v>
                </c:pt>
                <c:pt idx="136">
                  <c:v>204.6</c:v>
                </c:pt>
                <c:pt idx="137">
                  <c:v>204.65</c:v>
                </c:pt>
                <c:pt idx="138">
                  <c:v>204.69</c:v>
                </c:pt>
                <c:pt idx="139">
                  <c:v>204.7</c:v>
                </c:pt>
                <c:pt idx="140">
                  <c:v>204.74</c:v>
                </c:pt>
                <c:pt idx="141">
                  <c:v>204.78</c:v>
                </c:pt>
                <c:pt idx="142">
                  <c:v>204.8</c:v>
                </c:pt>
                <c:pt idx="143">
                  <c:v>204.84</c:v>
                </c:pt>
                <c:pt idx="144">
                  <c:v>204.8800000000001</c:v>
                </c:pt>
                <c:pt idx="145">
                  <c:v>204.9</c:v>
                </c:pt>
                <c:pt idx="146">
                  <c:v>204.94</c:v>
                </c:pt>
                <c:pt idx="147">
                  <c:v>204.9800000000001</c:v>
                </c:pt>
                <c:pt idx="148">
                  <c:v>205.0</c:v>
                </c:pt>
                <c:pt idx="149">
                  <c:v>205.02</c:v>
                </c:pt>
                <c:pt idx="150">
                  <c:v>205.04</c:v>
                </c:pt>
                <c:pt idx="151">
                  <c:v>205.1</c:v>
                </c:pt>
                <c:pt idx="152">
                  <c:v>205.15</c:v>
                </c:pt>
                <c:pt idx="153">
                  <c:v>205.19</c:v>
                </c:pt>
                <c:pt idx="154">
                  <c:v>205.2</c:v>
                </c:pt>
                <c:pt idx="155">
                  <c:v>205.24</c:v>
                </c:pt>
                <c:pt idx="156">
                  <c:v>205.28</c:v>
                </c:pt>
                <c:pt idx="157">
                  <c:v>205.3</c:v>
                </c:pt>
                <c:pt idx="158">
                  <c:v>205.34</c:v>
                </c:pt>
                <c:pt idx="159">
                  <c:v>205.3800000000001</c:v>
                </c:pt>
                <c:pt idx="160">
                  <c:v>205.4</c:v>
                </c:pt>
                <c:pt idx="161">
                  <c:v>205.44</c:v>
                </c:pt>
                <c:pt idx="162">
                  <c:v>205.4800000000001</c:v>
                </c:pt>
                <c:pt idx="163">
                  <c:v>205.5</c:v>
                </c:pt>
                <c:pt idx="164">
                  <c:v>205.54</c:v>
                </c:pt>
                <c:pt idx="165">
                  <c:v>205.55</c:v>
                </c:pt>
                <c:pt idx="166">
                  <c:v>205.6</c:v>
                </c:pt>
                <c:pt idx="167">
                  <c:v>205.65</c:v>
                </c:pt>
                <c:pt idx="168">
                  <c:v>205.69</c:v>
                </c:pt>
                <c:pt idx="169">
                  <c:v>205.7</c:v>
                </c:pt>
                <c:pt idx="170">
                  <c:v>205.74</c:v>
                </c:pt>
                <c:pt idx="171">
                  <c:v>205.78</c:v>
                </c:pt>
                <c:pt idx="172">
                  <c:v>205.8</c:v>
                </c:pt>
                <c:pt idx="173">
                  <c:v>205.84</c:v>
                </c:pt>
                <c:pt idx="174">
                  <c:v>205.8800000000001</c:v>
                </c:pt>
                <c:pt idx="175">
                  <c:v>205.9</c:v>
                </c:pt>
                <c:pt idx="176">
                  <c:v>205.94</c:v>
                </c:pt>
                <c:pt idx="177">
                  <c:v>205.9800000000001</c:v>
                </c:pt>
                <c:pt idx="178">
                  <c:v>206.0</c:v>
                </c:pt>
                <c:pt idx="179">
                  <c:v>206.01</c:v>
                </c:pt>
                <c:pt idx="180">
                  <c:v>206.04</c:v>
                </c:pt>
                <c:pt idx="181">
                  <c:v>206.1</c:v>
                </c:pt>
                <c:pt idx="182">
                  <c:v>206.15</c:v>
                </c:pt>
                <c:pt idx="183">
                  <c:v>206.19</c:v>
                </c:pt>
                <c:pt idx="184">
                  <c:v>206.2</c:v>
                </c:pt>
                <c:pt idx="185">
                  <c:v>206.24</c:v>
                </c:pt>
                <c:pt idx="186">
                  <c:v>206.28</c:v>
                </c:pt>
                <c:pt idx="187">
                  <c:v>206.3</c:v>
                </c:pt>
                <c:pt idx="188">
                  <c:v>206.34</c:v>
                </c:pt>
                <c:pt idx="189">
                  <c:v>206.3800000000001</c:v>
                </c:pt>
                <c:pt idx="190">
                  <c:v>206.4</c:v>
                </c:pt>
                <c:pt idx="191">
                  <c:v>206.44</c:v>
                </c:pt>
                <c:pt idx="192">
                  <c:v>206.4800000000001</c:v>
                </c:pt>
                <c:pt idx="193">
                  <c:v>206.5</c:v>
                </c:pt>
                <c:pt idx="194">
                  <c:v>206.54</c:v>
                </c:pt>
                <c:pt idx="195">
                  <c:v>206.55</c:v>
                </c:pt>
                <c:pt idx="196">
                  <c:v>206.6</c:v>
                </c:pt>
                <c:pt idx="197">
                  <c:v>206.65</c:v>
                </c:pt>
                <c:pt idx="198">
                  <c:v>206.69</c:v>
                </c:pt>
                <c:pt idx="199">
                  <c:v>206.7</c:v>
                </c:pt>
                <c:pt idx="200">
                  <c:v>206.74</c:v>
                </c:pt>
                <c:pt idx="201">
                  <c:v>206.78</c:v>
                </c:pt>
                <c:pt idx="202">
                  <c:v>206.8</c:v>
                </c:pt>
                <c:pt idx="203">
                  <c:v>206.84</c:v>
                </c:pt>
                <c:pt idx="204">
                  <c:v>206.8800000000001</c:v>
                </c:pt>
                <c:pt idx="205">
                  <c:v>206.9</c:v>
                </c:pt>
                <c:pt idx="206">
                  <c:v>206.94</c:v>
                </c:pt>
                <c:pt idx="207">
                  <c:v>206.9800000000001</c:v>
                </c:pt>
                <c:pt idx="208">
                  <c:v>207.0</c:v>
                </c:pt>
                <c:pt idx="209">
                  <c:v>207.01</c:v>
                </c:pt>
                <c:pt idx="210">
                  <c:v>207.04</c:v>
                </c:pt>
                <c:pt idx="211">
                  <c:v>207.1</c:v>
                </c:pt>
                <c:pt idx="212">
                  <c:v>207.15</c:v>
                </c:pt>
                <c:pt idx="213">
                  <c:v>207.19</c:v>
                </c:pt>
                <c:pt idx="214">
                  <c:v>207.2</c:v>
                </c:pt>
                <c:pt idx="215">
                  <c:v>207.24</c:v>
                </c:pt>
                <c:pt idx="216">
                  <c:v>207.28</c:v>
                </c:pt>
                <c:pt idx="217">
                  <c:v>207.3</c:v>
                </c:pt>
                <c:pt idx="218">
                  <c:v>207.34</c:v>
                </c:pt>
                <c:pt idx="219">
                  <c:v>207.3800000000001</c:v>
                </c:pt>
                <c:pt idx="220">
                  <c:v>207.4</c:v>
                </c:pt>
                <c:pt idx="221">
                  <c:v>207.44</c:v>
                </c:pt>
                <c:pt idx="222">
                  <c:v>207.4800000000001</c:v>
                </c:pt>
                <c:pt idx="223">
                  <c:v>207.5</c:v>
                </c:pt>
                <c:pt idx="224">
                  <c:v>207.54</c:v>
                </c:pt>
                <c:pt idx="225">
                  <c:v>207.6</c:v>
                </c:pt>
                <c:pt idx="226">
                  <c:v>207.65</c:v>
                </c:pt>
                <c:pt idx="227">
                  <c:v>207.69</c:v>
                </c:pt>
                <c:pt idx="228">
                  <c:v>207.7</c:v>
                </c:pt>
                <c:pt idx="229">
                  <c:v>207.74</c:v>
                </c:pt>
                <c:pt idx="230">
                  <c:v>207.78</c:v>
                </c:pt>
                <c:pt idx="231">
                  <c:v>207.8</c:v>
                </c:pt>
                <c:pt idx="232">
                  <c:v>207.84</c:v>
                </c:pt>
                <c:pt idx="233">
                  <c:v>207.8800000000001</c:v>
                </c:pt>
                <c:pt idx="234">
                  <c:v>207.9</c:v>
                </c:pt>
                <c:pt idx="235">
                  <c:v>207.94</c:v>
                </c:pt>
                <c:pt idx="236">
                  <c:v>207.9800000000001</c:v>
                </c:pt>
                <c:pt idx="237">
                  <c:v>208.0</c:v>
                </c:pt>
                <c:pt idx="238">
                  <c:v>208.01</c:v>
                </c:pt>
                <c:pt idx="239">
                  <c:v>208.04</c:v>
                </c:pt>
                <c:pt idx="240">
                  <c:v>208.1</c:v>
                </c:pt>
                <c:pt idx="241">
                  <c:v>208.15</c:v>
                </c:pt>
                <c:pt idx="242">
                  <c:v>208.19</c:v>
                </c:pt>
                <c:pt idx="243">
                  <c:v>208.2</c:v>
                </c:pt>
                <c:pt idx="244">
                  <c:v>208.24</c:v>
                </c:pt>
                <c:pt idx="245">
                  <c:v>208.28</c:v>
                </c:pt>
                <c:pt idx="246">
                  <c:v>208.3</c:v>
                </c:pt>
                <c:pt idx="247">
                  <c:v>208.34</c:v>
                </c:pt>
                <c:pt idx="248">
                  <c:v>208.3800000000001</c:v>
                </c:pt>
                <c:pt idx="249">
                  <c:v>208.4</c:v>
                </c:pt>
                <c:pt idx="250">
                  <c:v>208.44</c:v>
                </c:pt>
                <c:pt idx="251">
                  <c:v>208.4800000000001</c:v>
                </c:pt>
                <c:pt idx="252">
                  <c:v>208.5</c:v>
                </c:pt>
                <c:pt idx="253">
                  <c:v>208.54</c:v>
                </c:pt>
                <c:pt idx="254">
                  <c:v>208.6</c:v>
                </c:pt>
                <c:pt idx="255">
                  <c:v>208.65</c:v>
                </c:pt>
                <c:pt idx="256">
                  <c:v>208.69</c:v>
                </c:pt>
                <c:pt idx="257">
                  <c:v>208.7</c:v>
                </c:pt>
                <c:pt idx="258">
                  <c:v>208.74</c:v>
                </c:pt>
                <c:pt idx="259">
                  <c:v>208.78</c:v>
                </c:pt>
                <c:pt idx="260">
                  <c:v>208.8</c:v>
                </c:pt>
                <c:pt idx="261">
                  <c:v>208.84</c:v>
                </c:pt>
                <c:pt idx="262">
                  <c:v>208.8800000000001</c:v>
                </c:pt>
                <c:pt idx="263">
                  <c:v>208.9</c:v>
                </c:pt>
                <c:pt idx="264">
                  <c:v>208.94</c:v>
                </c:pt>
                <c:pt idx="265">
                  <c:v>208.9800000000001</c:v>
                </c:pt>
                <c:pt idx="266">
                  <c:v>209.0</c:v>
                </c:pt>
                <c:pt idx="267">
                  <c:v>209.01</c:v>
                </c:pt>
                <c:pt idx="268">
                  <c:v>209.04</c:v>
                </c:pt>
                <c:pt idx="269">
                  <c:v>209.1</c:v>
                </c:pt>
                <c:pt idx="270">
                  <c:v>209.15</c:v>
                </c:pt>
                <c:pt idx="271">
                  <c:v>209.19</c:v>
                </c:pt>
                <c:pt idx="272">
                  <c:v>209.2</c:v>
                </c:pt>
                <c:pt idx="273">
                  <c:v>209.24</c:v>
                </c:pt>
                <c:pt idx="274">
                  <c:v>209.28</c:v>
                </c:pt>
                <c:pt idx="275">
                  <c:v>209.3</c:v>
                </c:pt>
                <c:pt idx="276">
                  <c:v>209.34</c:v>
                </c:pt>
                <c:pt idx="277">
                  <c:v>209.3800000000001</c:v>
                </c:pt>
                <c:pt idx="278">
                  <c:v>209.4</c:v>
                </c:pt>
                <c:pt idx="279">
                  <c:v>209.44</c:v>
                </c:pt>
                <c:pt idx="280">
                  <c:v>209.4800000000001</c:v>
                </c:pt>
                <c:pt idx="281">
                  <c:v>209.5</c:v>
                </c:pt>
                <c:pt idx="282">
                  <c:v>209.54</c:v>
                </c:pt>
                <c:pt idx="283">
                  <c:v>209.55</c:v>
                </c:pt>
                <c:pt idx="284">
                  <c:v>209.6</c:v>
                </c:pt>
                <c:pt idx="285">
                  <c:v>209.65</c:v>
                </c:pt>
                <c:pt idx="286">
                  <c:v>209.69</c:v>
                </c:pt>
                <c:pt idx="287">
                  <c:v>209.7</c:v>
                </c:pt>
                <c:pt idx="288">
                  <c:v>209.74</c:v>
                </c:pt>
                <c:pt idx="289">
                  <c:v>209.78</c:v>
                </c:pt>
                <c:pt idx="290">
                  <c:v>209.8</c:v>
                </c:pt>
                <c:pt idx="291">
                  <c:v>209.84</c:v>
                </c:pt>
                <c:pt idx="292">
                  <c:v>209.8800000000001</c:v>
                </c:pt>
                <c:pt idx="293">
                  <c:v>209.9</c:v>
                </c:pt>
                <c:pt idx="294">
                  <c:v>209.94</c:v>
                </c:pt>
                <c:pt idx="295">
                  <c:v>209.9800000000001</c:v>
                </c:pt>
              </c:numCache>
            </c:numRef>
          </c:xVal>
          <c:yVal>
            <c:numRef>
              <c:f>Sheet1!$F$5697:$F$5992</c:f>
              <c:numCache>
                <c:formatCode>0.00</c:formatCode>
                <c:ptCount val="296"/>
                <c:pt idx="0">
                  <c:v>0.07189936</c:v>
                </c:pt>
                <c:pt idx="1">
                  <c:v>0.00128508545</c:v>
                </c:pt>
                <c:pt idx="2">
                  <c:v>-0.0042954305</c:v>
                </c:pt>
                <c:pt idx="3">
                  <c:v>-0.00104360903333333</c:v>
                </c:pt>
                <c:pt idx="4">
                  <c:v>-0.00403790416666667</c:v>
                </c:pt>
                <c:pt idx="5">
                  <c:v>0.000739547733333334</c:v>
                </c:pt>
                <c:pt idx="6">
                  <c:v>0.0380460483333333</c:v>
                </c:pt>
                <c:pt idx="7">
                  <c:v>0.155986365</c:v>
                </c:pt>
                <c:pt idx="8">
                  <c:v>0.191243533333333</c:v>
                </c:pt>
                <c:pt idx="9">
                  <c:v>0.316613266666667</c:v>
                </c:pt>
                <c:pt idx="10">
                  <c:v>0.421344983333334</c:v>
                </c:pt>
                <c:pt idx="11">
                  <c:v>0.465063866666667</c:v>
                </c:pt>
                <c:pt idx="12">
                  <c:v>0.5473253</c:v>
                </c:pt>
                <c:pt idx="13">
                  <c:v>0.6157338</c:v>
                </c:pt>
                <c:pt idx="14">
                  <c:v>0.6489421</c:v>
                </c:pt>
                <c:pt idx="15">
                  <c:v>0.705314683333333</c:v>
                </c:pt>
                <c:pt idx="16">
                  <c:v>0.758575216666667</c:v>
                </c:pt>
                <c:pt idx="17">
                  <c:v>0.785196883333334</c:v>
                </c:pt>
                <c:pt idx="18">
                  <c:v>0.822560983333333</c:v>
                </c:pt>
                <c:pt idx="19">
                  <c:v>0.822829016666667</c:v>
                </c:pt>
                <c:pt idx="20">
                  <c:v>0.774638916666667</c:v>
                </c:pt>
                <c:pt idx="21">
                  <c:v>0.713898233333334</c:v>
                </c:pt>
                <c:pt idx="22">
                  <c:v>0.654224933333334</c:v>
                </c:pt>
                <c:pt idx="23">
                  <c:v>0.637211583333334</c:v>
                </c:pt>
                <c:pt idx="24">
                  <c:v>0.56969355</c:v>
                </c:pt>
                <c:pt idx="25">
                  <c:v>0.49527095</c:v>
                </c:pt>
                <c:pt idx="26">
                  <c:v>0.453910416666667</c:v>
                </c:pt>
                <c:pt idx="27">
                  <c:v>0.363542383333333</c:v>
                </c:pt>
                <c:pt idx="28">
                  <c:v>0.2594913</c:v>
                </c:pt>
                <c:pt idx="29">
                  <c:v>0.198739316666667</c:v>
                </c:pt>
                <c:pt idx="30">
                  <c:v>0.07295177</c:v>
                </c:pt>
                <c:pt idx="31">
                  <c:v>0.00136269566666667</c:v>
                </c:pt>
                <c:pt idx="32">
                  <c:v>-0.0038388185</c:v>
                </c:pt>
                <c:pt idx="33">
                  <c:v>-0.00143569583333333</c:v>
                </c:pt>
                <c:pt idx="34">
                  <c:v>-0.00321112266666667</c:v>
                </c:pt>
                <c:pt idx="35">
                  <c:v>-0.00321152616666667</c:v>
                </c:pt>
                <c:pt idx="36">
                  <c:v>0.0014367203</c:v>
                </c:pt>
                <c:pt idx="37">
                  <c:v>0.0390053566666667</c:v>
                </c:pt>
                <c:pt idx="38">
                  <c:v>0.156018588333333</c:v>
                </c:pt>
                <c:pt idx="39">
                  <c:v>0.1920151</c:v>
                </c:pt>
                <c:pt idx="40">
                  <c:v>0.316437516666667</c:v>
                </c:pt>
                <c:pt idx="41">
                  <c:v>0.4209353</c:v>
                </c:pt>
                <c:pt idx="42">
                  <c:v>0.46491595</c:v>
                </c:pt>
                <c:pt idx="43">
                  <c:v>0.547003683333334</c:v>
                </c:pt>
                <c:pt idx="44">
                  <c:v>0.61597625</c:v>
                </c:pt>
                <c:pt idx="45">
                  <c:v>0.648098866666667</c:v>
                </c:pt>
                <c:pt idx="46">
                  <c:v>0.704915266666667</c:v>
                </c:pt>
                <c:pt idx="47">
                  <c:v>0.75890515</c:v>
                </c:pt>
                <c:pt idx="48">
                  <c:v>0.784171433333334</c:v>
                </c:pt>
                <c:pt idx="49">
                  <c:v>0.822510266666666</c:v>
                </c:pt>
                <c:pt idx="50">
                  <c:v>0.7740949</c:v>
                </c:pt>
                <c:pt idx="51">
                  <c:v>0.713516949999999</c:v>
                </c:pt>
                <c:pt idx="52">
                  <c:v>0.65519245</c:v>
                </c:pt>
                <c:pt idx="53">
                  <c:v>0.637269516666667</c:v>
                </c:pt>
                <c:pt idx="54">
                  <c:v>0.57066195</c:v>
                </c:pt>
                <c:pt idx="55">
                  <c:v>0.495011733333333</c:v>
                </c:pt>
                <c:pt idx="56">
                  <c:v>0.4543081</c:v>
                </c:pt>
                <c:pt idx="57">
                  <c:v>0.363607866666667</c:v>
                </c:pt>
                <c:pt idx="58">
                  <c:v>0.25909935</c:v>
                </c:pt>
                <c:pt idx="59">
                  <c:v>0.199023816666667</c:v>
                </c:pt>
                <c:pt idx="60">
                  <c:v>0.0732260133333334</c:v>
                </c:pt>
                <c:pt idx="61">
                  <c:v>0.0008143019</c:v>
                </c:pt>
                <c:pt idx="62">
                  <c:v>-0.0029927585</c:v>
                </c:pt>
                <c:pt idx="63">
                  <c:v>-0.000764258833333334</c:v>
                </c:pt>
                <c:pt idx="64">
                  <c:v>-0.00362588716666667</c:v>
                </c:pt>
                <c:pt idx="65">
                  <c:v>0.00156485475</c:v>
                </c:pt>
                <c:pt idx="66">
                  <c:v>0.0386925266666667</c:v>
                </c:pt>
                <c:pt idx="67">
                  <c:v>0.155549371666667</c:v>
                </c:pt>
                <c:pt idx="68">
                  <c:v>0.191461133333333</c:v>
                </c:pt>
                <c:pt idx="69">
                  <c:v>0.315762466666667</c:v>
                </c:pt>
                <c:pt idx="70">
                  <c:v>0.421556216666667</c:v>
                </c:pt>
                <c:pt idx="71">
                  <c:v>0.463891833333333</c:v>
                </c:pt>
                <c:pt idx="72">
                  <c:v>0.546894283333334</c:v>
                </c:pt>
                <c:pt idx="73">
                  <c:v>0.616627683333334</c:v>
                </c:pt>
                <c:pt idx="74">
                  <c:v>0.647208033333334</c:v>
                </c:pt>
                <c:pt idx="75">
                  <c:v>0.705353166666666</c:v>
                </c:pt>
                <c:pt idx="76">
                  <c:v>0.7597131</c:v>
                </c:pt>
                <c:pt idx="77">
                  <c:v>0.784168949999999</c:v>
                </c:pt>
                <c:pt idx="78">
                  <c:v>0.823359066666667</c:v>
                </c:pt>
                <c:pt idx="79">
                  <c:v>0.774481333333334</c:v>
                </c:pt>
                <c:pt idx="80">
                  <c:v>0.714153666666667</c:v>
                </c:pt>
                <c:pt idx="81">
                  <c:v>0.65557765</c:v>
                </c:pt>
                <c:pt idx="82">
                  <c:v>0.6379749</c:v>
                </c:pt>
                <c:pt idx="83">
                  <c:v>0.571107433333334</c:v>
                </c:pt>
                <c:pt idx="84">
                  <c:v>0.49408075</c:v>
                </c:pt>
                <c:pt idx="85">
                  <c:v>0.455233883333333</c:v>
                </c:pt>
                <c:pt idx="86">
                  <c:v>0.363393433333333</c:v>
                </c:pt>
                <c:pt idx="87">
                  <c:v>0.25788085</c:v>
                </c:pt>
                <c:pt idx="88">
                  <c:v>0.19942125</c:v>
                </c:pt>
                <c:pt idx="89">
                  <c:v>0.0721325633333334</c:v>
                </c:pt>
                <c:pt idx="90">
                  <c:v>0.00062041605</c:v>
                </c:pt>
                <c:pt idx="91">
                  <c:v>-0.003647649</c:v>
                </c:pt>
                <c:pt idx="92">
                  <c:v>-0.000585895033333334</c:v>
                </c:pt>
                <c:pt idx="93">
                  <c:v>-0.00402211833333333</c:v>
                </c:pt>
                <c:pt idx="94">
                  <c:v>0.000850871833333333</c:v>
                </c:pt>
                <c:pt idx="95">
                  <c:v>0.0380152833333333</c:v>
                </c:pt>
                <c:pt idx="96">
                  <c:v>0.155278885</c:v>
                </c:pt>
                <c:pt idx="97">
                  <c:v>0.190540316666667</c:v>
                </c:pt>
                <c:pt idx="98">
                  <c:v>0.316089633333334</c:v>
                </c:pt>
                <c:pt idx="99">
                  <c:v>0.422095783333333</c:v>
                </c:pt>
                <c:pt idx="100">
                  <c:v>0.463681733333333</c:v>
                </c:pt>
                <c:pt idx="101">
                  <c:v>0.547290283333334</c:v>
                </c:pt>
                <c:pt idx="102">
                  <c:v>0.6168859</c:v>
                </c:pt>
                <c:pt idx="103">
                  <c:v>0.647680766666667</c:v>
                </c:pt>
                <c:pt idx="104">
                  <c:v>0.706020683333334</c:v>
                </c:pt>
                <c:pt idx="105">
                  <c:v>0.7588361</c:v>
                </c:pt>
                <c:pt idx="106">
                  <c:v>0.7851199</c:v>
                </c:pt>
                <c:pt idx="107">
                  <c:v>0.82279375</c:v>
                </c:pt>
                <c:pt idx="108">
                  <c:v>0.82292575</c:v>
                </c:pt>
                <c:pt idx="109">
                  <c:v>0.774959916666667</c:v>
                </c:pt>
                <c:pt idx="110">
                  <c:v>0.714317949999999</c:v>
                </c:pt>
                <c:pt idx="111">
                  <c:v>0.6549439</c:v>
                </c:pt>
                <c:pt idx="112">
                  <c:v>0.638114416666667</c:v>
                </c:pt>
                <c:pt idx="113">
                  <c:v>0.570330266666667</c:v>
                </c:pt>
                <c:pt idx="114">
                  <c:v>0.493757216666667</c:v>
                </c:pt>
                <c:pt idx="115">
                  <c:v>0.454912116666667</c:v>
                </c:pt>
                <c:pt idx="116">
                  <c:v>0.362593216666667</c:v>
                </c:pt>
                <c:pt idx="117">
                  <c:v>0.258599466666667</c:v>
                </c:pt>
                <c:pt idx="118">
                  <c:v>0.19835805</c:v>
                </c:pt>
                <c:pt idx="119">
                  <c:v>0.0719730583333333</c:v>
                </c:pt>
                <c:pt idx="120">
                  <c:v>0.00171239183333333</c:v>
                </c:pt>
                <c:pt idx="121">
                  <c:v>-0.0043676545</c:v>
                </c:pt>
                <c:pt idx="122">
                  <c:v>0.00119851901666667</c:v>
                </c:pt>
                <c:pt idx="123">
                  <c:v>-0.003386739</c:v>
                </c:pt>
                <c:pt idx="124">
                  <c:v>0.0007231875</c:v>
                </c:pt>
                <c:pt idx="125">
                  <c:v>0.0384404166666667</c:v>
                </c:pt>
                <c:pt idx="126">
                  <c:v>0.156102111666667</c:v>
                </c:pt>
                <c:pt idx="127">
                  <c:v>0.191151966666667</c:v>
                </c:pt>
                <c:pt idx="128">
                  <c:v>0.316459683333333</c:v>
                </c:pt>
                <c:pt idx="129">
                  <c:v>0.421595333333333</c:v>
                </c:pt>
                <c:pt idx="130">
                  <c:v>0.46453305</c:v>
                </c:pt>
                <c:pt idx="131">
                  <c:v>0.547785816666667</c:v>
                </c:pt>
                <c:pt idx="132">
                  <c:v>0.616135133333334</c:v>
                </c:pt>
                <c:pt idx="133">
                  <c:v>0.649126983333334</c:v>
                </c:pt>
                <c:pt idx="134">
                  <c:v>0.705387566666667</c:v>
                </c:pt>
                <c:pt idx="135">
                  <c:v>0.757508349999999</c:v>
                </c:pt>
                <c:pt idx="136">
                  <c:v>0.78534</c:v>
                </c:pt>
                <c:pt idx="137">
                  <c:v>0.821445816666667</c:v>
                </c:pt>
                <c:pt idx="138">
                  <c:v>0.82244885</c:v>
                </c:pt>
                <c:pt idx="139">
                  <c:v>0.774294383333334</c:v>
                </c:pt>
                <c:pt idx="140">
                  <c:v>0.713430649999999</c:v>
                </c:pt>
                <c:pt idx="141">
                  <c:v>0.654138183333334</c:v>
                </c:pt>
                <c:pt idx="142">
                  <c:v>0.637171783333334</c:v>
                </c:pt>
                <c:pt idx="143">
                  <c:v>0.569662016666667</c:v>
                </c:pt>
                <c:pt idx="144">
                  <c:v>0.494639916666667</c:v>
                </c:pt>
                <c:pt idx="145">
                  <c:v>0.453512716666667</c:v>
                </c:pt>
                <c:pt idx="146">
                  <c:v>0.362498</c:v>
                </c:pt>
                <c:pt idx="147">
                  <c:v>0.259171033333333</c:v>
                </c:pt>
                <c:pt idx="148">
                  <c:v>0.197565183333333</c:v>
                </c:pt>
                <c:pt idx="149">
                  <c:v>0.0722741866666667</c:v>
                </c:pt>
                <c:pt idx="150">
                  <c:v>0.00202960016666667</c:v>
                </c:pt>
                <c:pt idx="151">
                  <c:v>-0.004361306</c:v>
                </c:pt>
                <c:pt idx="152">
                  <c:v>-0.00183602483333333</c:v>
                </c:pt>
                <c:pt idx="153">
                  <c:v>-0.00311937183333333</c:v>
                </c:pt>
                <c:pt idx="154">
                  <c:v>-0.003342346</c:v>
                </c:pt>
                <c:pt idx="155">
                  <c:v>0.00159338426666667</c:v>
                </c:pt>
                <c:pt idx="156">
                  <c:v>0.039040235</c:v>
                </c:pt>
                <c:pt idx="157">
                  <c:v>0.156003765</c:v>
                </c:pt>
                <c:pt idx="158">
                  <c:v>0.191872833333333</c:v>
                </c:pt>
                <c:pt idx="159">
                  <c:v>0.316021316666667</c:v>
                </c:pt>
                <c:pt idx="160">
                  <c:v>0.420615516666667</c:v>
                </c:pt>
                <c:pt idx="161">
                  <c:v>0.464858983333333</c:v>
                </c:pt>
                <c:pt idx="162">
                  <c:v>0.5466989</c:v>
                </c:pt>
                <c:pt idx="163">
                  <c:v>0.615416966666666</c:v>
                </c:pt>
                <c:pt idx="164">
                  <c:v>0.648262283333334</c:v>
                </c:pt>
                <c:pt idx="165">
                  <c:v>0.704453016666667</c:v>
                </c:pt>
                <c:pt idx="166">
                  <c:v>0.7579231</c:v>
                </c:pt>
                <c:pt idx="167">
                  <c:v>0.7841515</c:v>
                </c:pt>
                <c:pt idx="168">
                  <c:v>0.821393483333334</c:v>
                </c:pt>
                <c:pt idx="169">
                  <c:v>0.8217308</c:v>
                </c:pt>
                <c:pt idx="170">
                  <c:v>0.773749133333334</c:v>
                </c:pt>
                <c:pt idx="171">
                  <c:v>0.712926749999999</c:v>
                </c:pt>
                <c:pt idx="172">
                  <c:v>0.654806816666667</c:v>
                </c:pt>
                <c:pt idx="173">
                  <c:v>0.636757416666667</c:v>
                </c:pt>
                <c:pt idx="174">
                  <c:v>0.570463383333333</c:v>
                </c:pt>
                <c:pt idx="175">
                  <c:v>0.495153316666666</c:v>
                </c:pt>
                <c:pt idx="176">
                  <c:v>0.453935783333333</c:v>
                </c:pt>
                <c:pt idx="177">
                  <c:v>0.363817383333333</c:v>
                </c:pt>
                <c:pt idx="178">
                  <c:v>0.258830866666667</c:v>
                </c:pt>
                <c:pt idx="179">
                  <c:v>0.198914716666667</c:v>
                </c:pt>
                <c:pt idx="180">
                  <c:v>0.0732298633333333</c:v>
                </c:pt>
                <c:pt idx="181">
                  <c:v>0.000727130100000001</c:v>
                </c:pt>
                <c:pt idx="182">
                  <c:v>-0.00302504433333333</c:v>
                </c:pt>
                <c:pt idx="183">
                  <c:v>-0.001155197</c:v>
                </c:pt>
                <c:pt idx="184">
                  <c:v>-0.00325759566666667</c:v>
                </c:pt>
                <c:pt idx="185">
                  <c:v>0.001922405</c:v>
                </c:pt>
                <c:pt idx="186">
                  <c:v>0.0389586983333333</c:v>
                </c:pt>
                <c:pt idx="187">
                  <c:v>0.155254996666667</c:v>
                </c:pt>
                <c:pt idx="188">
                  <c:v>0.191268783333333</c:v>
                </c:pt>
                <c:pt idx="189">
                  <c:v>0.315325333333334</c:v>
                </c:pt>
                <c:pt idx="190">
                  <c:v>0.420617533333333</c:v>
                </c:pt>
                <c:pt idx="191">
                  <c:v>0.4640532</c:v>
                </c:pt>
                <c:pt idx="192">
                  <c:v>0.545948183333334</c:v>
                </c:pt>
                <c:pt idx="193">
                  <c:v>0.616259066666667</c:v>
                </c:pt>
                <c:pt idx="194">
                  <c:v>0.647212066666666</c:v>
                </c:pt>
                <c:pt idx="195">
                  <c:v>0.704658033333334</c:v>
                </c:pt>
                <c:pt idx="196">
                  <c:v>0.758775200000001</c:v>
                </c:pt>
                <c:pt idx="197">
                  <c:v>0.784012616666666</c:v>
                </c:pt>
                <c:pt idx="198">
                  <c:v>0.821886649999999</c:v>
                </c:pt>
                <c:pt idx="199">
                  <c:v>0.773967549999999</c:v>
                </c:pt>
                <c:pt idx="200">
                  <c:v>0.713541416666667</c:v>
                </c:pt>
                <c:pt idx="201">
                  <c:v>0.6554716</c:v>
                </c:pt>
                <c:pt idx="202">
                  <c:v>0.637918216666667</c:v>
                </c:pt>
                <c:pt idx="203">
                  <c:v>0.57075465</c:v>
                </c:pt>
                <c:pt idx="204">
                  <c:v>0.49415525</c:v>
                </c:pt>
                <c:pt idx="205">
                  <c:v>0.455143233333333</c:v>
                </c:pt>
                <c:pt idx="206">
                  <c:v>0.363463</c:v>
                </c:pt>
                <c:pt idx="207">
                  <c:v>0.257842466666667</c:v>
                </c:pt>
                <c:pt idx="208">
                  <c:v>0.19951105</c:v>
                </c:pt>
                <c:pt idx="209">
                  <c:v>0.0723636083333334</c:v>
                </c:pt>
                <c:pt idx="210">
                  <c:v>0.0002997617</c:v>
                </c:pt>
                <c:pt idx="211">
                  <c:v>-0.003393398</c:v>
                </c:pt>
                <c:pt idx="212">
                  <c:v>-0.0029180665</c:v>
                </c:pt>
                <c:pt idx="213">
                  <c:v>0.000152938688333333</c:v>
                </c:pt>
                <c:pt idx="214">
                  <c:v>-0.00423699</c:v>
                </c:pt>
                <c:pt idx="215">
                  <c:v>0.00101152496666667</c:v>
                </c:pt>
                <c:pt idx="216">
                  <c:v>0.0379452633333334</c:v>
                </c:pt>
                <c:pt idx="217">
                  <c:v>0.15502111</c:v>
                </c:pt>
                <c:pt idx="218">
                  <c:v>0.190523833333333</c:v>
                </c:pt>
                <c:pt idx="219">
                  <c:v>0.315332166666667</c:v>
                </c:pt>
                <c:pt idx="220">
                  <c:v>0.421462016666667</c:v>
                </c:pt>
                <c:pt idx="221">
                  <c:v>0.463448716666667</c:v>
                </c:pt>
                <c:pt idx="222">
                  <c:v>0.546720183333334</c:v>
                </c:pt>
                <c:pt idx="223">
                  <c:v>0.616083983333333</c:v>
                </c:pt>
                <c:pt idx="224">
                  <c:v>0.647313649999999</c:v>
                </c:pt>
                <c:pt idx="225">
                  <c:v>0.7050898</c:v>
                </c:pt>
                <c:pt idx="226">
                  <c:v>0.758577199999999</c:v>
                </c:pt>
                <c:pt idx="227">
                  <c:v>0.783649266666667</c:v>
                </c:pt>
                <c:pt idx="228">
                  <c:v>0.821725333333334</c:v>
                </c:pt>
                <c:pt idx="229">
                  <c:v>0.7743913</c:v>
                </c:pt>
                <c:pt idx="230">
                  <c:v>0.714039933333334</c:v>
                </c:pt>
                <c:pt idx="231">
                  <c:v>0.654752983333334</c:v>
                </c:pt>
                <c:pt idx="232">
                  <c:v>0.6382402</c:v>
                </c:pt>
                <c:pt idx="233">
                  <c:v>0.569364933333334</c:v>
                </c:pt>
                <c:pt idx="234">
                  <c:v>0.493819416666667</c:v>
                </c:pt>
                <c:pt idx="235">
                  <c:v>0.454061533333333</c:v>
                </c:pt>
                <c:pt idx="236">
                  <c:v>0.362394966666667</c:v>
                </c:pt>
                <c:pt idx="237">
                  <c:v>0.25899485</c:v>
                </c:pt>
                <c:pt idx="238">
                  <c:v>0.198088033333333</c:v>
                </c:pt>
                <c:pt idx="239">
                  <c:v>0.0721759933333334</c:v>
                </c:pt>
                <c:pt idx="240">
                  <c:v>0.0010314708</c:v>
                </c:pt>
                <c:pt idx="241">
                  <c:v>-0.00391456616666667</c:v>
                </c:pt>
                <c:pt idx="242">
                  <c:v>-0.000457527733333334</c:v>
                </c:pt>
                <c:pt idx="243">
                  <c:v>-0.004254266</c:v>
                </c:pt>
                <c:pt idx="244">
                  <c:v>0.000589123616666667</c:v>
                </c:pt>
                <c:pt idx="245">
                  <c:v>0.0375944816666667</c:v>
                </c:pt>
                <c:pt idx="246">
                  <c:v>0.155430753333333</c:v>
                </c:pt>
                <c:pt idx="247">
                  <c:v>0.19015815</c:v>
                </c:pt>
                <c:pt idx="248">
                  <c:v>0.316265033333333</c:v>
                </c:pt>
                <c:pt idx="249">
                  <c:v>0.421578966666667</c:v>
                </c:pt>
                <c:pt idx="250">
                  <c:v>0.4640537</c:v>
                </c:pt>
                <c:pt idx="251">
                  <c:v>0.547197583333333</c:v>
                </c:pt>
                <c:pt idx="252">
                  <c:v>0.615865983333334</c:v>
                </c:pt>
                <c:pt idx="253">
                  <c:v>0.6478224</c:v>
                </c:pt>
                <c:pt idx="254">
                  <c:v>0.7047177</c:v>
                </c:pt>
                <c:pt idx="255">
                  <c:v>0.757751050000001</c:v>
                </c:pt>
                <c:pt idx="256">
                  <c:v>0.784027333333334</c:v>
                </c:pt>
                <c:pt idx="257">
                  <c:v>0.821132266666666</c:v>
                </c:pt>
                <c:pt idx="258">
                  <c:v>0.821612583333333</c:v>
                </c:pt>
                <c:pt idx="259">
                  <c:v>0.7740004</c:v>
                </c:pt>
                <c:pt idx="260">
                  <c:v>0.713857333333334</c:v>
                </c:pt>
                <c:pt idx="261">
                  <c:v>0.654543866666667</c:v>
                </c:pt>
                <c:pt idx="262">
                  <c:v>0.637532716666666</c:v>
                </c:pt>
                <c:pt idx="263">
                  <c:v>0.5696817</c:v>
                </c:pt>
                <c:pt idx="264">
                  <c:v>0.494858833333333</c:v>
                </c:pt>
                <c:pt idx="265">
                  <c:v>0.453672116666667</c:v>
                </c:pt>
                <c:pt idx="266">
                  <c:v>0.362847</c:v>
                </c:pt>
                <c:pt idx="267">
                  <c:v>0.259768566666667</c:v>
                </c:pt>
                <c:pt idx="268">
                  <c:v>0.197989116666667</c:v>
                </c:pt>
                <c:pt idx="269">
                  <c:v>0.0731677283333333</c:v>
                </c:pt>
                <c:pt idx="270">
                  <c:v>0.00182430566666667</c:v>
                </c:pt>
                <c:pt idx="271">
                  <c:v>-0.00348797383333334</c:v>
                </c:pt>
                <c:pt idx="272">
                  <c:v>-0.00143192398333333</c:v>
                </c:pt>
                <c:pt idx="273">
                  <c:v>-0.00283986633333333</c:v>
                </c:pt>
                <c:pt idx="274">
                  <c:v>0.00137834188333333</c:v>
                </c:pt>
                <c:pt idx="275">
                  <c:v>0.0383833116666667</c:v>
                </c:pt>
                <c:pt idx="276">
                  <c:v>0.155998688333334</c:v>
                </c:pt>
                <c:pt idx="277">
                  <c:v>0.191109183333333</c:v>
                </c:pt>
                <c:pt idx="278">
                  <c:v>0.316151266666667</c:v>
                </c:pt>
                <c:pt idx="279">
                  <c:v>0.420889233333333</c:v>
                </c:pt>
                <c:pt idx="280">
                  <c:v>0.46455985</c:v>
                </c:pt>
                <c:pt idx="281">
                  <c:v>0.546833566666666</c:v>
                </c:pt>
                <c:pt idx="282">
                  <c:v>0.615368716666667</c:v>
                </c:pt>
                <c:pt idx="283">
                  <c:v>0.648086266666667</c:v>
                </c:pt>
                <c:pt idx="284">
                  <c:v>0.704366399999999</c:v>
                </c:pt>
                <c:pt idx="285">
                  <c:v>0.758071433333334</c:v>
                </c:pt>
                <c:pt idx="286">
                  <c:v>0.78334045</c:v>
                </c:pt>
                <c:pt idx="287">
                  <c:v>0.8212115</c:v>
                </c:pt>
                <c:pt idx="288">
                  <c:v>0.773350583333333</c:v>
                </c:pt>
                <c:pt idx="289">
                  <c:v>0.713319333333334</c:v>
                </c:pt>
                <c:pt idx="290">
                  <c:v>0.655175800000001</c:v>
                </c:pt>
                <c:pt idx="291">
                  <c:v>0.637158816666667</c:v>
                </c:pt>
                <c:pt idx="292">
                  <c:v>0.570562916666667</c:v>
                </c:pt>
                <c:pt idx="293">
                  <c:v>0.49493</c:v>
                </c:pt>
                <c:pt idx="294">
                  <c:v>0.454029466666667</c:v>
                </c:pt>
                <c:pt idx="295">
                  <c:v>0.363602433333333</c:v>
                </c:pt>
              </c:numCache>
            </c:numRef>
          </c:yVal>
          <c:smooth val="0"/>
          <c:extLst xmlns:c16r2="http://schemas.microsoft.com/office/drawing/2015/06/chart">
            <c:ext xmlns:c16="http://schemas.microsoft.com/office/drawing/2014/chart" uri="{C3380CC4-5D6E-409C-BE32-E72D297353CC}">
              <c16:uniqueId val="{00000002-7775-46D6-8674-92B33587C0B1}"/>
            </c:ext>
          </c:extLst>
        </c:ser>
        <c:ser>
          <c:idx val="3"/>
          <c:order val="3"/>
          <c:spPr>
            <a:ln w="3175">
              <a:solidFill>
                <a:srgbClr val="00B050"/>
              </a:solidFill>
            </a:ln>
          </c:spPr>
          <c:marker>
            <c:symbol val="none"/>
          </c:marker>
          <c:xVal>
            <c:numRef>
              <c:f>Sheet1!$B$8600:$B$8879</c:f>
              <c:numCache>
                <c:formatCode>0.00</c:formatCode>
                <c:ptCount val="280"/>
                <c:pt idx="0">
                  <c:v>300.0</c:v>
                </c:pt>
                <c:pt idx="1">
                  <c:v>300.01</c:v>
                </c:pt>
                <c:pt idx="2">
                  <c:v>300.04</c:v>
                </c:pt>
                <c:pt idx="3">
                  <c:v>300.1</c:v>
                </c:pt>
                <c:pt idx="4">
                  <c:v>300.15</c:v>
                </c:pt>
                <c:pt idx="5">
                  <c:v>300.19</c:v>
                </c:pt>
                <c:pt idx="6">
                  <c:v>300.2299999999998</c:v>
                </c:pt>
                <c:pt idx="7">
                  <c:v>300.27</c:v>
                </c:pt>
                <c:pt idx="8">
                  <c:v>300.3</c:v>
                </c:pt>
                <c:pt idx="9">
                  <c:v>300.3399999999997</c:v>
                </c:pt>
                <c:pt idx="10">
                  <c:v>300.38</c:v>
                </c:pt>
                <c:pt idx="11">
                  <c:v>300.3999999999997</c:v>
                </c:pt>
                <c:pt idx="12">
                  <c:v>300.44</c:v>
                </c:pt>
                <c:pt idx="13">
                  <c:v>300.4799999999998</c:v>
                </c:pt>
                <c:pt idx="14">
                  <c:v>300.5</c:v>
                </c:pt>
                <c:pt idx="15">
                  <c:v>300.54</c:v>
                </c:pt>
                <c:pt idx="16">
                  <c:v>300.55</c:v>
                </c:pt>
                <c:pt idx="17">
                  <c:v>300.6</c:v>
                </c:pt>
                <c:pt idx="18">
                  <c:v>300.65</c:v>
                </c:pt>
                <c:pt idx="19">
                  <c:v>300.69</c:v>
                </c:pt>
                <c:pt idx="20">
                  <c:v>300.7299999999998</c:v>
                </c:pt>
                <c:pt idx="21">
                  <c:v>300.77</c:v>
                </c:pt>
                <c:pt idx="22">
                  <c:v>300.8</c:v>
                </c:pt>
                <c:pt idx="23">
                  <c:v>300.8399999999997</c:v>
                </c:pt>
                <c:pt idx="24">
                  <c:v>300.88</c:v>
                </c:pt>
                <c:pt idx="25">
                  <c:v>300.8999999999997</c:v>
                </c:pt>
                <c:pt idx="26">
                  <c:v>300.94</c:v>
                </c:pt>
                <c:pt idx="27">
                  <c:v>300.9799999999998</c:v>
                </c:pt>
                <c:pt idx="28">
                  <c:v>301.0</c:v>
                </c:pt>
                <c:pt idx="29">
                  <c:v>301.01</c:v>
                </c:pt>
                <c:pt idx="30">
                  <c:v>301.04</c:v>
                </c:pt>
                <c:pt idx="31">
                  <c:v>301.1</c:v>
                </c:pt>
                <c:pt idx="32">
                  <c:v>301.15</c:v>
                </c:pt>
                <c:pt idx="33">
                  <c:v>301.19</c:v>
                </c:pt>
                <c:pt idx="34">
                  <c:v>301.2299999999998</c:v>
                </c:pt>
                <c:pt idx="35">
                  <c:v>301.27</c:v>
                </c:pt>
                <c:pt idx="36">
                  <c:v>301.3</c:v>
                </c:pt>
                <c:pt idx="37">
                  <c:v>301.3399999999997</c:v>
                </c:pt>
                <c:pt idx="38">
                  <c:v>301.38</c:v>
                </c:pt>
                <c:pt idx="39">
                  <c:v>301.3999999999997</c:v>
                </c:pt>
                <c:pt idx="40">
                  <c:v>301.44</c:v>
                </c:pt>
                <c:pt idx="41">
                  <c:v>301.4799999999998</c:v>
                </c:pt>
                <c:pt idx="42">
                  <c:v>301.5</c:v>
                </c:pt>
                <c:pt idx="43">
                  <c:v>301.54</c:v>
                </c:pt>
                <c:pt idx="44">
                  <c:v>301.55</c:v>
                </c:pt>
                <c:pt idx="45">
                  <c:v>301.6</c:v>
                </c:pt>
                <c:pt idx="46">
                  <c:v>301.65</c:v>
                </c:pt>
                <c:pt idx="47">
                  <c:v>301.69</c:v>
                </c:pt>
                <c:pt idx="48">
                  <c:v>301.7299999999998</c:v>
                </c:pt>
                <c:pt idx="49">
                  <c:v>301.77</c:v>
                </c:pt>
                <c:pt idx="50">
                  <c:v>301.8</c:v>
                </c:pt>
                <c:pt idx="51">
                  <c:v>301.8399999999997</c:v>
                </c:pt>
                <c:pt idx="52">
                  <c:v>301.88</c:v>
                </c:pt>
                <c:pt idx="53">
                  <c:v>301.8999999999997</c:v>
                </c:pt>
                <c:pt idx="54">
                  <c:v>301.94</c:v>
                </c:pt>
                <c:pt idx="55">
                  <c:v>301.9799999999998</c:v>
                </c:pt>
                <c:pt idx="56">
                  <c:v>302.0</c:v>
                </c:pt>
                <c:pt idx="57">
                  <c:v>302.01</c:v>
                </c:pt>
                <c:pt idx="58">
                  <c:v>302.04</c:v>
                </c:pt>
                <c:pt idx="59">
                  <c:v>302.1</c:v>
                </c:pt>
                <c:pt idx="60">
                  <c:v>302.15</c:v>
                </c:pt>
                <c:pt idx="61">
                  <c:v>302.19</c:v>
                </c:pt>
                <c:pt idx="62">
                  <c:v>302.2299999999998</c:v>
                </c:pt>
                <c:pt idx="63">
                  <c:v>302.27</c:v>
                </c:pt>
                <c:pt idx="64">
                  <c:v>302.3</c:v>
                </c:pt>
                <c:pt idx="65">
                  <c:v>302.3399999999997</c:v>
                </c:pt>
                <c:pt idx="66">
                  <c:v>302.38</c:v>
                </c:pt>
                <c:pt idx="67">
                  <c:v>302.3999999999997</c:v>
                </c:pt>
                <c:pt idx="68">
                  <c:v>302.44</c:v>
                </c:pt>
                <c:pt idx="69">
                  <c:v>302.4799999999998</c:v>
                </c:pt>
                <c:pt idx="70">
                  <c:v>302.5</c:v>
                </c:pt>
                <c:pt idx="71">
                  <c:v>302.54</c:v>
                </c:pt>
                <c:pt idx="72">
                  <c:v>302.55</c:v>
                </c:pt>
                <c:pt idx="73">
                  <c:v>302.6</c:v>
                </c:pt>
                <c:pt idx="74">
                  <c:v>302.65</c:v>
                </c:pt>
                <c:pt idx="75">
                  <c:v>302.69</c:v>
                </c:pt>
                <c:pt idx="76">
                  <c:v>302.7299999999998</c:v>
                </c:pt>
                <c:pt idx="77">
                  <c:v>302.77</c:v>
                </c:pt>
                <c:pt idx="78">
                  <c:v>302.8</c:v>
                </c:pt>
                <c:pt idx="79">
                  <c:v>302.8399999999997</c:v>
                </c:pt>
                <c:pt idx="80">
                  <c:v>302.88</c:v>
                </c:pt>
                <c:pt idx="81">
                  <c:v>302.8999999999997</c:v>
                </c:pt>
                <c:pt idx="82">
                  <c:v>302.94</c:v>
                </c:pt>
                <c:pt idx="83">
                  <c:v>302.9799999999998</c:v>
                </c:pt>
                <c:pt idx="84">
                  <c:v>303.0</c:v>
                </c:pt>
                <c:pt idx="85">
                  <c:v>303.01</c:v>
                </c:pt>
                <c:pt idx="86">
                  <c:v>303.04</c:v>
                </c:pt>
                <c:pt idx="87">
                  <c:v>303.1</c:v>
                </c:pt>
                <c:pt idx="88">
                  <c:v>303.15</c:v>
                </c:pt>
                <c:pt idx="89">
                  <c:v>303.19</c:v>
                </c:pt>
                <c:pt idx="90">
                  <c:v>303.2299999999998</c:v>
                </c:pt>
                <c:pt idx="91">
                  <c:v>303.27</c:v>
                </c:pt>
                <c:pt idx="92">
                  <c:v>303.3</c:v>
                </c:pt>
                <c:pt idx="93">
                  <c:v>303.3399999999997</c:v>
                </c:pt>
                <c:pt idx="94">
                  <c:v>303.38</c:v>
                </c:pt>
                <c:pt idx="95">
                  <c:v>303.3999999999997</c:v>
                </c:pt>
                <c:pt idx="96">
                  <c:v>303.44</c:v>
                </c:pt>
                <c:pt idx="97">
                  <c:v>303.4799999999998</c:v>
                </c:pt>
                <c:pt idx="98">
                  <c:v>303.5</c:v>
                </c:pt>
                <c:pt idx="99">
                  <c:v>303.54</c:v>
                </c:pt>
                <c:pt idx="100">
                  <c:v>303.55</c:v>
                </c:pt>
                <c:pt idx="101">
                  <c:v>303.6</c:v>
                </c:pt>
                <c:pt idx="102">
                  <c:v>303.65</c:v>
                </c:pt>
                <c:pt idx="103">
                  <c:v>303.69</c:v>
                </c:pt>
                <c:pt idx="104">
                  <c:v>303.7299999999998</c:v>
                </c:pt>
                <c:pt idx="105">
                  <c:v>303.77</c:v>
                </c:pt>
                <c:pt idx="106">
                  <c:v>303.8</c:v>
                </c:pt>
                <c:pt idx="107">
                  <c:v>303.8399999999997</c:v>
                </c:pt>
                <c:pt idx="108">
                  <c:v>303.88</c:v>
                </c:pt>
                <c:pt idx="109">
                  <c:v>303.8999999999997</c:v>
                </c:pt>
                <c:pt idx="110">
                  <c:v>303.94</c:v>
                </c:pt>
                <c:pt idx="111">
                  <c:v>303.9799999999998</c:v>
                </c:pt>
                <c:pt idx="112">
                  <c:v>304.0</c:v>
                </c:pt>
                <c:pt idx="113">
                  <c:v>304.01</c:v>
                </c:pt>
                <c:pt idx="114">
                  <c:v>304.04</c:v>
                </c:pt>
                <c:pt idx="115">
                  <c:v>304.1</c:v>
                </c:pt>
                <c:pt idx="116">
                  <c:v>304.15</c:v>
                </c:pt>
                <c:pt idx="117">
                  <c:v>304.19</c:v>
                </c:pt>
                <c:pt idx="118">
                  <c:v>304.2299999999998</c:v>
                </c:pt>
                <c:pt idx="119">
                  <c:v>304.27</c:v>
                </c:pt>
                <c:pt idx="120">
                  <c:v>304.3</c:v>
                </c:pt>
                <c:pt idx="121">
                  <c:v>304.3399999999997</c:v>
                </c:pt>
                <c:pt idx="122">
                  <c:v>304.38</c:v>
                </c:pt>
                <c:pt idx="123">
                  <c:v>304.3999999999997</c:v>
                </c:pt>
                <c:pt idx="124">
                  <c:v>304.44</c:v>
                </c:pt>
                <c:pt idx="125">
                  <c:v>304.4799999999998</c:v>
                </c:pt>
                <c:pt idx="126">
                  <c:v>304.5</c:v>
                </c:pt>
                <c:pt idx="127">
                  <c:v>304.54</c:v>
                </c:pt>
                <c:pt idx="128">
                  <c:v>304.55</c:v>
                </c:pt>
                <c:pt idx="129">
                  <c:v>304.6</c:v>
                </c:pt>
                <c:pt idx="130">
                  <c:v>304.65</c:v>
                </c:pt>
                <c:pt idx="131">
                  <c:v>304.69</c:v>
                </c:pt>
                <c:pt idx="132">
                  <c:v>304.7299999999998</c:v>
                </c:pt>
                <c:pt idx="133">
                  <c:v>304.77</c:v>
                </c:pt>
                <c:pt idx="134">
                  <c:v>304.8</c:v>
                </c:pt>
                <c:pt idx="135">
                  <c:v>304.8399999999997</c:v>
                </c:pt>
                <c:pt idx="136">
                  <c:v>304.88</c:v>
                </c:pt>
                <c:pt idx="137">
                  <c:v>304.8999999999997</c:v>
                </c:pt>
                <c:pt idx="138">
                  <c:v>304.94</c:v>
                </c:pt>
                <c:pt idx="139">
                  <c:v>304.9799999999998</c:v>
                </c:pt>
                <c:pt idx="140">
                  <c:v>305.0</c:v>
                </c:pt>
                <c:pt idx="141">
                  <c:v>305.01</c:v>
                </c:pt>
                <c:pt idx="142">
                  <c:v>305.04</c:v>
                </c:pt>
                <c:pt idx="143">
                  <c:v>305.1</c:v>
                </c:pt>
                <c:pt idx="144">
                  <c:v>305.15</c:v>
                </c:pt>
                <c:pt idx="145">
                  <c:v>305.19</c:v>
                </c:pt>
                <c:pt idx="146">
                  <c:v>305.2299999999998</c:v>
                </c:pt>
                <c:pt idx="147">
                  <c:v>305.27</c:v>
                </c:pt>
                <c:pt idx="148">
                  <c:v>305.3</c:v>
                </c:pt>
                <c:pt idx="149">
                  <c:v>305.3399999999997</c:v>
                </c:pt>
                <c:pt idx="150">
                  <c:v>305.38</c:v>
                </c:pt>
                <c:pt idx="151">
                  <c:v>305.3999999999997</c:v>
                </c:pt>
                <c:pt idx="152">
                  <c:v>305.44</c:v>
                </c:pt>
                <c:pt idx="153">
                  <c:v>305.4799999999998</c:v>
                </c:pt>
                <c:pt idx="154">
                  <c:v>305.5</c:v>
                </c:pt>
                <c:pt idx="155">
                  <c:v>305.54</c:v>
                </c:pt>
                <c:pt idx="156">
                  <c:v>305.55</c:v>
                </c:pt>
                <c:pt idx="157">
                  <c:v>305.6</c:v>
                </c:pt>
                <c:pt idx="158">
                  <c:v>305.65</c:v>
                </c:pt>
                <c:pt idx="159">
                  <c:v>305.69</c:v>
                </c:pt>
                <c:pt idx="160">
                  <c:v>305.7299999999998</c:v>
                </c:pt>
                <c:pt idx="161">
                  <c:v>305.77</c:v>
                </c:pt>
                <c:pt idx="162">
                  <c:v>305.8</c:v>
                </c:pt>
                <c:pt idx="163">
                  <c:v>305.8399999999997</c:v>
                </c:pt>
                <c:pt idx="164">
                  <c:v>305.88</c:v>
                </c:pt>
                <c:pt idx="165">
                  <c:v>305.8999999999997</c:v>
                </c:pt>
                <c:pt idx="166">
                  <c:v>305.94</c:v>
                </c:pt>
                <c:pt idx="167">
                  <c:v>305.9799999999998</c:v>
                </c:pt>
                <c:pt idx="168">
                  <c:v>306.0</c:v>
                </c:pt>
                <c:pt idx="169">
                  <c:v>306.01</c:v>
                </c:pt>
                <c:pt idx="170">
                  <c:v>306.04</c:v>
                </c:pt>
                <c:pt idx="171">
                  <c:v>306.1</c:v>
                </c:pt>
                <c:pt idx="172">
                  <c:v>306.15</c:v>
                </c:pt>
                <c:pt idx="173">
                  <c:v>306.19</c:v>
                </c:pt>
                <c:pt idx="174">
                  <c:v>306.2299999999998</c:v>
                </c:pt>
                <c:pt idx="175">
                  <c:v>306.27</c:v>
                </c:pt>
                <c:pt idx="176">
                  <c:v>306.3</c:v>
                </c:pt>
                <c:pt idx="177">
                  <c:v>306.3399999999997</c:v>
                </c:pt>
                <c:pt idx="178">
                  <c:v>306.38</c:v>
                </c:pt>
                <c:pt idx="179">
                  <c:v>306.3999999999997</c:v>
                </c:pt>
                <c:pt idx="180">
                  <c:v>306.44</c:v>
                </c:pt>
                <c:pt idx="181">
                  <c:v>306.4799999999998</c:v>
                </c:pt>
                <c:pt idx="182">
                  <c:v>306.5</c:v>
                </c:pt>
                <c:pt idx="183">
                  <c:v>306.54</c:v>
                </c:pt>
                <c:pt idx="184">
                  <c:v>306.55</c:v>
                </c:pt>
                <c:pt idx="185">
                  <c:v>306.6</c:v>
                </c:pt>
                <c:pt idx="186">
                  <c:v>306.65</c:v>
                </c:pt>
                <c:pt idx="187">
                  <c:v>306.69</c:v>
                </c:pt>
                <c:pt idx="188">
                  <c:v>306.7299999999998</c:v>
                </c:pt>
                <c:pt idx="189">
                  <c:v>306.77</c:v>
                </c:pt>
                <c:pt idx="190">
                  <c:v>306.8</c:v>
                </c:pt>
                <c:pt idx="191">
                  <c:v>306.8399999999997</c:v>
                </c:pt>
                <c:pt idx="192">
                  <c:v>306.88</c:v>
                </c:pt>
                <c:pt idx="193">
                  <c:v>306.8999999999997</c:v>
                </c:pt>
                <c:pt idx="194">
                  <c:v>306.94</c:v>
                </c:pt>
                <c:pt idx="195">
                  <c:v>306.9799999999998</c:v>
                </c:pt>
                <c:pt idx="196">
                  <c:v>307.0</c:v>
                </c:pt>
                <c:pt idx="197">
                  <c:v>307.02</c:v>
                </c:pt>
                <c:pt idx="198">
                  <c:v>307.04</c:v>
                </c:pt>
                <c:pt idx="199">
                  <c:v>307.1</c:v>
                </c:pt>
                <c:pt idx="200">
                  <c:v>307.15</c:v>
                </c:pt>
                <c:pt idx="201">
                  <c:v>307.19</c:v>
                </c:pt>
                <c:pt idx="202">
                  <c:v>307.2299999999998</c:v>
                </c:pt>
                <c:pt idx="203">
                  <c:v>307.27</c:v>
                </c:pt>
                <c:pt idx="204">
                  <c:v>307.3</c:v>
                </c:pt>
                <c:pt idx="205">
                  <c:v>307.3399999999997</c:v>
                </c:pt>
                <c:pt idx="206">
                  <c:v>307.38</c:v>
                </c:pt>
                <c:pt idx="207">
                  <c:v>307.3999999999997</c:v>
                </c:pt>
                <c:pt idx="208">
                  <c:v>307.44</c:v>
                </c:pt>
                <c:pt idx="209">
                  <c:v>307.4799999999998</c:v>
                </c:pt>
                <c:pt idx="210">
                  <c:v>307.5</c:v>
                </c:pt>
                <c:pt idx="211">
                  <c:v>307.54</c:v>
                </c:pt>
                <c:pt idx="212">
                  <c:v>307.55</c:v>
                </c:pt>
                <c:pt idx="213">
                  <c:v>307.6</c:v>
                </c:pt>
                <c:pt idx="214">
                  <c:v>307.65</c:v>
                </c:pt>
                <c:pt idx="215">
                  <c:v>307.69</c:v>
                </c:pt>
                <c:pt idx="216">
                  <c:v>307.7299999999998</c:v>
                </c:pt>
                <c:pt idx="217">
                  <c:v>307.77</c:v>
                </c:pt>
                <c:pt idx="218">
                  <c:v>307.8</c:v>
                </c:pt>
                <c:pt idx="219">
                  <c:v>307.8399999999997</c:v>
                </c:pt>
                <c:pt idx="220">
                  <c:v>307.88</c:v>
                </c:pt>
                <c:pt idx="221">
                  <c:v>307.8999999999997</c:v>
                </c:pt>
                <c:pt idx="222">
                  <c:v>307.94</c:v>
                </c:pt>
                <c:pt idx="223">
                  <c:v>307.9799999999998</c:v>
                </c:pt>
                <c:pt idx="224">
                  <c:v>308.0</c:v>
                </c:pt>
                <c:pt idx="225">
                  <c:v>308.01</c:v>
                </c:pt>
                <c:pt idx="226">
                  <c:v>308.04</c:v>
                </c:pt>
                <c:pt idx="227">
                  <c:v>308.1</c:v>
                </c:pt>
                <c:pt idx="228">
                  <c:v>308.15</c:v>
                </c:pt>
                <c:pt idx="229">
                  <c:v>308.19</c:v>
                </c:pt>
                <c:pt idx="230">
                  <c:v>308.2299999999998</c:v>
                </c:pt>
                <c:pt idx="231">
                  <c:v>308.27</c:v>
                </c:pt>
                <c:pt idx="232">
                  <c:v>308.3</c:v>
                </c:pt>
                <c:pt idx="233">
                  <c:v>308.3399999999997</c:v>
                </c:pt>
                <c:pt idx="234">
                  <c:v>308.38</c:v>
                </c:pt>
                <c:pt idx="235">
                  <c:v>308.3999999999997</c:v>
                </c:pt>
                <c:pt idx="236">
                  <c:v>308.44</c:v>
                </c:pt>
                <c:pt idx="237">
                  <c:v>308.4799999999998</c:v>
                </c:pt>
                <c:pt idx="238">
                  <c:v>308.5</c:v>
                </c:pt>
                <c:pt idx="239">
                  <c:v>308.54</c:v>
                </c:pt>
                <c:pt idx="240">
                  <c:v>308.55</c:v>
                </c:pt>
                <c:pt idx="241">
                  <c:v>308.6</c:v>
                </c:pt>
                <c:pt idx="242">
                  <c:v>308.65</c:v>
                </c:pt>
                <c:pt idx="243">
                  <c:v>308.69</c:v>
                </c:pt>
                <c:pt idx="244">
                  <c:v>308.7299999999998</c:v>
                </c:pt>
                <c:pt idx="245">
                  <c:v>308.77</c:v>
                </c:pt>
                <c:pt idx="246">
                  <c:v>308.8</c:v>
                </c:pt>
                <c:pt idx="247">
                  <c:v>308.8399999999997</c:v>
                </c:pt>
                <c:pt idx="248">
                  <c:v>308.88</c:v>
                </c:pt>
                <c:pt idx="249">
                  <c:v>308.8999999999997</c:v>
                </c:pt>
                <c:pt idx="250">
                  <c:v>308.94</c:v>
                </c:pt>
                <c:pt idx="251">
                  <c:v>308.9799999999998</c:v>
                </c:pt>
                <c:pt idx="252">
                  <c:v>309.0</c:v>
                </c:pt>
                <c:pt idx="253">
                  <c:v>309.01</c:v>
                </c:pt>
                <c:pt idx="254">
                  <c:v>309.04</c:v>
                </c:pt>
                <c:pt idx="255">
                  <c:v>309.1</c:v>
                </c:pt>
                <c:pt idx="256">
                  <c:v>309.15</c:v>
                </c:pt>
                <c:pt idx="257">
                  <c:v>309.19</c:v>
                </c:pt>
                <c:pt idx="258">
                  <c:v>309.2299999999998</c:v>
                </c:pt>
                <c:pt idx="259">
                  <c:v>309.27</c:v>
                </c:pt>
                <c:pt idx="260">
                  <c:v>309.3</c:v>
                </c:pt>
                <c:pt idx="261">
                  <c:v>309.3399999999997</c:v>
                </c:pt>
                <c:pt idx="262">
                  <c:v>309.38</c:v>
                </c:pt>
                <c:pt idx="263">
                  <c:v>309.3999999999997</c:v>
                </c:pt>
                <c:pt idx="264">
                  <c:v>309.44</c:v>
                </c:pt>
                <c:pt idx="265">
                  <c:v>309.4799999999998</c:v>
                </c:pt>
                <c:pt idx="266">
                  <c:v>309.5</c:v>
                </c:pt>
                <c:pt idx="267">
                  <c:v>309.54</c:v>
                </c:pt>
                <c:pt idx="268">
                  <c:v>309.55</c:v>
                </c:pt>
                <c:pt idx="269">
                  <c:v>309.6</c:v>
                </c:pt>
                <c:pt idx="270">
                  <c:v>309.65</c:v>
                </c:pt>
                <c:pt idx="271">
                  <c:v>309.69</c:v>
                </c:pt>
                <c:pt idx="272">
                  <c:v>309.7299999999998</c:v>
                </c:pt>
                <c:pt idx="273">
                  <c:v>309.77</c:v>
                </c:pt>
                <c:pt idx="274">
                  <c:v>309.8</c:v>
                </c:pt>
                <c:pt idx="275">
                  <c:v>309.8399999999997</c:v>
                </c:pt>
                <c:pt idx="276">
                  <c:v>309.88</c:v>
                </c:pt>
                <c:pt idx="277">
                  <c:v>309.8999999999997</c:v>
                </c:pt>
                <c:pt idx="278">
                  <c:v>309.94</c:v>
                </c:pt>
                <c:pt idx="279">
                  <c:v>309.9799999999998</c:v>
                </c:pt>
              </c:numCache>
            </c:numRef>
          </c:xVal>
          <c:yVal>
            <c:numRef>
              <c:f>Sheet1!$F$8600:$F$8879</c:f>
              <c:numCache>
                <c:formatCode>0.00</c:formatCode>
                <c:ptCount val="280"/>
                <c:pt idx="0">
                  <c:v>0.452072233333333</c:v>
                </c:pt>
                <c:pt idx="1">
                  <c:v>0.36078195</c:v>
                </c:pt>
                <c:pt idx="2">
                  <c:v>0.256041883333333</c:v>
                </c:pt>
                <c:pt idx="3">
                  <c:v>0.194882483333333</c:v>
                </c:pt>
                <c:pt idx="4">
                  <c:v>0.070017235</c:v>
                </c:pt>
                <c:pt idx="5">
                  <c:v>0.000123198455</c:v>
                </c:pt>
                <c:pt idx="6">
                  <c:v>-0.0037902035</c:v>
                </c:pt>
                <c:pt idx="7">
                  <c:v>-0.0016935945</c:v>
                </c:pt>
                <c:pt idx="8">
                  <c:v>-0.0022424385</c:v>
                </c:pt>
                <c:pt idx="9">
                  <c:v>0.00208990333333333</c:v>
                </c:pt>
                <c:pt idx="10">
                  <c:v>0.03546616</c:v>
                </c:pt>
                <c:pt idx="11">
                  <c:v>0.147998736666667</c:v>
                </c:pt>
                <c:pt idx="12">
                  <c:v>0.280449483333333</c:v>
                </c:pt>
                <c:pt idx="13">
                  <c:v>0.39162965</c:v>
                </c:pt>
                <c:pt idx="14">
                  <c:v>0.459813133333333</c:v>
                </c:pt>
                <c:pt idx="15">
                  <c:v>0.5420216</c:v>
                </c:pt>
                <c:pt idx="16">
                  <c:v>0.612435866666667</c:v>
                </c:pt>
                <c:pt idx="17">
                  <c:v>0.644853516666667</c:v>
                </c:pt>
                <c:pt idx="18">
                  <c:v>0.702758566666667</c:v>
                </c:pt>
                <c:pt idx="19">
                  <c:v>0.757285766666667</c:v>
                </c:pt>
                <c:pt idx="20">
                  <c:v>0.7820908</c:v>
                </c:pt>
                <c:pt idx="21">
                  <c:v>0.820016916666666</c:v>
                </c:pt>
                <c:pt idx="22">
                  <c:v>0.819898266666667</c:v>
                </c:pt>
                <c:pt idx="23">
                  <c:v>0.77229385</c:v>
                </c:pt>
                <c:pt idx="24">
                  <c:v>0.712088933333334</c:v>
                </c:pt>
                <c:pt idx="25">
                  <c:v>0.654472349999999</c:v>
                </c:pt>
                <c:pt idx="26">
                  <c:v>0.5870341</c:v>
                </c:pt>
                <c:pt idx="27">
                  <c:v>0.513058283333333</c:v>
                </c:pt>
                <c:pt idx="28">
                  <c:v>0.452269516666667</c:v>
                </c:pt>
                <c:pt idx="29">
                  <c:v>0.361584133333333</c:v>
                </c:pt>
                <c:pt idx="30">
                  <c:v>0.255953533333333</c:v>
                </c:pt>
                <c:pt idx="31">
                  <c:v>0.195527233333333</c:v>
                </c:pt>
                <c:pt idx="32">
                  <c:v>0.0700497683333333</c:v>
                </c:pt>
                <c:pt idx="33">
                  <c:v>-0.000315904616666667</c:v>
                </c:pt>
                <c:pt idx="34">
                  <c:v>-0.00351265383333333</c:v>
                </c:pt>
                <c:pt idx="35">
                  <c:v>-0.00115893781666667</c:v>
                </c:pt>
                <c:pt idx="36">
                  <c:v>-0.002661456</c:v>
                </c:pt>
                <c:pt idx="37">
                  <c:v>0.0020713235</c:v>
                </c:pt>
                <c:pt idx="38">
                  <c:v>0.0349887483333333</c:v>
                </c:pt>
                <c:pt idx="39">
                  <c:v>0.147535993333333</c:v>
                </c:pt>
                <c:pt idx="40">
                  <c:v>0.280916683333334</c:v>
                </c:pt>
                <c:pt idx="41">
                  <c:v>0.39192845</c:v>
                </c:pt>
                <c:pt idx="42">
                  <c:v>0.459003383333333</c:v>
                </c:pt>
                <c:pt idx="43">
                  <c:v>0.542116666666667</c:v>
                </c:pt>
                <c:pt idx="44">
                  <c:v>0.613339116666667</c:v>
                </c:pt>
                <c:pt idx="45">
                  <c:v>0.6442784</c:v>
                </c:pt>
                <c:pt idx="46">
                  <c:v>0.703589</c:v>
                </c:pt>
                <c:pt idx="47">
                  <c:v>0.758024483333334</c:v>
                </c:pt>
                <c:pt idx="48">
                  <c:v>0.782376966666666</c:v>
                </c:pt>
                <c:pt idx="49">
                  <c:v>0.821241183333334</c:v>
                </c:pt>
                <c:pt idx="50">
                  <c:v>0.820402683333333</c:v>
                </c:pt>
                <c:pt idx="51">
                  <c:v>0.773202383333333</c:v>
                </c:pt>
                <c:pt idx="52">
                  <c:v>0.713163983333333</c:v>
                </c:pt>
                <c:pt idx="53">
                  <c:v>0.654061316666667</c:v>
                </c:pt>
                <c:pt idx="54">
                  <c:v>0.585854366666667</c:v>
                </c:pt>
                <c:pt idx="55">
                  <c:v>0.513000533333334</c:v>
                </c:pt>
                <c:pt idx="56">
                  <c:v>0.45293215</c:v>
                </c:pt>
                <c:pt idx="57">
                  <c:v>0.36022495</c:v>
                </c:pt>
                <c:pt idx="58">
                  <c:v>0.25499505</c:v>
                </c:pt>
                <c:pt idx="59">
                  <c:v>0.19552515</c:v>
                </c:pt>
                <c:pt idx="60">
                  <c:v>0.0691856566666667</c:v>
                </c:pt>
                <c:pt idx="61">
                  <c:v>-0.000930298116666668</c:v>
                </c:pt>
                <c:pt idx="62">
                  <c:v>-0.00407916183333334</c:v>
                </c:pt>
                <c:pt idx="63">
                  <c:v>-0.00355332166666667</c:v>
                </c:pt>
                <c:pt idx="64">
                  <c:v>-0.000591979666666667</c:v>
                </c:pt>
                <c:pt idx="65">
                  <c:v>-0.00355800916666667</c:v>
                </c:pt>
                <c:pt idx="66">
                  <c:v>0.00123050995</c:v>
                </c:pt>
                <c:pt idx="67">
                  <c:v>0.033732675</c:v>
                </c:pt>
                <c:pt idx="68">
                  <c:v>0.147855173333333</c:v>
                </c:pt>
                <c:pt idx="69">
                  <c:v>0.281953433333333</c:v>
                </c:pt>
                <c:pt idx="70">
                  <c:v>0.390832533333333</c:v>
                </c:pt>
                <c:pt idx="71">
                  <c:v>0.459249033333333</c:v>
                </c:pt>
                <c:pt idx="72">
                  <c:v>0.543204383333333</c:v>
                </c:pt>
                <c:pt idx="73">
                  <c:v>0.612282566666666</c:v>
                </c:pt>
                <c:pt idx="74">
                  <c:v>0.645430816666667</c:v>
                </c:pt>
                <c:pt idx="75">
                  <c:v>0.703702366666666</c:v>
                </c:pt>
                <c:pt idx="76">
                  <c:v>0.757119866666667</c:v>
                </c:pt>
                <c:pt idx="77">
                  <c:v>0.783134066666666</c:v>
                </c:pt>
                <c:pt idx="78">
                  <c:v>0.821587816666667</c:v>
                </c:pt>
                <c:pt idx="79">
                  <c:v>0.821341633333334</c:v>
                </c:pt>
                <c:pt idx="80">
                  <c:v>0.77388305</c:v>
                </c:pt>
                <c:pt idx="81">
                  <c:v>0.7136268</c:v>
                </c:pt>
                <c:pt idx="82">
                  <c:v>0.653201283333334</c:v>
                </c:pt>
                <c:pt idx="83">
                  <c:v>0.584953783333333</c:v>
                </c:pt>
                <c:pt idx="84">
                  <c:v>0.51359535</c:v>
                </c:pt>
                <c:pt idx="85">
                  <c:v>0.451811066666667</c:v>
                </c:pt>
                <c:pt idx="86">
                  <c:v>0.359260733333333</c:v>
                </c:pt>
                <c:pt idx="87">
                  <c:v>0.255557283333333</c:v>
                </c:pt>
                <c:pt idx="88">
                  <c:v>0.194335333333333</c:v>
                </c:pt>
                <c:pt idx="89">
                  <c:v>0.0688637300000001</c:v>
                </c:pt>
                <c:pt idx="90">
                  <c:v>-0.000221452983333333</c:v>
                </c:pt>
                <c:pt idx="91">
                  <c:v>-0.004305287</c:v>
                </c:pt>
                <c:pt idx="92">
                  <c:v>-0.00133480255</c:v>
                </c:pt>
                <c:pt idx="93">
                  <c:v>-0.00315870466666667</c:v>
                </c:pt>
                <c:pt idx="94">
                  <c:v>0.00153286383333333</c:v>
                </c:pt>
                <c:pt idx="95">
                  <c:v>0.0344087983333333</c:v>
                </c:pt>
                <c:pt idx="96">
                  <c:v>0.14818736</c:v>
                </c:pt>
                <c:pt idx="97">
                  <c:v>0.28110935</c:v>
                </c:pt>
                <c:pt idx="98">
                  <c:v>0.390054216666667</c:v>
                </c:pt>
                <c:pt idx="99">
                  <c:v>0.459967616666667</c:v>
                </c:pt>
                <c:pt idx="100">
                  <c:v>0.54289035</c:v>
                </c:pt>
                <c:pt idx="101">
                  <c:v>0.611225333333334</c:v>
                </c:pt>
                <c:pt idx="102">
                  <c:v>0.645725483333334</c:v>
                </c:pt>
                <c:pt idx="103">
                  <c:v>0.702886533333334</c:v>
                </c:pt>
                <c:pt idx="104">
                  <c:v>0.7558388</c:v>
                </c:pt>
                <c:pt idx="105">
                  <c:v>0.782898933333334</c:v>
                </c:pt>
                <c:pt idx="106">
                  <c:v>0.8205759</c:v>
                </c:pt>
                <c:pt idx="107">
                  <c:v>0.773159716666667</c:v>
                </c:pt>
                <c:pt idx="108">
                  <c:v>0.7129953</c:v>
                </c:pt>
                <c:pt idx="109">
                  <c:v>0.65316135</c:v>
                </c:pt>
                <c:pt idx="110">
                  <c:v>0.585685733333334</c:v>
                </c:pt>
                <c:pt idx="111">
                  <c:v>0.513706849999999</c:v>
                </c:pt>
                <c:pt idx="112">
                  <c:v>0.45190885</c:v>
                </c:pt>
                <c:pt idx="113">
                  <c:v>0.36042935</c:v>
                </c:pt>
                <c:pt idx="114">
                  <c:v>0.2563145</c:v>
                </c:pt>
                <c:pt idx="115">
                  <c:v>0.194419766666667</c:v>
                </c:pt>
                <c:pt idx="116">
                  <c:v>0.0701949316666667</c:v>
                </c:pt>
                <c:pt idx="117">
                  <c:v>0.000171720366666667</c:v>
                </c:pt>
                <c:pt idx="118">
                  <c:v>-0.003483938</c:v>
                </c:pt>
                <c:pt idx="119">
                  <c:v>-0.00163124253333333</c:v>
                </c:pt>
                <c:pt idx="120">
                  <c:v>-0.0025857395</c:v>
                </c:pt>
                <c:pt idx="121">
                  <c:v>0.00221394</c:v>
                </c:pt>
                <c:pt idx="122">
                  <c:v>0.03490153</c:v>
                </c:pt>
                <c:pt idx="123">
                  <c:v>0.147866643333333</c:v>
                </c:pt>
                <c:pt idx="124">
                  <c:v>0.28068035</c:v>
                </c:pt>
                <c:pt idx="125">
                  <c:v>0.390699533333333</c:v>
                </c:pt>
                <c:pt idx="126">
                  <c:v>0.459449583333333</c:v>
                </c:pt>
                <c:pt idx="127">
                  <c:v>0.541943</c:v>
                </c:pt>
                <c:pt idx="128">
                  <c:v>0.611330749999999</c:v>
                </c:pt>
                <c:pt idx="129">
                  <c:v>0.644523966666667</c:v>
                </c:pt>
                <c:pt idx="130">
                  <c:v>0.701969916666667</c:v>
                </c:pt>
                <c:pt idx="131">
                  <c:v>0.756002216666667</c:v>
                </c:pt>
                <c:pt idx="132">
                  <c:v>0.781058766666666</c:v>
                </c:pt>
                <c:pt idx="133">
                  <c:v>0.819113166666667</c:v>
                </c:pt>
                <c:pt idx="134">
                  <c:v>0.81867955</c:v>
                </c:pt>
                <c:pt idx="135">
                  <c:v>0.772163949999999</c:v>
                </c:pt>
                <c:pt idx="136">
                  <c:v>0.712268616666667</c:v>
                </c:pt>
                <c:pt idx="137">
                  <c:v>0.654109933333334</c:v>
                </c:pt>
                <c:pt idx="138">
                  <c:v>0.586132949999999</c:v>
                </c:pt>
                <c:pt idx="139">
                  <c:v>0.5127311</c:v>
                </c:pt>
                <c:pt idx="140">
                  <c:v>0.452465433333333</c:v>
                </c:pt>
                <c:pt idx="141">
                  <c:v>0.360708716666667</c:v>
                </c:pt>
                <c:pt idx="142">
                  <c:v>0.255408266666667</c:v>
                </c:pt>
                <c:pt idx="143">
                  <c:v>0.195331033333333</c:v>
                </c:pt>
                <c:pt idx="144">
                  <c:v>0.0697930966666667</c:v>
                </c:pt>
                <c:pt idx="145">
                  <c:v>-0.000568882866666667</c:v>
                </c:pt>
                <c:pt idx="146">
                  <c:v>-0.00300376366666667</c:v>
                </c:pt>
                <c:pt idx="147">
                  <c:v>-0.00266729233333333</c:v>
                </c:pt>
                <c:pt idx="148">
                  <c:v>-0.000216873983333334</c:v>
                </c:pt>
                <c:pt idx="149">
                  <c:v>-0.00275350183333334</c:v>
                </c:pt>
                <c:pt idx="150">
                  <c:v>0.00246712</c:v>
                </c:pt>
                <c:pt idx="151">
                  <c:v>0.0346115316666667</c:v>
                </c:pt>
                <c:pt idx="152">
                  <c:v>0.14684655</c:v>
                </c:pt>
                <c:pt idx="153">
                  <c:v>0.281284783333334</c:v>
                </c:pt>
                <c:pt idx="154">
                  <c:v>0.3913357</c:v>
                </c:pt>
                <c:pt idx="155">
                  <c:v>0.458782016666667</c:v>
                </c:pt>
                <c:pt idx="156">
                  <c:v>0.538523749999999</c:v>
                </c:pt>
                <c:pt idx="157">
                  <c:v>0.604128583333334</c:v>
                </c:pt>
                <c:pt idx="158">
                  <c:v>0.636492483333334</c:v>
                </c:pt>
                <c:pt idx="159">
                  <c:v>0.704326166666667</c:v>
                </c:pt>
                <c:pt idx="160">
                  <c:v>0.758241</c:v>
                </c:pt>
                <c:pt idx="161">
                  <c:v>0.782397016666667</c:v>
                </c:pt>
                <c:pt idx="162">
                  <c:v>0.821325749999999</c:v>
                </c:pt>
                <c:pt idx="163">
                  <c:v>0.820212433333334</c:v>
                </c:pt>
                <c:pt idx="164">
                  <c:v>0.773361816666667</c:v>
                </c:pt>
                <c:pt idx="165">
                  <c:v>0.71378295</c:v>
                </c:pt>
                <c:pt idx="166">
                  <c:v>0.655150416666667</c:v>
                </c:pt>
                <c:pt idx="167">
                  <c:v>0.585648783333334</c:v>
                </c:pt>
                <c:pt idx="168">
                  <c:v>0.51346965</c:v>
                </c:pt>
                <c:pt idx="169">
                  <c:v>0.453346866666667</c:v>
                </c:pt>
                <c:pt idx="170">
                  <c:v>0.360767233333333</c:v>
                </c:pt>
                <c:pt idx="171">
                  <c:v>0.2557135</c:v>
                </c:pt>
                <c:pt idx="172">
                  <c:v>0.195360733333333</c:v>
                </c:pt>
                <c:pt idx="173">
                  <c:v>0.0693567716666667</c:v>
                </c:pt>
                <c:pt idx="174">
                  <c:v>-0.000805407766666668</c:v>
                </c:pt>
                <c:pt idx="175">
                  <c:v>-0.00421774266666667</c:v>
                </c:pt>
                <c:pt idx="176">
                  <c:v>-0.00406967783333334</c:v>
                </c:pt>
                <c:pt idx="177">
                  <c:v>-0.000981986516666667</c:v>
                </c:pt>
                <c:pt idx="178">
                  <c:v>-0.00279961766666667</c:v>
                </c:pt>
                <c:pt idx="179">
                  <c:v>0.00161584466666667</c:v>
                </c:pt>
                <c:pt idx="180">
                  <c:v>0.03388032</c:v>
                </c:pt>
                <c:pt idx="181">
                  <c:v>0.147379873333333</c:v>
                </c:pt>
                <c:pt idx="182">
                  <c:v>0.28223945</c:v>
                </c:pt>
                <c:pt idx="183">
                  <c:v>0.391401783333333</c:v>
                </c:pt>
                <c:pt idx="184">
                  <c:v>0.459467533333333</c:v>
                </c:pt>
                <c:pt idx="185">
                  <c:v>0.544146449999999</c:v>
                </c:pt>
                <c:pt idx="186">
                  <c:v>0.6131772</c:v>
                </c:pt>
                <c:pt idx="187">
                  <c:v>0.6464356</c:v>
                </c:pt>
                <c:pt idx="188">
                  <c:v>0.704472633333334</c:v>
                </c:pt>
                <c:pt idx="189">
                  <c:v>0.757890883333334</c:v>
                </c:pt>
                <c:pt idx="190">
                  <c:v>0.783882599999999</c:v>
                </c:pt>
                <c:pt idx="191">
                  <c:v>0.822186783333333</c:v>
                </c:pt>
                <c:pt idx="192">
                  <c:v>0.774840133333334</c:v>
                </c:pt>
                <c:pt idx="193">
                  <c:v>0.71505855</c:v>
                </c:pt>
                <c:pt idx="194">
                  <c:v>0.654782733333334</c:v>
                </c:pt>
                <c:pt idx="195">
                  <c:v>0.5855597</c:v>
                </c:pt>
                <c:pt idx="196">
                  <c:v>0.514310816666667</c:v>
                </c:pt>
                <c:pt idx="197">
                  <c:v>0.453325116666667</c:v>
                </c:pt>
                <c:pt idx="198">
                  <c:v>0.35988295</c:v>
                </c:pt>
                <c:pt idx="199">
                  <c:v>0.2558965</c:v>
                </c:pt>
                <c:pt idx="200">
                  <c:v>0.1943185</c:v>
                </c:pt>
                <c:pt idx="201">
                  <c:v>0.06898266</c:v>
                </c:pt>
                <c:pt idx="202">
                  <c:v>3.78582633333334E-5</c:v>
                </c:pt>
                <c:pt idx="203">
                  <c:v>-0.0041581535</c:v>
                </c:pt>
                <c:pt idx="204">
                  <c:v>-0.00147817966666667</c:v>
                </c:pt>
                <c:pt idx="205">
                  <c:v>-0.00246623533333333</c:v>
                </c:pt>
                <c:pt idx="206">
                  <c:v>0.00214224366666667</c:v>
                </c:pt>
                <c:pt idx="207">
                  <c:v>0.0344652533333333</c:v>
                </c:pt>
                <c:pt idx="208">
                  <c:v>0.147969928333333</c:v>
                </c:pt>
                <c:pt idx="209">
                  <c:v>0.2810455</c:v>
                </c:pt>
                <c:pt idx="210">
                  <c:v>0.389910183333334</c:v>
                </c:pt>
                <c:pt idx="211">
                  <c:v>0.460322333333333</c:v>
                </c:pt>
                <c:pt idx="212">
                  <c:v>0.543469383333333</c:v>
                </c:pt>
                <c:pt idx="213">
                  <c:v>0.6116733</c:v>
                </c:pt>
                <c:pt idx="214">
                  <c:v>0.646828666666667</c:v>
                </c:pt>
                <c:pt idx="215">
                  <c:v>0.704020883333334</c:v>
                </c:pt>
                <c:pt idx="216">
                  <c:v>0.756975133333334</c:v>
                </c:pt>
                <c:pt idx="217">
                  <c:v>0.784796783333333</c:v>
                </c:pt>
                <c:pt idx="218">
                  <c:v>0.822316599999999</c:v>
                </c:pt>
                <c:pt idx="219">
                  <c:v>0.774085466666667</c:v>
                </c:pt>
                <c:pt idx="220">
                  <c:v>0.713606366666666</c:v>
                </c:pt>
                <c:pt idx="221">
                  <c:v>0.653847933333334</c:v>
                </c:pt>
                <c:pt idx="222">
                  <c:v>0.586617233333334</c:v>
                </c:pt>
                <c:pt idx="223">
                  <c:v>0.514782133333333</c:v>
                </c:pt>
                <c:pt idx="224">
                  <c:v>0.45223615</c:v>
                </c:pt>
                <c:pt idx="225">
                  <c:v>0.360044933333333</c:v>
                </c:pt>
                <c:pt idx="226">
                  <c:v>0.256515033333333</c:v>
                </c:pt>
                <c:pt idx="227">
                  <c:v>0.194027066666667</c:v>
                </c:pt>
                <c:pt idx="228">
                  <c:v>0.06938094</c:v>
                </c:pt>
                <c:pt idx="229">
                  <c:v>0.000288337466666667</c:v>
                </c:pt>
                <c:pt idx="230">
                  <c:v>-0.00396257583333333</c:v>
                </c:pt>
                <c:pt idx="231">
                  <c:v>-0.001937834</c:v>
                </c:pt>
                <c:pt idx="232">
                  <c:v>-0.00177805</c:v>
                </c:pt>
                <c:pt idx="233">
                  <c:v>0.00281853916666667</c:v>
                </c:pt>
                <c:pt idx="234">
                  <c:v>0.03455615</c:v>
                </c:pt>
                <c:pt idx="235">
                  <c:v>0.14667736</c:v>
                </c:pt>
                <c:pt idx="236">
                  <c:v>0.2803313</c:v>
                </c:pt>
                <c:pt idx="237">
                  <c:v>0.390668683333334</c:v>
                </c:pt>
                <c:pt idx="238">
                  <c:v>0.459490533333333</c:v>
                </c:pt>
                <c:pt idx="239">
                  <c:v>0.542154666666667</c:v>
                </c:pt>
                <c:pt idx="240">
                  <c:v>0.61160245</c:v>
                </c:pt>
                <c:pt idx="241">
                  <c:v>0.645616216666667</c:v>
                </c:pt>
                <c:pt idx="242">
                  <c:v>0.702801466666667</c:v>
                </c:pt>
                <c:pt idx="243">
                  <c:v>0.75595205</c:v>
                </c:pt>
                <c:pt idx="244">
                  <c:v>0.781557649999999</c:v>
                </c:pt>
                <c:pt idx="245">
                  <c:v>0.820948183333334</c:v>
                </c:pt>
                <c:pt idx="246">
                  <c:v>0.820884916666667</c:v>
                </c:pt>
                <c:pt idx="247">
                  <c:v>0.773144816666667</c:v>
                </c:pt>
                <c:pt idx="248">
                  <c:v>0.712870683333334</c:v>
                </c:pt>
                <c:pt idx="249">
                  <c:v>0.654805383333334</c:v>
                </c:pt>
                <c:pt idx="250">
                  <c:v>0.586983933333333</c:v>
                </c:pt>
                <c:pt idx="251">
                  <c:v>0.513631133333334</c:v>
                </c:pt>
                <c:pt idx="252">
                  <c:v>0.452915483333333</c:v>
                </c:pt>
                <c:pt idx="253">
                  <c:v>0.361268183333333</c:v>
                </c:pt>
                <c:pt idx="254">
                  <c:v>0.255766366666667</c:v>
                </c:pt>
                <c:pt idx="255">
                  <c:v>0.194962416666667</c:v>
                </c:pt>
                <c:pt idx="256">
                  <c:v>0.069486195</c:v>
                </c:pt>
                <c:pt idx="257">
                  <c:v>-0.000210215033333333</c:v>
                </c:pt>
                <c:pt idx="258">
                  <c:v>-0.00361932133333333</c:v>
                </c:pt>
                <c:pt idx="259">
                  <c:v>-0.00159683016666667</c:v>
                </c:pt>
                <c:pt idx="260">
                  <c:v>-0.00229322666666667</c:v>
                </c:pt>
                <c:pt idx="261">
                  <c:v>0.00256202183333333</c:v>
                </c:pt>
                <c:pt idx="262">
                  <c:v>0.0342864233333333</c:v>
                </c:pt>
                <c:pt idx="263">
                  <c:v>0.145930346666667</c:v>
                </c:pt>
                <c:pt idx="264">
                  <c:v>0.280194266666667</c:v>
                </c:pt>
                <c:pt idx="265">
                  <c:v>0.391223783333333</c:v>
                </c:pt>
                <c:pt idx="266">
                  <c:v>0.458505866666667</c:v>
                </c:pt>
                <c:pt idx="267">
                  <c:v>0.542234633333334</c:v>
                </c:pt>
                <c:pt idx="268">
                  <c:v>0.612749900000001</c:v>
                </c:pt>
                <c:pt idx="269">
                  <c:v>0.6448282</c:v>
                </c:pt>
                <c:pt idx="270">
                  <c:v>0.703879883333334</c:v>
                </c:pt>
                <c:pt idx="271">
                  <c:v>0.757988666666667</c:v>
                </c:pt>
                <c:pt idx="272">
                  <c:v>0.783219499999999</c:v>
                </c:pt>
                <c:pt idx="273">
                  <c:v>0.821633633333334</c:v>
                </c:pt>
                <c:pt idx="274">
                  <c:v>0.82084145</c:v>
                </c:pt>
                <c:pt idx="275">
                  <c:v>0.773579566666666</c:v>
                </c:pt>
                <c:pt idx="276">
                  <c:v>0.7137668</c:v>
                </c:pt>
                <c:pt idx="277">
                  <c:v>0.655372883333334</c:v>
                </c:pt>
                <c:pt idx="278">
                  <c:v>0.586172566666666</c:v>
                </c:pt>
                <c:pt idx="279">
                  <c:v>0.512753083333333</c:v>
                </c:pt>
              </c:numCache>
            </c:numRef>
          </c:yVal>
          <c:smooth val="0"/>
          <c:extLst xmlns:c16r2="http://schemas.microsoft.com/office/drawing/2015/06/chart">
            <c:ext xmlns:c16="http://schemas.microsoft.com/office/drawing/2014/chart" uri="{C3380CC4-5D6E-409C-BE32-E72D297353CC}">
              <c16:uniqueId val="{00000003-7775-46D6-8674-92B33587C0B1}"/>
            </c:ext>
          </c:extLst>
        </c:ser>
        <c:ser>
          <c:idx val="4"/>
          <c:order val="4"/>
          <c:spPr>
            <a:ln w="3175">
              <a:solidFill>
                <a:srgbClr val="00B050"/>
              </a:solidFill>
            </a:ln>
          </c:spPr>
          <c:marker>
            <c:symbol val="none"/>
          </c:marker>
          <c:xVal>
            <c:numRef>
              <c:f>Sheet1!$B$11447:$B$11737</c:f>
              <c:numCache>
                <c:formatCode>0.00</c:formatCode>
                <c:ptCount val="291"/>
                <c:pt idx="0">
                  <c:v>400.0</c:v>
                </c:pt>
                <c:pt idx="1">
                  <c:v>400.01</c:v>
                </c:pt>
                <c:pt idx="2">
                  <c:v>400.04</c:v>
                </c:pt>
                <c:pt idx="3">
                  <c:v>400.1</c:v>
                </c:pt>
                <c:pt idx="4">
                  <c:v>400.1500000000002</c:v>
                </c:pt>
                <c:pt idx="5">
                  <c:v>400.19</c:v>
                </c:pt>
                <c:pt idx="6">
                  <c:v>400.2</c:v>
                </c:pt>
                <c:pt idx="7">
                  <c:v>400.24</c:v>
                </c:pt>
                <c:pt idx="8">
                  <c:v>400.28</c:v>
                </c:pt>
                <c:pt idx="9">
                  <c:v>400.3</c:v>
                </c:pt>
                <c:pt idx="10">
                  <c:v>400.3400000000002</c:v>
                </c:pt>
                <c:pt idx="11">
                  <c:v>400.38</c:v>
                </c:pt>
                <c:pt idx="12">
                  <c:v>400.4</c:v>
                </c:pt>
                <c:pt idx="13">
                  <c:v>400.44</c:v>
                </c:pt>
                <c:pt idx="14">
                  <c:v>400.4799999999998</c:v>
                </c:pt>
                <c:pt idx="15">
                  <c:v>400.5</c:v>
                </c:pt>
                <c:pt idx="16">
                  <c:v>400.55</c:v>
                </c:pt>
                <c:pt idx="17">
                  <c:v>400.6</c:v>
                </c:pt>
                <c:pt idx="18">
                  <c:v>400.6500000000002</c:v>
                </c:pt>
                <c:pt idx="19">
                  <c:v>400.69</c:v>
                </c:pt>
                <c:pt idx="20">
                  <c:v>400.7</c:v>
                </c:pt>
                <c:pt idx="21">
                  <c:v>400.74</c:v>
                </c:pt>
                <c:pt idx="22">
                  <c:v>400.78</c:v>
                </c:pt>
                <c:pt idx="23">
                  <c:v>400.8</c:v>
                </c:pt>
                <c:pt idx="24">
                  <c:v>400.8400000000002</c:v>
                </c:pt>
                <c:pt idx="25">
                  <c:v>400.88</c:v>
                </c:pt>
                <c:pt idx="26">
                  <c:v>400.9</c:v>
                </c:pt>
                <c:pt idx="27">
                  <c:v>400.94</c:v>
                </c:pt>
                <c:pt idx="28">
                  <c:v>400.9799999999998</c:v>
                </c:pt>
                <c:pt idx="29">
                  <c:v>401.0</c:v>
                </c:pt>
                <c:pt idx="30">
                  <c:v>401.01</c:v>
                </c:pt>
                <c:pt idx="31">
                  <c:v>401.04</c:v>
                </c:pt>
                <c:pt idx="32">
                  <c:v>401.1</c:v>
                </c:pt>
                <c:pt idx="33">
                  <c:v>401.1500000000002</c:v>
                </c:pt>
                <c:pt idx="34">
                  <c:v>401.19</c:v>
                </c:pt>
                <c:pt idx="35">
                  <c:v>401.2</c:v>
                </c:pt>
                <c:pt idx="36">
                  <c:v>401.24</c:v>
                </c:pt>
                <c:pt idx="37">
                  <c:v>401.28</c:v>
                </c:pt>
                <c:pt idx="38">
                  <c:v>401.3</c:v>
                </c:pt>
                <c:pt idx="39">
                  <c:v>401.3400000000002</c:v>
                </c:pt>
                <c:pt idx="40">
                  <c:v>401.38</c:v>
                </c:pt>
                <c:pt idx="41">
                  <c:v>401.4</c:v>
                </c:pt>
                <c:pt idx="42">
                  <c:v>401.44</c:v>
                </c:pt>
                <c:pt idx="43">
                  <c:v>401.4799999999998</c:v>
                </c:pt>
                <c:pt idx="44">
                  <c:v>401.5</c:v>
                </c:pt>
                <c:pt idx="45">
                  <c:v>401.55</c:v>
                </c:pt>
                <c:pt idx="46">
                  <c:v>401.6</c:v>
                </c:pt>
                <c:pt idx="47">
                  <c:v>401.6500000000002</c:v>
                </c:pt>
                <c:pt idx="48">
                  <c:v>401.69</c:v>
                </c:pt>
                <c:pt idx="49">
                  <c:v>401.7</c:v>
                </c:pt>
                <c:pt idx="50">
                  <c:v>401.74</c:v>
                </c:pt>
                <c:pt idx="51">
                  <c:v>401.78</c:v>
                </c:pt>
                <c:pt idx="52">
                  <c:v>401.8</c:v>
                </c:pt>
                <c:pt idx="53">
                  <c:v>401.8400000000002</c:v>
                </c:pt>
                <c:pt idx="54">
                  <c:v>401.88</c:v>
                </c:pt>
                <c:pt idx="55">
                  <c:v>401.9</c:v>
                </c:pt>
                <c:pt idx="56">
                  <c:v>401.94</c:v>
                </c:pt>
                <c:pt idx="57">
                  <c:v>401.9799999999998</c:v>
                </c:pt>
                <c:pt idx="58">
                  <c:v>402.0</c:v>
                </c:pt>
                <c:pt idx="59">
                  <c:v>402.01</c:v>
                </c:pt>
                <c:pt idx="60">
                  <c:v>402.04</c:v>
                </c:pt>
                <c:pt idx="61">
                  <c:v>402.1</c:v>
                </c:pt>
                <c:pt idx="62">
                  <c:v>402.1500000000002</c:v>
                </c:pt>
                <c:pt idx="63">
                  <c:v>402.19</c:v>
                </c:pt>
                <c:pt idx="64">
                  <c:v>402.2</c:v>
                </c:pt>
                <c:pt idx="65">
                  <c:v>402.24</c:v>
                </c:pt>
                <c:pt idx="66">
                  <c:v>402.28</c:v>
                </c:pt>
                <c:pt idx="67">
                  <c:v>402.3</c:v>
                </c:pt>
                <c:pt idx="68">
                  <c:v>402.3400000000002</c:v>
                </c:pt>
                <c:pt idx="69">
                  <c:v>402.38</c:v>
                </c:pt>
                <c:pt idx="70">
                  <c:v>402.4</c:v>
                </c:pt>
                <c:pt idx="71">
                  <c:v>402.44</c:v>
                </c:pt>
                <c:pt idx="72">
                  <c:v>402.4799999999998</c:v>
                </c:pt>
                <c:pt idx="73">
                  <c:v>402.5</c:v>
                </c:pt>
                <c:pt idx="74">
                  <c:v>402.55</c:v>
                </c:pt>
                <c:pt idx="75">
                  <c:v>402.6</c:v>
                </c:pt>
                <c:pt idx="76">
                  <c:v>402.6500000000002</c:v>
                </c:pt>
                <c:pt idx="77">
                  <c:v>402.69</c:v>
                </c:pt>
                <c:pt idx="78">
                  <c:v>402.7</c:v>
                </c:pt>
                <c:pt idx="79">
                  <c:v>402.74</c:v>
                </c:pt>
                <c:pt idx="80">
                  <c:v>402.78</c:v>
                </c:pt>
                <c:pt idx="81">
                  <c:v>402.8</c:v>
                </c:pt>
                <c:pt idx="82">
                  <c:v>402.8400000000002</c:v>
                </c:pt>
                <c:pt idx="83">
                  <c:v>402.88</c:v>
                </c:pt>
                <c:pt idx="84">
                  <c:v>402.9</c:v>
                </c:pt>
                <c:pt idx="85">
                  <c:v>402.94</c:v>
                </c:pt>
                <c:pt idx="86">
                  <c:v>402.9799999999998</c:v>
                </c:pt>
                <c:pt idx="87">
                  <c:v>403.0</c:v>
                </c:pt>
                <c:pt idx="88">
                  <c:v>403.01</c:v>
                </c:pt>
                <c:pt idx="89">
                  <c:v>403.04</c:v>
                </c:pt>
                <c:pt idx="90">
                  <c:v>403.1</c:v>
                </c:pt>
                <c:pt idx="91">
                  <c:v>403.1500000000002</c:v>
                </c:pt>
                <c:pt idx="92">
                  <c:v>403.19</c:v>
                </c:pt>
                <c:pt idx="93">
                  <c:v>403.2</c:v>
                </c:pt>
                <c:pt idx="94">
                  <c:v>403.24</c:v>
                </c:pt>
                <c:pt idx="95">
                  <c:v>403.28</c:v>
                </c:pt>
                <c:pt idx="96">
                  <c:v>403.3</c:v>
                </c:pt>
                <c:pt idx="97">
                  <c:v>403.3400000000002</c:v>
                </c:pt>
                <c:pt idx="98">
                  <c:v>403.38</c:v>
                </c:pt>
                <c:pt idx="99">
                  <c:v>403.4</c:v>
                </c:pt>
                <c:pt idx="100">
                  <c:v>403.44</c:v>
                </c:pt>
                <c:pt idx="101">
                  <c:v>403.4799999999998</c:v>
                </c:pt>
                <c:pt idx="102">
                  <c:v>403.5</c:v>
                </c:pt>
                <c:pt idx="103">
                  <c:v>403.55</c:v>
                </c:pt>
                <c:pt idx="104">
                  <c:v>403.6</c:v>
                </c:pt>
                <c:pt idx="105">
                  <c:v>403.6500000000002</c:v>
                </c:pt>
                <c:pt idx="106">
                  <c:v>403.69</c:v>
                </c:pt>
                <c:pt idx="107">
                  <c:v>403.7</c:v>
                </c:pt>
                <c:pt idx="108">
                  <c:v>403.74</c:v>
                </c:pt>
                <c:pt idx="109">
                  <c:v>403.78</c:v>
                </c:pt>
                <c:pt idx="110">
                  <c:v>403.8</c:v>
                </c:pt>
                <c:pt idx="111">
                  <c:v>403.8400000000002</c:v>
                </c:pt>
                <c:pt idx="112">
                  <c:v>403.88</c:v>
                </c:pt>
                <c:pt idx="113">
                  <c:v>403.9</c:v>
                </c:pt>
                <c:pt idx="114">
                  <c:v>403.94</c:v>
                </c:pt>
                <c:pt idx="115">
                  <c:v>403.9799999999998</c:v>
                </c:pt>
                <c:pt idx="116">
                  <c:v>404.0</c:v>
                </c:pt>
                <c:pt idx="117">
                  <c:v>404.01</c:v>
                </c:pt>
                <c:pt idx="118">
                  <c:v>404.04</c:v>
                </c:pt>
                <c:pt idx="119">
                  <c:v>404.1</c:v>
                </c:pt>
                <c:pt idx="120">
                  <c:v>404.1500000000002</c:v>
                </c:pt>
                <c:pt idx="121">
                  <c:v>404.19</c:v>
                </c:pt>
                <c:pt idx="122">
                  <c:v>404.2</c:v>
                </c:pt>
                <c:pt idx="123">
                  <c:v>404.24</c:v>
                </c:pt>
                <c:pt idx="124">
                  <c:v>404.28</c:v>
                </c:pt>
                <c:pt idx="125">
                  <c:v>404.3</c:v>
                </c:pt>
                <c:pt idx="126">
                  <c:v>404.3400000000002</c:v>
                </c:pt>
                <c:pt idx="127">
                  <c:v>404.38</c:v>
                </c:pt>
                <c:pt idx="128">
                  <c:v>404.4</c:v>
                </c:pt>
                <c:pt idx="129">
                  <c:v>404.44</c:v>
                </c:pt>
                <c:pt idx="130">
                  <c:v>404.4799999999998</c:v>
                </c:pt>
                <c:pt idx="131">
                  <c:v>404.5</c:v>
                </c:pt>
                <c:pt idx="132">
                  <c:v>404.55</c:v>
                </c:pt>
                <c:pt idx="133">
                  <c:v>404.6</c:v>
                </c:pt>
                <c:pt idx="134">
                  <c:v>404.6500000000002</c:v>
                </c:pt>
                <c:pt idx="135">
                  <c:v>404.69</c:v>
                </c:pt>
                <c:pt idx="136">
                  <c:v>404.7</c:v>
                </c:pt>
                <c:pt idx="137">
                  <c:v>404.74</c:v>
                </c:pt>
                <c:pt idx="138">
                  <c:v>404.78</c:v>
                </c:pt>
                <c:pt idx="139">
                  <c:v>404.8</c:v>
                </c:pt>
                <c:pt idx="140">
                  <c:v>404.8400000000002</c:v>
                </c:pt>
                <c:pt idx="141">
                  <c:v>404.88</c:v>
                </c:pt>
                <c:pt idx="142">
                  <c:v>404.9</c:v>
                </c:pt>
                <c:pt idx="143">
                  <c:v>404.94</c:v>
                </c:pt>
                <c:pt idx="144">
                  <c:v>404.9799999999998</c:v>
                </c:pt>
                <c:pt idx="145">
                  <c:v>405.0</c:v>
                </c:pt>
                <c:pt idx="146">
                  <c:v>405.01</c:v>
                </c:pt>
                <c:pt idx="147">
                  <c:v>405.04</c:v>
                </c:pt>
                <c:pt idx="148">
                  <c:v>405.1</c:v>
                </c:pt>
                <c:pt idx="149">
                  <c:v>405.1500000000002</c:v>
                </c:pt>
                <c:pt idx="150">
                  <c:v>405.19</c:v>
                </c:pt>
                <c:pt idx="151">
                  <c:v>405.2</c:v>
                </c:pt>
                <c:pt idx="152">
                  <c:v>405.24</c:v>
                </c:pt>
                <c:pt idx="153">
                  <c:v>405.28</c:v>
                </c:pt>
                <c:pt idx="154">
                  <c:v>405.3</c:v>
                </c:pt>
                <c:pt idx="155">
                  <c:v>405.3400000000002</c:v>
                </c:pt>
                <c:pt idx="156">
                  <c:v>405.38</c:v>
                </c:pt>
                <c:pt idx="157">
                  <c:v>405.4</c:v>
                </c:pt>
                <c:pt idx="158">
                  <c:v>405.44</c:v>
                </c:pt>
                <c:pt idx="159">
                  <c:v>405.4799999999998</c:v>
                </c:pt>
                <c:pt idx="160">
                  <c:v>405.5</c:v>
                </c:pt>
                <c:pt idx="161">
                  <c:v>405.55</c:v>
                </c:pt>
                <c:pt idx="162">
                  <c:v>405.6</c:v>
                </c:pt>
                <c:pt idx="163">
                  <c:v>405.6500000000002</c:v>
                </c:pt>
                <c:pt idx="164">
                  <c:v>405.69</c:v>
                </c:pt>
                <c:pt idx="165">
                  <c:v>405.7</c:v>
                </c:pt>
                <c:pt idx="166">
                  <c:v>405.74</c:v>
                </c:pt>
                <c:pt idx="167">
                  <c:v>405.78</c:v>
                </c:pt>
                <c:pt idx="168">
                  <c:v>405.8</c:v>
                </c:pt>
                <c:pt idx="169">
                  <c:v>405.8400000000002</c:v>
                </c:pt>
                <c:pt idx="170">
                  <c:v>405.88</c:v>
                </c:pt>
                <c:pt idx="171">
                  <c:v>405.9</c:v>
                </c:pt>
                <c:pt idx="172">
                  <c:v>405.94</c:v>
                </c:pt>
                <c:pt idx="173">
                  <c:v>405.9799999999998</c:v>
                </c:pt>
                <c:pt idx="174">
                  <c:v>406.0</c:v>
                </c:pt>
                <c:pt idx="175">
                  <c:v>406.01</c:v>
                </c:pt>
                <c:pt idx="176">
                  <c:v>406.04</c:v>
                </c:pt>
                <c:pt idx="177">
                  <c:v>406.1</c:v>
                </c:pt>
                <c:pt idx="178">
                  <c:v>406.1500000000002</c:v>
                </c:pt>
                <c:pt idx="179">
                  <c:v>406.19</c:v>
                </c:pt>
                <c:pt idx="180">
                  <c:v>406.2</c:v>
                </c:pt>
                <c:pt idx="181">
                  <c:v>406.24</c:v>
                </c:pt>
                <c:pt idx="182">
                  <c:v>406.28</c:v>
                </c:pt>
                <c:pt idx="183">
                  <c:v>406.3</c:v>
                </c:pt>
                <c:pt idx="184">
                  <c:v>406.3400000000002</c:v>
                </c:pt>
                <c:pt idx="185">
                  <c:v>406.38</c:v>
                </c:pt>
                <c:pt idx="186">
                  <c:v>406.4</c:v>
                </c:pt>
                <c:pt idx="187">
                  <c:v>406.44</c:v>
                </c:pt>
                <c:pt idx="188">
                  <c:v>406.4799999999998</c:v>
                </c:pt>
                <c:pt idx="189">
                  <c:v>406.5</c:v>
                </c:pt>
                <c:pt idx="190">
                  <c:v>406.55</c:v>
                </c:pt>
                <c:pt idx="191">
                  <c:v>406.6</c:v>
                </c:pt>
                <c:pt idx="192">
                  <c:v>406.6500000000002</c:v>
                </c:pt>
                <c:pt idx="193">
                  <c:v>406.69</c:v>
                </c:pt>
                <c:pt idx="194">
                  <c:v>406.7</c:v>
                </c:pt>
                <c:pt idx="195">
                  <c:v>406.74</c:v>
                </c:pt>
                <c:pt idx="196">
                  <c:v>406.78</c:v>
                </c:pt>
                <c:pt idx="197">
                  <c:v>406.8</c:v>
                </c:pt>
                <c:pt idx="198">
                  <c:v>406.8400000000002</c:v>
                </c:pt>
                <c:pt idx="199">
                  <c:v>406.88</c:v>
                </c:pt>
                <c:pt idx="200">
                  <c:v>406.9</c:v>
                </c:pt>
                <c:pt idx="201">
                  <c:v>406.94</c:v>
                </c:pt>
                <c:pt idx="202">
                  <c:v>406.9799999999998</c:v>
                </c:pt>
                <c:pt idx="203">
                  <c:v>407.0</c:v>
                </c:pt>
                <c:pt idx="204">
                  <c:v>407.01</c:v>
                </c:pt>
                <c:pt idx="205">
                  <c:v>407.04</c:v>
                </c:pt>
                <c:pt idx="206">
                  <c:v>407.1</c:v>
                </c:pt>
                <c:pt idx="207">
                  <c:v>407.1500000000002</c:v>
                </c:pt>
                <c:pt idx="208">
                  <c:v>407.19</c:v>
                </c:pt>
                <c:pt idx="209">
                  <c:v>407.2</c:v>
                </c:pt>
                <c:pt idx="210">
                  <c:v>407.24</c:v>
                </c:pt>
                <c:pt idx="211">
                  <c:v>407.28</c:v>
                </c:pt>
                <c:pt idx="212">
                  <c:v>407.3</c:v>
                </c:pt>
                <c:pt idx="213">
                  <c:v>407.3400000000002</c:v>
                </c:pt>
                <c:pt idx="214">
                  <c:v>407.38</c:v>
                </c:pt>
                <c:pt idx="215">
                  <c:v>407.4</c:v>
                </c:pt>
                <c:pt idx="216">
                  <c:v>407.44</c:v>
                </c:pt>
                <c:pt idx="217">
                  <c:v>407.4799999999998</c:v>
                </c:pt>
                <c:pt idx="218">
                  <c:v>407.5</c:v>
                </c:pt>
                <c:pt idx="219">
                  <c:v>407.55</c:v>
                </c:pt>
                <c:pt idx="220">
                  <c:v>407.6</c:v>
                </c:pt>
                <c:pt idx="221">
                  <c:v>407.6500000000002</c:v>
                </c:pt>
                <c:pt idx="222">
                  <c:v>407.69</c:v>
                </c:pt>
                <c:pt idx="223">
                  <c:v>407.7</c:v>
                </c:pt>
                <c:pt idx="224">
                  <c:v>407.74</c:v>
                </c:pt>
                <c:pt idx="225">
                  <c:v>407.78</c:v>
                </c:pt>
                <c:pt idx="226">
                  <c:v>407.8</c:v>
                </c:pt>
                <c:pt idx="227">
                  <c:v>407.8400000000002</c:v>
                </c:pt>
                <c:pt idx="228">
                  <c:v>407.88</c:v>
                </c:pt>
                <c:pt idx="229">
                  <c:v>407.9</c:v>
                </c:pt>
                <c:pt idx="230">
                  <c:v>407.94</c:v>
                </c:pt>
                <c:pt idx="231">
                  <c:v>407.9799999999998</c:v>
                </c:pt>
                <c:pt idx="232">
                  <c:v>408.0</c:v>
                </c:pt>
                <c:pt idx="233">
                  <c:v>408.01</c:v>
                </c:pt>
                <c:pt idx="234">
                  <c:v>408.04</c:v>
                </c:pt>
                <c:pt idx="235">
                  <c:v>408.1</c:v>
                </c:pt>
                <c:pt idx="236">
                  <c:v>408.1500000000002</c:v>
                </c:pt>
                <c:pt idx="237">
                  <c:v>408.19</c:v>
                </c:pt>
                <c:pt idx="238">
                  <c:v>408.2</c:v>
                </c:pt>
                <c:pt idx="239">
                  <c:v>408.24</c:v>
                </c:pt>
                <c:pt idx="240">
                  <c:v>408.28</c:v>
                </c:pt>
                <c:pt idx="241">
                  <c:v>408.3</c:v>
                </c:pt>
                <c:pt idx="242">
                  <c:v>408.3400000000002</c:v>
                </c:pt>
                <c:pt idx="243">
                  <c:v>408.38</c:v>
                </c:pt>
                <c:pt idx="244">
                  <c:v>408.4</c:v>
                </c:pt>
                <c:pt idx="245">
                  <c:v>408.44</c:v>
                </c:pt>
                <c:pt idx="246">
                  <c:v>408.4799999999998</c:v>
                </c:pt>
                <c:pt idx="247">
                  <c:v>408.5</c:v>
                </c:pt>
                <c:pt idx="248">
                  <c:v>408.55</c:v>
                </c:pt>
                <c:pt idx="249">
                  <c:v>408.6</c:v>
                </c:pt>
                <c:pt idx="250">
                  <c:v>408.6500000000002</c:v>
                </c:pt>
                <c:pt idx="251">
                  <c:v>408.69</c:v>
                </c:pt>
                <c:pt idx="252">
                  <c:v>408.7</c:v>
                </c:pt>
                <c:pt idx="253">
                  <c:v>408.74</c:v>
                </c:pt>
                <c:pt idx="254">
                  <c:v>408.78</c:v>
                </c:pt>
                <c:pt idx="255">
                  <c:v>408.8</c:v>
                </c:pt>
                <c:pt idx="256">
                  <c:v>408.8400000000002</c:v>
                </c:pt>
                <c:pt idx="257">
                  <c:v>408.88</c:v>
                </c:pt>
                <c:pt idx="258">
                  <c:v>408.9</c:v>
                </c:pt>
                <c:pt idx="259">
                  <c:v>408.94</c:v>
                </c:pt>
                <c:pt idx="260">
                  <c:v>408.9799999999998</c:v>
                </c:pt>
                <c:pt idx="261">
                  <c:v>409.0</c:v>
                </c:pt>
                <c:pt idx="262">
                  <c:v>409.02</c:v>
                </c:pt>
                <c:pt idx="263">
                  <c:v>409.04</c:v>
                </c:pt>
                <c:pt idx="264">
                  <c:v>409.1</c:v>
                </c:pt>
                <c:pt idx="265">
                  <c:v>409.1500000000002</c:v>
                </c:pt>
                <c:pt idx="266">
                  <c:v>409.19</c:v>
                </c:pt>
                <c:pt idx="267">
                  <c:v>409.2</c:v>
                </c:pt>
                <c:pt idx="268">
                  <c:v>409.24</c:v>
                </c:pt>
                <c:pt idx="269">
                  <c:v>409.28</c:v>
                </c:pt>
                <c:pt idx="270">
                  <c:v>409.3</c:v>
                </c:pt>
                <c:pt idx="271">
                  <c:v>409.3400000000002</c:v>
                </c:pt>
                <c:pt idx="272">
                  <c:v>409.38</c:v>
                </c:pt>
                <c:pt idx="273">
                  <c:v>409.4</c:v>
                </c:pt>
                <c:pt idx="274">
                  <c:v>409.44</c:v>
                </c:pt>
                <c:pt idx="275">
                  <c:v>409.4799999999998</c:v>
                </c:pt>
                <c:pt idx="276">
                  <c:v>409.5</c:v>
                </c:pt>
                <c:pt idx="277">
                  <c:v>409.54</c:v>
                </c:pt>
                <c:pt idx="278">
                  <c:v>409.55</c:v>
                </c:pt>
                <c:pt idx="279">
                  <c:v>409.6</c:v>
                </c:pt>
                <c:pt idx="280">
                  <c:v>409.6500000000002</c:v>
                </c:pt>
                <c:pt idx="281">
                  <c:v>409.69</c:v>
                </c:pt>
                <c:pt idx="282">
                  <c:v>409.7</c:v>
                </c:pt>
                <c:pt idx="283">
                  <c:v>409.74</c:v>
                </c:pt>
                <c:pt idx="284">
                  <c:v>409.78</c:v>
                </c:pt>
                <c:pt idx="285">
                  <c:v>409.8</c:v>
                </c:pt>
                <c:pt idx="286">
                  <c:v>409.8400000000002</c:v>
                </c:pt>
                <c:pt idx="287">
                  <c:v>409.88</c:v>
                </c:pt>
                <c:pt idx="288">
                  <c:v>409.9</c:v>
                </c:pt>
                <c:pt idx="289">
                  <c:v>409.94</c:v>
                </c:pt>
                <c:pt idx="290">
                  <c:v>409.9799999999998</c:v>
                </c:pt>
              </c:numCache>
            </c:numRef>
          </c:xVal>
          <c:yVal>
            <c:numRef>
              <c:f>Sheet1!$F$11447:$F$11737</c:f>
              <c:numCache>
                <c:formatCode>0.00</c:formatCode>
                <c:ptCount val="291"/>
                <c:pt idx="0">
                  <c:v>-0.00286255966666667</c:v>
                </c:pt>
                <c:pt idx="1">
                  <c:v>0.0016952865</c:v>
                </c:pt>
                <c:pt idx="2">
                  <c:v>0.03005468</c:v>
                </c:pt>
                <c:pt idx="3">
                  <c:v>0.140845465</c:v>
                </c:pt>
                <c:pt idx="4">
                  <c:v>0.176035116666667</c:v>
                </c:pt>
                <c:pt idx="5">
                  <c:v>0.303545066666667</c:v>
                </c:pt>
                <c:pt idx="6">
                  <c:v>0.410946</c:v>
                </c:pt>
                <c:pt idx="7">
                  <c:v>0.453156483333333</c:v>
                </c:pt>
                <c:pt idx="8">
                  <c:v>0.538084349999999</c:v>
                </c:pt>
                <c:pt idx="9">
                  <c:v>0.6070987</c:v>
                </c:pt>
                <c:pt idx="10">
                  <c:v>0.6402069</c:v>
                </c:pt>
                <c:pt idx="11">
                  <c:v>0.699469316666667</c:v>
                </c:pt>
                <c:pt idx="12">
                  <c:v>0.7524219</c:v>
                </c:pt>
                <c:pt idx="13">
                  <c:v>0.7789402</c:v>
                </c:pt>
                <c:pt idx="14">
                  <c:v>0.817599266666667</c:v>
                </c:pt>
                <c:pt idx="15">
                  <c:v>0.770038866666666</c:v>
                </c:pt>
                <c:pt idx="16">
                  <c:v>0.710739933333334</c:v>
                </c:pt>
                <c:pt idx="17">
                  <c:v>0.650713833333334</c:v>
                </c:pt>
                <c:pt idx="18">
                  <c:v>0.63395575</c:v>
                </c:pt>
                <c:pt idx="19">
                  <c:v>0.565204016666667</c:v>
                </c:pt>
                <c:pt idx="20">
                  <c:v>0.489647866666667</c:v>
                </c:pt>
                <c:pt idx="21">
                  <c:v>0.449310483333334</c:v>
                </c:pt>
                <c:pt idx="22">
                  <c:v>0.356974333333334</c:v>
                </c:pt>
                <c:pt idx="23">
                  <c:v>0.252754666666667</c:v>
                </c:pt>
                <c:pt idx="24">
                  <c:v>0.19135475</c:v>
                </c:pt>
                <c:pt idx="25">
                  <c:v>0.0663406683333333</c:v>
                </c:pt>
                <c:pt idx="26">
                  <c:v>-3.86964533333333E-5</c:v>
                </c:pt>
                <c:pt idx="27">
                  <c:v>-0.00464810683333333</c:v>
                </c:pt>
                <c:pt idx="28">
                  <c:v>-0.0018396725</c:v>
                </c:pt>
                <c:pt idx="29">
                  <c:v>-0.00185676233333333</c:v>
                </c:pt>
                <c:pt idx="30">
                  <c:v>0.00256537466666667</c:v>
                </c:pt>
                <c:pt idx="31">
                  <c:v>0.0308496883333333</c:v>
                </c:pt>
                <c:pt idx="32">
                  <c:v>0.141342061666667</c:v>
                </c:pt>
                <c:pt idx="33">
                  <c:v>0.177248016666667</c:v>
                </c:pt>
                <c:pt idx="34">
                  <c:v>0.303442033333333</c:v>
                </c:pt>
                <c:pt idx="35">
                  <c:v>0.409609983333333</c:v>
                </c:pt>
                <c:pt idx="36">
                  <c:v>0.453856283333333</c:v>
                </c:pt>
                <c:pt idx="37">
                  <c:v>0.537487116666666</c:v>
                </c:pt>
                <c:pt idx="38">
                  <c:v>0.606679550000001</c:v>
                </c:pt>
                <c:pt idx="39">
                  <c:v>0.640071066666667</c:v>
                </c:pt>
                <c:pt idx="40">
                  <c:v>0.698756916666667</c:v>
                </c:pt>
                <c:pt idx="41">
                  <c:v>0.7520613</c:v>
                </c:pt>
                <c:pt idx="42">
                  <c:v>0.7783303</c:v>
                </c:pt>
                <c:pt idx="43">
                  <c:v>0.816391283333334</c:v>
                </c:pt>
                <c:pt idx="44">
                  <c:v>0.76891835</c:v>
                </c:pt>
                <c:pt idx="45">
                  <c:v>0.709824883333334</c:v>
                </c:pt>
                <c:pt idx="46">
                  <c:v>0.651060916666667</c:v>
                </c:pt>
                <c:pt idx="47">
                  <c:v>0.633170083333334</c:v>
                </c:pt>
                <c:pt idx="48">
                  <c:v>0.566192599999999</c:v>
                </c:pt>
                <c:pt idx="49">
                  <c:v>0.490669316666667</c:v>
                </c:pt>
                <c:pt idx="50">
                  <c:v>0.448992883333333</c:v>
                </c:pt>
                <c:pt idx="51">
                  <c:v>0.357929366666667</c:v>
                </c:pt>
                <c:pt idx="52">
                  <c:v>0.2526795</c:v>
                </c:pt>
                <c:pt idx="53">
                  <c:v>0.191635066666667</c:v>
                </c:pt>
                <c:pt idx="54">
                  <c:v>0.066852585</c:v>
                </c:pt>
                <c:pt idx="55">
                  <c:v>-0.000216703233333333</c:v>
                </c:pt>
                <c:pt idx="56">
                  <c:v>-0.003675061</c:v>
                </c:pt>
                <c:pt idx="57">
                  <c:v>-0.001975506</c:v>
                </c:pt>
                <c:pt idx="58">
                  <c:v>-0.00123321078333333</c:v>
                </c:pt>
                <c:pt idx="59">
                  <c:v>0.0032983255</c:v>
                </c:pt>
                <c:pt idx="60">
                  <c:v>0.03151369</c:v>
                </c:pt>
                <c:pt idx="61">
                  <c:v>0.140339616666667</c:v>
                </c:pt>
                <c:pt idx="62">
                  <c:v>0.1768942</c:v>
                </c:pt>
                <c:pt idx="63">
                  <c:v>0.302524516666667</c:v>
                </c:pt>
                <c:pt idx="64">
                  <c:v>0.409536366666667</c:v>
                </c:pt>
                <c:pt idx="65">
                  <c:v>0.453306483333334</c:v>
                </c:pt>
                <c:pt idx="66">
                  <c:v>0.536482466666666</c:v>
                </c:pt>
                <c:pt idx="67">
                  <c:v>0.606809116666667</c:v>
                </c:pt>
                <c:pt idx="68">
                  <c:v>0.639145566666667</c:v>
                </c:pt>
                <c:pt idx="69">
                  <c:v>0.698407366666667</c:v>
                </c:pt>
                <c:pt idx="70">
                  <c:v>0.75245065</c:v>
                </c:pt>
                <c:pt idx="71">
                  <c:v>0.77727995</c:v>
                </c:pt>
                <c:pt idx="72">
                  <c:v>0.815852849999999</c:v>
                </c:pt>
                <c:pt idx="73">
                  <c:v>0.815675283333334</c:v>
                </c:pt>
                <c:pt idx="74">
                  <c:v>0.769033216666667</c:v>
                </c:pt>
                <c:pt idx="75">
                  <c:v>0.710111166666666</c:v>
                </c:pt>
                <c:pt idx="76">
                  <c:v>0.652130883333334</c:v>
                </c:pt>
                <c:pt idx="77">
                  <c:v>0.6341615</c:v>
                </c:pt>
                <c:pt idx="78">
                  <c:v>0.566914866666667</c:v>
                </c:pt>
                <c:pt idx="79">
                  <c:v>0.489776016666667</c:v>
                </c:pt>
                <c:pt idx="80">
                  <c:v>0.45044645</c:v>
                </c:pt>
                <c:pt idx="81">
                  <c:v>0.358129133333333</c:v>
                </c:pt>
                <c:pt idx="82">
                  <c:v>0.251836566666667</c:v>
                </c:pt>
                <c:pt idx="83">
                  <c:v>0.1927451</c:v>
                </c:pt>
                <c:pt idx="84">
                  <c:v>0.0669460283333333</c:v>
                </c:pt>
                <c:pt idx="85">
                  <c:v>-0.00113047038333333</c:v>
                </c:pt>
                <c:pt idx="86">
                  <c:v>-0.00367144433333333</c:v>
                </c:pt>
                <c:pt idx="87">
                  <c:v>-0.00347271566666667</c:v>
                </c:pt>
                <c:pt idx="88">
                  <c:v>-0.000980589533333335</c:v>
                </c:pt>
                <c:pt idx="89">
                  <c:v>-0.0023695795</c:v>
                </c:pt>
                <c:pt idx="90">
                  <c:v>0.00256402416666667</c:v>
                </c:pt>
                <c:pt idx="91">
                  <c:v>0.0309898366666667</c:v>
                </c:pt>
                <c:pt idx="92">
                  <c:v>0.139883223333333</c:v>
                </c:pt>
                <c:pt idx="93">
                  <c:v>0.17607845</c:v>
                </c:pt>
                <c:pt idx="94">
                  <c:v>0.302453933333333</c:v>
                </c:pt>
                <c:pt idx="95">
                  <c:v>0.410355466666667</c:v>
                </c:pt>
                <c:pt idx="96">
                  <c:v>0.452959166666667</c:v>
                </c:pt>
                <c:pt idx="97">
                  <c:v>0.536879583333334</c:v>
                </c:pt>
                <c:pt idx="98">
                  <c:v>0.60697365</c:v>
                </c:pt>
                <c:pt idx="99">
                  <c:v>0.639173566666667</c:v>
                </c:pt>
                <c:pt idx="100">
                  <c:v>0.69878865</c:v>
                </c:pt>
                <c:pt idx="101">
                  <c:v>0.75229165</c:v>
                </c:pt>
                <c:pt idx="102">
                  <c:v>0.777382783333333</c:v>
                </c:pt>
                <c:pt idx="103">
                  <c:v>0.816103449999999</c:v>
                </c:pt>
                <c:pt idx="104">
                  <c:v>0.769755683333334</c:v>
                </c:pt>
                <c:pt idx="105">
                  <c:v>0.710868533333334</c:v>
                </c:pt>
                <c:pt idx="106">
                  <c:v>0.65134795</c:v>
                </c:pt>
                <c:pt idx="107">
                  <c:v>0.634274816666667</c:v>
                </c:pt>
                <c:pt idx="108">
                  <c:v>0.566181416666667</c:v>
                </c:pt>
                <c:pt idx="109">
                  <c:v>0.48933035</c:v>
                </c:pt>
                <c:pt idx="110">
                  <c:v>0.45032995</c:v>
                </c:pt>
                <c:pt idx="111">
                  <c:v>0.357109766666667</c:v>
                </c:pt>
                <c:pt idx="112">
                  <c:v>0.252010466666667</c:v>
                </c:pt>
                <c:pt idx="113">
                  <c:v>0.192086666666667</c:v>
                </c:pt>
                <c:pt idx="114">
                  <c:v>0.0662481566666666</c:v>
                </c:pt>
                <c:pt idx="115">
                  <c:v>-0.000331286966666667</c:v>
                </c:pt>
                <c:pt idx="116">
                  <c:v>-0.00436933083333333</c:v>
                </c:pt>
                <c:pt idx="117">
                  <c:v>-0.00103151736666667</c:v>
                </c:pt>
                <c:pt idx="118">
                  <c:v>-0.00283704133333333</c:v>
                </c:pt>
                <c:pt idx="119">
                  <c:v>0.00140887375</c:v>
                </c:pt>
                <c:pt idx="120">
                  <c:v>0.03012265</c:v>
                </c:pt>
                <c:pt idx="121">
                  <c:v>0.14114383</c:v>
                </c:pt>
                <c:pt idx="122">
                  <c:v>0.1762389</c:v>
                </c:pt>
                <c:pt idx="123">
                  <c:v>0.30346025</c:v>
                </c:pt>
                <c:pt idx="124">
                  <c:v>0.41009765</c:v>
                </c:pt>
                <c:pt idx="125">
                  <c:v>0.4533941</c:v>
                </c:pt>
                <c:pt idx="126">
                  <c:v>0.537581933333334</c:v>
                </c:pt>
                <c:pt idx="127">
                  <c:v>0.606594116666667</c:v>
                </c:pt>
                <c:pt idx="128">
                  <c:v>0.639722866666667</c:v>
                </c:pt>
                <c:pt idx="129">
                  <c:v>0.6990139</c:v>
                </c:pt>
                <c:pt idx="130">
                  <c:v>0.751460716666667</c:v>
                </c:pt>
                <c:pt idx="131">
                  <c:v>0.778083566666666</c:v>
                </c:pt>
                <c:pt idx="132">
                  <c:v>0.816305416666667</c:v>
                </c:pt>
                <c:pt idx="133">
                  <c:v>0.769609033333334</c:v>
                </c:pt>
                <c:pt idx="134">
                  <c:v>0.710532133333333</c:v>
                </c:pt>
                <c:pt idx="135">
                  <c:v>0.650665033333334</c:v>
                </c:pt>
                <c:pt idx="136">
                  <c:v>0.63378345</c:v>
                </c:pt>
                <c:pt idx="137">
                  <c:v>0.5651248</c:v>
                </c:pt>
                <c:pt idx="138">
                  <c:v>0.4901457</c:v>
                </c:pt>
                <c:pt idx="139">
                  <c:v>0.4489921</c:v>
                </c:pt>
                <c:pt idx="140">
                  <c:v>0.356780833333333</c:v>
                </c:pt>
                <c:pt idx="141">
                  <c:v>0.25326465</c:v>
                </c:pt>
                <c:pt idx="142">
                  <c:v>0.191111766666667</c:v>
                </c:pt>
                <c:pt idx="143">
                  <c:v>0.066622875</c:v>
                </c:pt>
                <c:pt idx="144">
                  <c:v>0.000370247283333333</c:v>
                </c:pt>
                <c:pt idx="145">
                  <c:v>-0.00512056666666667</c:v>
                </c:pt>
                <c:pt idx="146">
                  <c:v>-0.00232877216666667</c:v>
                </c:pt>
                <c:pt idx="147">
                  <c:v>-0.001773083</c:v>
                </c:pt>
                <c:pt idx="148">
                  <c:v>0.00211189816666667</c:v>
                </c:pt>
                <c:pt idx="149">
                  <c:v>0.0306730466666667</c:v>
                </c:pt>
                <c:pt idx="150">
                  <c:v>0.141531818333333</c:v>
                </c:pt>
                <c:pt idx="151">
                  <c:v>0.17667235</c:v>
                </c:pt>
                <c:pt idx="152">
                  <c:v>0.303500333333333</c:v>
                </c:pt>
                <c:pt idx="153">
                  <c:v>0.409769583333333</c:v>
                </c:pt>
                <c:pt idx="154">
                  <c:v>0.453670133333333</c:v>
                </c:pt>
                <c:pt idx="155">
                  <c:v>0.536714616666667</c:v>
                </c:pt>
                <c:pt idx="156">
                  <c:v>0.606737966666667</c:v>
                </c:pt>
                <c:pt idx="157">
                  <c:v>0.639596399999999</c:v>
                </c:pt>
                <c:pt idx="158">
                  <c:v>0.698712649999999</c:v>
                </c:pt>
                <c:pt idx="159">
                  <c:v>0.7516124</c:v>
                </c:pt>
                <c:pt idx="160">
                  <c:v>0.77765795</c:v>
                </c:pt>
                <c:pt idx="161">
                  <c:v>0.815783999999999</c:v>
                </c:pt>
                <c:pt idx="162">
                  <c:v>0.76867615</c:v>
                </c:pt>
                <c:pt idx="163">
                  <c:v>0.7095995</c:v>
                </c:pt>
                <c:pt idx="164">
                  <c:v>0.6510167</c:v>
                </c:pt>
                <c:pt idx="165">
                  <c:v>0.632937816666667</c:v>
                </c:pt>
                <c:pt idx="166">
                  <c:v>0.566252066666666</c:v>
                </c:pt>
                <c:pt idx="167">
                  <c:v>0.49081995</c:v>
                </c:pt>
                <c:pt idx="168">
                  <c:v>0.44906735</c:v>
                </c:pt>
                <c:pt idx="169">
                  <c:v>0.3580803</c:v>
                </c:pt>
                <c:pt idx="170">
                  <c:v>0.252853683333333</c:v>
                </c:pt>
                <c:pt idx="171">
                  <c:v>0.19193935</c:v>
                </c:pt>
                <c:pt idx="172">
                  <c:v>0.067709355</c:v>
                </c:pt>
                <c:pt idx="173">
                  <c:v>-0.000456456716666667</c:v>
                </c:pt>
                <c:pt idx="174">
                  <c:v>-0.00353961566666667</c:v>
                </c:pt>
                <c:pt idx="175">
                  <c:v>-0.00187776366666667</c:v>
                </c:pt>
                <c:pt idx="176">
                  <c:v>-0.00166970616666667</c:v>
                </c:pt>
                <c:pt idx="177">
                  <c:v>0.002875148</c:v>
                </c:pt>
                <c:pt idx="178">
                  <c:v>0.0312322433333334</c:v>
                </c:pt>
                <c:pt idx="179">
                  <c:v>0.140855105</c:v>
                </c:pt>
                <c:pt idx="180">
                  <c:v>0.1770401</c:v>
                </c:pt>
                <c:pt idx="181">
                  <c:v>0.302564916666667</c:v>
                </c:pt>
                <c:pt idx="182">
                  <c:v>0.4090669</c:v>
                </c:pt>
                <c:pt idx="183">
                  <c:v>0.4535996</c:v>
                </c:pt>
                <c:pt idx="184">
                  <c:v>0.536054116666667</c:v>
                </c:pt>
                <c:pt idx="185">
                  <c:v>0.60659175</c:v>
                </c:pt>
                <c:pt idx="186">
                  <c:v>0.638961666666667</c:v>
                </c:pt>
                <c:pt idx="187">
                  <c:v>0.698310383333333</c:v>
                </c:pt>
                <c:pt idx="188">
                  <c:v>0.752646966666667</c:v>
                </c:pt>
                <c:pt idx="189">
                  <c:v>0.777056316666666</c:v>
                </c:pt>
                <c:pt idx="190">
                  <c:v>0.8158364</c:v>
                </c:pt>
                <c:pt idx="191">
                  <c:v>0.815634733333334</c:v>
                </c:pt>
                <c:pt idx="192">
                  <c:v>0.768938233333334</c:v>
                </c:pt>
                <c:pt idx="193">
                  <c:v>0.710195</c:v>
                </c:pt>
                <c:pt idx="194">
                  <c:v>0.65138905</c:v>
                </c:pt>
                <c:pt idx="195">
                  <c:v>0.633674666666667</c:v>
                </c:pt>
                <c:pt idx="196">
                  <c:v>0.566358366666666</c:v>
                </c:pt>
                <c:pt idx="197">
                  <c:v>0.489760966666667</c:v>
                </c:pt>
                <c:pt idx="198">
                  <c:v>0.449845316666667</c:v>
                </c:pt>
                <c:pt idx="199">
                  <c:v>0.358198483333333</c:v>
                </c:pt>
                <c:pt idx="200">
                  <c:v>0.2514259</c:v>
                </c:pt>
                <c:pt idx="201">
                  <c:v>0.192554183333333</c:v>
                </c:pt>
                <c:pt idx="202">
                  <c:v>0.0666261033333333</c:v>
                </c:pt>
                <c:pt idx="203">
                  <c:v>-0.0017279915</c:v>
                </c:pt>
                <c:pt idx="204">
                  <c:v>-0.00424203466666666</c:v>
                </c:pt>
                <c:pt idx="205">
                  <c:v>-0.00348488483333333</c:v>
                </c:pt>
                <c:pt idx="206">
                  <c:v>-0.000656582416666667</c:v>
                </c:pt>
                <c:pt idx="207">
                  <c:v>-0.002868753</c:v>
                </c:pt>
                <c:pt idx="208">
                  <c:v>0.0024375505</c:v>
                </c:pt>
                <c:pt idx="209">
                  <c:v>0.0306856666666667</c:v>
                </c:pt>
                <c:pt idx="210">
                  <c:v>0.140335581666667</c:v>
                </c:pt>
                <c:pt idx="211">
                  <c:v>0.176355033333333</c:v>
                </c:pt>
                <c:pt idx="212">
                  <c:v>0.30267555</c:v>
                </c:pt>
                <c:pt idx="213">
                  <c:v>0.409551333333333</c:v>
                </c:pt>
                <c:pt idx="214">
                  <c:v>0.453101683333333</c:v>
                </c:pt>
                <c:pt idx="215">
                  <c:v>0.53649265</c:v>
                </c:pt>
                <c:pt idx="216">
                  <c:v>0.60734835</c:v>
                </c:pt>
                <c:pt idx="217">
                  <c:v>0.639039333333334</c:v>
                </c:pt>
                <c:pt idx="218">
                  <c:v>0.698960816666667</c:v>
                </c:pt>
                <c:pt idx="219">
                  <c:v>0.753129583333334</c:v>
                </c:pt>
                <c:pt idx="220">
                  <c:v>0.778069716666667</c:v>
                </c:pt>
                <c:pt idx="221">
                  <c:v>0.816914683333334</c:v>
                </c:pt>
                <c:pt idx="222">
                  <c:v>0.769945850000001</c:v>
                </c:pt>
                <c:pt idx="223">
                  <c:v>0.710623966666667</c:v>
                </c:pt>
                <c:pt idx="224">
                  <c:v>0.651165283333334</c:v>
                </c:pt>
                <c:pt idx="225">
                  <c:v>0.633991266666667</c:v>
                </c:pt>
                <c:pt idx="226">
                  <c:v>0.565997766666667</c:v>
                </c:pt>
                <c:pt idx="227">
                  <c:v>0.489366333333333</c:v>
                </c:pt>
                <c:pt idx="228">
                  <c:v>0.449656966666667</c:v>
                </c:pt>
                <c:pt idx="229">
                  <c:v>0.357492483333333</c:v>
                </c:pt>
                <c:pt idx="230">
                  <c:v>0.251554783333333</c:v>
                </c:pt>
                <c:pt idx="231">
                  <c:v>0.192171066666667</c:v>
                </c:pt>
                <c:pt idx="232">
                  <c:v>0.0660105916666667</c:v>
                </c:pt>
                <c:pt idx="233">
                  <c:v>-0.000922412916666666</c:v>
                </c:pt>
                <c:pt idx="234">
                  <c:v>-0.00437585016666667</c:v>
                </c:pt>
                <c:pt idx="235">
                  <c:v>-0.00427518966666667</c:v>
                </c:pt>
                <c:pt idx="236">
                  <c:v>0.000846091033333334</c:v>
                </c:pt>
                <c:pt idx="237">
                  <c:v>-0.0024976675</c:v>
                </c:pt>
                <c:pt idx="238">
                  <c:v>0.001793184</c:v>
                </c:pt>
                <c:pt idx="239">
                  <c:v>0.030608785</c:v>
                </c:pt>
                <c:pt idx="240">
                  <c:v>0.140610135</c:v>
                </c:pt>
                <c:pt idx="241">
                  <c:v>0.176317666666667</c:v>
                </c:pt>
                <c:pt idx="242">
                  <c:v>0.302814816666667</c:v>
                </c:pt>
                <c:pt idx="243">
                  <c:v>0.410089516666667</c:v>
                </c:pt>
                <c:pt idx="244">
                  <c:v>0.453089216666667</c:v>
                </c:pt>
                <c:pt idx="245">
                  <c:v>0.536956766666667</c:v>
                </c:pt>
                <c:pt idx="246">
                  <c:v>0.606546233333334</c:v>
                </c:pt>
                <c:pt idx="247">
                  <c:v>0.639720450000001</c:v>
                </c:pt>
                <c:pt idx="248">
                  <c:v>0.69895275</c:v>
                </c:pt>
                <c:pt idx="249">
                  <c:v>0.7517701</c:v>
                </c:pt>
                <c:pt idx="250">
                  <c:v>0.778646583333334</c:v>
                </c:pt>
                <c:pt idx="251">
                  <c:v>0.81711585</c:v>
                </c:pt>
                <c:pt idx="252">
                  <c:v>0.769633733333334</c:v>
                </c:pt>
                <c:pt idx="253">
                  <c:v>0.710320416666667</c:v>
                </c:pt>
                <c:pt idx="254">
                  <c:v>0.650191183333334</c:v>
                </c:pt>
                <c:pt idx="255">
                  <c:v>0.6332703</c:v>
                </c:pt>
                <c:pt idx="256">
                  <c:v>0.565163233333334</c:v>
                </c:pt>
                <c:pt idx="257">
                  <c:v>0.490294</c:v>
                </c:pt>
                <c:pt idx="258">
                  <c:v>0.448761733333333</c:v>
                </c:pt>
                <c:pt idx="259">
                  <c:v>0.357099</c:v>
                </c:pt>
                <c:pt idx="260">
                  <c:v>0.252446</c:v>
                </c:pt>
                <c:pt idx="261">
                  <c:v>0.191212666666667</c:v>
                </c:pt>
                <c:pt idx="262">
                  <c:v>0.0664055816666667</c:v>
                </c:pt>
                <c:pt idx="263">
                  <c:v>-3.50487733333334E-5</c:v>
                </c:pt>
                <c:pt idx="264">
                  <c:v>-0.00455454</c:v>
                </c:pt>
                <c:pt idx="265">
                  <c:v>-0.00195507883333333</c:v>
                </c:pt>
                <c:pt idx="266">
                  <c:v>-0.00181067733333333</c:v>
                </c:pt>
                <c:pt idx="267">
                  <c:v>0.00229858166666667</c:v>
                </c:pt>
                <c:pt idx="268">
                  <c:v>0.03094386</c:v>
                </c:pt>
                <c:pt idx="269">
                  <c:v>0.140961508333333</c:v>
                </c:pt>
                <c:pt idx="270">
                  <c:v>0.176781483333333</c:v>
                </c:pt>
                <c:pt idx="271">
                  <c:v>0.30292015</c:v>
                </c:pt>
                <c:pt idx="272">
                  <c:v>0.408911333333333</c:v>
                </c:pt>
                <c:pt idx="273">
                  <c:v>0.4537132</c:v>
                </c:pt>
                <c:pt idx="274">
                  <c:v>0.536466449999999</c:v>
                </c:pt>
                <c:pt idx="275">
                  <c:v>0.60586135</c:v>
                </c:pt>
                <c:pt idx="276">
                  <c:v>0.639616333333334</c:v>
                </c:pt>
                <c:pt idx="277">
                  <c:v>0.697933266666667</c:v>
                </c:pt>
                <c:pt idx="278">
                  <c:v>0.751592283333334</c:v>
                </c:pt>
                <c:pt idx="279">
                  <c:v>0.777363783333333</c:v>
                </c:pt>
                <c:pt idx="280">
                  <c:v>0.815731216666667</c:v>
                </c:pt>
                <c:pt idx="281">
                  <c:v>0.768444133333334</c:v>
                </c:pt>
                <c:pt idx="282">
                  <c:v>0.7098386</c:v>
                </c:pt>
                <c:pt idx="283">
                  <c:v>0.651106183333333</c:v>
                </c:pt>
                <c:pt idx="284">
                  <c:v>0.633033916666667</c:v>
                </c:pt>
                <c:pt idx="285">
                  <c:v>0.566069216666667</c:v>
                </c:pt>
                <c:pt idx="286">
                  <c:v>0.490376783333334</c:v>
                </c:pt>
                <c:pt idx="287">
                  <c:v>0.4493222</c:v>
                </c:pt>
                <c:pt idx="288">
                  <c:v>0.357947283333333</c:v>
                </c:pt>
                <c:pt idx="289">
                  <c:v>0.2525183</c:v>
                </c:pt>
                <c:pt idx="290">
                  <c:v>0.19167215</c:v>
                </c:pt>
              </c:numCache>
            </c:numRef>
          </c:yVal>
          <c:smooth val="0"/>
          <c:extLst xmlns:c16r2="http://schemas.microsoft.com/office/drawing/2015/06/chart">
            <c:ext xmlns:c16="http://schemas.microsoft.com/office/drawing/2014/chart" uri="{C3380CC4-5D6E-409C-BE32-E72D297353CC}">
              <c16:uniqueId val="{00000004-7775-46D6-8674-92B33587C0B1}"/>
            </c:ext>
          </c:extLst>
        </c:ser>
        <c:ser>
          <c:idx val="5"/>
          <c:order val="5"/>
          <c:spPr>
            <a:ln w="3175">
              <a:solidFill>
                <a:srgbClr val="00B050"/>
              </a:solidFill>
            </a:ln>
          </c:spPr>
          <c:marker>
            <c:symbol val="none"/>
          </c:marker>
          <c:xVal>
            <c:numRef>
              <c:f>Sheet1!$B$14058:$B$14347</c:f>
              <c:numCache>
                <c:formatCode>0.00</c:formatCode>
                <c:ptCount val="290"/>
                <c:pt idx="0">
                  <c:v>490.0</c:v>
                </c:pt>
                <c:pt idx="1">
                  <c:v>490.01</c:v>
                </c:pt>
                <c:pt idx="2">
                  <c:v>490.04</c:v>
                </c:pt>
                <c:pt idx="3">
                  <c:v>490.1</c:v>
                </c:pt>
                <c:pt idx="4">
                  <c:v>490.1500000000002</c:v>
                </c:pt>
                <c:pt idx="5">
                  <c:v>490.19</c:v>
                </c:pt>
                <c:pt idx="6">
                  <c:v>490.2</c:v>
                </c:pt>
                <c:pt idx="7">
                  <c:v>490.24</c:v>
                </c:pt>
                <c:pt idx="8">
                  <c:v>490.28</c:v>
                </c:pt>
                <c:pt idx="9">
                  <c:v>490.3</c:v>
                </c:pt>
                <c:pt idx="10">
                  <c:v>490.3400000000002</c:v>
                </c:pt>
                <c:pt idx="11">
                  <c:v>490.38</c:v>
                </c:pt>
                <c:pt idx="12">
                  <c:v>490.4</c:v>
                </c:pt>
                <c:pt idx="13">
                  <c:v>490.44</c:v>
                </c:pt>
                <c:pt idx="14">
                  <c:v>490.4799999999998</c:v>
                </c:pt>
                <c:pt idx="15">
                  <c:v>490.5</c:v>
                </c:pt>
                <c:pt idx="16">
                  <c:v>490.55</c:v>
                </c:pt>
                <c:pt idx="17">
                  <c:v>490.6</c:v>
                </c:pt>
                <c:pt idx="18">
                  <c:v>490.6500000000002</c:v>
                </c:pt>
                <c:pt idx="19">
                  <c:v>490.69</c:v>
                </c:pt>
                <c:pt idx="20">
                  <c:v>490.7</c:v>
                </c:pt>
                <c:pt idx="21">
                  <c:v>490.74</c:v>
                </c:pt>
                <c:pt idx="22">
                  <c:v>490.78</c:v>
                </c:pt>
                <c:pt idx="23">
                  <c:v>490.8</c:v>
                </c:pt>
                <c:pt idx="24">
                  <c:v>490.8400000000002</c:v>
                </c:pt>
                <c:pt idx="25">
                  <c:v>490.88</c:v>
                </c:pt>
                <c:pt idx="26">
                  <c:v>490.9</c:v>
                </c:pt>
                <c:pt idx="27">
                  <c:v>490.94</c:v>
                </c:pt>
                <c:pt idx="28">
                  <c:v>490.9799999999998</c:v>
                </c:pt>
                <c:pt idx="29">
                  <c:v>491.0</c:v>
                </c:pt>
                <c:pt idx="30">
                  <c:v>491.01</c:v>
                </c:pt>
                <c:pt idx="31">
                  <c:v>491.04</c:v>
                </c:pt>
                <c:pt idx="32">
                  <c:v>491.1</c:v>
                </c:pt>
                <c:pt idx="33">
                  <c:v>491.1500000000002</c:v>
                </c:pt>
                <c:pt idx="34">
                  <c:v>491.19</c:v>
                </c:pt>
                <c:pt idx="35">
                  <c:v>491.2</c:v>
                </c:pt>
                <c:pt idx="36">
                  <c:v>491.24</c:v>
                </c:pt>
                <c:pt idx="37">
                  <c:v>491.28</c:v>
                </c:pt>
                <c:pt idx="38">
                  <c:v>491.3</c:v>
                </c:pt>
                <c:pt idx="39">
                  <c:v>491.3400000000002</c:v>
                </c:pt>
                <c:pt idx="40">
                  <c:v>491.38</c:v>
                </c:pt>
                <c:pt idx="41">
                  <c:v>491.4</c:v>
                </c:pt>
                <c:pt idx="42">
                  <c:v>491.44</c:v>
                </c:pt>
                <c:pt idx="43">
                  <c:v>491.4799999999998</c:v>
                </c:pt>
                <c:pt idx="44">
                  <c:v>491.5</c:v>
                </c:pt>
                <c:pt idx="45">
                  <c:v>491.55</c:v>
                </c:pt>
                <c:pt idx="46">
                  <c:v>491.6</c:v>
                </c:pt>
                <c:pt idx="47">
                  <c:v>491.6500000000002</c:v>
                </c:pt>
                <c:pt idx="48">
                  <c:v>491.69</c:v>
                </c:pt>
                <c:pt idx="49">
                  <c:v>491.7</c:v>
                </c:pt>
                <c:pt idx="50">
                  <c:v>491.74</c:v>
                </c:pt>
                <c:pt idx="51">
                  <c:v>491.78</c:v>
                </c:pt>
                <c:pt idx="52">
                  <c:v>491.8</c:v>
                </c:pt>
                <c:pt idx="53">
                  <c:v>491.8400000000002</c:v>
                </c:pt>
                <c:pt idx="54">
                  <c:v>491.88</c:v>
                </c:pt>
                <c:pt idx="55">
                  <c:v>491.9</c:v>
                </c:pt>
                <c:pt idx="56">
                  <c:v>491.94</c:v>
                </c:pt>
                <c:pt idx="57">
                  <c:v>491.9799999999998</c:v>
                </c:pt>
                <c:pt idx="58">
                  <c:v>492.0</c:v>
                </c:pt>
                <c:pt idx="59">
                  <c:v>492.01</c:v>
                </c:pt>
                <c:pt idx="60">
                  <c:v>492.04</c:v>
                </c:pt>
                <c:pt idx="61">
                  <c:v>492.1</c:v>
                </c:pt>
                <c:pt idx="62">
                  <c:v>492.1500000000002</c:v>
                </c:pt>
                <c:pt idx="63">
                  <c:v>492.19</c:v>
                </c:pt>
                <c:pt idx="64">
                  <c:v>492.2</c:v>
                </c:pt>
                <c:pt idx="65">
                  <c:v>492.24</c:v>
                </c:pt>
                <c:pt idx="66">
                  <c:v>492.28</c:v>
                </c:pt>
                <c:pt idx="67">
                  <c:v>492.3</c:v>
                </c:pt>
                <c:pt idx="68">
                  <c:v>492.3400000000002</c:v>
                </c:pt>
                <c:pt idx="69">
                  <c:v>492.38</c:v>
                </c:pt>
                <c:pt idx="70">
                  <c:v>492.4</c:v>
                </c:pt>
                <c:pt idx="71">
                  <c:v>492.44</c:v>
                </c:pt>
                <c:pt idx="72">
                  <c:v>492.4799999999998</c:v>
                </c:pt>
                <c:pt idx="73">
                  <c:v>492.5</c:v>
                </c:pt>
                <c:pt idx="74">
                  <c:v>492.55</c:v>
                </c:pt>
                <c:pt idx="75">
                  <c:v>492.6</c:v>
                </c:pt>
                <c:pt idx="76">
                  <c:v>492.6500000000002</c:v>
                </c:pt>
                <c:pt idx="77">
                  <c:v>492.69</c:v>
                </c:pt>
                <c:pt idx="78">
                  <c:v>492.7</c:v>
                </c:pt>
                <c:pt idx="79">
                  <c:v>492.74</c:v>
                </c:pt>
                <c:pt idx="80">
                  <c:v>492.78</c:v>
                </c:pt>
                <c:pt idx="81">
                  <c:v>492.8</c:v>
                </c:pt>
                <c:pt idx="82">
                  <c:v>492.8400000000002</c:v>
                </c:pt>
                <c:pt idx="83">
                  <c:v>492.88</c:v>
                </c:pt>
                <c:pt idx="84">
                  <c:v>492.9</c:v>
                </c:pt>
                <c:pt idx="85">
                  <c:v>492.94</c:v>
                </c:pt>
                <c:pt idx="86">
                  <c:v>492.9799999999998</c:v>
                </c:pt>
                <c:pt idx="87">
                  <c:v>493.0</c:v>
                </c:pt>
                <c:pt idx="88">
                  <c:v>493.01</c:v>
                </c:pt>
                <c:pt idx="89">
                  <c:v>493.04</c:v>
                </c:pt>
                <c:pt idx="90">
                  <c:v>493.1</c:v>
                </c:pt>
                <c:pt idx="91">
                  <c:v>493.1500000000002</c:v>
                </c:pt>
                <c:pt idx="92">
                  <c:v>493.19</c:v>
                </c:pt>
                <c:pt idx="93">
                  <c:v>493.2</c:v>
                </c:pt>
                <c:pt idx="94">
                  <c:v>493.24</c:v>
                </c:pt>
                <c:pt idx="95">
                  <c:v>493.28</c:v>
                </c:pt>
                <c:pt idx="96">
                  <c:v>493.3</c:v>
                </c:pt>
                <c:pt idx="97">
                  <c:v>493.3400000000002</c:v>
                </c:pt>
                <c:pt idx="98">
                  <c:v>493.38</c:v>
                </c:pt>
                <c:pt idx="99">
                  <c:v>493.4</c:v>
                </c:pt>
                <c:pt idx="100">
                  <c:v>493.44</c:v>
                </c:pt>
                <c:pt idx="101">
                  <c:v>493.4799999999998</c:v>
                </c:pt>
                <c:pt idx="102">
                  <c:v>493.5</c:v>
                </c:pt>
                <c:pt idx="103">
                  <c:v>493.55</c:v>
                </c:pt>
                <c:pt idx="104">
                  <c:v>493.6</c:v>
                </c:pt>
                <c:pt idx="105">
                  <c:v>493.6500000000002</c:v>
                </c:pt>
                <c:pt idx="106">
                  <c:v>493.69</c:v>
                </c:pt>
                <c:pt idx="107">
                  <c:v>493.7</c:v>
                </c:pt>
                <c:pt idx="108">
                  <c:v>493.74</c:v>
                </c:pt>
                <c:pt idx="109">
                  <c:v>493.78</c:v>
                </c:pt>
                <c:pt idx="110">
                  <c:v>493.8</c:v>
                </c:pt>
                <c:pt idx="111">
                  <c:v>493.8400000000002</c:v>
                </c:pt>
                <c:pt idx="112">
                  <c:v>493.88</c:v>
                </c:pt>
                <c:pt idx="113">
                  <c:v>493.9</c:v>
                </c:pt>
                <c:pt idx="114">
                  <c:v>493.94</c:v>
                </c:pt>
                <c:pt idx="115">
                  <c:v>493.9799999999998</c:v>
                </c:pt>
                <c:pt idx="116">
                  <c:v>494.0</c:v>
                </c:pt>
                <c:pt idx="117">
                  <c:v>494.01</c:v>
                </c:pt>
                <c:pt idx="118">
                  <c:v>494.04</c:v>
                </c:pt>
                <c:pt idx="119">
                  <c:v>494.1</c:v>
                </c:pt>
                <c:pt idx="120">
                  <c:v>494.1500000000002</c:v>
                </c:pt>
                <c:pt idx="121">
                  <c:v>494.19</c:v>
                </c:pt>
                <c:pt idx="122">
                  <c:v>494.2</c:v>
                </c:pt>
                <c:pt idx="123">
                  <c:v>494.24</c:v>
                </c:pt>
                <c:pt idx="124">
                  <c:v>494.28</c:v>
                </c:pt>
                <c:pt idx="125">
                  <c:v>494.3</c:v>
                </c:pt>
                <c:pt idx="126">
                  <c:v>494.3400000000002</c:v>
                </c:pt>
                <c:pt idx="127">
                  <c:v>494.38</c:v>
                </c:pt>
                <c:pt idx="128">
                  <c:v>494.4</c:v>
                </c:pt>
                <c:pt idx="129">
                  <c:v>494.44</c:v>
                </c:pt>
                <c:pt idx="130">
                  <c:v>494.4799999999998</c:v>
                </c:pt>
                <c:pt idx="131">
                  <c:v>494.5</c:v>
                </c:pt>
                <c:pt idx="132">
                  <c:v>494.55</c:v>
                </c:pt>
                <c:pt idx="133">
                  <c:v>494.6</c:v>
                </c:pt>
                <c:pt idx="134">
                  <c:v>494.6500000000002</c:v>
                </c:pt>
                <c:pt idx="135">
                  <c:v>494.69</c:v>
                </c:pt>
                <c:pt idx="136">
                  <c:v>494.7</c:v>
                </c:pt>
                <c:pt idx="137">
                  <c:v>494.74</c:v>
                </c:pt>
                <c:pt idx="138">
                  <c:v>494.78</c:v>
                </c:pt>
                <c:pt idx="139">
                  <c:v>494.8</c:v>
                </c:pt>
                <c:pt idx="140">
                  <c:v>494.8400000000002</c:v>
                </c:pt>
                <c:pt idx="141">
                  <c:v>494.88</c:v>
                </c:pt>
                <c:pt idx="142">
                  <c:v>494.9</c:v>
                </c:pt>
                <c:pt idx="143">
                  <c:v>494.94</c:v>
                </c:pt>
                <c:pt idx="144">
                  <c:v>494.9799999999998</c:v>
                </c:pt>
                <c:pt idx="145">
                  <c:v>495.0</c:v>
                </c:pt>
                <c:pt idx="146">
                  <c:v>495.01</c:v>
                </c:pt>
                <c:pt idx="147">
                  <c:v>495.04</c:v>
                </c:pt>
                <c:pt idx="148">
                  <c:v>495.1</c:v>
                </c:pt>
                <c:pt idx="149">
                  <c:v>495.1500000000002</c:v>
                </c:pt>
                <c:pt idx="150">
                  <c:v>495.19</c:v>
                </c:pt>
                <c:pt idx="151">
                  <c:v>495.2</c:v>
                </c:pt>
                <c:pt idx="152">
                  <c:v>495.24</c:v>
                </c:pt>
                <c:pt idx="153">
                  <c:v>495.28</c:v>
                </c:pt>
                <c:pt idx="154">
                  <c:v>495.3</c:v>
                </c:pt>
                <c:pt idx="155">
                  <c:v>495.3400000000002</c:v>
                </c:pt>
                <c:pt idx="156">
                  <c:v>495.38</c:v>
                </c:pt>
                <c:pt idx="157">
                  <c:v>495.4</c:v>
                </c:pt>
                <c:pt idx="158">
                  <c:v>495.44</c:v>
                </c:pt>
                <c:pt idx="159">
                  <c:v>495.4799999999998</c:v>
                </c:pt>
                <c:pt idx="160">
                  <c:v>495.5</c:v>
                </c:pt>
                <c:pt idx="161">
                  <c:v>495.55</c:v>
                </c:pt>
                <c:pt idx="162">
                  <c:v>495.6</c:v>
                </c:pt>
                <c:pt idx="163">
                  <c:v>495.6500000000002</c:v>
                </c:pt>
                <c:pt idx="164">
                  <c:v>495.69</c:v>
                </c:pt>
                <c:pt idx="165">
                  <c:v>495.7</c:v>
                </c:pt>
                <c:pt idx="166">
                  <c:v>495.74</c:v>
                </c:pt>
                <c:pt idx="167">
                  <c:v>495.78</c:v>
                </c:pt>
                <c:pt idx="168">
                  <c:v>495.8</c:v>
                </c:pt>
                <c:pt idx="169">
                  <c:v>495.8400000000002</c:v>
                </c:pt>
                <c:pt idx="170">
                  <c:v>495.88</c:v>
                </c:pt>
                <c:pt idx="171">
                  <c:v>495.9</c:v>
                </c:pt>
                <c:pt idx="172">
                  <c:v>495.94</c:v>
                </c:pt>
                <c:pt idx="173">
                  <c:v>495.9799999999998</c:v>
                </c:pt>
                <c:pt idx="174">
                  <c:v>496.0</c:v>
                </c:pt>
                <c:pt idx="175">
                  <c:v>496.01</c:v>
                </c:pt>
                <c:pt idx="176">
                  <c:v>496.04</c:v>
                </c:pt>
                <c:pt idx="177">
                  <c:v>496.1</c:v>
                </c:pt>
                <c:pt idx="178">
                  <c:v>496.1500000000002</c:v>
                </c:pt>
                <c:pt idx="179">
                  <c:v>496.19</c:v>
                </c:pt>
                <c:pt idx="180">
                  <c:v>496.2</c:v>
                </c:pt>
                <c:pt idx="181">
                  <c:v>496.24</c:v>
                </c:pt>
                <c:pt idx="182">
                  <c:v>496.28</c:v>
                </c:pt>
                <c:pt idx="183">
                  <c:v>496.3</c:v>
                </c:pt>
                <c:pt idx="184">
                  <c:v>496.3400000000002</c:v>
                </c:pt>
                <c:pt idx="185">
                  <c:v>496.38</c:v>
                </c:pt>
                <c:pt idx="186">
                  <c:v>496.4</c:v>
                </c:pt>
                <c:pt idx="187">
                  <c:v>496.44</c:v>
                </c:pt>
                <c:pt idx="188">
                  <c:v>496.4799999999998</c:v>
                </c:pt>
                <c:pt idx="189">
                  <c:v>496.5</c:v>
                </c:pt>
                <c:pt idx="190">
                  <c:v>496.55</c:v>
                </c:pt>
                <c:pt idx="191">
                  <c:v>496.6</c:v>
                </c:pt>
                <c:pt idx="192">
                  <c:v>496.6500000000002</c:v>
                </c:pt>
                <c:pt idx="193">
                  <c:v>496.69</c:v>
                </c:pt>
                <c:pt idx="194">
                  <c:v>496.7</c:v>
                </c:pt>
                <c:pt idx="195">
                  <c:v>496.74</c:v>
                </c:pt>
                <c:pt idx="196">
                  <c:v>496.78</c:v>
                </c:pt>
                <c:pt idx="197">
                  <c:v>496.8</c:v>
                </c:pt>
                <c:pt idx="198">
                  <c:v>496.8400000000002</c:v>
                </c:pt>
                <c:pt idx="199">
                  <c:v>496.88</c:v>
                </c:pt>
                <c:pt idx="200">
                  <c:v>496.9</c:v>
                </c:pt>
                <c:pt idx="201">
                  <c:v>496.94</c:v>
                </c:pt>
                <c:pt idx="202">
                  <c:v>496.9799999999998</c:v>
                </c:pt>
                <c:pt idx="203">
                  <c:v>497.0</c:v>
                </c:pt>
                <c:pt idx="204">
                  <c:v>497.01</c:v>
                </c:pt>
                <c:pt idx="205">
                  <c:v>497.04</c:v>
                </c:pt>
                <c:pt idx="206">
                  <c:v>497.1</c:v>
                </c:pt>
                <c:pt idx="207">
                  <c:v>497.1500000000002</c:v>
                </c:pt>
                <c:pt idx="208">
                  <c:v>497.19</c:v>
                </c:pt>
                <c:pt idx="209">
                  <c:v>497.2</c:v>
                </c:pt>
                <c:pt idx="210">
                  <c:v>497.24</c:v>
                </c:pt>
                <c:pt idx="211">
                  <c:v>497.28</c:v>
                </c:pt>
                <c:pt idx="212">
                  <c:v>497.3</c:v>
                </c:pt>
                <c:pt idx="213">
                  <c:v>497.3400000000002</c:v>
                </c:pt>
                <c:pt idx="214">
                  <c:v>497.38</c:v>
                </c:pt>
                <c:pt idx="215">
                  <c:v>497.4</c:v>
                </c:pt>
                <c:pt idx="216">
                  <c:v>497.44</c:v>
                </c:pt>
                <c:pt idx="217">
                  <c:v>497.4799999999998</c:v>
                </c:pt>
                <c:pt idx="218">
                  <c:v>497.5</c:v>
                </c:pt>
                <c:pt idx="219">
                  <c:v>497.55</c:v>
                </c:pt>
                <c:pt idx="220">
                  <c:v>497.6</c:v>
                </c:pt>
                <c:pt idx="221">
                  <c:v>497.6500000000002</c:v>
                </c:pt>
                <c:pt idx="222">
                  <c:v>497.69</c:v>
                </c:pt>
                <c:pt idx="223">
                  <c:v>497.7</c:v>
                </c:pt>
                <c:pt idx="224">
                  <c:v>497.74</c:v>
                </c:pt>
                <c:pt idx="225">
                  <c:v>497.78</c:v>
                </c:pt>
                <c:pt idx="226">
                  <c:v>497.8</c:v>
                </c:pt>
                <c:pt idx="227">
                  <c:v>497.8400000000002</c:v>
                </c:pt>
                <c:pt idx="228">
                  <c:v>497.88</c:v>
                </c:pt>
                <c:pt idx="229">
                  <c:v>497.9</c:v>
                </c:pt>
                <c:pt idx="230">
                  <c:v>497.94</c:v>
                </c:pt>
                <c:pt idx="231">
                  <c:v>497.9799999999998</c:v>
                </c:pt>
                <c:pt idx="232">
                  <c:v>498.0</c:v>
                </c:pt>
                <c:pt idx="233">
                  <c:v>498.01</c:v>
                </c:pt>
                <c:pt idx="234">
                  <c:v>498.04</c:v>
                </c:pt>
                <c:pt idx="235">
                  <c:v>498.1</c:v>
                </c:pt>
                <c:pt idx="236">
                  <c:v>498.1500000000002</c:v>
                </c:pt>
                <c:pt idx="237">
                  <c:v>498.19</c:v>
                </c:pt>
                <c:pt idx="238">
                  <c:v>498.2</c:v>
                </c:pt>
                <c:pt idx="239">
                  <c:v>498.24</c:v>
                </c:pt>
                <c:pt idx="240">
                  <c:v>498.28</c:v>
                </c:pt>
                <c:pt idx="241">
                  <c:v>498.3</c:v>
                </c:pt>
                <c:pt idx="242">
                  <c:v>498.3400000000002</c:v>
                </c:pt>
                <c:pt idx="243">
                  <c:v>498.38</c:v>
                </c:pt>
                <c:pt idx="244">
                  <c:v>498.4</c:v>
                </c:pt>
                <c:pt idx="245">
                  <c:v>498.44</c:v>
                </c:pt>
                <c:pt idx="246">
                  <c:v>498.4799999999998</c:v>
                </c:pt>
                <c:pt idx="247">
                  <c:v>498.5</c:v>
                </c:pt>
                <c:pt idx="248">
                  <c:v>498.55</c:v>
                </c:pt>
                <c:pt idx="249">
                  <c:v>498.6</c:v>
                </c:pt>
                <c:pt idx="250">
                  <c:v>498.6500000000002</c:v>
                </c:pt>
                <c:pt idx="251">
                  <c:v>498.69</c:v>
                </c:pt>
                <c:pt idx="252">
                  <c:v>498.7</c:v>
                </c:pt>
                <c:pt idx="253">
                  <c:v>498.74</c:v>
                </c:pt>
                <c:pt idx="254">
                  <c:v>498.78</c:v>
                </c:pt>
                <c:pt idx="255">
                  <c:v>498.8</c:v>
                </c:pt>
                <c:pt idx="256">
                  <c:v>498.8400000000002</c:v>
                </c:pt>
                <c:pt idx="257">
                  <c:v>498.88</c:v>
                </c:pt>
                <c:pt idx="258">
                  <c:v>498.9</c:v>
                </c:pt>
                <c:pt idx="259">
                  <c:v>498.94</c:v>
                </c:pt>
                <c:pt idx="260">
                  <c:v>498.9799999999998</c:v>
                </c:pt>
                <c:pt idx="261">
                  <c:v>499.0</c:v>
                </c:pt>
                <c:pt idx="262">
                  <c:v>499.01</c:v>
                </c:pt>
                <c:pt idx="263">
                  <c:v>499.04</c:v>
                </c:pt>
                <c:pt idx="264">
                  <c:v>499.1</c:v>
                </c:pt>
                <c:pt idx="265">
                  <c:v>499.1500000000002</c:v>
                </c:pt>
                <c:pt idx="266">
                  <c:v>499.19</c:v>
                </c:pt>
                <c:pt idx="267">
                  <c:v>499.2</c:v>
                </c:pt>
                <c:pt idx="268">
                  <c:v>499.24</c:v>
                </c:pt>
                <c:pt idx="269">
                  <c:v>499.28</c:v>
                </c:pt>
                <c:pt idx="270">
                  <c:v>499.3</c:v>
                </c:pt>
                <c:pt idx="271">
                  <c:v>499.3400000000002</c:v>
                </c:pt>
                <c:pt idx="272">
                  <c:v>499.38</c:v>
                </c:pt>
                <c:pt idx="273">
                  <c:v>499.4</c:v>
                </c:pt>
                <c:pt idx="274">
                  <c:v>499.44</c:v>
                </c:pt>
                <c:pt idx="275">
                  <c:v>499.4799999999998</c:v>
                </c:pt>
                <c:pt idx="276">
                  <c:v>499.5</c:v>
                </c:pt>
                <c:pt idx="277">
                  <c:v>499.55</c:v>
                </c:pt>
                <c:pt idx="278">
                  <c:v>499.6</c:v>
                </c:pt>
                <c:pt idx="279">
                  <c:v>499.6500000000002</c:v>
                </c:pt>
                <c:pt idx="280">
                  <c:v>499.69</c:v>
                </c:pt>
                <c:pt idx="281">
                  <c:v>499.7</c:v>
                </c:pt>
                <c:pt idx="282">
                  <c:v>499.74</c:v>
                </c:pt>
                <c:pt idx="283">
                  <c:v>499.78</c:v>
                </c:pt>
                <c:pt idx="284">
                  <c:v>499.8</c:v>
                </c:pt>
                <c:pt idx="285">
                  <c:v>499.8400000000002</c:v>
                </c:pt>
                <c:pt idx="286">
                  <c:v>499.88</c:v>
                </c:pt>
                <c:pt idx="287">
                  <c:v>499.9</c:v>
                </c:pt>
                <c:pt idx="288">
                  <c:v>499.94</c:v>
                </c:pt>
                <c:pt idx="289">
                  <c:v>499.9799999999998</c:v>
                </c:pt>
              </c:numCache>
            </c:numRef>
          </c:xVal>
          <c:yVal>
            <c:numRef>
              <c:f>Sheet1!$F$14058:$F$14347</c:f>
              <c:numCache>
                <c:formatCode>0.00</c:formatCode>
                <c:ptCount val="290"/>
                <c:pt idx="0">
                  <c:v>0.709242683333334</c:v>
                </c:pt>
                <c:pt idx="1">
                  <c:v>0.64977855</c:v>
                </c:pt>
                <c:pt idx="2">
                  <c:v>0.632293216666667</c:v>
                </c:pt>
                <c:pt idx="3">
                  <c:v>0.564322</c:v>
                </c:pt>
                <c:pt idx="4">
                  <c:v>0.489038566666667</c:v>
                </c:pt>
                <c:pt idx="5">
                  <c:v>0.447429383333333</c:v>
                </c:pt>
                <c:pt idx="6">
                  <c:v>0.356350783333333</c:v>
                </c:pt>
                <c:pt idx="7">
                  <c:v>0.25144835</c:v>
                </c:pt>
                <c:pt idx="8">
                  <c:v>0.19021365</c:v>
                </c:pt>
                <c:pt idx="9">
                  <c:v>0.06640614</c:v>
                </c:pt>
                <c:pt idx="10">
                  <c:v>-0.00103842466666667</c:v>
                </c:pt>
                <c:pt idx="11">
                  <c:v>-0.00392206316666667</c:v>
                </c:pt>
                <c:pt idx="12">
                  <c:v>-0.00176023066666667</c:v>
                </c:pt>
                <c:pt idx="13">
                  <c:v>-0.00197319316666667</c:v>
                </c:pt>
                <c:pt idx="14">
                  <c:v>0.00226201183333333</c:v>
                </c:pt>
                <c:pt idx="15">
                  <c:v>0.0286973233333333</c:v>
                </c:pt>
                <c:pt idx="16">
                  <c:v>0.137848965</c:v>
                </c:pt>
                <c:pt idx="17">
                  <c:v>0.173152583333333</c:v>
                </c:pt>
                <c:pt idx="18">
                  <c:v>0.300568116666667</c:v>
                </c:pt>
                <c:pt idx="19">
                  <c:v>0.407078916666667</c:v>
                </c:pt>
                <c:pt idx="20">
                  <c:v>0.450894883333333</c:v>
                </c:pt>
                <c:pt idx="21">
                  <c:v>0.534928283333334</c:v>
                </c:pt>
                <c:pt idx="22">
                  <c:v>0.6034034</c:v>
                </c:pt>
                <c:pt idx="23">
                  <c:v>0.638175016666667</c:v>
                </c:pt>
                <c:pt idx="24">
                  <c:v>0.696197149999999</c:v>
                </c:pt>
                <c:pt idx="25">
                  <c:v>0.7508728</c:v>
                </c:pt>
                <c:pt idx="26">
                  <c:v>0.776132883333333</c:v>
                </c:pt>
                <c:pt idx="27">
                  <c:v>0.815865333333334</c:v>
                </c:pt>
                <c:pt idx="28">
                  <c:v>0.768414633333334</c:v>
                </c:pt>
                <c:pt idx="29">
                  <c:v>0.709899266666667</c:v>
                </c:pt>
                <c:pt idx="30">
                  <c:v>0.649903966666667</c:v>
                </c:pt>
                <c:pt idx="31">
                  <c:v>0.633009083333334</c:v>
                </c:pt>
                <c:pt idx="32">
                  <c:v>0.564345216666667</c:v>
                </c:pt>
                <c:pt idx="33">
                  <c:v>0.488505016666667</c:v>
                </c:pt>
                <c:pt idx="34">
                  <c:v>0.4479068</c:v>
                </c:pt>
                <c:pt idx="35">
                  <c:v>0.3560896</c:v>
                </c:pt>
                <c:pt idx="36">
                  <c:v>0.251156333333333</c:v>
                </c:pt>
                <c:pt idx="37">
                  <c:v>0.1908216</c:v>
                </c:pt>
                <c:pt idx="38">
                  <c:v>0.0660200916666667</c:v>
                </c:pt>
                <c:pt idx="39">
                  <c:v>-0.00124870178333333</c:v>
                </c:pt>
                <c:pt idx="40">
                  <c:v>-0.00379605533333333</c:v>
                </c:pt>
                <c:pt idx="41">
                  <c:v>-0.00163515408333333</c:v>
                </c:pt>
                <c:pt idx="42">
                  <c:v>-0.00231838783333333</c:v>
                </c:pt>
                <c:pt idx="43">
                  <c:v>0.00266926366666667</c:v>
                </c:pt>
                <c:pt idx="44">
                  <c:v>0.02880812</c:v>
                </c:pt>
                <c:pt idx="45">
                  <c:v>0.137507698333333</c:v>
                </c:pt>
                <c:pt idx="46">
                  <c:v>0.17334015</c:v>
                </c:pt>
                <c:pt idx="47">
                  <c:v>0.300098433333333</c:v>
                </c:pt>
                <c:pt idx="48">
                  <c:v>0.406170483333333</c:v>
                </c:pt>
                <c:pt idx="49">
                  <c:v>0.451006866666667</c:v>
                </c:pt>
                <c:pt idx="50">
                  <c:v>0.533828766666667</c:v>
                </c:pt>
                <c:pt idx="51">
                  <c:v>0.6037316</c:v>
                </c:pt>
                <c:pt idx="52">
                  <c:v>0.637328616666667</c:v>
                </c:pt>
                <c:pt idx="53">
                  <c:v>0.696083649999999</c:v>
                </c:pt>
                <c:pt idx="54">
                  <c:v>0.751130283333334</c:v>
                </c:pt>
                <c:pt idx="55">
                  <c:v>0.776319833333334</c:v>
                </c:pt>
                <c:pt idx="56">
                  <c:v>0.816142249999999</c:v>
                </c:pt>
                <c:pt idx="57">
                  <c:v>0.768403949999999</c:v>
                </c:pt>
                <c:pt idx="58">
                  <c:v>0.709533449999999</c:v>
                </c:pt>
                <c:pt idx="59">
                  <c:v>0.649207333333334</c:v>
                </c:pt>
                <c:pt idx="60">
                  <c:v>0.632321650000001</c:v>
                </c:pt>
                <c:pt idx="61">
                  <c:v>0.563861183333333</c:v>
                </c:pt>
                <c:pt idx="62">
                  <c:v>0.488635466666667</c:v>
                </c:pt>
                <c:pt idx="63">
                  <c:v>0.4477965</c:v>
                </c:pt>
                <c:pt idx="64">
                  <c:v>0.355982816666667</c:v>
                </c:pt>
                <c:pt idx="65">
                  <c:v>0.250913316666667</c:v>
                </c:pt>
                <c:pt idx="66">
                  <c:v>0.190595683333333</c:v>
                </c:pt>
                <c:pt idx="67">
                  <c:v>0.0659461133333333</c:v>
                </c:pt>
                <c:pt idx="68">
                  <c:v>-0.0012980774</c:v>
                </c:pt>
                <c:pt idx="69">
                  <c:v>-0.00413147116666667</c:v>
                </c:pt>
                <c:pt idx="70">
                  <c:v>-0.00156350433333333</c:v>
                </c:pt>
                <c:pt idx="71">
                  <c:v>-0.0025483625</c:v>
                </c:pt>
                <c:pt idx="72">
                  <c:v>0.0021878785</c:v>
                </c:pt>
                <c:pt idx="73">
                  <c:v>0.028470965</c:v>
                </c:pt>
                <c:pt idx="74">
                  <c:v>0.137420263333333</c:v>
                </c:pt>
                <c:pt idx="75">
                  <c:v>0.17309925</c:v>
                </c:pt>
                <c:pt idx="76">
                  <c:v>0.299778666666667</c:v>
                </c:pt>
                <c:pt idx="77">
                  <c:v>0.406359516666667</c:v>
                </c:pt>
                <c:pt idx="78">
                  <c:v>0.450891283333333</c:v>
                </c:pt>
                <c:pt idx="79">
                  <c:v>0.53352975</c:v>
                </c:pt>
                <c:pt idx="80">
                  <c:v>0.603469083333334</c:v>
                </c:pt>
                <c:pt idx="81">
                  <c:v>0.636993416666667</c:v>
                </c:pt>
                <c:pt idx="82">
                  <c:v>0.695711816666667</c:v>
                </c:pt>
                <c:pt idx="83">
                  <c:v>0.750707283333334</c:v>
                </c:pt>
                <c:pt idx="84">
                  <c:v>0.77563295</c:v>
                </c:pt>
                <c:pt idx="85">
                  <c:v>0.815197199999999</c:v>
                </c:pt>
                <c:pt idx="86">
                  <c:v>0.768005916666667</c:v>
                </c:pt>
                <c:pt idx="87">
                  <c:v>0.708789383333334</c:v>
                </c:pt>
                <c:pt idx="88">
                  <c:v>0.649160833333334</c:v>
                </c:pt>
                <c:pt idx="89">
                  <c:v>0.631720133333334</c:v>
                </c:pt>
                <c:pt idx="90">
                  <c:v>0.56416175</c:v>
                </c:pt>
                <c:pt idx="91">
                  <c:v>0.489162066666667</c:v>
                </c:pt>
                <c:pt idx="92">
                  <c:v>0.447392466666667</c:v>
                </c:pt>
                <c:pt idx="93">
                  <c:v>0.356192266666667</c:v>
                </c:pt>
                <c:pt idx="94">
                  <c:v>0.251541483333333</c:v>
                </c:pt>
                <c:pt idx="95">
                  <c:v>0.190340733333333</c:v>
                </c:pt>
                <c:pt idx="96">
                  <c:v>0.0660584616666667</c:v>
                </c:pt>
                <c:pt idx="97">
                  <c:v>-0.0003663823</c:v>
                </c:pt>
                <c:pt idx="98">
                  <c:v>-0.0042186895</c:v>
                </c:pt>
                <c:pt idx="99">
                  <c:v>-0.00180640883333333</c:v>
                </c:pt>
                <c:pt idx="100">
                  <c:v>-0.00193165616666667</c:v>
                </c:pt>
                <c:pt idx="101">
                  <c:v>0.00209429616666667</c:v>
                </c:pt>
                <c:pt idx="102">
                  <c:v>0.0288756566666667</c:v>
                </c:pt>
                <c:pt idx="103">
                  <c:v>0.137411911666667</c:v>
                </c:pt>
                <c:pt idx="104">
                  <c:v>0.172949116666667</c:v>
                </c:pt>
                <c:pt idx="105">
                  <c:v>0.300092</c:v>
                </c:pt>
                <c:pt idx="106">
                  <c:v>0.406361966666667</c:v>
                </c:pt>
                <c:pt idx="107">
                  <c:v>0.45049435</c:v>
                </c:pt>
                <c:pt idx="108">
                  <c:v>0.533623</c:v>
                </c:pt>
                <c:pt idx="109">
                  <c:v>0.604114749999999</c:v>
                </c:pt>
                <c:pt idx="110">
                  <c:v>0.636682466666667</c:v>
                </c:pt>
                <c:pt idx="111">
                  <c:v>0.6963227</c:v>
                </c:pt>
                <c:pt idx="112">
                  <c:v>0.75050915</c:v>
                </c:pt>
                <c:pt idx="113">
                  <c:v>0.775866333333333</c:v>
                </c:pt>
                <c:pt idx="114">
                  <c:v>0.815264566666667</c:v>
                </c:pt>
                <c:pt idx="115">
                  <c:v>0.767852366666667</c:v>
                </c:pt>
                <c:pt idx="116">
                  <c:v>0.7090789</c:v>
                </c:pt>
                <c:pt idx="117">
                  <c:v>0.649270916666667</c:v>
                </c:pt>
                <c:pt idx="118">
                  <c:v>0.631722866666667</c:v>
                </c:pt>
                <c:pt idx="119">
                  <c:v>0.564551483333334</c:v>
                </c:pt>
                <c:pt idx="120">
                  <c:v>0.489458683333333</c:v>
                </c:pt>
                <c:pt idx="121">
                  <c:v>0.447640166666667</c:v>
                </c:pt>
                <c:pt idx="122">
                  <c:v>0.35697625</c:v>
                </c:pt>
                <c:pt idx="123">
                  <c:v>0.251300516666667</c:v>
                </c:pt>
                <c:pt idx="124">
                  <c:v>0.19074475</c:v>
                </c:pt>
                <c:pt idx="125">
                  <c:v>0.0665668866666667</c:v>
                </c:pt>
                <c:pt idx="126">
                  <c:v>-0.000926107166666667</c:v>
                </c:pt>
                <c:pt idx="127">
                  <c:v>-0.0039832045</c:v>
                </c:pt>
                <c:pt idx="128">
                  <c:v>-0.002028762</c:v>
                </c:pt>
                <c:pt idx="129">
                  <c:v>-0.0015529183</c:v>
                </c:pt>
                <c:pt idx="130">
                  <c:v>0.0022568275</c:v>
                </c:pt>
                <c:pt idx="131">
                  <c:v>0.0292871</c:v>
                </c:pt>
                <c:pt idx="132">
                  <c:v>0.138036736666667</c:v>
                </c:pt>
                <c:pt idx="133">
                  <c:v>0.173395866666667</c:v>
                </c:pt>
                <c:pt idx="134">
                  <c:v>0.300464683333334</c:v>
                </c:pt>
                <c:pt idx="135">
                  <c:v>0.406044383333333</c:v>
                </c:pt>
                <c:pt idx="136">
                  <c:v>0.450865466666667</c:v>
                </c:pt>
                <c:pt idx="137">
                  <c:v>0.53404595</c:v>
                </c:pt>
                <c:pt idx="138">
                  <c:v>0.603798583333334</c:v>
                </c:pt>
                <c:pt idx="139">
                  <c:v>0.637124416666667</c:v>
                </c:pt>
                <c:pt idx="140">
                  <c:v>0.696404583333333</c:v>
                </c:pt>
                <c:pt idx="141">
                  <c:v>0.750444016666667</c:v>
                </c:pt>
                <c:pt idx="142">
                  <c:v>0.776346083333333</c:v>
                </c:pt>
                <c:pt idx="143">
                  <c:v>0.815719366666667</c:v>
                </c:pt>
                <c:pt idx="144">
                  <c:v>0.768135916666667</c:v>
                </c:pt>
                <c:pt idx="145">
                  <c:v>0.709326883333334</c:v>
                </c:pt>
                <c:pt idx="146">
                  <c:v>0.649480466666667</c:v>
                </c:pt>
                <c:pt idx="147">
                  <c:v>0.63207</c:v>
                </c:pt>
                <c:pt idx="148">
                  <c:v>0.564542966666667</c:v>
                </c:pt>
                <c:pt idx="149">
                  <c:v>0.4890992</c:v>
                </c:pt>
                <c:pt idx="150">
                  <c:v>0.447923416666667</c:v>
                </c:pt>
                <c:pt idx="151">
                  <c:v>0.3567617</c:v>
                </c:pt>
                <c:pt idx="152">
                  <c:v>0.2512533</c:v>
                </c:pt>
                <c:pt idx="153">
                  <c:v>0.190690383333333</c:v>
                </c:pt>
                <c:pt idx="154">
                  <c:v>0.0663598066666666</c:v>
                </c:pt>
                <c:pt idx="155">
                  <c:v>-0.00104525436666667</c:v>
                </c:pt>
                <c:pt idx="156">
                  <c:v>-0.00388552433333333</c:v>
                </c:pt>
                <c:pt idx="157">
                  <c:v>-0.00163352426666667</c:v>
                </c:pt>
                <c:pt idx="158">
                  <c:v>-0.00181312983333333</c:v>
                </c:pt>
                <c:pt idx="159">
                  <c:v>0.00236096483333333</c:v>
                </c:pt>
                <c:pt idx="160">
                  <c:v>0.0287599866666667</c:v>
                </c:pt>
                <c:pt idx="161">
                  <c:v>0.137670323333333</c:v>
                </c:pt>
                <c:pt idx="162">
                  <c:v>0.172834433333333</c:v>
                </c:pt>
                <c:pt idx="163">
                  <c:v>0.30055655</c:v>
                </c:pt>
                <c:pt idx="164">
                  <c:v>0.405705066666667</c:v>
                </c:pt>
                <c:pt idx="165">
                  <c:v>0.451091116666666</c:v>
                </c:pt>
                <c:pt idx="166">
                  <c:v>0.533628033333334</c:v>
                </c:pt>
                <c:pt idx="167">
                  <c:v>0.6035231</c:v>
                </c:pt>
                <c:pt idx="168">
                  <c:v>0.636871466666667</c:v>
                </c:pt>
                <c:pt idx="169">
                  <c:v>0.695914216666667</c:v>
                </c:pt>
                <c:pt idx="170">
                  <c:v>0.75035405</c:v>
                </c:pt>
                <c:pt idx="171">
                  <c:v>0.775686216666667</c:v>
                </c:pt>
                <c:pt idx="172">
                  <c:v>0.815628716666667</c:v>
                </c:pt>
                <c:pt idx="173">
                  <c:v>0.768111216666667</c:v>
                </c:pt>
                <c:pt idx="174">
                  <c:v>0.709426283333333</c:v>
                </c:pt>
                <c:pt idx="175">
                  <c:v>0.6497593</c:v>
                </c:pt>
                <c:pt idx="176">
                  <c:v>0.632842933333334</c:v>
                </c:pt>
                <c:pt idx="177">
                  <c:v>0.564233083333333</c:v>
                </c:pt>
                <c:pt idx="178">
                  <c:v>0.489001416666667</c:v>
                </c:pt>
                <c:pt idx="179">
                  <c:v>0.448030516666667</c:v>
                </c:pt>
                <c:pt idx="180">
                  <c:v>0.356604383333333</c:v>
                </c:pt>
                <c:pt idx="181">
                  <c:v>0.251365866666667</c:v>
                </c:pt>
                <c:pt idx="182">
                  <c:v>0.190964733333333</c:v>
                </c:pt>
                <c:pt idx="183">
                  <c:v>0.0665028583333333</c:v>
                </c:pt>
                <c:pt idx="184">
                  <c:v>-0.00137741056666667</c:v>
                </c:pt>
                <c:pt idx="185">
                  <c:v>-0.0038391135</c:v>
                </c:pt>
                <c:pt idx="186">
                  <c:v>-0.003719811</c:v>
                </c:pt>
                <c:pt idx="187">
                  <c:v>-0.0014010196</c:v>
                </c:pt>
                <c:pt idx="188">
                  <c:v>-0.00220035816666667</c:v>
                </c:pt>
                <c:pt idx="189">
                  <c:v>0.00246770983333333</c:v>
                </c:pt>
                <c:pt idx="190">
                  <c:v>0.0286531633333333</c:v>
                </c:pt>
                <c:pt idx="191">
                  <c:v>0.137409133333333</c:v>
                </c:pt>
                <c:pt idx="192">
                  <c:v>0.173135533333333</c:v>
                </c:pt>
                <c:pt idx="193">
                  <c:v>0.299748066666667</c:v>
                </c:pt>
                <c:pt idx="194">
                  <c:v>0.405552333333333</c:v>
                </c:pt>
                <c:pt idx="195">
                  <c:v>0.450642383333333</c:v>
                </c:pt>
                <c:pt idx="196">
                  <c:v>0.533018133333333</c:v>
                </c:pt>
                <c:pt idx="197">
                  <c:v>0.603750166666667</c:v>
                </c:pt>
                <c:pt idx="198">
                  <c:v>0.6362856</c:v>
                </c:pt>
                <c:pt idx="199">
                  <c:v>0.695223233333334</c:v>
                </c:pt>
                <c:pt idx="200">
                  <c:v>0.75008875</c:v>
                </c:pt>
                <c:pt idx="201">
                  <c:v>0.775035166666666</c:v>
                </c:pt>
                <c:pt idx="202">
                  <c:v>0.814460033333334</c:v>
                </c:pt>
                <c:pt idx="203">
                  <c:v>0.767721916666667</c:v>
                </c:pt>
                <c:pt idx="204">
                  <c:v>0.708962783333333</c:v>
                </c:pt>
                <c:pt idx="205">
                  <c:v>0.649783383333334</c:v>
                </c:pt>
                <c:pt idx="206">
                  <c:v>0.632360149999999</c:v>
                </c:pt>
                <c:pt idx="207">
                  <c:v>0.564500133333334</c:v>
                </c:pt>
                <c:pt idx="208">
                  <c:v>0.489362266666667</c:v>
                </c:pt>
                <c:pt idx="209">
                  <c:v>0.4480618</c:v>
                </c:pt>
                <c:pt idx="210">
                  <c:v>0.35676525</c:v>
                </c:pt>
                <c:pt idx="211">
                  <c:v>0.251263216666666</c:v>
                </c:pt>
                <c:pt idx="212">
                  <c:v>0.191311033333333</c:v>
                </c:pt>
                <c:pt idx="213">
                  <c:v>0.0660348683333333</c:v>
                </c:pt>
                <c:pt idx="214">
                  <c:v>-0.000686058766666666</c:v>
                </c:pt>
                <c:pt idx="215">
                  <c:v>-0.00347170666666667</c:v>
                </c:pt>
                <c:pt idx="216">
                  <c:v>-0.00131453076666667</c:v>
                </c:pt>
                <c:pt idx="217">
                  <c:v>-0.001916429</c:v>
                </c:pt>
                <c:pt idx="218">
                  <c:v>0.002286785</c:v>
                </c:pt>
                <c:pt idx="219">
                  <c:v>0.0285969583333333</c:v>
                </c:pt>
                <c:pt idx="220">
                  <c:v>0.13749331</c:v>
                </c:pt>
                <c:pt idx="221">
                  <c:v>0.1731469</c:v>
                </c:pt>
                <c:pt idx="222">
                  <c:v>0.299755916666667</c:v>
                </c:pt>
                <c:pt idx="223">
                  <c:v>0.405656166666667</c:v>
                </c:pt>
                <c:pt idx="224">
                  <c:v>0.4502605</c:v>
                </c:pt>
                <c:pt idx="225">
                  <c:v>0.533182416666667</c:v>
                </c:pt>
                <c:pt idx="226">
                  <c:v>0.603846083333334</c:v>
                </c:pt>
                <c:pt idx="227">
                  <c:v>0.636288583333334</c:v>
                </c:pt>
                <c:pt idx="228">
                  <c:v>0.6956997</c:v>
                </c:pt>
                <c:pt idx="229">
                  <c:v>0.749826683333334</c:v>
                </c:pt>
                <c:pt idx="230">
                  <c:v>0.774966366666666</c:v>
                </c:pt>
                <c:pt idx="231">
                  <c:v>0.814482016666666</c:v>
                </c:pt>
                <c:pt idx="232">
                  <c:v>0.767736566666667</c:v>
                </c:pt>
                <c:pt idx="233">
                  <c:v>0.708812283333333</c:v>
                </c:pt>
                <c:pt idx="234">
                  <c:v>0.649645050000001</c:v>
                </c:pt>
                <c:pt idx="235">
                  <c:v>0.63196805</c:v>
                </c:pt>
                <c:pt idx="236">
                  <c:v>0.564418799999999</c:v>
                </c:pt>
                <c:pt idx="237">
                  <c:v>0.489724</c:v>
                </c:pt>
                <c:pt idx="238">
                  <c:v>0.447965133333333</c:v>
                </c:pt>
                <c:pt idx="239">
                  <c:v>0.357031416666667</c:v>
                </c:pt>
                <c:pt idx="240">
                  <c:v>0.251567483333333</c:v>
                </c:pt>
                <c:pt idx="241">
                  <c:v>0.191466533333333</c:v>
                </c:pt>
                <c:pt idx="242">
                  <c:v>0.0664936066666667</c:v>
                </c:pt>
                <c:pt idx="243">
                  <c:v>-0.000770110633333334</c:v>
                </c:pt>
                <c:pt idx="244">
                  <c:v>-0.00378754916666667</c:v>
                </c:pt>
                <c:pt idx="245">
                  <c:v>-0.00150823035</c:v>
                </c:pt>
                <c:pt idx="246">
                  <c:v>-0.00197915366666667</c:v>
                </c:pt>
                <c:pt idx="247">
                  <c:v>0.002104044</c:v>
                </c:pt>
                <c:pt idx="248">
                  <c:v>0.0284944966666667</c:v>
                </c:pt>
                <c:pt idx="249">
                  <c:v>0.137523716666667</c:v>
                </c:pt>
                <c:pt idx="250">
                  <c:v>0.17297535</c:v>
                </c:pt>
                <c:pt idx="251">
                  <c:v>0.29982595</c:v>
                </c:pt>
                <c:pt idx="252">
                  <c:v>0.4059767</c:v>
                </c:pt>
                <c:pt idx="253">
                  <c:v>0.450451016666667</c:v>
                </c:pt>
                <c:pt idx="254">
                  <c:v>0.533374833333334</c:v>
                </c:pt>
                <c:pt idx="255">
                  <c:v>0.60367765</c:v>
                </c:pt>
                <c:pt idx="256">
                  <c:v>0.636359983333334</c:v>
                </c:pt>
                <c:pt idx="257">
                  <c:v>0.69586815</c:v>
                </c:pt>
                <c:pt idx="258">
                  <c:v>0.749958</c:v>
                </c:pt>
                <c:pt idx="259">
                  <c:v>0.774980766666666</c:v>
                </c:pt>
                <c:pt idx="260">
                  <c:v>0.814666916666667</c:v>
                </c:pt>
                <c:pt idx="261">
                  <c:v>0.767770966666667</c:v>
                </c:pt>
                <c:pt idx="262">
                  <c:v>0.7094482</c:v>
                </c:pt>
                <c:pt idx="263">
                  <c:v>0.650013616666667</c:v>
                </c:pt>
                <c:pt idx="264">
                  <c:v>0.632666733333334</c:v>
                </c:pt>
                <c:pt idx="265">
                  <c:v>0.564712849999999</c:v>
                </c:pt>
                <c:pt idx="266">
                  <c:v>0.488886883333334</c:v>
                </c:pt>
                <c:pt idx="267">
                  <c:v>0.448189683333333</c:v>
                </c:pt>
                <c:pt idx="268">
                  <c:v>0.356970983333334</c:v>
                </c:pt>
                <c:pt idx="269">
                  <c:v>0.251677183333333</c:v>
                </c:pt>
                <c:pt idx="270">
                  <c:v>0.191251933333333</c:v>
                </c:pt>
                <c:pt idx="271">
                  <c:v>0.0665879816666667</c:v>
                </c:pt>
                <c:pt idx="272">
                  <c:v>-0.00078681235</c:v>
                </c:pt>
                <c:pt idx="273">
                  <c:v>-0.00344812866666667</c:v>
                </c:pt>
                <c:pt idx="274">
                  <c:v>-0.00146473758333333</c:v>
                </c:pt>
                <c:pt idx="275">
                  <c:v>-0.0021100665</c:v>
                </c:pt>
                <c:pt idx="276">
                  <c:v>0.00251246</c:v>
                </c:pt>
                <c:pt idx="277">
                  <c:v>0.0287035166666667</c:v>
                </c:pt>
                <c:pt idx="278">
                  <c:v>0.137800118333333</c:v>
                </c:pt>
                <c:pt idx="279">
                  <c:v>0.173239516666667</c:v>
                </c:pt>
                <c:pt idx="280">
                  <c:v>0.3000636</c:v>
                </c:pt>
                <c:pt idx="281">
                  <c:v>0.405578216666667</c:v>
                </c:pt>
                <c:pt idx="282">
                  <c:v>0.450687133333333</c:v>
                </c:pt>
                <c:pt idx="283">
                  <c:v>0.533486649999999</c:v>
                </c:pt>
                <c:pt idx="284">
                  <c:v>0.603261466666667</c:v>
                </c:pt>
                <c:pt idx="285">
                  <c:v>0.6365927</c:v>
                </c:pt>
                <c:pt idx="286">
                  <c:v>0.695646</c:v>
                </c:pt>
                <c:pt idx="287">
                  <c:v>0.749407266666667</c:v>
                </c:pt>
                <c:pt idx="288">
                  <c:v>0.7748245</c:v>
                </c:pt>
                <c:pt idx="289">
                  <c:v>0.814217333333333</c:v>
                </c:pt>
              </c:numCache>
            </c:numRef>
          </c:yVal>
          <c:smooth val="0"/>
          <c:extLst xmlns:c16r2="http://schemas.microsoft.com/office/drawing/2015/06/chart">
            <c:ext xmlns:c16="http://schemas.microsoft.com/office/drawing/2014/chart" uri="{C3380CC4-5D6E-409C-BE32-E72D297353CC}">
              <c16:uniqueId val="{00000005-7775-46D6-8674-92B33587C0B1}"/>
            </c:ext>
          </c:extLst>
        </c:ser>
        <c:dLbls>
          <c:showLegendKey val="0"/>
          <c:showVal val="0"/>
          <c:showCatName val="0"/>
          <c:showSerName val="0"/>
          <c:showPercent val="0"/>
          <c:showBubbleSize val="0"/>
        </c:dLbls>
        <c:axId val="2126050584"/>
        <c:axId val="2126056248"/>
      </c:scatterChart>
      <c:valAx>
        <c:axId val="2126050584"/>
        <c:scaling>
          <c:orientation val="minMax"/>
          <c:max val="501.0"/>
          <c:min val="0.0"/>
        </c:scaling>
        <c:delete val="0"/>
        <c:axPos val="b"/>
        <c:title>
          <c:tx>
            <c:rich>
              <a:bodyPr/>
              <a:lstStyle/>
              <a:p>
                <a:pPr>
                  <a:defRPr sz="1000" b="0"/>
                </a:pPr>
                <a:r>
                  <a:rPr lang="en-US" sz="1000" b="0"/>
                  <a:t>Time (sec)</a:t>
                </a:r>
              </a:p>
            </c:rich>
          </c:tx>
          <c:layout>
            <c:manualLayout>
              <c:xMode val="edge"/>
              <c:yMode val="edge"/>
              <c:x val="0.468584253339091"/>
              <c:y val="0.928580927384077"/>
            </c:manualLayout>
          </c:layout>
          <c:overlay val="0"/>
        </c:title>
        <c:numFmt formatCode="General" sourceLinked="0"/>
        <c:majorTickMark val="out"/>
        <c:minorTickMark val="none"/>
        <c:tickLblPos val="nextTo"/>
        <c:spPr>
          <a:ln w="12700">
            <a:solidFill>
              <a:sysClr val="windowText" lastClr="000000"/>
            </a:solidFill>
          </a:ln>
        </c:spPr>
        <c:crossAx val="2126056248"/>
        <c:crosses val="autoZero"/>
        <c:crossBetween val="midCat"/>
      </c:valAx>
      <c:valAx>
        <c:axId val="2126056248"/>
        <c:scaling>
          <c:orientation val="minMax"/>
          <c:max val="1.0"/>
          <c:min val="0.0"/>
        </c:scaling>
        <c:delete val="0"/>
        <c:axPos val="l"/>
        <c:majorGridlines>
          <c:spPr>
            <a:ln>
              <a:solidFill>
                <a:schemeClr val="bg1">
                  <a:lumMod val="75000"/>
                </a:schemeClr>
              </a:solidFill>
            </a:ln>
          </c:spPr>
        </c:majorGridlines>
        <c:title>
          <c:tx>
            <c:strRef>
              <c:f>Sheet1!$D$4</c:f>
              <c:strCache>
                <c:ptCount val="1"/>
                <c:pt idx="0">
                  <c:v>Stress (MPa)</c:v>
                </c:pt>
              </c:strCache>
            </c:strRef>
          </c:tx>
          <c:layout>
            <c:manualLayout>
              <c:xMode val="edge"/>
              <c:yMode val="edge"/>
              <c:x val="0.00859014685827457"/>
              <c:y val="0.351824271966005"/>
            </c:manualLayout>
          </c:layout>
          <c:overlay val="0"/>
          <c:txPr>
            <a:bodyPr rot="-5400000" vert="horz"/>
            <a:lstStyle/>
            <a:p>
              <a:pPr>
                <a:defRPr sz="1000" b="0"/>
              </a:pPr>
              <a:endParaRPr lang="en-US"/>
            </a:p>
          </c:txPr>
        </c:title>
        <c:numFmt formatCode="General" sourceLinked="0"/>
        <c:majorTickMark val="out"/>
        <c:minorTickMark val="none"/>
        <c:tickLblPos val="nextTo"/>
        <c:spPr>
          <a:ln w="12700">
            <a:solidFill>
              <a:schemeClr val="tx1"/>
            </a:solidFill>
          </a:ln>
        </c:spPr>
        <c:crossAx val="2126050584"/>
        <c:crosses val="autoZero"/>
        <c:crossBetween val="midCat"/>
      </c:valAx>
    </c:plotArea>
    <c:plotVisOnly val="1"/>
    <c:dispBlanksAs val="gap"/>
    <c:showDLblsOverMax val="0"/>
  </c:chart>
  <c:txPr>
    <a:bodyPr/>
    <a:lstStyle/>
    <a:p>
      <a:pPr>
        <a:defRPr sz="900">
          <a:latin typeface="Arial" pitchFamily="34" charset="0"/>
          <a:cs typeface="Arial"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6576461208478"/>
          <c:y val="0.0950147435274295"/>
          <c:w val="0.63423538791522"/>
          <c:h val="0.728196186124883"/>
        </c:manualLayout>
      </c:layout>
      <c:pieChart>
        <c:varyColors val="1"/>
        <c:ser>
          <c:idx val="0"/>
          <c:order val="0"/>
          <c:tx>
            <c:strRef>
              <c:f>'COMBINED reduced'!$G$1</c:f>
              <c:strCache>
                <c:ptCount val="1"/>
                <c:pt idx="0">
                  <c:v>2. For each of the two following questions, please select one of the four choices presented. The sample that was clearly the least slippery was:</c:v>
                </c:pt>
              </c:strCache>
            </c:strRef>
          </c:tx>
          <c:spPr>
            <a:solidFill>
              <a:srgbClr val="009900"/>
            </a:solidFill>
          </c:spPr>
          <c:dPt>
            <c:idx val="0"/>
            <c:bubble3D val="0"/>
            <c:spPr>
              <a:solidFill>
                <a:schemeClr val="accent1"/>
              </a:solidFill>
            </c:spPr>
            <c:extLst xmlns:c16r2="http://schemas.microsoft.com/office/drawing/2015/06/chart">
              <c:ext xmlns:c16="http://schemas.microsoft.com/office/drawing/2014/chart" uri="{C3380CC4-5D6E-409C-BE32-E72D297353CC}">
                <c16:uniqueId val="{00000000-A5F8-47B6-AAB1-852673557D41}"/>
              </c:ext>
            </c:extLst>
          </c:dPt>
          <c:dPt>
            <c:idx val="2"/>
            <c:bubble3D val="0"/>
            <c:spPr>
              <a:solidFill>
                <a:srgbClr val="FF0000"/>
              </a:solidFill>
            </c:spPr>
            <c:extLst xmlns:c16r2="http://schemas.microsoft.com/office/drawing/2015/06/chart">
              <c:ext xmlns:c16="http://schemas.microsoft.com/office/drawing/2014/chart" uri="{C3380CC4-5D6E-409C-BE32-E72D297353CC}">
                <c16:uniqueId val="{00000001-A5F8-47B6-AAB1-852673557D41}"/>
              </c:ext>
            </c:extLst>
          </c:dPt>
          <c:dPt>
            <c:idx val="3"/>
            <c:bubble3D val="0"/>
            <c:spPr>
              <a:solidFill>
                <a:srgbClr val="7030A0"/>
              </a:solidFill>
            </c:spPr>
            <c:extLst xmlns:c16r2="http://schemas.microsoft.com/office/drawing/2015/06/chart">
              <c:ext xmlns:c16="http://schemas.microsoft.com/office/drawing/2014/chart" uri="{C3380CC4-5D6E-409C-BE32-E72D297353CC}">
                <c16:uniqueId val="{00000002-A5F8-47B6-AAB1-852673557D41}"/>
              </c:ext>
            </c:extLst>
          </c:dPt>
          <c:dLbls>
            <c:dLbl>
              <c:idx val="0"/>
              <c:layout>
                <c:manualLayout>
                  <c:x val="-0.0806451612903226"/>
                  <c:y val="-0.0205761316872428"/>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A5F8-47B6-AAB1-852673557D41}"/>
                </c:ext>
              </c:extLst>
            </c:dLbl>
            <c:dLbl>
              <c:idx val="1"/>
              <c:layout>
                <c:manualLayout>
                  <c:x val="0.197132616487455"/>
                  <c:y val="-0.0257201646090535"/>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A5F8-47B6-AAB1-852673557D41}"/>
                </c:ext>
              </c:extLst>
            </c:dLbl>
            <c:dLbl>
              <c:idx val="2"/>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A5F8-47B6-AAB1-852673557D41}"/>
                </c:ext>
              </c:extLst>
            </c:dLbl>
            <c:dLbl>
              <c:idx val="3"/>
              <c:layout>
                <c:manualLayout>
                  <c:x val="0.0896057347670251"/>
                  <c:y val="-0.0051440329218107"/>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A5F8-47B6-AAB1-852673557D41}"/>
                </c:ext>
              </c:extLst>
            </c:dLbl>
            <c:spPr>
              <a:noFill/>
              <a:ln>
                <a:noFill/>
              </a:ln>
              <a:effectLst/>
            </c:spPr>
            <c:txPr>
              <a:bodyPr/>
              <a:lstStyle/>
              <a:p>
                <a:pPr>
                  <a:defRPr sz="1000" b="1"/>
                </a:pPr>
                <a:endParaRPr lang="en-US"/>
              </a:p>
            </c:txPr>
            <c:dLblPos val="outEnd"/>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COMBINED reduced'!$G$39:$G$42</c:f>
              <c:strCache>
                <c:ptCount val="4"/>
                <c:pt idx="0">
                  <c:v>Non-lubricated</c:v>
                </c:pt>
                <c:pt idx="1">
                  <c:v>Hydrophilic coating</c:v>
                </c:pt>
                <c:pt idx="2">
                  <c:v>KY Liquid</c:v>
                </c:pt>
                <c:pt idx="3">
                  <c:v>none of the samples was clearly less slippery than the others / two or three of the samples were tied for least slippery</c:v>
                </c:pt>
              </c:strCache>
            </c:strRef>
          </c:cat>
          <c:val>
            <c:numRef>
              <c:f>'COMBINED reduced'!$G$43:$G$46</c:f>
              <c:numCache>
                <c:formatCode>General</c:formatCode>
                <c:ptCount val="4"/>
                <c:pt idx="0">
                  <c:v>17.0</c:v>
                </c:pt>
                <c:pt idx="1">
                  <c:v>15.0</c:v>
                </c:pt>
                <c:pt idx="2">
                  <c:v>0.0</c:v>
                </c:pt>
                <c:pt idx="3">
                  <c:v>1.0</c:v>
                </c:pt>
              </c:numCache>
            </c:numRef>
          </c:val>
          <c:extLst xmlns:c16r2="http://schemas.microsoft.com/office/drawing/2015/06/chart">
            <c:ext xmlns:c16="http://schemas.microsoft.com/office/drawing/2014/chart" uri="{C3380CC4-5D6E-409C-BE32-E72D297353CC}">
              <c16:uniqueId val="{00000004-A5F8-47B6-AAB1-852673557D41}"/>
            </c:ext>
          </c:extLst>
        </c:ser>
        <c:dLbls>
          <c:showLegendKey val="0"/>
          <c:showVal val="1"/>
          <c:showCatName val="0"/>
          <c:showSerName val="0"/>
          <c:showPercent val="0"/>
          <c:showBubbleSize val="0"/>
          <c:showLeaderLines val="1"/>
        </c:dLbls>
        <c:firstSliceAng val="0"/>
      </c:pieChart>
    </c:plotArea>
    <c:legend>
      <c:legendPos val="r"/>
      <c:layout>
        <c:manualLayout>
          <c:xMode val="edge"/>
          <c:yMode val="edge"/>
          <c:x val="0.0"/>
          <c:y val="0.0159384012183663"/>
          <c:w val="0.480637400163689"/>
          <c:h val="0.984061598781633"/>
        </c:manualLayout>
      </c:layout>
      <c:overlay val="0"/>
      <c:txPr>
        <a:bodyPr/>
        <a:lstStyle/>
        <a:p>
          <a:pPr rtl="0">
            <a:defRPr sz="800"/>
          </a:pPr>
          <a:endParaRPr lang="en-US"/>
        </a:p>
      </c:txPr>
    </c:legend>
    <c:plotVisOnly val="1"/>
    <c:dispBlanksAs val="gap"/>
    <c:showDLblsOverMax val="0"/>
  </c:chart>
  <c:txPr>
    <a:bodyPr/>
    <a:lstStyle/>
    <a:p>
      <a:pPr>
        <a:defRPr sz="900">
          <a:latin typeface="Arial" pitchFamily="34" charset="0"/>
          <a:cs typeface="Arial" pitchFamily="34"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43726187452375"/>
          <c:y val="0.0662450179838631"/>
          <c:w val="0.654618281410476"/>
          <c:h val="0.758297244094489"/>
        </c:manualLayout>
      </c:layout>
      <c:pieChart>
        <c:varyColors val="1"/>
        <c:ser>
          <c:idx val="0"/>
          <c:order val="0"/>
          <c:tx>
            <c:strRef>
              <c:f>'COMBINED reduced'!$H$1</c:f>
              <c:strCache>
                <c:ptCount val="1"/>
                <c:pt idx="0">
                  <c:v>2. The sample that was clearly the most slippery was:</c:v>
                </c:pt>
              </c:strCache>
            </c:strRef>
          </c:tx>
          <c:dPt>
            <c:idx val="2"/>
            <c:bubble3D val="0"/>
            <c:spPr>
              <a:solidFill>
                <a:srgbClr val="FF3300"/>
              </a:solidFill>
            </c:spPr>
            <c:extLst xmlns:c16r2="http://schemas.microsoft.com/office/drawing/2015/06/chart">
              <c:ext xmlns:c16="http://schemas.microsoft.com/office/drawing/2014/chart" uri="{C3380CC4-5D6E-409C-BE32-E72D297353CC}">
                <c16:uniqueId val="{00000000-3647-444D-9FCD-4D13A9D0A95D}"/>
              </c:ext>
            </c:extLst>
          </c:dPt>
          <c:dPt>
            <c:idx val="3"/>
            <c:bubble3D val="0"/>
            <c:spPr>
              <a:solidFill>
                <a:srgbClr val="7030A0"/>
              </a:solidFill>
            </c:spPr>
            <c:extLst xmlns:c16r2="http://schemas.microsoft.com/office/drawing/2015/06/chart">
              <c:ext xmlns:c16="http://schemas.microsoft.com/office/drawing/2014/chart" uri="{C3380CC4-5D6E-409C-BE32-E72D297353CC}">
                <c16:uniqueId val="{00000001-3647-444D-9FCD-4D13A9D0A95D}"/>
              </c:ext>
            </c:extLst>
          </c:dPt>
          <c:dLbls>
            <c:dLbl>
              <c:idx val="0"/>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3647-444D-9FCD-4D13A9D0A95D}"/>
                </c:ext>
              </c:extLst>
            </c:dLbl>
            <c:dLbl>
              <c:idx val="1"/>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3647-444D-9FCD-4D13A9D0A95D}"/>
                </c:ext>
              </c:extLst>
            </c:dLbl>
            <c:dLbl>
              <c:idx val="2"/>
              <c:layout>
                <c:manualLayout>
                  <c:x val="-0.0313620071684588"/>
                  <c:y val="-0.231481481481482"/>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3647-444D-9FCD-4D13A9D0A95D}"/>
                </c:ext>
              </c:extLst>
            </c:dLbl>
            <c:dLbl>
              <c:idx val="3"/>
              <c:layout>
                <c:manualLayout>
                  <c:x val="0.00896057347670251"/>
                  <c:y val="0.0"/>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3647-444D-9FCD-4D13A9D0A95D}"/>
                </c:ext>
              </c:extLst>
            </c:dLbl>
            <c:spPr>
              <a:noFill/>
              <a:ln>
                <a:noFill/>
              </a:ln>
              <a:effectLst/>
            </c:spPr>
            <c:txPr>
              <a:bodyPr/>
              <a:lstStyle/>
              <a:p>
                <a:pPr>
                  <a:defRPr sz="1000" b="1"/>
                </a:pPr>
                <a:endParaRPr lang="en-US"/>
              </a:p>
            </c:txPr>
            <c:dLblPos val="outEnd"/>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COMBINED reduced'!$H$39:$H$42</c:f>
              <c:strCache>
                <c:ptCount val="4"/>
                <c:pt idx="0">
                  <c:v>Non-lubricated</c:v>
                </c:pt>
                <c:pt idx="1">
                  <c:v>Hydrophilic coating</c:v>
                </c:pt>
                <c:pt idx="2">
                  <c:v>KY Liquid</c:v>
                </c:pt>
                <c:pt idx="3">
                  <c:v>none of the samples was clearly more slippery than the others / two or three of the samples were tied for most slippery</c:v>
                </c:pt>
              </c:strCache>
            </c:strRef>
          </c:cat>
          <c:val>
            <c:numRef>
              <c:f>'COMBINED reduced'!$H$43:$H$46</c:f>
              <c:numCache>
                <c:formatCode>General</c:formatCode>
                <c:ptCount val="4"/>
                <c:pt idx="0">
                  <c:v>0.0</c:v>
                </c:pt>
                <c:pt idx="1">
                  <c:v>0.0</c:v>
                </c:pt>
                <c:pt idx="2">
                  <c:v>32.0</c:v>
                </c:pt>
                <c:pt idx="3">
                  <c:v>1.0</c:v>
                </c:pt>
              </c:numCache>
            </c:numRef>
          </c:val>
          <c:extLst xmlns:c16r2="http://schemas.microsoft.com/office/drawing/2015/06/chart">
            <c:ext xmlns:c16="http://schemas.microsoft.com/office/drawing/2014/chart" uri="{C3380CC4-5D6E-409C-BE32-E72D297353CC}">
              <c16:uniqueId val="{00000004-3647-444D-9FCD-4D13A9D0A95D}"/>
            </c:ext>
          </c:extLst>
        </c:ser>
        <c:dLbls>
          <c:showLegendKey val="0"/>
          <c:showVal val="1"/>
          <c:showCatName val="0"/>
          <c:showSerName val="0"/>
          <c:showPercent val="0"/>
          <c:showBubbleSize val="0"/>
          <c:showLeaderLines val="1"/>
        </c:dLbls>
        <c:firstSliceAng val="0"/>
      </c:pieChart>
    </c:plotArea>
    <c:legend>
      <c:legendPos val="r"/>
      <c:layout>
        <c:manualLayout>
          <c:xMode val="edge"/>
          <c:yMode val="edge"/>
          <c:x val="0.0"/>
          <c:y val="0.00170846699718092"/>
          <c:w val="0.480652922416956"/>
          <c:h val="0.998291533002819"/>
        </c:manualLayout>
      </c:layout>
      <c:overlay val="1"/>
      <c:txPr>
        <a:bodyPr/>
        <a:lstStyle/>
        <a:p>
          <a:pPr>
            <a:defRPr sz="800"/>
          </a:pPr>
          <a:endParaRPr lang="en-US"/>
        </a:p>
      </c:txPr>
    </c:legend>
    <c:plotVisOnly val="1"/>
    <c:dispBlanksAs val="gap"/>
    <c:showDLblsOverMax val="0"/>
  </c:chart>
  <c:txPr>
    <a:bodyPr/>
    <a:lstStyle/>
    <a:p>
      <a:pPr>
        <a:defRPr sz="900">
          <a:latin typeface="Arial" pitchFamily="34" charset="0"/>
          <a:cs typeface="Arial" pitchFamily="34"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9404366562933"/>
          <c:y val="0.13888858212499"/>
          <c:w val="0.542858037970718"/>
          <c:h val="0.800640523020177"/>
        </c:manualLayout>
      </c:layout>
      <c:pieChart>
        <c:varyColors val="1"/>
        <c:ser>
          <c:idx val="0"/>
          <c:order val="0"/>
          <c:tx>
            <c:strRef>
              <c:f>'COMBINED reduced'!$N$1</c:f>
              <c:strCache>
                <c:ptCount val="1"/>
                <c:pt idx="0">
                  <c:v>2'. The sample that was clearly the most slippery was:</c:v>
                </c:pt>
              </c:strCache>
            </c:strRef>
          </c:tx>
          <c:dPt>
            <c:idx val="0"/>
            <c:bubble3D val="0"/>
            <c:spPr>
              <a:solidFill>
                <a:schemeClr val="accent5">
                  <a:lumMod val="40000"/>
                  <a:lumOff val="60000"/>
                </a:schemeClr>
              </a:solidFill>
            </c:spPr>
            <c:extLst xmlns:c16r2="http://schemas.microsoft.com/office/drawing/2015/06/chart">
              <c:ext xmlns:c16="http://schemas.microsoft.com/office/drawing/2014/chart" uri="{C3380CC4-5D6E-409C-BE32-E72D297353CC}">
                <c16:uniqueId val="{00000000-1B17-4B4F-8F1D-C0C97952F2F7}"/>
              </c:ext>
            </c:extLst>
          </c:dPt>
          <c:dPt>
            <c:idx val="1"/>
            <c:bubble3D val="0"/>
            <c:spPr>
              <a:solidFill>
                <a:schemeClr val="accent5"/>
              </a:solidFill>
            </c:spPr>
            <c:extLst xmlns:c16r2="http://schemas.microsoft.com/office/drawing/2015/06/chart">
              <c:ext xmlns:c16="http://schemas.microsoft.com/office/drawing/2014/chart" uri="{C3380CC4-5D6E-409C-BE32-E72D297353CC}">
                <c16:uniqueId val="{00000001-1B17-4B4F-8F1D-C0C97952F2F7}"/>
              </c:ext>
            </c:extLst>
          </c:dPt>
          <c:dPt>
            <c:idx val="2"/>
            <c:bubble3D val="0"/>
            <c:spPr>
              <a:solidFill>
                <a:schemeClr val="tx2"/>
              </a:solidFill>
            </c:spPr>
            <c:extLst xmlns:c16r2="http://schemas.microsoft.com/office/drawing/2015/06/chart">
              <c:ext xmlns:c16="http://schemas.microsoft.com/office/drawing/2014/chart" uri="{C3380CC4-5D6E-409C-BE32-E72D297353CC}">
                <c16:uniqueId val="{00000002-1B17-4B4F-8F1D-C0C97952F2F7}"/>
              </c:ext>
            </c:extLst>
          </c:dPt>
          <c:dPt>
            <c:idx val="3"/>
            <c:bubble3D val="0"/>
            <c:spPr>
              <a:solidFill>
                <a:schemeClr val="tx2">
                  <a:lumMod val="50000"/>
                </a:schemeClr>
              </a:solidFill>
            </c:spPr>
            <c:extLst xmlns:c16r2="http://schemas.microsoft.com/office/drawing/2015/06/chart">
              <c:ext xmlns:c16="http://schemas.microsoft.com/office/drawing/2014/chart" uri="{C3380CC4-5D6E-409C-BE32-E72D297353CC}">
                <c16:uniqueId val="{00000003-1B17-4B4F-8F1D-C0C97952F2F7}"/>
              </c:ext>
            </c:extLst>
          </c:dPt>
          <c:dLbls>
            <c:dLbl>
              <c:idx val="2"/>
              <c:layout>
                <c:manualLayout>
                  <c:x val="-0.110702036531497"/>
                  <c:y val="-0.185078552040112"/>
                </c:manualLayout>
              </c:layout>
              <c:spPr/>
              <c:txPr>
                <a:bodyPr/>
                <a:lstStyle/>
                <a:p>
                  <a:pPr>
                    <a:defRPr b="1">
                      <a:solidFill>
                        <a:schemeClr val="bg1"/>
                      </a:solidFill>
                    </a:defRPr>
                  </a:pPr>
                  <a:endParaRPr lang="en-US"/>
                </a:p>
              </c:txPr>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1B17-4B4F-8F1D-C0C97952F2F7}"/>
                </c:ext>
              </c:extLst>
            </c:dLbl>
            <c:dLbl>
              <c:idx val="3"/>
              <c:layout>
                <c:manualLayout>
                  <c:x val="0.121855264135523"/>
                  <c:y val="0.0870725729257367"/>
                </c:manualLayout>
              </c:layout>
              <c:spPr/>
              <c:txPr>
                <a:bodyPr/>
                <a:lstStyle/>
                <a:p>
                  <a:pPr>
                    <a:defRPr b="1">
                      <a:solidFill>
                        <a:schemeClr val="bg1"/>
                      </a:solidFill>
                    </a:defRPr>
                  </a:pPr>
                  <a:endParaRPr lang="en-US"/>
                </a:p>
              </c:txPr>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1B17-4B4F-8F1D-C0C97952F2F7}"/>
                </c:ext>
              </c:extLst>
            </c:dLbl>
            <c:spPr>
              <a:noFill/>
              <a:ln>
                <a:noFill/>
              </a:ln>
              <a:effectLst/>
            </c:spPr>
            <c:txPr>
              <a:bodyPr/>
              <a:lstStyle/>
              <a:p>
                <a:pPr>
                  <a:defRPr b="1"/>
                </a:pPr>
                <a:endParaRPr lang="en-US"/>
              </a:p>
            </c:tx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COMBINED reduced'!$O$40:$O$43</c:f>
              <c:strCache>
                <c:ptCount val="4"/>
                <c:pt idx="0">
                  <c:v>Slightly</c:v>
                </c:pt>
                <c:pt idx="1">
                  <c:v>Somewhat</c:v>
                </c:pt>
                <c:pt idx="2">
                  <c:v>Much</c:v>
                </c:pt>
                <c:pt idx="3">
                  <c:v>Very much</c:v>
                </c:pt>
              </c:strCache>
            </c:strRef>
          </c:cat>
          <c:val>
            <c:numRef>
              <c:f>'COMBINED reduced'!$I$54:$I$57</c:f>
              <c:numCache>
                <c:formatCode>General</c:formatCode>
                <c:ptCount val="4"/>
                <c:pt idx="0">
                  <c:v>3.0</c:v>
                </c:pt>
                <c:pt idx="1">
                  <c:v>1.0</c:v>
                </c:pt>
                <c:pt idx="2">
                  <c:v>17.0</c:v>
                </c:pt>
                <c:pt idx="3">
                  <c:v>11.0</c:v>
                </c:pt>
              </c:numCache>
            </c:numRef>
          </c:val>
          <c:extLst xmlns:c16r2="http://schemas.microsoft.com/office/drawing/2015/06/chart">
            <c:ext xmlns:c16="http://schemas.microsoft.com/office/drawing/2014/chart" uri="{C3380CC4-5D6E-409C-BE32-E72D297353CC}">
              <c16:uniqueId val="{00000004-1B17-4B4F-8F1D-C0C97952F2F7}"/>
            </c:ext>
          </c:extLst>
        </c:ser>
        <c:dLbls>
          <c:showLegendKey val="0"/>
          <c:showVal val="1"/>
          <c:showCatName val="0"/>
          <c:showSerName val="0"/>
          <c:showPercent val="0"/>
          <c:showBubbleSize val="0"/>
          <c:showLeaderLines val="1"/>
        </c:dLbls>
        <c:firstSliceAng val="0"/>
      </c:pieChart>
    </c:plotArea>
    <c:legend>
      <c:legendPos val="r"/>
      <c:layout>
        <c:manualLayout>
          <c:xMode val="edge"/>
          <c:yMode val="edge"/>
          <c:x val="0.0"/>
          <c:y val="0.267932988039889"/>
          <c:w val="0.341387117421534"/>
          <c:h val="0.524421044494263"/>
        </c:manualLayout>
      </c:layout>
      <c:overlay val="0"/>
      <c:txPr>
        <a:bodyPr/>
        <a:lstStyle/>
        <a:p>
          <a:pPr rtl="0">
            <a:defRPr/>
          </a:pPr>
          <a:endParaRPr lang="en-US"/>
        </a:p>
      </c:txPr>
    </c:legend>
    <c:plotVisOnly val="1"/>
    <c:dispBlanksAs val="gap"/>
    <c:showDLblsOverMax val="0"/>
  </c:chart>
  <c:txPr>
    <a:bodyPr/>
    <a:lstStyle/>
    <a:p>
      <a:pPr>
        <a:defRPr>
          <a:latin typeface="Arial" pitchFamily="34" charset="0"/>
          <a:cs typeface="Arial" pitchFamily="34"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88852364328246"/>
          <c:y val="0.146792262078351"/>
          <c:w val="0.611147635671755"/>
          <c:h val="0.699424516379897"/>
        </c:manualLayout>
      </c:layout>
      <c:pieChart>
        <c:varyColors val="1"/>
        <c:ser>
          <c:idx val="0"/>
          <c:order val="0"/>
          <c:tx>
            <c:strRef>
              <c:f>'COMBINED reduced'!$M$1</c:f>
              <c:strCache>
                <c:ptCount val="1"/>
                <c:pt idx="0">
                  <c:v>2'. For each of the two following questions, please select one of the four choices presented. The sample that was clearly the least slippery was:</c:v>
                </c:pt>
              </c:strCache>
            </c:strRef>
          </c:tx>
          <c:dLbls>
            <c:dLbl>
              <c:idx val="0"/>
              <c:layout>
                <c:manualLayout>
                  <c:x val="-0.0604099244875944"/>
                  <c:y val="-0.0592592592592593"/>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A1A5-4176-9169-21488F64172A}"/>
                </c:ext>
              </c:extLst>
            </c:dLbl>
            <c:dLbl>
              <c:idx val="1"/>
              <c:layout>
                <c:manualLayout>
                  <c:x val="-0.0129449838187702"/>
                  <c:y val="-0.0197530864197531"/>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A1A5-4176-9169-21488F64172A}"/>
                </c:ext>
              </c:extLst>
            </c:dLbl>
            <c:dLbl>
              <c:idx val="2"/>
              <c:layout>
                <c:manualLayout>
                  <c:x val="0.176914778856526"/>
                  <c:y val="0.0"/>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A1A5-4176-9169-21488F64172A}"/>
                </c:ext>
              </c:extLst>
            </c:dLbl>
            <c:dLbl>
              <c:idx val="3"/>
              <c:layout>
                <c:manualLayout>
                  <c:x val="0.0431499460625674"/>
                  <c:y val="-0.0395061728395062"/>
                </c:manualLayout>
              </c:layout>
              <c:dLblPos val="bestFi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A1A5-4176-9169-21488F64172A}"/>
                </c:ext>
              </c:extLst>
            </c:dLbl>
            <c:spPr>
              <a:noFill/>
              <a:ln>
                <a:noFill/>
              </a:ln>
              <a:effectLst/>
            </c:spPr>
            <c:txPr>
              <a:bodyPr/>
              <a:lstStyle/>
              <a:p>
                <a:pPr>
                  <a:defRPr sz="1000" b="1"/>
                </a:pPr>
                <a:endParaRPr lang="en-US"/>
              </a:p>
            </c:txPr>
            <c:dLblPos val="outEnd"/>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COMBINED reduced'!$G$39:$G$42</c:f>
              <c:strCache>
                <c:ptCount val="4"/>
                <c:pt idx="0">
                  <c:v>Non-lubricated</c:v>
                </c:pt>
                <c:pt idx="1">
                  <c:v>Hydrophilic coating</c:v>
                </c:pt>
                <c:pt idx="2">
                  <c:v>KY Liquid</c:v>
                </c:pt>
                <c:pt idx="3">
                  <c:v>none of the samples was clearly less slippery than the others / two or three of the samples were tied for least slippery</c:v>
                </c:pt>
              </c:strCache>
            </c:strRef>
          </c:cat>
          <c:val>
            <c:numRef>
              <c:f>'COMBINED reduced'!$M$43:$M$46</c:f>
              <c:numCache>
                <c:formatCode>General</c:formatCode>
                <c:ptCount val="4"/>
                <c:pt idx="0">
                  <c:v>21.0</c:v>
                </c:pt>
                <c:pt idx="1">
                  <c:v>1.0</c:v>
                </c:pt>
                <c:pt idx="2">
                  <c:v>7.0</c:v>
                </c:pt>
                <c:pt idx="3">
                  <c:v>4.0</c:v>
                </c:pt>
              </c:numCache>
            </c:numRef>
          </c:val>
          <c:extLst xmlns:c16r2="http://schemas.microsoft.com/office/drawing/2015/06/chart">
            <c:ext xmlns:c16="http://schemas.microsoft.com/office/drawing/2014/chart" uri="{C3380CC4-5D6E-409C-BE32-E72D297353CC}">
              <c16:uniqueId val="{00000004-A1A5-4176-9169-21488F64172A}"/>
            </c:ext>
          </c:extLst>
        </c:ser>
        <c:dLbls>
          <c:showLegendKey val="0"/>
          <c:showVal val="1"/>
          <c:showCatName val="0"/>
          <c:showSerName val="0"/>
          <c:showPercent val="0"/>
          <c:showBubbleSize val="0"/>
          <c:showLeaderLines val="1"/>
        </c:dLbls>
        <c:firstSliceAng val="0"/>
      </c:pieChart>
    </c:plotArea>
    <c:legend>
      <c:legendPos val="r"/>
      <c:layout>
        <c:manualLayout>
          <c:xMode val="edge"/>
          <c:yMode val="edge"/>
          <c:x val="0.0"/>
          <c:y val="0.00014076018275491"/>
          <c:w val="0.482200647249191"/>
          <c:h val="0.995579274812871"/>
        </c:manualLayout>
      </c:layout>
      <c:overlay val="0"/>
      <c:txPr>
        <a:bodyPr/>
        <a:lstStyle/>
        <a:p>
          <a:pPr rtl="0">
            <a:defRPr/>
          </a:pPr>
          <a:endParaRPr lang="en-US"/>
        </a:p>
      </c:txPr>
    </c:legend>
    <c:plotVisOnly val="1"/>
    <c:dispBlanksAs val="gap"/>
    <c:showDLblsOverMax val="0"/>
  </c:chart>
  <c:txPr>
    <a:bodyPr/>
    <a:lstStyle/>
    <a:p>
      <a:pPr>
        <a:defRPr sz="800">
          <a:latin typeface="Arial" pitchFamily="34" charset="0"/>
          <a:cs typeface="Arial" pitchFamily="34"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89086092061073"/>
          <c:y val="0.0930159961739232"/>
          <c:w val="0.610913907938927"/>
          <c:h val="0.679977178613864"/>
        </c:manualLayout>
      </c:layout>
      <c:pieChart>
        <c:varyColors val="1"/>
        <c:ser>
          <c:idx val="0"/>
          <c:order val="0"/>
          <c:tx>
            <c:strRef>
              <c:f>'COMBINED reduced'!$N$1</c:f>
              <c:strCache>
                <c:ptCount val="1"/>
                <c:pt idx="0">
                  <c:v>2'. The sample that was clearly the most slippery was:</c:v>
                </c:pt>
              </c:strCache>
            </c:strRef>
          </c:tx>
          <c:dPt>
            <c:idx val="1"/>
            <c:bubble3D val="0"/>
            <c:spPr>
              <a:solidFill>
                <a:srgbClr val="009900"/>
              </a:solidFill>
            </c:spPr>
            <c:extLst xmlns:c16r2="http://schemas.microsoft.com/office/drawing/2015/06/chart">
              <c:ext xmlns:c16="http://schemas.microsoft.com/office/drawing/2014/chart" uri="{C3380CC4-5D6E-409C-BE32-E72D297353CC}">
                <c16:uniqueId val="{00000000-0D67-457D-9C48-F3D7E9316AC1}"/>
              </c:ext>
            </c:extLst>
          </c:dPt>
          <c:dPt>
            <c:idx val="2"/>
            <c:bubble3D val="0"/>
            <c:spPr>
              <a:solidFill>
                <a:srgbClr val="FF3300"/>
              </a:solidFill>
            </c:spPr>
            <c:extLst xmlns:c16r2="http://schemas.microsoft.com/office/drawing/2015/06/chart">
              <c:ext xmlns:c16="http://schemas.microsoft.com/office/drawing/2014/chart" uri="{C3380CC4-5D6E-409C-BE32-E72D297353CC}">
                <c16:uniqueId val="{00000001-0D67-457D-9C48-F3D7E9316AC1}"/>
              </c:ext>
            </c:extLst>
          </c:dPt>
          <c:dLbls>
            <c:dLbl>
              <c:idx val="0"/>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0D67-457D-9C48-F3D7E9316AC1}"/>
                </c:ext>
              </c:extLst>
            </c:dLbl>
            <c:dLbl>
              <c:idx val="3"/>
              <c:layout>
                <c:manualLayout>
                  <c:x val="0.0221386137216719"/>
                  <c:y val="-0.0122513776468214"/>
                </c:manualLayout>
              </c:layou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0D67-457D-9C48-F3D7E9316AC1}"/>
                </c:ext>
              </c:extLst>
            </c:dLbl>
            <c:spPr>
              <a:noFill/>
              <a:ln>
                <a:noFill/>
              </a:ln>
              <a:effectLst/>
            </c:spPr>
            <c:txPr>
              <a:bodyPr/>
              <a:lstStyle/>
              <a:p>
                <a:pPr>
                  <a:defRPr b="1"/>
                </a:pPr>
                <a:endParaRPr lang="en-US"/>
              </a:p>
            </c:tx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COMBINED reduced'!$H$39:$H$42</c:f>
              <c:strCache>
                <c:ptCount val="4"/>
                <c:pt idx="0">
                  <c:v>Non-lubricated</c:v>
                </c:pt>
                <c:pt idx="1">
                  <c:v>Hydrophilic coating</c:v>
                </c:pt>
                <c:pt idx="2">
                  <c:v>KY Liquid</c:v>
                </c:pt>
                <c:pt idx="3">
                  <c:v>none of the samples was clearly more slippery than the others / two or three of the samples were tied for most slippery</c:v>
                </c:pt>
              </c:strCache>
            </c:strRef>
          </c:cat>
          <c:val>
            <c:numRef>
              <c:f>'COMBINED reduced'!$N$43:$N$46</c:f>
              <c:numCache>
                <c:formatCode>General</c:formatCode>
                <c:ptCount val="4"/>
                <c:pt idx="0">
                  <c:v>0.0</c:v>
                </c:pt>
                <c:pt idx="1">
                  <c:v>28.0</c:v>
                </c:pt>
                <c:pt idx="2">
                  <c:v>3.0</c:v>
                </c:pt>
                <c:pt idx="3">
                  <c:v>2.0</c:v>
                </c:pt>
              </c:numCache>
            </c:numRef>
          </c:val>
          <c:extLst xmlns:c16r2="http://schemas.microsoft.com/office/drawing/2015/06/chart">
            <c:ext xmlns:c16="http://schemas.microsoft.com/office/drawing/2014/chart" uri="{C3380CC4-5D6E-409C-BE32-E72D297353CC}">
              <c16:uniqueId val="{00000004-0D67-457D-9C48-F3D7E9316AC1}"/>
            </c:ext>
          </c:extLst>
        </c:ser>
        <c:dLbls>
          <c:showLegendKey val="0"/>
          <c:showVal val="1"/>
          <c:showCatName val="0"/>
          <c:showSerName val="0"/>
          <c:showPercent val="0"/>
          <c:showBubbleSize val="0"/>
          <c:showLeaderLines val="1"/>
        </c:dLbls>
        <c:firstSliceAng val="0"/>
      </c:pieChart>
    </c:plotArea>
    <c:legend>
      <c:legendPos val="r"/>
      <c:layout>
        <c:manualLayout>
          <c:xMode val="edge"/>
          <c:yMode val="edge"/>
          <c:x val="0.0"/>
          <c:y val="0.0"/>
          <c:w val="0.471647193294387"/>
          <c:h val="1.0"/>
        </c:manualLayout>
      </c:layout>
      <c:overlay val="0"/>
      <c:txPr>
        <a:bodyPr/>
        <a:lstStyle/>
        <a:p>
          <a:pPr rtl="0">
            <a:defRPr sz="800"/>
          </a:pPr>
          <a:endParaRPr lang="en-US"/>
        </a:p>
      </c:txPr>
    </c:legend>
    <c:plotVisOnly val="1"/>
    <c:dispBlanksAs val="gap"/>
    <c:showDLblsOverMax val="0"/>
  </c:chart>
  <c:txPr>
    <a:bodyPr/>
    <a:lstStyle/>
    <a:p>
      <a:pPr>
        <a:defRPr>
          <a:latin typeface="Arial" pitchFamily="34" charset="0"/>
          <a:cs typeface="Arial" pitchFamily="34"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43856362712726"/>
          <c:y val="0.0954984365782985"/>
          <c:w val="0.556143637287275"/>
          <c:h val="0.819348249785608"/>
        </c:manualLayout>
      </c:layout>
      <c:pieChart>
        <c:varyColors val="1"/>
        <c:ser>
          <c:idx val="0"/>
          <c:order val="0"/>
          <c:tx>
            <c:strRef>
              <c:f>'COMBINED reduced'!$N$1</c:f>
              <c:strCache>
                <c:ptCount val="1"/>
                <c:pt idx="0">
                  <c:v>2'. The sample that was clearly the most slippery was:</c:v>
                </c:pt>
              </c:strCache>
            </c:strRef>
          </c:tx>
          <c:dPt>
            <c:idx val="0"/>
            <c:bubble3D val="0"/>
            <c:spPr>
              <a:solidFill>
                <a:schemeClr val="accent5">
                  <a:lumMod val="40000"/>
                  <a:lumOff val="60000"/>
                </a:schemeClr>
              </a:solidFill>
            </c:spPr>
            <c:extLst xmlns:c16r2="http://schemas.microsoft.com/office/drawing/2015/06/chart">
              <c:ext xmlns:c16="http://schemas.microsoft.com/office/drawing/2014/chart" uri="{C3380CC4-5D6E-409C-BE32-E72D297353CC}">
                <c16:uniqueId val="{00000000-D07B-4F45-B09E-1405F3A1C8EA}"/>
              </c:ext>
            </c:extLst>
          </c:dPt>
          <c:dPt>
            <c:idx val="1"/>
            <c:bubble3D val="0"/>
            <c:spPr>
              <a:solidFill>
                <a:schemeClr val="accent5"/>
              </a:solidFill>
            </c:spPr>
            <c:extLst xmlns:c16r2="http://schemas.microsoft.com/office/drawing/2015/06/chart">
              <c:ext xmlns:c16="http://schemas.microsoft.com/office/drawing/2014/chart" uri="{C3380CC4-5D6E-409C-BE32-E72D297353CC}">
                <c16:uniqueId val="{00000001-D07B-4F45-B09E-1405F3A1C8EA}"/>
              </c:ext>
            </c:extLst>
          </c:dPt>
          <c:dPt>
            <c:idx val="2"/>
            <c:bubble3D val="0"/>
            <c:spPr>
              <a:solidFill>
                <a:schemeClr val="accent1">
                  <a:lumMod val="75000"/>
                </a:schemeClr>
              </a:solidFill>
            </c:spPr>
            <c:extLst xmlns:c16r2="http://schemas.microsoft.com/office/drawing/2015/06/chart">
              <c:ext xmlns:c16="http://schemas.microsoft.com/office/drawing/2014/chart" uri="{C3380CC4-5D6E-409C-BE32-E72D297353CC}">
                <c16:uniqueId val="{00000002-D07B-4F45-B09E-1405F3A1C8EA}"/>
              </c:ext>
            </c:extLst>
          </c:dPt>
          <c:dPt>
            <c:idx val="3"/>
            <c:bubble3D val="0"/>
            <c:spPr>
              <a:solidFill>
                <a:schemeClr val="tx2">
                  <a:lumMod val="50000"/>
                </a:schemeClr>
              </a:solidFill>
            </c:spPr>
            <c:extLst xmlns:c16r2="http://schemas.microsoft.com/office/drawing/2015/06/chart">
              <c:ext xmlns:c16="http://schemas.microsoft.com/office/drawing/2014/chart" uri="{C3380CC4-5D6E-409C-BE32-E72D297353CC}">
                <c16:uniqueId val="{00000003-D07B-4F45-B09E-1405F3A1C8EA}"/>
              </c:ext>
            </c:extLst>
          </c:dPt>
          <c:dLbls>
            <c:dLbl>
              <c:idx val="1"/>
              <c:layout>
                <c:manualLayout>
                  <c:x val="-0.0859467163378771"/>
                  <c:y val="0.105083547724851"/>
                </c:manualLayout>
              </c:layou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D07B-4F45-B09E-1405F3A1C8EA}"/>
                </c:ext>
              </c:extLst>
            </c:dLbl>
            <c:dLbl>
              <c:idx val="2"/>
              <c:layout>
                <c:manualLayout>
                  <c:x val="-0.0322132616487455"/>
                  <c:y val="-0.155978794729867"/>
                </c:manualLayout>
              </c:layout>
              <c:spPr/>
              <c:txPr>
                <a:bodyPr/>
                <a:lstStyle/>
                <a:p>
                  <a:pPr>
                    <a:defRPr b="1">
                      <a:solidFill>
                        <a:schemeClr val="bg1"/>
                      </a:solidFill>
                    </a:defRPr>
                  </a:pPr>
                  <a:endParaRPr lang="en-US"/>
                </a:p>
              </c:txPr>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D07B-4F45-B09E-1405F3A1C8EA}"/>
                </c:ext>
              </c:extLst>
            </c:dLbl>
            <c:dLbl>
              <c:idx val="3"/>
              <c:layout>
                <c:manualLayout>
                  <c:x val="0.163156167979003"/>
                  <c:y val="0.0943743665705153"/>
                </c:manualLayout>
              </c:layout>
              <c:spPr/>
              <c:txPr>
                <a:bodyPr/>
                <a:lstStyle/>
                <a:p>
                  <a:pPr>
                    <a:defRPr b="1">
                      <a:solidFill>
                        <a:schemeClr val="bg1"/>
                      </a:solidFill>
                    </a:defRPr>
                  </a:pPr>
                  <a:endParaRPr lang="en-US"/>
                </a:p>
              </c:txPr>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D07B-4F45-B09E-1405F3A1C8EA}"/>
                </c:ext>
              </c:extLst>
            </c:dLbl>
            <c:spPr>
              <a:noFill/>
              <a:ln>
                <a:noFill/>
              </a:ln>
              <a:effectLst/>
            </c:spPr>
            <c:txPr>
              <a:bodyPr/>
              <a:lstStyle/>
              <a:p>
                <a:pPr>
                  <a:defRPr b="1"/>
                </a:pPr>
                <a:endParaRPr lang="en-US"/>
              </a:p>
            </c:tx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COMBINED reduced'!$O$40:$O$43</c:f>
              <c:strCache>
                <c:ptCount val="4"/>
                <c:pt idx="0">
                  <c:v>Slightly</c:v>
                </c:pt>
                <c:pt idx="1">
                  <c:v>Somewhat</c:v>
                </c:pt>
                <c:pt idx="2">
                  <c:v>Much</c:v>
                </c:pt>
                <c:pt idx="3">
                  <c:v>Very much</c:v>
                </c:pt>
              </c:strCache>
            </c:strRef>
          </c:cat>
          <c:val>
            <c:numRef>
              <c:f>'COMBINED reduced'!$O$49:$O$52</c:f>
              <c:numCache>
                <c:formatCode>General</c:formatCode>
                <c:ptCount val="4"/>
                <c:pt idx="0">
                  <c:v>1.0</c:v>
                </c:pt>
                <c:pt idx="1">
                  <c:v>8.0</c:v>
                </c:pt>
                <c:pt idx="2">
                  <c:v>9.0</c:v>
                </c:pt>
                <c:pt idx="3">
                  <c:v>10.0</c:v>
                </c:pt>
              </c:numCache>
            </c:numRef>
          </c:val>
          <c:extLst xmlns:c16r2="http://schemas.microsoft.com/office/drawing/2015/06/chart">
            <c:ext xmlns:c16="http://schemas.microsoft.com/office/drawing/2014/chart" uri="{C3380CC4-5D6E-409C-BE32-E72D297353CC}">
              <c16:uniqueId val="{00000004-D07B-4F45-B09E-1405F3A1C8EA}"/>
            </c:ext>
          </c:extLst>
        </c:ser>
        <c:dLbls>
          <c:showLegendKey val="0"/>
          <c:showVal val="1"/>
          <c:showCatName val="0"/>
          <c:showSerName val="0"/>
          <c:showPercent val="0"/>
          <c:showBubbleSize val="0"/>
          <c:showLeaderLines val="1"/>
        </c:dLbls>
        <c:firstSliceAng val="0"/>
      </c:pieChart>
    </c:plotArea>
    <c:legend>
      <c:legendPos val="r"/>
      <c:layout>
        <c:manualLayout>
          <c:xMode val="edge"/>
          <c:yMode val="edge"/>
          <c:x val="0.0351648270508893"/>
          <c:y val="0.162698292775685"/>
          <c:w val="0.292796255976559"/>
          <c:h val="0.724379370447543"/>
        </c:manualLayout>
      </c:layout>
      <c:overlay val="0"/>
      <c:txPr>
        <a:bodyPr/>
        <a:lstStyle/>
        <a:p>
          <a:pPr rtl="0">
            <a:defRPr sz="800"/>
          </a:pPr>
          <a:endParaRPr lang="en-US"/>
        </a:p>
      </c:txPr>
    </c:legend>
    <c:plotVisOnly val="1"/>
    <c:dispBlanksAs val="gap"/>
    <c:showDLblsOverMax val="0"/>
  </c:chart>
  <c:txPr>
    <a:bodyPr/>
    <a:lstStyle/>
    <a:p>
      <a:pPr>
        <a:defRPr>
          <a:latin typeface="Arial" pitchFamily="34" charset="0"/>
          <a:cs typeface="Arial" pitchFamily="34"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22715</cdr:x>
      <cdr:y>0.57929</cdr:y>
    </cdr:from>
    <cdr:to>
      <cdr:x>0.50515</cdr:x>
      <cdr:y>0.70082</cdr:y>
    </cdr:to>
    <cdr:sp macro="" textlink="">
      <cdr:nvSpPr>
        <cdr:cNvPr id="2" name="TextBox 1"/>
        <cdr:cNvSpPr txBox="1"/>
      </cdr:nvSpPr>
      <cdr:spPr>
        <a:xfrm xmlns:a="http://schemas.openxmlformats.org/drawingml/2006/main">
          <a:off x="893552" y="1454591"/>
          <a:ext cx="1093606" cy="30515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i="1">
              <a:latin typeface="Arial" pitchFamily="34" charset="0"/>
              <a:ea typeface="+mn-ea"/>
              <a:cs typeface="Arial" pitchFamily="34" charset="0"/>
            </a:rPr>
            <a:t>E</a:t>
          </a:r>
          <a:r>
            <a:rPr lang="en-US" sz="1000" baseline="-25000">
              <a:latin typeface="Arial" pitchFamily="34" charset="0"/>
              <a:ea typeface="+mn-ea"/>
              <a:cs typeface="Arial" pitchFamily="34" charset="0"/>
            </a:rPr>
            <a:t>ε&lt;5</a:t>
          </a:r>
          <a:r>
            <a:rPr lang="en-US" sz="1000" baseline="0">
              <a:latin typeface="Arial" pitchFamily="34" charset="0"/>
              <a:ea typeface="+mn-ea"/>
              <a:cs typeface="Arial" pitchFamily="34" charset="0"/>
            </a:rPr>
            <a:t> = 0.027 MPa</a:t>
          </a:r>
          <a:endParaRPr lang="en-US" sz="1000" baseline="0">
            <a:latin typeface="Arial" pitchFamily="34" charset="0"/>
            <a:cs typeface="Arial" pitchFamily="34" charset="0"/>
          </a:endParaRPr>
        </a:p>
      </cdr:txBody>
    </cdr:sp>
  </cdr:relSizeAnchor>
  <cdr:relSizeAnchor xmlns:cdr="http://schemas.openxmlformats.org/drawingml/2006/chartDrawing">
    <cdr:from>
      <cdr:x>0.49914</cdr:x>
      <cdr:y>0.2603</cdr:y>
    </cdr:from>
    <cdr:to>
      <cdr:x>0.77714</cdr:x>
      <cdr:y>0.38182</cdr:y>
    </cdr:to>
    <cdr:sp macro="" textlink="">
      <cdr:nvSpPr>
        <cdr:cNvPr id="3" name="TextBox 1"/>
        <cdr:cNvSpPr txBox="1"/>
      </cdr:nvSpPr>
      <cdr:spPr>
        <a:xfrm xmlns:a="http://schemas.openxmlformats.org/drawingml/2006/main">
          <a:off x="1963536" y="653598"/>
          <a:ext cx="1093605" cy="30515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000" i="1">
              <a:latin typeface="Arial" pitchFamily="34" charset="0"/>
              <a:cs typeface="Arial" pitchFamily="34" charset="0"/>
            </a:rPr>
            <a:t>E</a:t>
          </a:r>
          <a:r>
            <a:rPr lang="en-US" sz="1000" baseline="-25000">
              <a:latin typeface="Arial" pitchFamily="34" charset="0"/>
              <a:cs typeface="Arial" pitchFamily="34" charset="0"/>
            </a:rPr>
            <a:t>ε&gt;5</a:t>
          </a:r>
          <a:r>
            <a:rPr lang="en-US" sz="1000" baseline="0">
              <a:latin typeface="Arial" pitchFamily="34" charset="0"/>
              <a:cs typeface="Arial" pitchFamily="34" charset="0"/>
            </a:rPr>
            <a:t> = 1.6 MPa</a:t>
          </a:r>
        </a:p>
      </cdr:txBody>
    </cdr:sp>
  </cdr:relSizeAnchor>
  <cdr:relSizeAnchor xmlns:cdr="http://schemas.openxmlformats.org/drawingml/2006/chartDrawing">
    <cdr:from>
      <cdr:x>0.74855</cdr:x>
      <cdr:y>0.04648</cdr:y>
    </cdr:from>
    <cdr:to>
      <cdr:x>0.78337</cdr:x>
      <cdr:y>0.66378</cdr:y>
    </cdr:to>
    <cdr:sp macro="" textlink="">
      <cdr:nvSpPr>
        <cdr:cNvPr id="4" name="Left Brace 3"/>
        <cdr:cNvSpPr/>
      </cdr:nvSpPr>
      <cdr:spPr>
        <a:xfrm xmlns:a="http://schemas.openxmlformats.org/drawingml/2006/main" rot="1720255">
          <a:off x="2944662" y="116715"/>
          <a:ext cx="136988" cy="1550008"/>
        </a:xfrm>
        <a:prstGeom xmlns:a="http://schemas.openxmlformats.org/drawingml/2006/main" prst="leftBrace">
          <a:avLst/>
        </a:prstGeom>
        <a:ln xmlns:a="http://schemas.openxmlformats.org/drawingml/2006/main" w="12700">
          <a:solidFill>
            <a:srgbClr val="0070C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20643</cdr:x>
      <cdr:y>0.67588</cdr:y>
    </cdr:from>
    <cdr:to>
      <cdr:x>0.53938</cdr:x>
      <cdr:y>0.73844</cdr:y>
    </cdr:to>
    <cdr:sp macro="" textlink="">
      <cdr:nvSpPr>
        <cdr:cNvPr id="5" name="Left Brace 4"/>
        <cdr:cNvSpPr/>
      </cdr:nvSpPr>
      <cdr:spPr>
        <a:xfrm xmlns:a="http://schemas.openxmlformats.org/drawingml/2006/main" rot="5245786">
          <a:off x="1388383" y="1120776"/>
          <a:ext cx="157090" cy="1309758"/>
        </a:xfrm>
        <a:prstGeom xmlns:a="http://schemas.openxmlformats.org/drawingml/2006/main" prst="leftBrace">
          <a:avLst/>
        </a:prstGeom>
        <a:ln xmlns:a="http://schemas.openxmlformats.org/drawingml/2006/main" w="12700">
          <a:solidFill>
            <a:srgbClr val="0070C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latex paper SI">
      <a:dk1>
        <a:sysClr val="windowText" lastClr="000000"/>
      </a:dk1>
      <a:lt1>
        <a:sysClr val="window" lastClr="FFFFFF"/>
      </a:lt1>
      <a:dk2>
        <a:srgbClr val="1F497D"/>
      </a:dk2>
      <a:lt2>
        <a:srgbClr val="EEECE1"/>
      </a:lt2>
      <a:accent1>
        <a:srgbClr val="4F81BD"/>
      </a:accent1>
      <a:accent2>
        <a:srgbClr val="00B050"/>
      </a:accent2>
      <a:accent3>
        <a:srgbClr val="FF0000"/>
      </a:accent3>
      <a:accent4>
        <a:srgbClr val="7030A0"/>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B8AFAC-801B-3944-A9DF-54DDCF33D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5472</Words>
  <Characters>31197</Characters>
  <Application>Microsoft Macintosh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cy Chin</dc:creator>
  <cp:lastModifiedBy>Mark</cp:lastModifiedBy>
  <cp:revision>3</cp:revision>
  <cp:lastPrinted>2015-05-05T21:08:00Z</cp:lastPrinted>
  <dcterms:created xsi:type="dcterms:W3CDTF">2018-07-01T18:21:00Z</dcterms:created>
  <dcterms:modified xsi:type="dcterms:W3CDTF">2018-07-01T18:22:00Z</dcterms:modified>
</cp:coreProperties>
</file>